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3ACA16" w14:textId="00A227B1" w:rsidR="00C945AC" w:rsidRPr="00E13F51" w:rsidRDefault="00C945AC" w:rsidP="00115F9F">
      <w:pPr>
        <w:pStyle w:val="CommentText"/>
        <w:suppressLineNumbers/>
        <w:spacing w:line="480" w:lineRule="auto"/>
        <w:jc w:val="center"/>
        <w:rPr>
          <w:rFonts w:ascii="Calibri" w:hAnsi="Calibri" w:cs="Calibri"/>
          <w:bCs/>
          <w:color w:val="000000" w:themeColor="text1"/>
          <w:sz w:val="24"/>
          <w:szCs w:val="24"/>
        </w:rPr>
      </w:pPr>
      <w:bookmarkStart w:id="0" w:name="OLE_LINK56"/>
      <w:bookmarkStart w:id="1" w:name="OLE_LINK57"/>
      <w:r w:rsidRPr="00E13F51">
        <w:rPr>
          <w:rFonts w:ascii="Calibri" w:hAnsi="Calibri" w:cs="Calibri"/>
          <w:bCs/>
          <w:color w:val="000000" w:themeColor="text1"/>
          <w:sz w:val="24"/>
          <w:szCs w:val="24"/>
        </w:rPr>
        <w:t>Journal of Applied Microbiology</w:t>
      </w:r>
    </w:p>
    <w:p w14:paraId="52B45142" w14:textId="798A2395" w:rsidR="005912FB" w:rsidRPr="00E13F51" w:rsidRDefault="00366132" w:rsidP="00115F9F">
      <w:pPr>
        <w:pStyle w:val="CommentText"/>
        <w:suppressLineNumbers/>
        <w:spacing w:line="480" w:lineRule="auto"/>
        <w:jc w:val="center"/>
        <w:rPr>
          <w:rFonts w:ascii="Calibri" w:hAnsi="Calibri" w:cs="Calibri"/>
          <w:bCs/>
          <w:color w:val="000000" w:themeColor="text1"/>
          <w:sz w:val="24"/>
          <w:szCs w:val="24"/>
        </w:rPr>
      </w:pPr>
      <w:bookmarkStart w:id="2" w:name="OLE_LINK126"/>
      <w:bookmarkStart w:id="3" w:name="OLE_LINK127"/>
      <w:bookmarkStart w:id="4" w:name="OLE_LINK52"/>
      <w:bookmarkStart w:id="5" w:name="OLE_LINK42"/>
      <w:r w:rsidRPr="00E13F51">
        <w:rPr>
          <w:rFonts w:ascii="Calibri" w:hAnsi="Calibri" w:cs="Calibri"/>
          <w:bCs/>
          <w:color w:val="000000" w:themeColor="text1"/>
          <w:sz w:val="24"/>
          <w:szCs w:val="24"/>
        </w:rPr>
        <w:t xml:space="preserve">The selection </w:t>
      </w:r>
      <w:r w:rsidR="00150FC9" w:rsidRPr="00E13F51">
        <w:rPr>
          <w:rFonts w:ascii="Calibri" w:hAnsi="Calibri" w:cs="Calibri"/>
          <w:bCs/>
          <w:color w:val="000000" w:themeColor="text1"/>
          <w:sz w:val="24"/>
          <w:szCs w:val="24"/>
        </w:rPr>
        <w:t xml:space="preserve">of </w:t>
      </w:r>
      <w:r w:rsidR="00EC464E" w:rsidRPr="00E13F51">
        <w:rPr>
          <w:rFonts w:ascii="Calibri" w:hAnsi="Calibri" w:cs="Calibri"/>
          <w:bCs/>
          <w:color w:val="000000" w:themeColor="text1"/>
          <w:sz w:val="24"/>
          <w:szCs w:val="24"/>
        </w:rPr>
        <w:t>shotgun</w:t>
      </w:r>
      <w:r w:rsidR="000E66D7" w:rsidRPr="00E13F51">
        <w:rPr>
          <w:rFonts w:ascii="Calibri" w:hAnsi="Calibri" w:cs="Calibri"/>
          <w:bCs/>
          <w:color w:val="000000" w:themeColor="text1"/>
          <w:sz w:val="24"/>
          <w:szCs w:val="24"/>
        </w:rPr>
        <w:t xml:space="preserve"> metagenomics </w:t>
      </w:r>
      <w:r w:rsidR="00664C52" w:rsidRPr="00E13F51">
        <w:rPr>
          <w:rFonts w:ascii="Calibri" w:hAnsi="Calibri" w:cs="Calibri"/>
          <w:bCs/>
          <w:color w:val="000000" w:themeColor="text1"/>
          <w:sz w:val="24"/>
          <w:szCs w:val="24"/>
        </w:rPr>
        <w:t xml:space="preserve">software </w:t>
      </w:r>
      <w:r w:rsidR="003F2492" w:rsidRPr="00E13F51">
        <w:rPr>
          <w:rFonts w:ascii="Calibri" w:hAnsi="Calibri" w:cs="Calibri"/>
          <w:bCs/>
          <w:color w:val="000000" w:themeColor="text1"/>
          <w:sz w:val="24"/>
          <w:szCs w:val="24"/>
        </w:rPr>
        <w:t>introduce</w:t>
      </w:r>
      <w:r w:rsidR="00C17742" w:rsidRPr="00E13F51">
        <w:rPr>
          <w:rFonts w:ascii="Calibri" w:hAnsi="Calibri" w:cs="Calibri"/>
          <w:bCs/>
          <w:color w:val="000000" w:themeColor="text1"/>
          <w:sz w:val="24"/>
          <w:szCs w:val="24"/>
        </w:rPr>
        <w:t>s</w:t>
      </w:r>
      <w:r w:rsidR="003F2492" w:rsidRPr="00E13F51">
        <w:rPr>
          <w:rFonts w:ascii="Calibri" w:hAnsi="Calibri" w:cs="Calibri"/>
          <w:bCs/>
          <w:color w:val="000000" w:themeColor="text1"/>
          <w:sz w:val="24"/>
          <w:szCs w:val="24"/>
        </w:rPr>
        <w:t xml:space="preserve"> </w:t>
      </w:r>
      <w:r w:rsidR="005643D1" w:rsidRPr="00E13F51">
        <w:rPr>
          <w:rFonts w:ascii="Calibri" w:hAnsi="Calibri" w:cs="Calibri"/>
          <w:bCs/>
          <w:color w:val="000000" w:themeColor="text1"/>
          <w:sz w:val="24"/>
          <w:szCs w:val="24"/>
        </w:rPr>
        <w:t xml:space="preserve">biases </w:t>
      </w:r>
      <w:r w:rsidR="00C17742" w:rsidRPr="00E13F51">
        <w:rPr>
          <w:rFonts w:ascii="Calibri" w:hAnsi="Calibri" w:cs="Calibri"/>
          <w:bCs/>
          <w:color w:val="000000" w:themeColor="text1"/>
          <w:sz w:val="24"/>
          <w:szCs w:val="24"/>
        </w:rPr>
        <w:t xml:space="preserve">in </w:t>
      </w:r>
      <w:r w:rsidR="0014198B" w:rsidRPr="00E13F51">
        <w:rPr>
          <w:rFonts w:ascii="Calibri" w:hAnsi="Calibri" w:cs="Calibri"/>
          <w:bCs/>
          <w:color w:val="000000" w:themeColor="text1"/>
          <w:sz w:val="24"/>
          <w:szCs w:val="24"/>
        </w:rPr>
        <w:t xml:space="preserve">microbial </w:t>
      </w:r>
      <w:r w:rsidR="003F2492" w:rsidRPr="00E13F51">
        <w:rPr>
          <w:rFonts w:ascii="Calibri" w:hAnsi="Calibri" w:cs="Calibri"/>
          <w:bCs/>
          <w:color w:val="000000" w:themeColor="text1"/>
          <w:sz w:val="24"/>
          <w:szCs w:val="24"/>
        </w:rPr>
        <w:t xml:space="preserve">profiling and </w:t>
      </w:r>
      <w:r w:rsidR="005732A7" w:rsidRPr="00E13F51">
        <w:rPr>
          <w:rFonts w:ascii="Calibri" w:hAnsi="Calibri" w:cs="Calibri"/>
          <w:bCs/>
          <w:color w:val="000000" w:themeColor="text1"/>
          <w:sz w:val="24"/>
          <w:szCs w:val="24"/>
        </w:rPr>
        <w:t>pathogen detection</w:t>
      </w:r>
      <w:r w:rsidR="005643D1" w:rsidRPr="00E13F51">
        <w:rPr>
          <w:rFonts w:ascii="Calibri" w:hAnsi="Calibri" w:cs="Calibri"/>
          <w:bCs/>
          <w:color w:val="000000" w:themeColor="text1"/>
          <w:sz w:val="24"/>
          <w:szCs w:val="24"/>
        </w:rPr>
        <w:t xml:space="preserve"> </w:t>
      </w:r>
    </w:p>
    <w:bookmarkEnd w:id="2"/>
    <w:bookmarkEnd w:id="3"/>
    <w:bookmarkEnd w:id="4"/>
    <w:bookmarkEnd w:id="5"/>
    <w:p w14:paraId="7E94ABFC" w14:textId="116A6AA9" w:rsidR="00063C13" w:rsidRPr="00E13F51" w:rsidRDefault="00063C13" w:rsidP="00115F9F">
      <w:pPr>
        <w:pStyle w:val="CommentText"/>
        <w:suppressLineNumbers/>
        <w:spacing w:line="480" w:lineRule="auto"/>
        <w:rPr>
          <w:rFonts w:ascii="Calibri" w:hAnsi="Calibri" w:cs="Calibri"/>
          <w:b/>
          <w:color w:val="000000" w:themeColor="text1"/>
          <w:sz w:val="24"/>
          <w:szCs w:val="24"/>
        </w:rPr>
      </w:pPr>
      <w:r w:rsidRPr="00E13F51">
        <w:rPr>
          <w:rFonts w:ascii="Calibri" w:hAnsi="Calibri" w:cs="Calibri"/>
          <w:b/>
          <w:color w:val="000000" w:themeColor="text1"/>
          <w:sz w:val="24"/>
          <w:szCs w:val="24"/>
        </w:rPr>
        <w:t>Abbrev</w:t>
      </w:r>
      <w:r w:rsidR="00384FDC" w:rsidRPr="00E13F51">
        <w:rPr>
          <w:rFonts w:ascii="Calibri" w:hAnsi="Calibri" w:cs="Calibri"/>
          <w:b/>
          <w:color w:val="000000" w:themeColor="text1"/>
          <w:sz w:val="24"/>
          <w:szCs w:val="24"/>
        </w:rPr>
        <w:t>i</w:t>
      </w:r>
      <w:r w:rsidRPr="00E13F51">
        <w:rPr>
          <w:rFonts w:ascii="Calibri" w:hAnsi="Calibri" w:cs="Calibri"/>
          <w:b/>
          <w:color w:val="000000" w:themeColor="text1"/>
          <w:sz w:val="24"/>
          <w:szCs w:val="24"/>
        </w:rPr>
        <w:t xml:space="preserve">ated </w:t>
      </w:r>
      <w:r w:rsidR="00657FB1" w:rsidRPr="00E13F51">
        <w:rPr>
          <w:rFonts w:ascii="Calibri" w:hAnsi="Calibri" w:cs="Calibri"/>
          <w:b/>
          <w:color w:val="000000" w:themeColor="text1"/>
          <w:sz w:val="24"/>
          <w:szCs w:val="24"/>
        </w:rPr>
        <w:t>r</w:t>
      </w:r>
      <w:r w:rsidRPr="00E13F51">
        <w:rPr>
          <w:rFonts w:ascii="Calibri" w:hAnsi="Calibri" w:cs="Calibri"/>
          <w:b/>
          <w:color w:val="000000" w:themeColor="text1"/>
          <w:sz w:val="24"/>
          <w:szCs w:val="24"/>
        </w:rPr>
        <w:t xml:space="preserve">unning </w:t>
      </w:r>
      <w:r w:rsidR="00657FB1" w:rsidRPr="00E13F51">
        <w:rPr>
          <w:rFonts w:ascii="Calibri" w:hAnsi="Calibri" w:cs="Calibri"/>
          <w:b/>
          <w:color w:val="000000" w:themeColor="text1"/>
          <w:sz w:val="24"/>
          <w:szCs w:val="24"/>
        </w:rPr>
        <w:t>h</w:t>
      </w:r>
      <w:r w:rsidRPr="00E13F51">
        <w:rPr>
          <w:rFonts w:ascii="Calibri" w:hAnsi="Calibri" w:cs="Calibri"/>
          <w:b/>
          <w:color w:val="000000" w:themeColor="text1"/>
          <w:sz w:val="24"/>
          <w:szCs w:val="24"/>
        </w:rPr>
        <w:t>ea</w:t>
      </w:r>
      <w:r w:rsidR="00384FDC" w:rsidRPr="00E13F51">
        <w:rPr>
          <w:rFonts w:ascii="Calibri" w:hAnsi="Calibri" w:cs="Calibri"/>
          <w:b/>
          <w:color w:val="000000" w:themeColor="text1"/>
          <w:sz w:val="24"/>
          <w:szCs w:val="24"/>
        </w:rPr>
        <w:t>d</w:t>
      </w:r>
      <w:r w:rsidRPr="00E13F51">
        <w:rPr>
          <w:rFonts w:ascii="Calibri" w:hAnsi="Calibri" w:cs="Calibri"/>
          <w:b/>
          <w:color w:val="000000" w:themeColor="text1"/>
          <w:sz w:val="24"/>
          <w:szCs w:val="24"/>
        </w:rPr>
        <w:t>line</w:t>
      </w:r>
    </w:p>
    <w:p w14:paraId="58DAE3B4" w14:textId="35500ACF" w:rsidR="00063C13" w:rsidRPr="00E13F51" w:rsidRDefault="00657FB1" w:rsidP="00115F9F">
      <w:pPr>
        <w:pStyle w:val="CommentText"/>
        <w:suppressLineNumbers/>
        <w:spacing w:line="480" w:lineRule="auto"/>
        <w:rPr>
          <w:rFonts w:ascii="Calibri" w:hAnsi="Calibri" w:cs="Calibri"/>
          <w:bCs/>
          <w:color w:val="000000" w:themeColor="text1"/>
          <w:sz w:val="24"/>
          <w:szCs w:val="24"/>
        </w:rPr>
      </w:pPr>
      <w:bookmarkStart w:id="6" w:name="OLE_LINK85"/>
      <w:bookmarkStart w:id="7" w:name="OLE_LINK86"/>
      <w:bookmarkStart w:id="8" w:name="OLE_LINK87"/>
      <w:bookmarkStart w:id="9" w:name="OLE_LINK128"/>
      <w:bookmarkStart w:id="10" w:name="OLE_LINK129"/>
      <w:bookmarkStart w:id="11" w:name="OLE_LINK53"/>
      <w:r w:rsidRPr="00E13F51">
        <w:rPr>
          <w:rFonts w:ascii="Calibri" w:hAnsi="Calibri" w:cs="Calibri"/>
          <w:bCs/>
          <w:color w:val="000000" w:themeColor="text1"/>
          <w:sz w:val="24"/>
          <w:szCs w:val="24"/>
        </w:rPr>
        <w:t>Metagenomics software selection biases</w:t>
      </w:r>
      <w:bookmarkEnd w:id="6"/>
      <w:bookmarkEnd w:id="7"/>
      <w:bookmarkEnd w:id="8"/>
    </w:p>
    <w:bookmarkEnd w:id="9"/>
    <w:bookmarkEnd w:id="10"/>
    <w:bookmarkEnd w:id="11"/>
    <w:p w14:paraId="05218E70" w14:textId="3EA81ED9" w:rsidR="00162F7D" w:rsidRPr="001E3899" w:rsidRDefault="00162F7D" w:rsidP="00115F9F">
      <w:pPr>
        <w:pStyle w:val="CommentText"/>
        <w:suppressLineNumbers/>
        <w:spacing w:line="480" w:lineRule="auto"/>
        <w:rPr>
          <w:rFonts w:ascii="Times New Roman" w:hAnsi="Times New Roman" w:cs="Times New Roman"/>
          <w:b/>
          <w:bCs/>
          <w:color w:val="000000" w:themeColor="text1"/>
          <w:sz w:val="24"/>
          <w:szCs w:val="24"/>
        </w:rPr>
      </w:pPr>
      <w:r w:rsidRPr="001E3899">
        <w:rPr>
          <w:rFonts w:ascii="Times New Roman" w:hAnsi="Times New Roman" w:cs="Times New Roman"/>
          <w:b/>
          <w:bCs/>
          <w:color w:val="000000" w:themeColor="text1"/>
          <w:sz w:val="24"/>
          <w:szCs w:val="24"/>
        </w:rPr>
        <w:t>Author names</w:t>
      </w:r>
    </w:p>
    <w:p w14:paraId="0193ACBB" w14:textId="6347BC01" w:rsidR="005912FB" w:rsidRPr="003A137D" w:rsidRDefault="00C0014F" w:rsidP="00115F9F">
      <w:pPr>
        <w:suppressLineNumbers/>
        <w:spacing w:line="480" w:lineRule="auto"/>
        <w:jc w:val="center"/>
        <w:rPr>
          <w:color w:val="000000" w:themeColor="text1"/>
          <w:vertAlign w:val="superscript"/>
        </w:rPr>
      </w:pPr>
      <w:bookmarkStart w:id="12" w:name="OLE_LINK3"/>
      <w:bookmarkStart w:id="13" w:name="OLE_LINK4"/>
      <w:bookmarkStart w:id="14" w:name="OLE_LINK5"/>
      <w:proofErr w:type="spellStart"/>
      <w:r w:rsidRPr="003A137D">
        <w:rPr>
          <w:color w:val="000000" w:themeColor="text1"/>
        </w:rPr>
        <w:t>Ruijie</w:t>
      </w:r>
      <w:proofErr w:type="spellEnd"/>
      <w:r w:rsidRPr="003A137D">
        <w:rPr>
          <w:color w:val="000000" w:themeColor="text1"/>
        </w:rPr>
        <w:t xml:space="preserve"> Xu</w:t>
      </w:r>
      <w:r w:rsidRPr="003A137D">
        <w:rPr>
          <w:color w:val="000000" w:themeColor="text1"/>
          <w:vertAlign w:val="superscript"/>
        </w:rPr>
        <w:t>1,2</w:t>
      </w:r>
      <w:r w:rsidRPr="003A137D">
        <w:rPr>
          <w:color w:val="000000" w:themeColor="text1"/>
        </w:rPr>
        <w:t xml:space="preserve">, </w:t>
      </w:r>
      <w:bookmarkStart w:id="15" w:name="OLE_LINK141"/>
      <w:bookmarkStart w:id="16" w:name="OLE_LINK142"/>
      <w:bookmarkStart w:id="17" w:name="OLE_LINK37"/>
      <w:bookmarkStart w:id="18" w:name="OLE_LINK38"/>
      <w:bookmarkStart w:id="19" w:name="OLE_LINK62"/>
      <w:proofErr w:type="spellStart"/>
      <w:r w:rsidRPr="003A137D">
        <w:rPr>
          <w:color w:val="000000" w:themeColor="text1"/>
        </w:rPr>
        <w:t>Sreekumari</w:t>
      </w:r>
      <w:bookmarkEnd w:id="15"/>
      <w:bookmarkEnd w:id="16"/>
      <w:proofErr w:type="spellEnd"/>
      <w:r w:rsidRPr="003A137D">
        <w:rPr>
          <w:color w:val="000000" w:themeColor="text1"/>
        </w:rPr>
        <w:t xml:space="preserve"> Rajeev</w:t>
      </w:r>
      <w:bookmarkEnd w:id="17"/>
      <w:bookmarkEnd w:id="18"/>
      <w:bookmarkEnd w:id="19"/>
      <w:proofErr w:type="gramStart"/>
      <w:r w:rsidRPr="003A137D">
        <w:rPr>
          <w:color w:val="000000" w:themeColor="text1"/>
          <w:vertAlign w:val="superscript"/>
        </w:rPr>
        <w:t>3,†</w:t>
      </w:r>
      <w:proofErr w:type="gramEnd"/>
      <w:r w:rsidR="009B7988" w:rsidRPr="003A137D">
        <w:rPr>
          <w:color w:val="000000" w:themeColor="text1"/>
          <w:vertAlign w:val="superscript"/>
        </w:rPr>
        <w:t>,*</w:t>
      </w:r>
      <w:r w:rsidRPr="003A137D">
        <w:rPr>
          <w:color w:val="000000" w:themeColor="text1"/>
        </w:rPr>
        <w:t xml:space="preserve">, </w:t>
      </w:r>
      <w:bookmarkStart w:id="20" w:name="OLE_LINK75"/>
      <w:bookmarkStart w:id="21" w:name="OLE_LINK76"/>
      <w:r w:rsidRPr="003A137D">
        <w:rPr>
          <w:color w:val="000000" w:themeColor="text1"/>
        </w:rPr>
        <w:t>Liliana C. M. Salvador</w:t>
      </w:r>
      <w:bookmarkEnd w:id="20"/>
      <w:bookmarkEnd w:id="21"/>
      <w:r w:rsidRPr="003A137D">
        <w:rPr>
          <w:color w:val="000000" w:themeColor="text1"/>
          <w:vertAlign w:val="superscript"/>
        </w:rPr>
        <w:t>1,2,4,†,*</w:t>
      </w:r>
      <w:bookmarkEnd w:id="12"/>
      <w:bookmarkEnd w:id="13"/>
      <w:bookmarkEnd w:id="14"/>
    </w:p>
    <w:p w14:paraId="1AE15451" w14:textId="5C31E7BA" w:rsidR="00162F7D" w:rsidRPr="003A137D" w:rsidRDefault="00162F7D" w:rsidP="00115F9F">
      <w:pPr>
        <w:suppressLineNumbers/>
        <w:spacing w:line="480" w:lineRule="auto"/>
        <w:rPr>
          <w:b/>
          <w:bCs/>
          <w:color w:val="000000" w:themeColor="text1"/>
          <w:vertAlign w:val="superscript"/>
        </w:rPr>
      </w:pPr>
      <w:r w:rsidRPr="003A137D">
        <w:rPr>
          <w:b/>
          <w:bCs/>
          <w:color w:val="000000" w:themeColor="text1"/>
        </w:rPr>
        <w:t>Affiliation</w:t>
      </w:r>
    </w:p>
    <w:p w14:paraId="5BF1705F" w14:textId="77777777" w:rsidR="00C0014F" w:rsidRPr="003A137D" w:rsidRDefault="00C0014F" w:rsidP="00115F9F">
      <w:pPr>
        <w:suppressLineNumbers/>
        <w:spacing w:line="480" w:lineRule="auto"/>
        <w:jc w:val="center"/>
        <w:rPr>
          <w:color w:val="000000" w:themeColor="text1"/>
        </w:rPr>
      </w:pPr>
      <w:bookmarkStart w:id="22" w:name="OLE_LINK10"/>
      <w:bookmarkStart w:id="23" w:name="OLE_LINK11"/>
      <w:r w:rsidRPr="003A137D">
        <w:rPr>
          <w:color w:val="000000" w:themeColor="text1"/>
          <w:vertAlign w:val="superscript"/>
        </w:rPr>
        <w:t>1</w:t>
      </w:r>
      <w:r w:rsidRPr="003A137D">
        <w:rPr>
          <w:color w:val="000000" w:themeColor="text1"/>
        </w:rPr>
        <w:t>Institute of Bioinformatics, University of Georgia, Athens, GA, 30602, USA</w:t>
      </w:r>
    </w:p>
    <w:p w14:paraId="5870CCCB" w14:textId="77777777" w:rsidR="00C0014F" w:rsidRPr="003A137D" w:rsidRDefault="00C0014F" w:rsidP="00115F9F">
      <w:pPr>
        <w:suppressLineNumbers/>
        <w:spacing w:line="480" w:lineRule="auto"/>
        <w:jc w:val="center"/>
        <w:rPr>
          <w:color w:val="000000" w:themeColor="text1"/>
        </w:rPr>
      </w:pPr>
      <w:r w:rsidRPr="003A137D">
        <w:rPr>
          <w:color w:val="000000" w:themeColor="text1"/>
          <w:vertAlign w:val="superscript"/>
        </w:rPr>
        <w:t>2</w:t>
      </w:r>
      <w:r w:rsidRPr="003A137D">
        <w:rPr>
          <w:color w:val="000000" w:themeColor="text1"/>
        </w:rPr>
        <w:t>Center for the Ecology of Infectious Diseases, University of Georgia, Athens, GA, 30602, USA</w:t>
      </w:r>
    </w:p>
    <w:p w14:paraId="7A6D713E" w14:textId="77777777" w:rsidR="00C0014F" w:rsidRPr="003A137D" w:rsidRDefault="00C0014F" w:rsidP="00115F9F">
      <w:pPr>
        <w:suppressLineNumbers/>
        <w:spacing w:line="480" w:lineRule="auto"/>
        <w:jc w:val="center"/>
        <w:rPr>
          <w:color w:val="000000" w:themeColor="text1"/>
        </w:rPr>
      </w:pPr>
      <w:r w:rsidRPr="003A137D">
        <w:rPr>
          <w:color w:val="000000" w:themeColor="text1"/>
          <w:vertAlign w:val="superscript"/>
        </w:rPr>
        <w:t>3</w:t>
      </w:r>
      <w:r w:rsidRPr="003A137D">
        <w:rPr>
          <w:color w:val="000000" w:themeColor="text1"/>
        </w:rPr>
        <w:t>Department of Biomedical and Diagnostic Sciences, College of Veterinary Medicine, University of Tennessee, Knoxville, TN, 37996, USA</w:t>
      </w:r>
    </w:p>
    <w:p w14:paraId="539E4E22" w14:textId="77777777" w:rsidR="00C0014F" w:rsidRPr="003A137D" w:rsidRDefault="00C0014F" w:rsidP="00115F9F">
      <w:pPr>
        <w:suppressLineNumbers/>
        <w:spacing w:line="480" w:lineRule="auto"/>
        <w:jc w:val="center"/>
        <w:rPr>
          <w:color w:val="000000" w:themeColor="text1"/>
        </w:rPr>
      </w:pPr>
      <w:r w:rsidRPr="003A137D">
        <w:rPr>
          <w:color w:val="000000" w:themeColor="text1"/>
          <w:vertAlign w:val="superscript"/>
        </w:rPr>
        <w:t>4</w:t>
      </w:r>
      <w:r w:rsidRPr="003A137D">
        <w:rPr>
          <w:color w:val="000000" w:themeColor="text1"/>
        </w:rPr>
        <w:t>Department of Infectious Diseases, College of Veterinary Medicine, University of Georgia, Athens, GA, 30602, USA</w:t>
      </w:r>
    </w:p>
    <w:p w14:paraId="16FFE00F" w14:textId="77777777" w:rsidR="005912FB" w:rsidRPr="00FC2824" w:rsidRDefault="00C0014F" w:rsidP="00115F9F">
      <w:pPr>
        <w:pStyle w:val="ListParagraph"/>
        <w:suppressLineNumbers/>
        <w:spacing w:line="480" w:lineRule="auto"/>
        <w:jc w:val="center"/>
        <w:rPr>
          <w:rFonts w:cstheme="minorHAnsi"/>
          <w:color w:val="000000" w:themeColor="text1"/>
        </w:rPr>
      </w:pPr>
      <w:r w:rsidRPr="00FC2824">
        <w:rPr>
          <w:rFonts w:cstheme="minorHAnsi"/>
          <w:color w:val="000000" w:themeColor="text1"/>
          <w:vertAlign w:val="superscript"/>
        </w:rPr>
        <w:t>†</w:t>
      </w:r>
      <w:r w:rsidRPr="00FC2824">
        <w:rPr>
          <w:rFonts w:cstheme="minorHAnsi"/>
          <w:color w:val="000000" w:themeColor="text1"/>
        </w:rPr>
        <w:t xml:space="preserve"> These authors contributed equally to this work</w:t>
      </w:r>
      <w:bookmarkEnd w:id="22"/>
      <w:bookmarkEnd w:id="23"/>
    </w:p>
    <w:p w14:paraId="7267D56D" w14:textId="2738FE4D" w:rsidR="00162F7D" w:rsidRPr="003A137D" w:rsidRDefault="009B7988" w:rsidP="00115F9F">
      <w:pPr>
        <w:suppressLineNumbers/>
        <w:spacing w:line="480" w:lineRule="auto"/>
        <w:rPr>
          <w:b/>
          <w:bCs/>
          <w:color w:val="000000" w:themeColor="text1"/>
        </w:rPr>
      </w:pPr>
      <w:r w:rsidRPr="003A137D">
        <w:rPr>
          <w:b/>
          <w:bCs/>
          <w:color w:val="000000" w:themeColor="text1"/>
        </w:rPr>
        <w:t>*</w:t>
      </w:r>
      <w:r w:rsidR="00162F7D" w:rsidRPr="003A137D">
        <w:rPr>
          <w:b/>
          <w:bCs/>
          <w:color w:val="000000" w:themeColor="text1"/>
        </w:rPr>
        <w:t>Corresponding author</w:t>
      </w:r>
      <w:r w:rsidR="00C8031A" w:rsidRPr="003A137D">
        <w:rPr>
          <w:b/>
          <w:bCs/>
          <w:color w:val="000000" w:themeColor="text1"/>
        </w:rPr>
        <w:t>s</w:t>
      </w:r>
    </w:p>
    <w:p w14:paraId="3CA5BB6B" w14:textId="07BBE31D" w:rsidR="005912FB" w:rsidRPr="003A137D" w:rsidRDefault="00063C13" w:rsidP="003B4416">
      <w:pPr>
        <w:suppressLineNumbers/>
        <w:spacing w:line="480" w:lineRule="auto"/>
        <w:rPr>
          <w:rStyle w:val="Hyperlink"/>
        </w:rPr>
      </w:pPr>
      <w:r w:rsidRPr="003A137D">
        <w:rPr>
          <w:color w:val="000000" w:themeColor="text1"/>
        </w:rPr>
        <w:t>Liliana C. M. Salvador</w:t>
      </w:r>
      <w:r w:rsidR="00C8031A" w:rsidRPr="003A137D">
        <w:rPr>
          <w:color w:val="000000"/>
        </w:rPr>
        <w:t xml:space="preserve">: Department of Infectious Diseases, </w:t>
      </w:r>
      <w:r w:rsidRPr="003A137D">
        <w:rPr>
          <w:color w:val="000000"/>
        </w:rPr>
        <w:t>College of Veterinary Medicine</w:t>
      </w:r>
      <w:r w:rsidR="00C8031A" w:rsidRPr="003A137D">
        <w:rPr>
          <w:color w:val="000000"/>
        </w:rPr>
        <w:t xml:space="preserve">, </w:t>
      </w:r>
      <w:r w:rsidRPr="003A137D">
        <w:rPr>
          <w:color w:val="000000"/>
        </w:rPr>
        <w:t>University</w:t>
      </w:r>
      <w:r w:rsidR="00C8031A" w:rsidRPr="003A137D">
        <w:rPr>
          <w:color w:val="000000"/>
        </w:rPr>
        <w:t xml:space="preserve"> </w:t>
      </w:r>
      <w:r w:rsidRPr="003A137D">
        <w:rPr>
          <w:color w:val="000000"/>
        </w:rPr>
        <w:t>of Georgia</w:t>
      </w:r>
      <w:r w:rsidR="00C8031A" w:rsidRPr="003A137D">
        <w:rPr>
          <w:color w:val="000000"/>
        </w:rPr>
        <w:t xml:space="preserve">, </w:t>
      </w:r>
      <w:r w:rsidR="003B4416" w:rsidRPr="003A137D">
        <w:rPr>
          <w:color w:val="000000"/>
        </w:rPr>
        <w:t xml:space="preserve">501 D. W. Brooks Drive, </w:t>
      </w:r>
      <w:r w:rsidRPr="003A137D">
        <w:rPr>
          <w:color w:val="000000"/>
        </w:rPr>
        <w:t>Athens, GA 30602</w:t>
      </w:r>
      <w:r w:rsidR="00C8031A" w:rsidRPr="003A137D">
        <w:rPr>
          <w:color w:val="000000" w:themeColor="text1"/>
        </w:rPr>
        <w:t xml:space="preserve">, </w:t>
      </w:r>
      <w:r w:rsidR="00C0014F" w:rsidRPr="003A137D">
        <w:rPr>
          <w:color w:val="000000" w:themeColor="text1"/>
        </w:rPr>
        <w:t xml:space="preserve">Email: </w:t>
      </w:r>
      <w:r w:rsidR="004B734A" w:rsidRPr="003A137D">
        <w:fldChar w:fldCharType="begin"/>
      </w:r>
      <w:r w:rsidR="004B734A" w:rsidRPr="003A137D">
        <w:instrText xml:space="preserve"> HYPERLINK "mailto:salvador@uga.edu" </w:instrText>
      </w:r>
      <w:r w:rsidR="004B734A" w:rsidRPr="003A137D">
        <w:rPr>
          <w:rPrChange w:id="24" w:author="Ruijie Xu" w:date="2022-01-31T16:48:00Z">
            <w:rPr>
              <w:rStyle w:val="Hyperlink"/>
            </w:rPr>
          </w:rPrChange>
        </w:rPr>
        <w:fldChar w:fldCharType="separate"/>
      </w:r>
      <w:r w:rsidR="00C17742" w:rsidRPr="003A137D">
        <w:rPr>
          <w:rStyle w:val="Hyperlink"/>
        </w:rPr>
        <w:t>salvador@uga.edu</w:t>
      </w:r>
      <w:r w:rsidR="004B734A" w:rsidRPr="003A137D">
        <w:rPr>
          <w:rStyle w:val="Hyperlink"/>
        </w:rPr>
        <w:fldChar w:fldCharType="end"/>
      </w:r>
    </w:p>
    <w:p w14:paraId="111638D3" w14:textId="3BE928CE" w:rsidR="003B4416" w:rsidRPr="003A137D" w:rsidRDefault="003B4416" w:rsidP="00C8031A">
      <w:pPr>
        <w:suppressLineNumbers/>
        <w:spacing w:line="480" w:lineRule="auto"/>
        <w:rPr>
          <w:rStyle w:val="Hyperlink"/>
        </w:rPr>
      </w:pPr>
      <w:proofErr w:type="spellStart"/>
      <w:r w:rsidRPr="003A137D">
        <w:rPr>
          <w:color w:val="000000" w:themeColor="text1"/>
        </w:rPr>
        <w:t>Sreekumari</w:t>
      </w:r>
      <w:proofErr w:type="spellEnd"/>
      <w:r w:rsidRPr="003A137D">
        <w:rPr>
          <w:color w:val="000000" w:themeColor="text1"/>
        </w:rPr>
        <w:t xml:space="preserve"> Rajeev: </w:t>
      </w:r>
      <w:bookmarkStart w:id="25" w:name="OLE_LINK143"/>
      <w:bookmarkStart w:id="26" w:name="OLE_LINK144"/>
      <w:r w:rsidRPr="003A137D">
        <w:rPr>
          <w:rStyle w:val="Hyperlink"/>
          <w:color w:val="000000" w:themeColor="text1"/>
        </w:rPr>
        <w:t>Department of Biomedical and Diagnostic Science</w:t>
      </w:r>
      <w:bookmarkEnd w:id="25"/>
      <w:bookmarkEnd w:id="26"/>
      <w:r w:rsidRPr="003A137D">
        <w:rPr>
          <w:rStyle w:val="Hyperlink"/>
          <w:color w:val="000000" w:themeColor="text1"/>
        </w:rPr>
        <w:t>, College of Veterinary Medicine, University of Tennessee, 2407 River Drive, Knoxville, TN 37996, Email:</w:t>
      </w:r>
      <w:r w:rsidRPr="003A137D">
        <w:rPr>
          <w:rStyle w:val="Hyperlink"/>
        </w:rPr>
        <w:t xml:space="preserve"> srajeev@utk.edu</w:t>
      </w:r>
    </w:p>
    <w:p w14:paraId="3930A66D" w14:textId="67C040FA" w:rsidR="00C8031A" w:rsidDel="00BB2685" w:rsidRDefault="00C8031A" w:rsidP="00115F9F">
      <w:pPr>
        <w:suppressLineNumbers/>
        <w:spacing w:line="480" w:lineRule="auto"/>
        <w:rPr>
          <w:del w:id="27" w:author="Ruijie Xu" w:date="2022-02-27T13:47:00Z"/>
          <w:b/>
          <w:bCs/>
          <w:color w:val="000000" w:themeColor="text1"/>
        </w:rPr>
      </w:pPr>
    </w:p>
    <w:p w14:paraId="5589A5A3" w14:textId="77777777" w:rsidR="00BB2685" w:rsidRPr="003A137D" w:rsidRDefault="00BB2685" w:rsidP="003B4416">
      <w:pPr>
        <w:suppressLineNumbers/>
        <w:spacing w:line="480" w:lineRule="auto"/>
        <w:rPr>
          <w:ins w:id="28" w:author="Ruijie Xu" w:date="2022-02-27T13:47:00Z"/>
          <w:color w:val="000000" w:themeColor="text1"/>
        </w:rPr>
      </w:pPr>
    </w:p>
    <w:p w14:paraId="145AD574" w14:textId="674B263E" w:rsidR="00063C13" w:rsidRPr="003A137D" w:rsidDel="00BB2685" w:rsidRDefault="00063C13" w:rsidP="00115F9F">
      <w:pPr>
        <w:suppressLineNumbers/>
        <w:spacing w:line="480" w:lineRule="auto"/>
        <w:rPr>
          <w:del w:id="29" w:author="Ruijie Xu" w:date="2022-02-27T13:47:00Z"/>
          <w:b/>
          <w:bCs/>
          <w:color w:val="000000" w:themeColor="text1"/>
        </w:rPr>
      </w:pPr>
      <w:bookmarkStart w:id="30" w:name="OLE_LINK73"/>
      <w:bookmarkStart w:id="31" w:name="OLE_LINK74"/>
    </w:p>
    <w:bookmarkEnd w:id="30"/>
    <w:bookmarkEnd w:id="31"/>
    <w:p w14:paraId="5FC62A2E" w14:textId="77777777" w:rsidR="00657FB1" w:rsidRPr="003A137D" w:rsidRDefault="00657FB1" w:rsidP="00115F9F">
      <w:pPr>
        <w:suppressLineNumbers/>
        <w:spacing w:line="480" w:lineRule="auto"/>
        <w:rPr>
          <w:b/>
          <w:bCs/>
          <w:color w:val="000000" w:themeColor="text1"/>
        </w:rPr>
      </w:pPr>
    </w:p>
    <w:p w14:paraId="2BDB9AF2" w14:textId="67B39A9F" w:rsidR="00C919B3" w:rsidRPr="003A137D" w:rsidRDefault="00C919B3" w:rsidP="005912FB">
      <w:pPr>
        <w:spacing w:line="480" w:lineRule="auto"/>
        <w:rPr>
          <w:b/>
          <w:bCs/>
          <w:color w:val="000000" w:themeColor="text1"/>
        </w:rPr>
      </w:pPr>
      <w:r w:rsidRPr="003A137D">
        <w:rPr>
          <w:b/>
          <w:bCs/>
          <w:color w:val="000000" w:themeColor="text1"/>
        </w:rPr>
        <w:lastRenderedPageBreak/>
        <w:t xml:space="preserve">Abstract </w:t>
      </w:r>
    </w:p>
    <w:p w14:paraId="066A7653" w14:textId="5E2A973C" w:rsidR="003A4FF4" w:rsidRPr="003A137D" w:rsidRDefault="00237B31" w:rsidP="00271EA9">
      <w:pPr>
        <w:spacing w:line="480" w:lineRule="auto"/>
        <w:rPr>
          <w:color w:val="000000" w:themeColor="text1"/>
        </w:rPr>
      </w:pPr>
      <w:bookmarkStart w:id="32" w:name="OLE_LINK130"/>
      <w:bookmarkStart w:id="33" w:name="OLE_LINK131"/>
      <w:bookmarkStart w:id="34" w:name="OLE_LINK61"/>
      <w:bookmarkStart w:id="35" w:name="OLE_LINK132"/>
      <w:bookmarkStart w:id="36" w:name="OLE_LINK133"/>
      <w:r w:rsidRPr="003A137D">
        <w:rPr>
          <w:b/>
          <w:color w:val="000000" w:themeColor="text1"/>
        </w:rPr>
        <w:t>Aim</w:t>
      </w:r>
    </w:p>
    <w:p w14:paraId="7864116A" w14:textId="4C7967C5" w:rsidR="00940BE4" w:rsidRPr="003A137D" w:rsidRDefault="00E26BA0" w:rsidP="0046408A">
      <w:pPr>
        <w:spacing w:line="480" w:lineRule="auto"/>
        <w:ind w:firstLine="720"/>
        <w:rPr>
          <w:color w:val="000000" w:themeColor="text1"/>
        </w:rPr>
      </w:pPr>
      <w:bookmarkStart w:id="37" w:name="OLE_LINK30"/>
      <w:bookmarkStart w:id="38" w:name="OLE_LINK31"/>
      <w:r w:rsidRPr="003A137D">
        <w:rPr>
          <w:color w:val="000000" w:themeColor="text1"/>
        </w:rPr>
        <w:t xml:space="preserve">Shotgun metagenomic sequencing analysis is widely used for microbial profiling of biological specimens and </w:t>
      </w:r>
      <w:r w:rsidR="00637972" w:rsidRPr="003A137D">
        <w:rPr>
          <w:color w:val="000000" w:themeColor="text1"/>
        </w:rPr>
        <w:t xml:space="preserve">pathogen </w:t>
      </w:r>
      <w:r w:rsidRPr="003A137D">
        <w:rPr>
          <w:color w:val="000000" w:themeColor="text1"/>
        </w:rPr>
        <w:t>detect</w:t>
      </w:r>
      <w:r w:rsidR="00637972" w:rsidRPr="003A137D">
        <w:rPr>
          <w:color w:val="000000" w:themeColor="text1"/>
        </w:rPr>
        <w:t>ion</w:t>
      </w:r>
      <w:r w:rsidRPr="003A137D">
        <w:rPr>
          <w:color w:val="000000" w:themeColor="text1"/>
        </w:rPr>
        <w:t xml:space="preserve">. </w:t>
      </w:r>
      <w:r w:rsidR="00664C52" w:rsidRPr="003A137D">
        <w:rPr>
          <w:color w:val="000000" w:themeColor="text1"/>
        </w:rPr>
        <w:t>However, v</w:t>
      </w:r>
      <w:r w:rsidRPr="003A137D">
        <w:rPr>
          <w:color w:val="000000" w:themeColor="text1"/>
        </w:rPr>
        <w:t xml:space="preserve">ery little is known about the technical biases caused by </w:t>
      </w:r>
      <w:r w:rsidR="009C6B22" w:rsidRPr="003A137D">
        <w:rPr>
          <w:color w:val="000000" w:themeColor="text1"/>
        </w:rPr>
        <w:t xml:space="preserve">the </w:t>
      </w:r>
      <w:r w:rsidRPr="003A137D">
        <w:rPr>
          <w:color w:val="000000" w:themeColor="text1"/>
        </w:rPr>
        <w:t xml:space="preserve">choice of </w:t>
      </w:r>
      <w:ins w:id="39" w:author="Ruijie Xu" w:date="2022-02-01T15:59:00Z">
        <w:r w:rsidR="00083E76">
          <w:rPr>
            <w:color w:val="000000" w:themeColor="text1"/>
          </w:rPr>
          <w:t xml:space="preserve">analysis </w:t>
        </w:r>
      </w:ins>
      <w:ins w:id="40" w:author="Ruijie Xu" w:date="2022-02-01T16:00:00Z">
        <w:r w:rsidR="00083E76">
          <w:rPr>
            <w:color w:val="000000" w:themeColor="text1"/>
          </w:rPr>
          <w:t>databases and</w:t>
        </w:r>
      </w:ins>
      <w:del w:id="41" w:author="Ruijie Xu" w:date="2022-02-01T15:59:00Z">
        <w:r w:rsidRPr="003A137D" w:rsidDel="00083E76">
          <w:rPr>
            <w:color w:val="000000" w:themeColor="text1"/>
          </w:rPr>
          <w:delText>analysis</w:delText>
        </w:r>
      </w:del>
      <w:r w:rsidRPr="003A137D">
        <w:rPr>
          <w:color w:val="000000" w:themeColor="text1"/>
        </w:rPr>
        <w:t xml:space="preserve"> software. In</w:t>
      </w:r>
      <w:r w:rsidR="0005313F" w:rsidRPr="003A137D">
        <w:rPr>
          <w:color w:val="000000" w:themeColor="text1"/>
        </w:rPr>
        <w:t xml:space="preserve"> this study</w:t>
      </w:r>
      <w:r w:rsidR="004736CC" w:rsidRPr="003A137D">
        <w:rPr>
          <w:color w:val="000000" w:themeColor="text1"/>
        </w:rPr>
        <w:t>,</w:t>
      </w:r>
      <w:r w:rsidR="0005313F" w:rsidRPr="003A137D">
        <w:rPr>
          <w:color w:val="000000" w:themeColor="text1"/>
        </w:rPr>
        <w:t xml:space="preserve"> </w:t>
      </w:r>
      <w:r w:rsidRPr="003A137D">
        <w:rPr>
          <w:color w:val="000000" w:themeColor="text1"/>
        </w:rPr>
        <w:t xml:space="preserve">we </w:t>
      </w:r>
      <w:r w:rsidR="00507EA8" w:rsidRPr="003A137D">
        <w:rPr>
          <w:color w:val="000000" w:themeColor="text1"/>
        </w:rPr>
        <w:t>evaluate</w:t>
      </w:r>
      <w:r w:rsidRPr="003A137D">
        <w:rPr>
          <w:color w:val="000000" w:themeColor="text1"/>
        </w:rPr>
        <w:t>d</w:t>
      </w:r>
      <w:r w:rsidR="00507EA8" w:rsidRPr="003A137D">
        <w:rPr>
          <w:color w:val="000000" w:themeColor="text1"/>
        </w:rPr>
        <w:t xml:space="preserve"> </w:t>
      </w:r>
      <w:del w:id="42" w:author="Ruijie Xu" w:date="2022-02-01T13:28:00Z">
        <w:r w:rsidR="00FF4BB6" w:rsidDel="003C1EEA">
          <w:rPr>
            <w:color w:val="000000" w:themeColor="text1"/>
          </w:rPr>
          <w:delText>nine</w:delText>
        </w:r>
        <w:r w:rsidR="00507EA8" w:rsidRPr="003A137D" w:rsidDel="003C1EEA">
          <w:rPr>
            <w:color w:val="000000" w:themeColor="text1"/>
          </w:rPr>
          <w:delText xml:space="preserve"> </w:delText>
        </w:r>
      </w:del>
      <w:ins w:id="43" w:author="Ruijie Xu" w:date="2022-02-01T13:28:00Z">
        <w:r w:rsidR="003C1EEA">
          <w:rPr>
            <w:color w:val="000000" w:themeColor="text1"/>
          </w:rPr>
          <w:t xml:space="preserve">popular </w:t>
        </w:r>
      </w:ins>
      <w:del w:id="44" w:author="Ruijie Xu" w:date="2022-02-01T13:28:00Z">
        <w:r w:rsidR="00637972" w:rsidRPr="003A137D" w:rsidDel="003C1EEA">
          <w:rPr>
            <w:color w:val="000000" w:themeColor="text1"/>
          </w:rPr>
          <w:delText>most widely used</w:delText>
        </w:r>
        <w:r w:rsidR="00940BE4" w:rsidRPr="003A137D" w:rsidDel="003C1EEA">
          <w:rPr>
            <w:color w:val="000000" w:themeColor="text1"/>
          </w:rPr>
          <w:delText xml:space="preserve"> </w:delText>
        </w:r>
      </w:del>
      <w:r w:rsidR="00940BE4" w:rsidRPr="003A137D">
        <w:rPr>
          <w:color w:val="000000" w:themeColor="text1"/>
        </w:rPr>
        <w:t>sh</w:t>
      </w:r>
      <w:r w:rsidR="001449A7" w:rsidRPr="003A137D">
        <w:rPr>
          <w:color w:val="000000" w:themeColor="text1"/>
        </w:rPr>
        <w:t>o</w:t>
      </w:r>
      <w:r w:rsidR="00940BE4" w:rsidRPr="003A137D">
        <w:rPr>
          <w:color w:val="000000" w:themeColor="text1"/>
        </w:rPr>
        <w:t xml:space="preserve">tgun metagenomics </w:t>
      </w:r>
      <w:r w:rsidR="00FF4BB6">
        <w:rPr>
          <w:color w:val="000000" w:themeColor="text1"/>
        </w:rPr>
        <w:t xml:space="preserve">taxonomical profiling software </w:t>
      </w:r>
      <w:r w:rsidR="00366132" w:rsidRPr="003A137D">
        <w:rPr>
          <w:color w:val="000000" w:themeColor="text1"/>
        </w:rPr>
        <w:t>to characterize the</w:t>
      </w:r>
      <w:r w:rsidR="00D258CC" w:rsidRPr="003A137D">
        <w:rPr>
          <w:color w:val="000000" w:themeColor="text1"/>
        </w:rPr>
        <w:t xml:space="preserve"> microbial </w:t>
      </w:r>
      <w:r w:rsidR="001449A7" w:rsidRPr="003A137D">
        <w:rPr>
          <w:color w:val="000000" w:themeColor="text1"/>
        </w:rPr>
        <w:t>composition</w:t>
      </w:r>
      <w:ins w:id="45" w:author="Ruijie Xu" w:date="2022-02-01T13:27:00Z">
        <w:r w:rsidR="003C1EEA">
          <w:rPr>
            <w:color w:val="000000" w:themeColor="text1"/>
          </w:rPr>
          <w:t>s</w:t>
        </w:r>
      </w:ins>
      <w:r w:rsidR="001449A7" w:rsidRPr="003A137D">
        <w:rPr>
          <w:color w:val="000000" w:themeColor="text1"/>
        </w:rPr>
        <w:t xml:space="preserve"> </w:t>
      </w:r>
      <w:r w:rsidR="00B23331" w:rsidRPr="003A137D">
        <w:rPr>
          <w:color w:val="000000" w:themeColor="text1"/>
        </w:rPr>
        <w:t xml:space="preserve">of </w:t>
      </w:r>
      <w:r w:rsidR="001449A7" w:rsidRPr="003A137D">
        <w:rPr>
          <w:color w:val="000000" w:themeColor="text1"/>
        </w:rPr>
        <w:t>wild</w:t>
      </w:r>
      <w:ins w:id="46" w:author="Ruijie Xu" w:date="2022-02-01T16:00:00Z">
        <w:r w:rsidR="00083E76">
          <w:rPr>
            <w:color w:val="000000" w:themeColor="text1"/>
          </w:rPr>
          <w:t>ly collected</w:t>
        </w:r>
      </w:ins>
      <w:r w:rsidR="001449A7" w:rsidRPr="003A137D">
        <w:rPr>
          <w:color w:val="000000" w:themeColor="text1"/>
        </w:rPr>
        <w:t xml:space="preserve"> </w:t>
      </w:r>
      <w:r w:rsidR="00D258CC" w:rsidRPr="003A137D">
        <w:rPr>
          <w:color w:val="000000" w:themeColor="text1"/>
        </w:rPr>
        <w:t>rodent</w:t>
      </w:r>
      <w:del w:id="47" w:author="Ruijie Xu" w:date="2022-02-01T16:00:00Z">
        <w:r w:rsidR="0005313F" w:rsidRPr="003A137D" w:rsidDel="00083E76">
          <w:rPr>
            <w:color w:val="000000" w:themeColor="text1"/>
          </w:rPr>
          <w:delText xml:space="preserve"> tissue</w:delText>
        </w:r>
      </w:del>
      <w:r w:rsidR="0005313F" w:rsidRPr="003A137D">
        <w:rPr>
          <w:color w:val="000000" w:themeColor="text1"/>
        </w:rPr>
        <w:t xml:space="preserve"> samples.</w:t>
      </w:r>
    </w:p>
    <w:p w14:paraId="1B10BD8B" w14:textId="47AA2BDB" w:rsidR="00940BE4" w:rsidRPr="003A137D" w:rsidRDefault="00940BE4" w:rsidP="0046408A">
      <w:pPr>
        <w:spacing w:line="480" w:lineRule="auto"/>
        <w:rPr>
          <w:b/>
          <w:color w:val="000000" w:themeColor="text1"/>
        </w:rPr>
      </w:pPr>
      <w:r w:rsidRPr="003A137D">
        <w:rPr>
          <w:b/>
          <w:color w:val="000000" w:themeColor="text1"/>
        </w:rPr>
        <w:t>Method and Results</w:t>
      </w:r>
    </w:p>
    <w:p w14:paraId="1CC92E06" w14:textId="7D476935" w:rsidR="00130564" w:rsidRPr="003A137D" w:rsidRDefault="00AE6E5C" w:rsidP="0046408A">
      <w:pPr>
        <w:spacing w:line="480" w:lineRule="auto"/>
        <w:ind w:firstLine="720"/>
        <w:rPr>
          <w:color w:val="000000" w:themeColor="text1"/>
        </w:rPr>
      </w:pPr>
      <w:r w:rsidRPr="003A137D">
        <w:rPr>
          <w:color w:val="000000" w:themeColor="text1"/>
        </w:rPr>
        <w:t xml:space="preserve">We </w:t>
      </w:r>
      <w:r w:rsidR="001449A7" w:rsidRPr="003A137D">
        <w:rPr>
          <w:color w:val="000000" w:themeColor="text1"/>
        </w:rPr>
        <w:t xml:space="preserve">analyzed </w:t>
      </w:r>
      <w:r w:rsidRPr="003A137D">
        <w:rPr>
          <w:color w:val="000000" w:themeColor="text1"/>
        </w:rPr>
        <w:t>shotgun metagenomic sequenc</w:t>
      </w:r>
      <w:r w:rsidR="001449A7" w:rsidRPr="003A137D">
        <w:rPr>
          <w:color w:val="000000" w:themeColor="text1"/>
        </w:rPr>
        <w:t>e data</w:t>
      </w:r>
      <w:r w:rsidR="009406D8" w:rsidRPr="003A137D">
        <w:rPr>
          <w:color w:val="000000" w:themeColor="text1"/>
        </w:rPr>
        <w:t xml:space="preserve"> </w:t>
      </w:r>
      <w:r w:rsidR="001449A7" w:rsidRPr="003A137D">
        <w:rPr>
          <w:color w:val="000000" w:themeColor="text1"/>
        </w:rPr>
        <w:t xml:space="preserve">from </w:t>
      </w:r>
      <w:r w:rsidRPr="003A137D">
        <w:rPr>
          <w:color w:val="000000" w:themeColor="text1"/>
        </w:rPr>
        <w:t>three sets of</w:t>
      </w:r>
      <w:r w:rsidR="001449A7" w:rsidRPr="003A137D">
        <w:rPr>
          <w:color w:val="000000" w:themeColor="text1"/>
        </w:rPr>
        <w:t xml:space="preserve"> wild rodent</w:t>
      </w:r>
      <w:r w:rsidRPr="003A137D">
        <w:rPr>
          <w:color w:val="000000" w:themeColor="text1"/>
        </w:rPr>
        <w:t xml:space="preserve"> tissue</w:t>
      </w:r>
      <w:r w:rsidR="001449A7" w:rsidRPr="003A137D">
        <w:rPr>
          <w:color w:val="000000" w:themeColor="text1"/>
        </w:rPr>
        <w:t xml:space="preserve"> </w:t>
      </w:r>
      <w:r w:rsidRPr="003A137D">
        <w:rPr>
          <w:color w:val="000000" w:themeColor="text1"/>
        </w:rPr>
        <w:t xml:space="preserve">samples </w:t>
      </w:r>
      <w:ins w:id="48" w:author="Ruijie Xu" w:date="2022-02-01T13:27:00Z">
        <w:r w:rsidR="003C1EEA">
          <w:rPr>
            <w:color w:val="000000" w:themeColor="text1"/>
          </w:rPr>
          <w:t xml:space="preserve">collected from </w:t>
        </w:r>
        <w:proofErr w:type="spellStart"/>
        <w:r w:rsidR="003C1EEA">
          <w:rPr>
            <w:color w:val="000000" w:themeColor="text1"/>
          </w:rPr>
          <w:t>St.Kitts</w:t>
        </w:r>
        <w:proofErr w:type="spellEnd"/>
        <w:r w:rsidR="003C1EEA">
          <w:rPr>
            <w:color w:val="000000" w:themeColor="text1"/>
          </w:rPr>
          <w:t xml:space="preserve"> </w:t>
        </w:r>
      </w:ins>
      <w:r w:rsidRPr="003A137D">
        <w:rPr>
          <w:color w:val="000000" w:themeColor="text1"/>
        </w:rPr>
        <w:t xml:space="preserve">using </w:t>
      </w:r>
      <w:del w:id="49" w:author="Liliana Salvador" w:date="2022-02-17T12:55:00Z">
        <w:r w:rsidR="003C1718" w:rsidRPr="003A137D" w:rsidDel="00E13F51">
          <w:rPr>
            <w:color w:val="000000" w:themeColor="text1"/>
          </w:rPr>
          <w:delText xml:space="preserve">the </w:delText>
        </w:r>
      </w:del>
      <w:ins w:id="50" w:author="Ruijie Xu" w:date="2022-02-01T13:30:00Z">
        <w:r w:rsidR="003C1EEA">
          <w:rPr>
            <w:color w:val="000000" w:themeColor="text1"/>
          </w:rPr>
          <w:t>four diff</w:t>
        </w:r>
      </w:ins>
      <w:ins w:id="51" w:author="Ruijie Xu" w:date="2022-02-01T13:31:00Z">
        <w:r w:rsidR="003C1EEA">
          <w:rPr>
            <w:color w:val="000000" w:themeColor="text1"/>
          </w:rPr>
          <w:t xml:space="preserve">erent databases and </w:t>
        </w:r>
      </w:ins>
      <w:ins w:id="52" w:author="Ruijie Xu" w:date="2022-02-01T13:27:00Z">
        <w:r w:rsidR="003C1EEA">
          <w:rPr>
            <w:color w:val="000000" w:themeColor="text1"/>
          </w:rPr>
          <w:t>nine</w:t>
        </w:r>
      </w:ins>
      <w:ins w:id="53" w:author="Liliana Salvador" w:date="2022-02-17T12:55:00Z">
        <w:r w:rsidR="00E13F51">
          <w:rPr>
            <w:color w:val="000000" w:themeColor="text1"/>
          </w:rPr>
          <w:t xml:space="preserve"> of the</w:t>
        </w:r>
      </w:ins>
      <w:ins w:id="54" w:author="Ruijie Xu" w:date="2022-02-01T13:27:00Z">
        <w:r w:rsidR="003C1EEA">
          <w:rPr>
            <w:color w:val="000000" w:themeColor="text1"/>
          </w:rPr>
          <w:t xml:space="preserve"> </w:t>
        </w:r>
      </w:ins>
      <w:ins w:id="55" w:author="Ruijie Xu" w:date="2022-02-01T13:31:00Z">
        <w:r w:rsidR="003C1EEA">
          <w:rPr>
            <w:color w:val="000000" w:themeColor="text1"/>
          </w:rPr>
          <w:t xml:space="preserve">most widely used </w:t>
        </w:r>
      </w:ins>
      <w:r w:rsidR="003C1718" w:rsidRPr="003A137D">
        <w:rPr>
          <w:color w:val="000000" w:themeColor="text1"/>
        </w:rPr>
        <w:t>metagenomics software</w:t>
      </w:r>
      <w:ins w:id="56" w:author="Ruijie Xu" w:date="2022-02-01T13:30:00Z">
        <w:r w:rsidR="003C1EEA">
          <w:rPr>
            <w:color w:val="000000" w:themeColor="text1"/>
          </w:rPr>
          <w:t>.</w:t>
        </w:r>
      </w:ins>
      <w:del w:id="57" w:author="Ruijie Xu" w:date="2022-02-01T13:30:00Z">
        <w:r w:rsidR="003A74D4" w:rsidRPr="003A137D" w:rsidDel="003C1EEA">
          <w:rPr>
            <w:color w:val="000000" w:themeColor="text1"/>
          </w:rPr>
          <w:delText>,</w:delText>
        </w:r>
      </w:del>
      <w:r w:rsidR="00E26BA0" w:rsidRPr="003A137D">
        <w:rPr>
          <w:color w:val="000000" w:themeColor="text1"/>
        </w:rPr>
        <w:t xml:space="preserve"> </w:t>
      </w:r>
      <w:del w:id="58" w:author="Ruijie Xu" w:date="2022-02-01T13:30:00Z">
        <w:r w:rsidR="003C1718" w:rsidRPr="003A137D" w:rsidDel="003C1EEA">
          <w:rPr>
            <w:color w:val="000000" w:themeColor="text1"/>
          </w:rPr>
          <w:delText xml:space="preserve">Kraken2, CLARK, and an extended version of CLARK, </w:delText>
        </w:r>
        <w:r w:rsidR="00587076" w:rsidRPr="003A137D" w:rsidDel="003C1EEA">
          <w:rPr>
            <w:color w:val="000000" w:themeColor="text1"/>
          </w:rPr>
          <w:delText>CLARK-s</w:delText>
        </w:r>
        <w:r w:rsidR="003A74D4" w:rsidRPr="003A137D" w:rsidDel="003C1EEA">
          <w:rPr>
            <w:color w:val="000000" w:themeColor="text1"/>
          </w:rPr>
          <w:delText>.</w:delText>
        </w:r>
        <w:r w:rsidR="00B6651B" w:rsidRPr="003A137D" w:rsidDel="003C1EEA">
          <w:rPr>
            <w:color w:val="000000" w:themeColor="text1"/>
          </w:rPr>
          <w:delText xml:space="preserve"> </w:delText>
        </w:r>
      </w:del>
      <w:r w:rsidR="00B6651B" w:rsidRPr="003A137D">
        <w:rPr>
          <w:color w:val="000000" w:themeColor="text1"/>
        </w:rPr>
        <w:t>We demonstrate</w:t>
      </w:r>
      <w:r w:rsidR="00637972" w:rsidRPr="003A137D">
        <w:rPr>
          <w:color w:val="000000" w:themeColor="text1"/>
        </w:rPr>
        <w:t>d</w:t>
      </w:r>
      <w:r w:rsidR="00B6651B" w:rsidRPr="003A137D">
        <w:rPr>
          <w:color w:val="000000" w:themeColor="text1"/>
        </w:rPr>
        <w:t xml:space="preserve"> the</w:t>
      </w:r>
      <w:r w:rsidR="001449A7" w:rsidRPr="003A137D">
        <w:rPr>
          <w:color w:val="000000" w:themeColor="text1"/>
        </w:rPr>
        <w:t xml:space="preserve"> </w:t>
      </w:r>
      <w:r w:rsidR="00366132" w:rsidRPr="003A137D">
        <w:rPr>
          <w:color w:val="000000" w:themeColor="text1"/>
        </w:rPr>
        <w:t xml:space="preserve">discrepancies </w:t>
      </w:r>
      <w:r w:rsidR="009406D8" w:rsidRPr="003A137D">
        <w:rPr>
          <w:color w:val="000000" w:themeColor="text1"/>
        </w:rPr>
        <w:t xml:space="preserve">in results </w:t>
      </w:r>
      <w:del w:id="59" w:author="Ruijie Xu" w:date="2022-02-01T13:31:00Z">
        <w:r w:rsidR="009D48AF" w:rsidRPr="003A137D" w:rsidDel="009B3ED7">
          <w:rPr>
            <w:color w:val="000000" w:themeColor="text1"/>
          </w:rPr>
          <w:delText>between</w:delText>
        </w:r>
        <w:r w:rsidR="009406D8" w:rsidRPr="003A137D" w:rsidDel="009B3ED7">
          <w:rPr>
            <w:color w:val="000000" w:themeColor="text1"/>
          </w:rPr>
          <w:delText xml:space="preserve"> </w:delText>
        </w:r>
        <w:r w:rsidR="004736CC" w:rsidRPr="003A137D" w:rsidDel="009B3ED7">
          <w:rPr>
            <w:color w:val="000000" w:themeColor="text1"/>
          </w:rPr>
          <w:delText>the different</w:delText>
        </w:r>
      </w:del>
      <w:ins w:id="60" w:author="Ruijie Xu" w:date="2022-02-01T13:31:00Z">
        <w:r w:rsidR="009B3ED7">
          <w:rPr>
            <w:color w:val="000000" w:themeColor="text1"/>
          </w:rPr>
          <w:t>when different</w:t>
        </w:r>
      </w:ins>
      <w:r w:rsidR="004736CC" w:rsidRPr="003A137D">
        <w:rPr>
          <w:color w:val="000000" w:themeColor="text1"/>
        </w:rPr>
        <w:t xml:space="preserve"> </w:t>
      </w:r>
      <w:ins w:id="61" w:author="Ruijie Xu" w:date="2022-02-01T16:00:00Z">
        <w:r w:rsidR="00083E76">
          <w:rPr>
            <w:color w:val="000000" w:themeColor="text1"/>
          </w:rPr>
          <w:t xml:space="preserve">databases and </w:t>
        </w:r>
      </w:ins>
      <w:r w:rsidR="004736CC" w:rsidRPr="003A137D">
        <w:rPr>
          <w:color w:val="000000" w:themeColor="text1"/>
        </w:rPr>
        <w:t>software</w:t>
      </w:r>
      <w:ins w:id="62" w:author="Ruijie Xu" w:date="2022-02-01T13:31:00Z">
        <w:r w:rsidR="009B3ED7">
          <w:rPr>
            <w:color w:val="000000" w:themeColor="text1"/>
          </w:rPr>
          <w:t xml:space="preserve"> were used</w:t>
        </w:r>
      </w:ins>
      <w:r w:rsidR="004736CC" w:rsidRPr="003A137D">
        <w:rPr>
          <w:color w:val="000000" w:themeColor="text1"/>
        </w:rPr>
        <w:t>,</w:t>
      </w:r>
      <w:r w:rsidR="009D48AF" w:rsidRPr="003A137D">
        <w:rPr>
          <w:color w:val="000000" w:themeColor="text1"/>
        </w:rPr>
        <w:t xml:space="preserve"> </w:t>
      </w:r>
      <w:r w:rsidR="00DA3793" w:rsidRPr="003A137D">
        <w:rPr>
          <w:color w:val="000000" w:themeColor="text1"/>
        </w:rPr>
        <w:t xml:space="preserve">which </w:t>
      </w:r>
      <w:r w:rsidR="00A774DE" w:rsidRPr="003A137D">
        <w:rPr>
          <w:color w:val="000000" w:themeColor="text1"/>
        </w:rPr>
        <w:t>caus</w:t>
      </w:r>
      <w:r w:rsidR="00DA3793" w:rsidRPr="003A137D">
        <w:rPr>
          <w:color w:val="000000" w:themeColor="text1"/>
        </w:rPr>
        <w:t>e</w:t>
      </w:r>
      <w:r w:rsidR="00A774DE" w:rsidRPr="003A137D">
        <w:rPr>
          <w:color w:val="000000" w:themeColor="text1"/>
        </w:rPr>
        <w:t xml:space="preserve"> </w:t>
      </w:r>
      <w:r w:rsidR="00B6651B" w:rsidRPr="003A137D">
        <w:rPr>
          <w:color w:val="000000" w:themeColor="text1"/>
        </w:rPr>
        <w:t xml:space="preserve">significant </w:t>
      </w:r>
      <w:del w:id="63" w:author="Liliana Salvador" w:date="2022-02-17T13:01:00Z">
        <w:r w:rsidR="00B6651B" w:rsidRPr="003A137D" w:rsidDel="00E13F51">
          <w:rPr>
            <w:color w:val="000000" w:themeColor="text1"/>
          </w:rPr>
          <w:delText xml:space="preserve">differences </w:delText>
        </w:r>
      </w:del>
      <w:ins w:id="64" w:author="Liliana Salvador" w:date="2022-02-17T13:01:00Z">
        <w:r w:rsidR="00E13F51">
          <w:rPr>
            <w:color w:val="000000" w:themeColor="text1"/>
          </w:rPr>
          <w:t>variation</w:t>
        </w:r>
        <w:r w:rsidR="00E13F51" w:rsidRPr="003A137D">
          <w:rPr>
            <w:color w:val="000000" w:themeColor="text1"/>
          </w:rPr>
          <w:t xml:space="preserve"> </w:t>
        </w:r>
      </w:ins>
      <w:r w:rsidR="00B6651B" w:rsidRPr="003A137D">
        <w:rPr>
          <w:color w:val="000000" w:themeColor="text1"/>
        </w:rPr>
        <w:t xml:space="preserve">in </w:t>
      </w:r>
      <w:del w:id="65" w:author="Ruijie Xu" w:date="2022-02-01T16:01:00Z">
        <w:r w:rsidR="00B6651B" w:rsidRPr="003A137D" w:rsidDel="002674E3">
          <w:rPr>
            <w:color w:val="000000" w:themeColor="text1"/>
          </w:rPr>
          <w:delText xml:space="preserve">microbial identification and </w:delText>
        </w:r>
      </w:del>
      <w:ins w:id="66" w:author="Ruijie Xu" w:date="2022-02-01T16:01:00Z">
        <w:r w:rsidR="002674E3">
          <w:rPr>
            <w:color w:val="000000" w:themeColor="text1"/>
          </w:rPr>
          <w:t xml:space="preserve">microbial </w:t>
        </w:r>
        <w:proofErr w:type="spellStart"/>
        <w:r w:rsidR="002674E3">
          <w:rPr>
            <w:color w:val="000000" w:themeColor="text1"/>
          </w:rPr>
          <w:t>communintiy</w:t>
        </w:r>
        <w:proofErr w:type="spellEnd"/>
        <w:r w:rsidR="002674E3">
          <w:rPr>
            <w:color w:val="000000" w:themeColor="text1"/>
          </w:rPr>
          <w:t xml:space="preserve"> characterizations</w:t>
        </w:r>
      </w:ins>
      <w:del w:id="67" w:author="Ruijie Xu" w:date="2022-02-01T16:01:00Z">
        <w:r w:rsidR="00B6651B" w:rsidRPr="003A137D" w:rsidDel="00083E76">
          <w:rPr>
            <w:color w:val="000000" w:themeColor="text1"/>
          </w:rPr>
          <w:delText xml:space="preserve">biological diversity </w:delText>
        </w:r>
        <w:r w:rsidR="008B5A8E" w:rsidRPr="003A137D" w:rsidDel="00083E76">
          <w:rPr>
            <w:color w:val="000000" w:themeColor="text1"/>
          </w:rPr>
          <w:delText>within</w:delText>
        </w:r>
        <w:r w:rsidR="00366132" w:rsidRPr="003A137D" w:rsidDel="00083E76">
          <w:rPr>
            <w:color w:val="000000" w:themeColor="text1"/>
          </w:rPr>
          <w:delText xml:space="preserve"> </w:delText>
        </w:r>
        <w:r w:rsidR="008B5A8E" w:rsidRPr="003A137D" w:rsidDel="00083E76">
          <w:rPr>
            <w:color w:val="000000" w:themeColor="text1"/>
          </w:rPr>
          <w:delText>and between</w:delText>
        </w:r>
        <w:r w:rsidR="00366132" w:rsidRPr="003A137D" w:rsidDel="00083E76">
          <w:rPr>
            <w:color w:val="000000" w:themeColor="text1"/>
          </w:rPr>
          <w:delText xml:space="preserve"> </w:delText>
        </w:r>
        <w:r w:rsidR="008B5A8E" w:rsidRPr="003A137D" w:rsidDel="00083E76">
          <w:rPr>
            <w:color w:val="000000" w:themeColor="text1"/>
          </w:rPr>
          <w:delText>samples</w:delText>
        </w:r>
      </w:del>
      <w:r w:rsidR="003C1718" w:rsidRPr="003A137D">
        <w:rPr>
          <w:color w:val="000000" w:themeColor="text1"/>
        </w:rPr>
        <w:t xml:space="preserve">. </w:t>
      </w:r>
      <w:r w:rsidR="001449A7" w:rsidRPr="003A137D">
        <w:rPr>
          <w:color w:val="000000" w:themeColor="text1"/>
        </w:rPr>
        <w:t xml:space="preserve">Our analysis </w:t>
      </w:r>
      <w:r w:rsidR="004736CC" w:rsidRPr="003A137D">
        <w:rPr>
          <w:color w:val="000000" w:themeColor="text1"/>
        </w:rPr>
        <w:t xml:space="preserve">also </w:t>
      </w:r>
      <w:r w:rsidR="001449A7" w:rsidRPr="003A137D">
        <w:rPr>
          <w:color w:val="000000" w:themeColor="text1"/>
        </w:rPr>
        <w:t>show</w:t>
      </w:r>
      <w:r w:rsidR="00637972" w:rsidRPr="003A137D">
        <w:rPr>
          <w:color w:val="000000" w:themeColor="text1"/>
        </w:rPr>
        <w:t>ed</w:t>
      </w:r>
      <w:r w:rsidR="001449A7" w:rsidRPr="003A137D">
        <w:rPr>
          <w:color w:val="000000" w:themeColor="text1"/>
        </w:rPr>
        <w:t xml:space="preserve"> that</w:t>
      </w:r>
      <w:r w:rsidR="00B55B12" w:rsidRPr="003A137D">
        <w:rPr>
          <w:color w:val="000000" w:themeColor="text1"/>
        </w:rPr>
        <w:t xml:space="preserve"> </w:t>
      </w:r>
      <w:ins w:id="68" w:author="Ruijie Xu" w:date="2022-02-01T16:01:00Z">
        <w:r w:rsidR="002674E3">
          <w:rPr>
            <w:color w:val="000000" w:themeColor="text1"/>
          </w:rPr>
          <w:t>these</w:t>
        </w:r>
      </w:ins>
      <w:del w:id="69" w:author="Ruijie Xu" w:date="2022-02-01T16:01:00Z">
        <w:r w:rsidR="00B55B12" w:rsidRPr="003A137D" w:rsidDel="002674E3">
          <w:rPr>
            <w:color w:val="000000" w:themeColor="text1"/>
          </w:rPr>
          <w:delText xml:space="preserve">the </w:delText>
        </w:r>
        <w:r w:rsidR="00481FC6" w:rsidRPr="003A137D" w:rsidDel="002674E3">
          <w:rPr>
            <w:color w:val="000000" w:themeColor="text1"/>
          </w:rPr>
          <w:delText>three</w:delText>
        </w:r>
      </w:del>
      <w:r w:rsidR="00481FC6" w:rsidRPr="003A137D">
        <w:rPr>
          <w:color w:val="000000" w:themeColor="text1"/>
        </w:rPr>
        <w:t xml:space="preserve"> </w:t>
      </w:r>
      <w:r w:rsidR="00443703" w:rsidRPr="003A137D">
        <w:rPr>
          <w:color w:val="000000" w:themeColor="text1"/>
        </w:rPr>
        <w:t xml:space="preserve">software </w:t>
      </w:r>
      <w:r w:rsidR="00B55B12" w:rsidRPr="003A137D">
        <w:rPr>
          <w:color w:val="000000" w:themeColor="text1"/>
        </w:rPr>
        <w:t xml:space="preserve">differed in their ability to identify </w:t>
      </w:r>
      <w:r w:rsidR="001449A7" w:rsidRPr="003A137D">
        <w:t xml:space="preserve">the presence of </w:t>
      </w:r>
      <w:del w:id="70" w:author="Ruijie Xu" w:date="2022-02-02T11:02:00Z">
        <w:r w:rsidR="001449A7" w:rsidRPr="003A137D" w:rsidDel="00463AA7">
          <w:rPr>
            <w:i/>
            <w:iCs/>
          </w:rPr>
          <w:delText>Leptospira</w:delText>
        </w:r>
      </w:del>
      <w:ins w:id="71" w:author="Ruijie Xu" w:date="2022-02-02T11:02:00Z">
        <w:r w:rsidR="00463AA7">
          <w:rPr>
            <w:i/>
            <w:iCs/>
          </w:rPr>
          <w:t>Leptospira</w:t>
        </w:r>
      </w:ins>
      <w:r w:rsidR="00A774DE" w:rsidRPr="003A137D">
        <w:rPr>
          <w:i/>
          <w:iCs/>
        </w:rPr>
        <w:t>,</w:t>
      </w:r>
      <w:r w:rsidR="00B55B12" w:rsidRPr="003A137D">
        <w:rPr>
          <w:i/>
          <w:iCs/>
        </w:rPr>
        <w:t xml:space="preserve"> </w:t>
      </w:r>
      <w:r w:rsidR="00B55B12" w:rsidRPr="003A137D">
        <w:rPr>
          <w:iCs/>
        </w:rPr>
        <w:t>a major zoonotic pathogen of one health importance</w:t>
      </w:r>
      <w:r w:rsidR="00B55B12" w:rsidRPr="003A137D">
        <w:t xml:space="preserve"> in comparison to </w:t>
      </w:r>
      <w:r w:rsidR="001449A7" w:rsidRPr="003A137D">
        <w:t xml:space="preserve">traditional </w:t>
      </w:r>
      <w:r w:rsidR="00B55B12" w:rsidRPr="003A137D">
        <w:t>methods.</w:t>
      </w:r>
    </w:p>
    <w:p w14:paraId="1BEB52C2" w14:textId="7A63CC43" w:rsidR="00130564" w:rsidRPr="003A137D" w:rsidRDefault="00130564" w:rsidP="0046408A">
      <w:pPr>
        <w:spacing w:line="480" w:lineRule="auto"/>
        <w:rPr>
          <w:b/>
          <w:color w:val="000000" w:themeColor="text1"/>
        </w:rPr>
      </w:pPr>
      <w:r w:rsidRPr="003A137D">
        <w:rPr>
          <w:b/>
          <w:color w:val="000000" w:themeColor="text1"/>
        </w:rPr>
        <w:t>Conclusions</w:t>
      </w:r>
    </w:p>
    <w:p w14:paraId="11133512" w14:textId="79589A97" w:rsidR="00925D01" w:rsidRPr="003A137D" w:rsidRDefault="009406D8" w:rsidP="0046408A">
      <w:pPr>
        <w:spacing w:line="480" w:lineRule="auto"/>
        <w:ind w:firstLine="720"/>
        <w:rPr>
          <w:color w:val="000000" w:themeColor="text1"/>
        </w:rPr>
      </w:pPr>
      <w:r w:rsidRPr="003A137D">
        <w:rPr>
          <w:color w:val="000000" w:themeColor="text1"/>
        </w:rPr>
        <w:t>S</w:t>
      </w:r>
      <w:r w:rsidR="008B5A8E" w:rsidRPr="003A137D">
        <w:rPr>
          <w:color w:val="000000" w:themeColor="text1"/>
        </w:rPr>
        <w:t xml:space="preserve">ignificant </w:t>
      </w:r>
      <w:r w:rsidR="003C1718" w:rsidRPr="003A137D">
        <w:rPr>
          <w:color w:val="000000" w:themeColor="text1"/>
        </w:rPr>
        <w:t>differen</w:t>
      </w:r>
      <w:r w:rsidR="008B5A8E" w:rsidRPr="003A137D">
        <w:rPr>
          <w:color w:val="000000" w:themeColor="text1"/>
        </w:rPr>
        <w:t xml:space="preserve">ces in </w:t>
      </w:r>
      <w:r w:rsidR="003C1718" w:rsidRPr="003A137D">
        <w:rPr>
          <w:color w:val="000000" w:themeColor="text1"/>
        </w:rPr>
        <w:t>compositional profiles for the same dataset</w:t>
      </w:r>
      <w:r w:rsidRPr="003A137D">
        <w:rPr>
          <w:color w:val="000000" w:themeColor="text1"/>
        </w:rPr>
        <w:t xml:space="preserve"> while using different </w:t>
      </w:r>
      <w:ins w:id="72" w:author="Ruijie Xu" w:date="2022-02-01T13:32:00Z">
        <w:r w:rsidR="009B3ED7">
          <w:rPr>
            <w:color w:val="000000" w:themeColor="text1"/>
          </w:rPr>
          <w:t xml:space="preserve">databases and </w:t>
        </w:r>
      </w:ins>
      <w:r w:rsidR="008524D8" w:rsidRPr="003A137D">
        <w:rPr>
          <w:color w:val="000000" w:themeColor="text1"/>
        </w:rPr>
        <w:t>software</w:t>
      </w:r>
      <w:r w:rsidRPr="003A137D">
        <w:rPr>
          <w:color w:val="000000" w:themeColor="text1"/>
        </w:rPr>
        <w:t xml:space="preserve"> </w:t>
      </w:r>
      <w:del w:id="73" w:author="Ruijie Xu" w:date="2022-02-01T13:32:00Z">
        <w:r w:rsidRPr="003A137D" w:rsidDel="009B3ED7">
          <w:rPr>
            <w:color w:val="000000" w:themeColor="text1"/>
          </w:rPr>
          <w:delText xml:space="preserve">and databases </w:delText>
        </w:r>
      </w:del>
      <w:r w:rsidRPr="003A137D">
        <w:rPr>
          <w:color w:val="000000" w:themeColor="text1"/>
        </w:rPr>
        <w:t xml:space="preserve">may </w:t>
      </w:r>
      <w:r w:rsidR="003C1718" w:rsidRPr="003A137D">
        <w:rPr>
          <w:color w:val="000000" w:themeColor="text1"/>
        </w:rPr>
        <w:t>lead to divergent biological conclusions in</w:t>
      </w:r>
      <w:r w:rsidR="00130564" w:rsidRPr="003A137D">
        <w:rPr>
          <w:color w:val="000000" w:themeColor="text1"/>
        </w:rPr>
        <w:t xml:space="preserve"> microbial profiling and </w:t>
      </w:r>
      <w:r w:rsidRPr="003A137D">
        <w:rPr>
          <w:color w:val="000000" w:themeColor="text1"/>
        </w:rPr>
        <w:t>zoonotic pathogens</w:t>
      </w:r>
      <w:r w:rsidR="0014198B" w:rsidRPr="003A137D">
        <w:rPr>
          <w:color w:val="000000" w:themeColor="text1"/>
        </w:rPr>
        <w:t xml:space="preserve"> detection</w:t>
      </w:r>
      <w:r w:rsidRPr="003A137D">
        <w:rPr>
          <w:color w:val="000000" w:themeColor="text1"/>
        </w:rPr>
        <w:t xml:space="preserve">. </w:t>
      </w:r>
      <w:bookmarkEnd w:id="37"/>
      <w:bookmarkEnd w:id="38"/>
    </w:p>
    <w:p w14:paraId="5E78903D" w14:textId="192AF7DF" w:rsidR="00130564" w:rsidRPr="003A137D" w:rsidRDefault="00130564" w:rsidP="0046408A">
      <w:pPr>
        <w:spacing w:line="480" w:lineRule="auto"/>
        <w:rPr>
          <w:b/>
          <w:color w:val="000000" w:themeColor="text1"/>
        </w:rPr>
      </w:pPr>
      <w:r w:rsidRPr="003A137D">
        <w:rPr>
          <w:b/>
          <w:color w:val="000000" w:themeColor="text1"/>
        </w:rPr>
        <w:t>Significance and Impact of Study</w:t>
      </w:r>
    </w:p>
    <w:p w14:paraId="33162C6B" w14:textId="39CCEF0E" w:rsidR="00C17742" w:rsidRPr="003A137D" w:rsidRDefault="002F2050" w:rsidP="005912FB">
      <w:pPr>
        <w:spacing w:line="480" w:lineRule="auto"/>
        <w:ind w:firstLine="720"/>
        <w:rPr>
          <w:color w:val="000000" w:themeColor="text1"/>
        </w:rPr>
      </w:pPr>
      <w:commentRangeStart w:id="74"/>
      <w:r w:rsidRPr="003A137D">
        <w:rPr>
          <w:color w:val="000000" w:themeColor="text1"/>
        </w:rPr>
        <w:t xml:space="preserve">This study highlights the importance to </w:t>
      </w:r>
      <w:r w:rsidR="00130564" w:rsidRPr="003A137D">
        <w:rPr>
          <w:color w:val="000000" w:themeColor="text1"/>
        </w:rPr>
        <w:t xml:space="preserve">warrant caution </w:t>
      </w:r>
      <w:ins w:id="75" w:author="Ruijie Xu" w:date="2022-02-27T10:19:00Z">
        <w:r w:rsidR="00B13925">
          <w:rPr>
            <w:color w:val="000000" w:themeColor="text1"/>
          </w:rPr>
          <w:t>on the selection of metagenomic software and databases while using shotgun metagenomics for pathogen detec</w:t>
        </w:r>
      </w:ins>
      <w:ins w:id="76" w:author="Ruijie Xu" w:date="2022-02-27T10:20:00Z">
        <w:r w:rsidR="00B13925">
          <w:rPr>
            <w:color w:val="000000" w:themeColor="text1"/>
          </w:rPr>
          <w:t xml:space="preserve">tion and interpretation of taxonomical profiling analyses. </w:t>
        </w:r>
      </w:ins>
      <w:del w:id="77" w:author="Ruijie Xu" w:date="2022-02-27T10:20:00Z">
        <w:r w:rsidR="00130564" w:rsidRPr="003A137D" w:rsidDel="00B13925">
          <w:rPr>
            <w:color w:val="000000" w:themeColor="text1"/>
          </w:rPr>
          <w:delText xml:space="preserve">while </w:delText>
        </w:r>
        <w:r w:rsidR="00D54513" w:rsidRPr="003A137D" w:rsidDel="00B13925">
          <w:rPr>
            <w:color w:val="000000" w:themeColor="text1"/>
          </w:rPr>
          <w:delText xml:space="preserve">using </w:delText>
        </w:r>
        <w:r w:rsidR="00EC464E" w:rsidRPr="003A137D" w:rsidDel="00B13925">
          <w:rPr>
            <w:color w:val="000000" w:themeColor="text1"/>
          </w:rPr>
          <w:delText>shotgun metagen</w:delText>
        </w:r>
        <w:r w:rsidR="00637972" w:rsidRPr="003A137D" w:rsidDel="00B13925">
          <w:rPr>
            <w:color w:val="000000" w:themeColor="text1"/>
          </w:rPr>
          <w:delText>o</w:delText>
        </w:r>
        <w:r w:rsidR="00EC464E" w:rsidRPr="003A137D" w:rsidDel="00B13925">
          <w:rPr>
            <w:color w:val="000000" w:themeColor="text1"/>
          </w:rPr>
          <w:delText xml:space="preserve">mics for pathogen detection </w:delText>
        </w:r>
        <w:r w:rsidR="00D54513" w:rsidRPr="003A137D" w:rsidDel="00B13925">
          <w:rPr>
            <w:color w:val="000000" w:themeColor="text1"/>
          </w:rPr>
          <w:delText xml:space="preserve">and </w:delText>
        </w:r>
        <w:r w:rsidR="005320C9" w:rsidRPr="003A137D" w:rsidDel="00B13925">
          <w:rPr>
            <w:color w:val="000000" w:themeColor="text1"/>
          </w:rPr>
          <w:delText xml:space="preserve">interpretation of </w:delText>
        </w:r>
        <w:r w:rsidR="00130564" w:rsidRPr="003A137D" w:rsidDel="00B13925">
          <w:rPr>
            <w:color w:val="000000" w:themeColor="text1"/>
          </w:rPr>
          <w:delText>taxonomical profiling</w:delText>
        </w:r>
        <w:r w:rsidR="00907689" w:rsidRPr="003A137D" w:rsidDel="00B13925">
          <w:rPr>
            <w:color w:val="000000" w:themeColor="text1"/>
          </w:rPr>
          <w:delText xml:space="preserve"> </w:delText>
        </w:r>
        <w:r w:rsidR="00130564" w:rsidRPr="003A137D" w:rsidDel="00B13925">
          <w:rPr>
            <w:color w:val="000000" w:themeColor="text1"/>
          </w:rPr>
          <w:delText>analyses</w:delText>
        </w:r>
        <w:commentRangeEnd w:id="74"/>
        <w:r w:rsidR="00E13F51" w:rsidDel="00B13925">
          <w:rPr>
            <w:rStyle w:val="CommentReference"/>
          </w:rPr>
          <w:commentReference w:id="74"/>
        </w:r>
        <w:r w:rsidR="00130564" w:rsidRPr="003A137D" w:rsidDel="00B13925">
          <w:rPr>
            <w:color w:val="000000" w:themeColor="text1"/>
          </w:rPr>
          <w:delText>.</w:delText>
        </w:r>
      </w:del>
      <w:r w:rsidR="00130564" w:rsidRPr="003A137D">
        <w:rPr>
          <w:color w:val="000000" w:themeColor="text1"/>
        </w:rPr>
        <w:t xml:space="preserve"> </w:t>
      </w:r>
    </w:p>
    <w:bookmarkEnd w:id="32"/>
    <w:bookmarkEnd w:id="33"/>
    <w:bookmarkEnd w:id="34"/>
    <w:p w14:paraId="09712387" w14:textId="637D7637" w:rsidR="009410DA" w:rsidRPr="003A137D" w:rsidRDefault="00BE5190" w:rsidP="0046408A">
      <w:pPr>
        <w:spacing w:line="480" w:lineRule="auto"/>
        <w:rPr>
          <w:b/>
          <w:color w:val="000000" w:themeColor="text1"/>
        </w:rPr>
      </w:pPr>
      <w:r w:rsidRPr="003A137D">
        <w:rPr>
          <w:b/>
          <w:color w:val="000000" w:themeColor="text1"/>
        </w:rPr>
        <w:t>Keywords</w:t>
      </w:r>
    </w:p>
    <w:p w14:paraId="7EC31DB2" w14:textId="4E512291" w:rsidR="005912FB" w:rsidRPr="003A137D" w:rsidRDefault="0019200D" w:rsidP="005912FB">
      <w:pPr>
        <w:spacing w:line="480" w:lineRule="auto"/>
        <w:rPr>
          <w:color w:val="000000" w:themeColor="text1"/>
        </w:rPr>
      </w:pPr>
      <w:bookmarkStart w:id="80" w:name="OLE_LINK139"/>
      <w:bookmarkStart w:id="81" w:name="OLE_LINK140"/>
      <w:r w:rsidRPr="003A137D">
        <w:rPr>
          <w:color w:val="000000" w:themeColor="text1"/>
        </w:rPr>
        <w:lastRenderedPageBreak/>
        <w:t xml:space="preserve">shotgun metagenomic sequencing, </w:t>
      </w:r>
      <w:r w:rsidR="00C17742" w:rsidRPr="003A137D">
        <w:rPr>
          <w:color w:val="000000" w:themeColor="text1"/>
        </w:rPr>
        <w:t xml:space="preserve">pathogen detection, </w:t>
      </w:r>
      <w:del w:id="82" w:author="Ruijie Xu" w:date="2022-02-02T11:02:00Z">
        <w:r w:rsidR="00BE5190" w:rsidRPr="003A137D" w:rsidDel="00463AA7">
          <w:rPr>
            <w:i/>
            <w:color w:val="000000" w:themeColor="text1"/>
          </w:rPr>
          <w:delText>Leptospira</w:delText>
        </w:r>
      </w:del>
      <w:ins w:id="83" w:author="Ruijie Xu" w:date="2022-02-02T11:02:00Z">
        <w:r w:rsidR="00463AA7">
          <w:rPr>
            <w:i/>
            <w:color w:val="000000" w:themeColor="text1"/>
          </w:rPr>
          <w:t>Leptospira</w:t>
        </w:r>
      </w:ins>
      <w:r w:rsidR="00BE5190" w:rsidRPr="003A137D">
        <w:rPr>
          <w:color w:val="000000" w:themeColor="text1"/>
        </w:rPr>
        <w:t xml:space="preserve">, </w:t>
      </w:r>
      <w:r w:rsidR="00366132" w:rsidRPr="003A137D">
        <w:rPr>
          <w:color w:val="000000" w:themeColor="text1"/>
        </w:rPr>
        <w:t>next-</w:t>
      </w:r>
      <w:r w:rsidRPr="003A137D">
        <w:rPr>
          <w:color w:val="000000" w:themeColor="text1"/>
        </w:rPr>
        <w:t>generation</w:t>
      </w:r>
      <w:r w:rsidR="00BE5190" w:rsidRPr="003A137D">
        <w:rPr>
          <w:color w:val="000000" w:themeColor="text1"/>
        </w:rPr>
        <w:t xml:space="preserve"> sequencing</w:t>
      </w:r>
      <w:ins w:id="84" w:author="Liliana Salvador" w:date="2022-02-17T13:05:00Z">
        <w:r w:rsidR="00E13F51">
          <w:rPr>
            <w:color w:val="000000" w:themeColor="text1"/>
          </w:rPr>
          <w:t>, software, databases, taxonomical profiles</w:t>
        </w:r>
      </w:ins>
      <w:del w:id="85" w:author="Ruijie Xu" w:date="2022-02-01T16:02:00Z">
        <w:r w:rsidR="00BE5190" w:rsidRPr="003A137D" w:rsidDel="002674E3">
          <w:rPr>
            <w:color w:val="000000" w:themeColor="text1"/>
          </w:rPr>
          <w:delText xml:space="preserve">, Kraken2, CLARK, </w:delText>
        </w:r>
        <w:r w:rsidR="00587076" w:rsidRPr="003A137D" w:rsidDel="002674E3">
          <w:rPr>
            <w:color w:val="000000" w:themeColor="text1"/>
          </w:rPr>
          <w:delText>CLARK-s</w:delText>
        </w:r>
      </w:del>
      <w:bookmarkStart w:id="86" w:name="OLE_LINK119"/>
      <w:bookmarkStart w:id="87" w:name="OLE_LINK120"/>
      <w:bookmarkStart w:id="88" w:name="OLE_LINK121"/>
      <w:bookmarkStart w:id="89" w:name="OLE_LINK122"/>
      <w:bookmarkStart w:id="90" w:name="OLE_LINK123"/>
    </w:p>
    <w:bookmarkEnd w:id="35"/>
    <w:bookmarkEnd w:id="36"/>
    <w:bookmarkEnd w:id="80"/>
    <w:bookmarkEnd w:id="81"/>
    <w:bookmarkEnd w:id="86"/>
    <w:bookmarkEnd w:id="87"/>
    <w:bookmarkEnd w:id="88"/>
    <w:bookmarkEnd w:id="89"/>
    <w:bookmarkEnd w:id="90"/>
    <w:p w14:paraId="613AC83D" w14:textId="35F7CEBE" w:rsidR="00C919B3" w:rsidRPr="003A137D" w:rsidRDefault="00C919B3" w:rsidP="005912FB">
      <w:pPr>
        <w:spacing w:line="480" w:lineRule="auto"/>
        <w:rPr>
          <w:b/>
          <w:bCs/>
          <w:color w:val="000000" w:themeColor="text1"/>
        </w:rPr>
      </w:pPr>
      <w:r w:rsidRPr="003A137D">
        <w:rPr>
          <w:b/>
          <w:bCs/>
          <w:color w:val="000000" w:themeColor="text1"/>
        </w:rPr>
        <w:t>Introduction</w:t>
      </w:r>
    </w:p>
    <w:p w14:paraId="60F47FCF" w14:textId="59AC6A76" w:rsidR="00C0014F" w:rsidRPr="003A137D" w:rsidRDefault="00A45FFE" w:rsidP="0046408A">
      <w:pPr>
        <w:spacing w:line="480" w:lineRule="auto"/>
        <w:ind w:firstLine="720"/>
        <w:rPr>
          <w:color w:val="000000" w:themeColor="text1"/>
        </w:rPr>
      </w:pPr>
      <w:r w:rsidRPr="003A137D">
        <w:rPr>
          <w:color w:val="000000" w:themeColor="text1"/>
        </w:rPr>
        <w:t xml:space="preserve">Studies </w:t>
      </w:r>
      <w:r w:rsidR="00C0014F" w:rsidRPr="003A137D">
        <w:rPr>
          <w:color w:val="000000" w:themeColor="text1"/>
        </w:rPr>
        <w:t xml:space="preserve">analyzing the composition of microbial communities have been utilized in diverse study fields, such as ecology </w:t>
      </w:r>
      <w:r w:rsidR="00C0014F" w:rsidRPr="003A137D">
        <w:rPr>
          <w:color w:val="000000" w:themeColor="text1"/>
        </w:rPr>
        <w:fldChar w:fldCharType="begin"/>
      </w:r>
      <w:r w:rsidR="004765A2">
        <w:rPr>
          <w:color w:val="000000" w:themeColor="text1"/>
        </w:rPr>
        <w:instrText xml:space="preserve"> ADDIN ZOTERO_ITEM CSL_CITATION {"citationID":"PTQclbu1","properties":{"formattedCitation":"(Galbraith {\\i{}et al.}, 2018; Grossart {\\i{}et al.}, 2020)","plainCitation":"(Galbraith et al., 2018; Grossart et al., 2020)","noteIndex":0},"citationItems":[{"id":"1BY60Z0f/cdGXKj0a","uris":["http://zotero.org/users/local/YOB362yk/items/JR3YTG28"],"itemData":{"id":1560,"type":"article-journal","abstract":"Microbial communities are essential components of aquatic ecosystems through their contribution to food web dynamics and biogeochemical processes. Aquatic microbial diversity is immense and a general challenge is to understand how metabolism and interactions of single organisms shape microbial community dynamics and ecosystem-scale biogeochemical transformations. Metagenomic approaches have developed rapidly, and proven to be powerful in linking microbial community dynamics to biogeochemical processes. In this review, we provide an overview of metagenomic approaches, followed by a discussion on some recent insights they have provided, including those in this special issue. These include the discovery of new taxa and metabolisms in aquatic microbiomes, insights into community assembly and functional ecology as well as evolutionary processes shaping microbial genomes and microbiomes, and the influence of human activities on aquatic microbiomes. Given that metagenomics can now be considered a mature technology where data generation and descriptive analyses are relatively routine and informative, we then discuss metagenomic-enabled research avenues to further link microbial dynamics to biogeochemical processes. These include the integration of metagenomics into well-designed ecological experiments, the use of metagenomics to inform and validate metabolic and biogeochemical models, and the pressing need for ecologically relevant model organisms and simple microbial systems to better interpret the taxonomic and functional information integrated in metagenomes. These research avenues will contribute to a more mechanistic and predictive understanding of links between microbial dynamics and biogeochemical cycles. Owing to rapid climate change and human impacts on aquatic ecosystems, the urgency of such an understanding has never been greater.","container-title":"Limnology and Oceanography","DOI":"10.1002/lno.11382","ISSN":"1939-5590","issue":"S1","language":"en","note":"_eprint: https://aslopubs.onlinelibrary.wiley.com/doi/pdf/10.1002/lno.11382","source":"Wiley Online Library","title":"Linking metagenomics to aquatic microbial ecology and biogeochemical cycles","URL":"https://aslopubs.onlinelibrary.wiley.com/doi/abs/10.1002/lno.11382","volume":"65","author":[{"family":"Grossart","given":"Hans-Peter"},{"family":"Massana","given":"Ramon"},{"family":"McMahon","given":"Katherine D."},{"family":"Walsh","given":"David A."}],"accessed":{"date-parts":[["2021",3,8]]},"issued":{"date-parts":[["2020"]]}}},{"id":"1BY60Z0f/pRFYclLL","uris":["http: //zotero.org/users/local/YOB362yk/items/6J3F3WM3"],"itemData":{"id":1563,"type":"article-journal","abstract":"Bee viral ecology is a fascinating emerging area of research: viruses exert a range of effects on their hosts, exacerbate impacts of other environmental stressors, and, importantly, are readily shared across multiple bee species in a community. However, our understanding of bee viral communities is limited, as it is primarily derived from studies of North American and European Apis mellifera populations. Here, we examined viruses in populations of A. mellifera and 11 other bee species from 9 countries, across 4 continents and Oceania. We developed a novel pipeline to rapidly and inexpensively screen for bee viruses. This pipeline includes purification of encapsulated RNA/DNA viruses, sequence-independent amplification, high throughput sequencing, integrated assembly of contigs, and filtering to identify contigs specifically corresponding to viral sequences. We identified sequences for (+)ssRNA, (−)ssRNA, dsRNA, and ssDNA viruses. Overall, we found 127 contigs corresponding to novel viruses (i.e. previously not observed in bees), with 27 represented by &gt;0.1% of the reads in a given sample, and 7 contained an RdRp or replicase sequence which could be used for robust phylogenetic analysis. This study provides a sequence-independent pipeline for viral metagenomics analysis, and greatly expands our understanding of the diversity of viruses found in bee communities.","container-title":"Scientific Reports","DOI":"10.1038/s41598-018-27164-z","ISSN":"2045-2322","issue":"1","language":"en","note":"number: 1\npublisher: Nature Publishing Group","page":"8879","source":"www.nature.com","title":"Investigating the viral ecology of global bee communities with high-throughput metagenomics","volume":"8","author":[{"family":"Galbraith","given":"David A."},{"family":"Fuller","given":"Zachary L."},{"family":"Ray","given":"Allyson M."},{"family":"Brockmann","given":"Axel"},{"family":"Frazier","given":"Maryann"},{"family":"Gikungu","given":"Mary W."},{"family":"Martinez","given":"J. Francisco Iturralde"},{"family":"Kapheim","given":"Karen M."},{"family":"Kerby","given":"Jeffrey T."},{"family":"Kocher","given":"Sarah D."},{"family":"Losyev","given":"Oleksiy"},{"family":"Muli","given":"Elliud"},{"family":"Patch","given":"Harland M."},{"family":"Rosa","given":"Cristina"},{"family":"Sakamoto","given":"Joyce M."},{"family":"Stanley","given":"Scott"},{"family":"Vaudo","given":"Anthony D."},{"family":"Grozinger","given":"Christina M."}],"issued":{"date-parts":[["2018",6,11]]}}}],"schema":"https://github.com/citation-style-language/schema/raw/master/csl-citation.json"} </w:instrText>
      </w:r>
      <w:r w:rsidR="00C0014F" w:rsidRPr="003A137D">
        <w:rPr>
          <w:color w:val="000000" w:themeColor="text1"/>
        </w:rPr>
        <w:fldChar w:fldCharType="separate"/>
      </w:r>
      <w:r w:rsidR="00350DBF" w:rsidRPr="003A137D">
        <w:rPr>
          <w:color w:val="000000"/>
        </w:rPr>
        <w:t xml:space="preserve">(Galbraith </w:t>
      </w:r>
      <w:r w:rsidR="00350DBF" w:rsidRPr="003A137D">
        <w:rPr>
          <w:i/>
          <w:iCs/>
          <w:color w:val="000000"/>
        </w:rPr>
        <w:t>et al.</w:t>
      </w:r>
      <w:r w:rsidR="00350DBF" w:rsidRPr="003A137D">
        <w:rPr>
          <w:color w:val="000000"/>
        </w:rPr>
        <w:t xml:space="preserve">, 2018; Grossart </w:t>
      </w:r>
      <w:r w:rsidR="00350DBF" w:rsidRPr="003A137D">
        <w:rPr>
          <w:i/>
          <w:iCs/>
          <w:color w:val="000000"/>
        </w:rPr>
        <w:t>et al.</w:t>
      </w:r>
      <w:r w:rsidR="00350DBF" w:rsidRPr="003A137D">
        <w:rPr>
          <w:color w:val="000000"/>
        </w:rPr>
        <w:t>, 2020)</w:t>
      </w:r>
      <w:r w:rsidR="00C0014F" w:rsidRPr="003A137D">
        <w:rPr>
          <w:color w:val="000000" w:themeColor="text1"/>
        </w:rPr>
        <w:fldChar w:fldCharType="end"/>
      </w:r>
      <w:r w:rsidR="00C0014F" w:rsidRPr="003A137D">
        <w:rPr>
          <w:color w:val="000000" w:themeColor="text1"/>
        </w:rPr>
        <w:t xml:space="preserve">, agriculture </w:t>
      </w:r>
      <w:r w:rsidR="00C0014F" w:rsidRPr="003A137D">
        <w:rPr>
          <w:color w:val="000000" w:themeColor="text1"/>
        </w:rPr>
        <w:fldChar w:fldCharType="begin"/>
      </w:r>
      <w:r w:rsidR="004765A2">
        <w:rPr>
          <w:color w:val="000000" w:themeColor="text1"/>
        </w:rPr>
        <w:instrText xml:space="preserve"> ADDIN ZOTERO_ITEM CSL_CITATION {"citationID":"Asd8VHdn","properties":{"formattedCitation":"(Mashiane {\\i{}et al.}, 2017; Granjou and Phillips, 2019)","plainCitation":"(Mashiane et al., 2017; Granjou and Phillips, 2019)","noteIndex":0},"citationItems":[{"id":"1BY60Z0f/FJA68tSr","uris":["http://zotero.org/users/local/YOB362yk/items/77DLRE7P"],"itemData":{"id":1566,"type":"article-journal","abstract":"Soils teem with life, yet only in the last two decades have genomic approaches begun to reveal the secret liveliness of soil. No longer understood as ‘abiotic’, soil has become a dense genetic web entangling various forms of life, the majority of which remain unidentified. This paper focuses on the growing hopes to identify, categorise, and harness soil liveliness as it emerges from ongoing scientific research at the juncture of soil ecology, molecular biology, and agricultural development. Drawing upon fieldwork interviews and observations with social ecologists in France, we demonstrate how the advancement of soil metagenomics fosters new conceptions of soil as both ‘living’ and ‘labouring’. With these refigurations of soil, soil ecologists anticipate a new agro-ecological revolution in which agrochemicals will be replaced (or at least reduced) through farmers’ future employment of biota for soil services. We argue that new understandings of soil as lively and labouring are not only transforming in the sense of fostering a hoped-for agro-ecological transition, but that insights into how underground realms are becoming understood offer new ways into thinking through more-than-human biopolitics and (agricultural) bioeconomies.","container-title":"BioSocieties","DOI":"10.1057/s41292-018-0133-0","ISSN":"1745-8560","issue":"3","journalAbbreviation":"BioSocieties","language":"en","source":"Springer Link","title":"Living and labouring soils: Metagenomic ecology and a new agricultural revolution?","title-short":"Living and labouring soils","URL":"https://doi.org/10.1057/s41292-018-0133-0","volume":"14","author":[{"family":"Granjou","given":"Céline"},{"family":"Phillips","given":"Catherine"}],"accessed":{"date-parts":[["2021",3,8]]},"issued":{"date-parts":[["2019",9,1]]}}},{"id":"1BY60Z0f/HNLvCFxb","uris":["http://zotero.org/users/local/YOB362yk/items/8SCZVX6P"],"itemData":{"id":1568,"type":"article-journal","container-title":"World Journal of Microbiology and Biotechnology","DOI":"10.1007/s11274-017-2249-y","ISSN":"0959-3993, 1573-0972","issue":"4","journalAbbreviation":"World J Microbiol Biotechnol","language":"en","source":"DOI.org (Crossref)","title":"Metagenomic analyses of bacterial endophytes associated with the phyllosphere of a Bt maize cultivar and its isogenic parental line from South Africa","URL":"http://link.springer.com/10.1007/s11274-017-2249-y","volume":"33","author":[{"family":"Mashiane","given":"Ramadimetja A."},{"family":"Ezeokoli","given":"Obinna T."},{"family":"Adeleke","given":"Rasheed A."},{"family":"Bezuidenhout","given":"Cornelius C."}],"accessed":{"date-parts":[["2021",3,8]]},"issued":{"date-parts":[["2017",4]]}}}],"schema":"https://github.com/citation-style-language/schema/raw/master/csl-citation.json"} </w:instrText>
      </w:r>
      <w:r w:rsidR="00C0014F" w:rsidRPr="003A137D">
        <w:rPr>
          <w:color w:val="000000" w:themeColor="text1"/>
        </w:rPr>
        <w:fldChar w:fldCharType="separate"/>
      </w:r>
      <w:r w:rsidR="00350DBF" w:rsidRPr="003A137D">
        <w:rPr>
          <w:color w:val="000000"/>
        </w:rPr>
        <w:t xml:space="preserve">(Mashiane </w:t>
      </w:r>
      <w:r w:rsidR="00350DBF" w:rsidRPr="003A137D">
        <w:rPr>
          <w:i/>
          <w:iCs/>
          <w:color w:val="000000"/>
        </w:rPr>
        <w:t>et al.</w:t>
      </w:r>
      <w:r w:rsidR="00350DBF" w:rsidRPr="003A137D">
        <w:rPr>
          <w:color w:val="000000"/>
        </w:rPr>
        <w:t>, 2017; Granjou and Phillips, 2019)</w:t>
      </w:r>
      <w:r w:rsidR="00C0014F" w:rsidRPr="003A137D">
        <w:rPr>
          <w:color w:val="000000" w:themeColor="text1"/>
        </w:rPr>
        <w:fldChar w:fldCharType="end"/>
      </w:r>
      <w:r w:rsidR="00C0014F" w:rsidRPr="003A137D">
        <w:rPr>
          <w:color w:val="000000" w:themeColor="text1"/>
        </w:rPr>
        <w:t>, human</w:t>
      </w:r>
      <w:r w:rsidR="00800BC3" w:rsidRPr="003A137D">
        <w:rPr>
          <w:color w:val="000000" w:themeColor="text1"/>
        </w:rPr>
        <w:t xml:space="preserve"> and animal</w:t>
      </w:r>
      <w:r w:rsidR="00C0014F" w:rsidRPr="003A137D">
        <w:rPr>
          <w:color w:val="000000" w:themeColor="text1"/>
        </w:rPr>
        <w:t xml:space="preserve"> health </w:t>
      </w:r>
      <w:r w:rsidR="00C0014F" w:rsidRPr="003A137D">
        <w:rPr>
          <w:color w:val="000000" w:themeColor="text1"/>
        </w:rPr>
        <w:fldChar w:fldCharType="begin"/>
      </w:r>
      <w:r w:rsidR="004765A2">
        <w:rPr>
          <w:color w:val="000000" w:themeColor="text1"/>
        </w:rPr>
        <w:instrText xml:space="preserve"> ADDIN ZOTERO_ITEM CSL_CITATION {"citationID":"VNtH1L6t","properties":{"formattedCitation":"(Chen {\\i{}et al.}, 2019; Zhong {\\i{}et al.}, 2019)","plainCitation":"(Chen et al., 2019; Zhong et al., 2019)","noteIndex":0},"citationItems":[{"id":"1BY60Z0f/W1ig6zEn","uris":["http://zotero.org/users/local/YOB362yk/items/L2MLT32W"],"itemData":{"id":1569,"type":"article-journal","abstract":"Background\nThe gut microbiota plays important roles in modulating host metabolism. Previous studies have demonstrated differences in the gut microbiome of T2D and prediabetic individuals compared to healthy individuals, with distinct disease-related microbial profiles being reported in groups of different age and ethnicity. However, confounding factors such as anti-diabetic medication hamper identification of the gut microbial changes in disease development.\nMethod\nWe used a combination of in-depth metagenomics and metaproteomics analyses of faecal samples from treatment-naïve type 2 diabetic (TN-T2D, n = 77), pre-diabetic (Pre-DM, n = 80), and normal glucose tolerant (NGT, n = 97) individuals to investigate compositional and functional changes of the gut microbiota and the faecal content of microbial and host proteins in Pre-DM and treatment-naïve T2D individuals to elucidate possible host-microbial interplays characterizing different disease stages.\nFindings\nWe observed distinct differences characterizing the gut microbiota of these three groups and validated several key features in an independent TN-T2D cohort. We also demonstrated that the content of several human antimicrobial peptides and pancreatic enzymes differed in faecal samples between three groups.\nInterpretation\nOur findings suggest a complex, disease stage-dependent interplay between the gut microbiota and the host and point to the value of metaproteomics to gain further insight into interplays between the gut microbiota and the host.\nFund\nThe study was supported by the National Natural Science Foundation of China (No. 31601073), the National Key Research and Development Program of China (No. 2017YFC0909703) and the Shenzhen Municipal Government of China (No. JCYJ20170817145809215). The funders had no role in study design, data collection and analysis, decision to publish, or preparation of the manuscript.","container-title":"EBioMedicine","DOI":"10.1016/j.ebiom.2019.08.048","ISSN":"2352-3964","journalAbbreviation":"EBioMedicine","language":"en","page":"373-383","source":"ScienceDirect","title":"Distinct gut metagenomics and metaproteomics signatures in prediabetics and treatment-naïve type 2 diabetics","URL":"https://www.sciencedirect.com/science/article/pii/S2352396419305729","volume":"47","author":[{"family":"Zhong","given":"Huanzi"},{"family":"Ren","given":"Huahui"},{"family":"Lu","given":"Yan"},{"family":"Fang","given":"Chao"},{"family":"Hou","given":"Guixue"},{"family":"Yang","given":"Ziyi"},{"family":"Chen","given":"Bing"},{"family":"Yang","given":"Fangming"},{"family":"Zhao","given":"Yue"},{"family":"Shi","given":"Zhun"},{"family":"Zhou","given":"Baojin"},{"family":"Wu","given":"Jiegen"},{"family":"Zou","given":"Hua"},{"family":"Zi","given":"Jin"},{"family":"Chen","given":"Jiayu"},{"family":"Bao","given":"Xiao"},{"family":"Hu","given":"Yihe"},{"family":"Gao","given":"Yan"},{"family":"Zhang","given":"Jun"},{"family":"Xu","given":"Xun"},{"family":"Hou","given":"Yong"},{"family":"Yang","given":"Huanming"},{"family":"Wang","given":"Jian"},{"family":"Liu","given":"Siqi"},{"family":"Jia","given":"Huijue"},{"family":"Madsen","given":"Lise"},{"family":"Brix","given":"Susanne"},{"family":"Kristiansen","given":"Karsten"},{"family":"Liu","given":"Fang"},{"family":"Li","given":"Junhua"}],"accessed":{"date-parts":[["2021",3,8]]},"issued":{"date-parts":[["2019",9,1]]}}},{"id":"1BY60Z0f/3tSr6TsV","uris":["http://zotero.org/users/local/YOB362yk/items/5MW6LSUB"],"itemData":{"id":1572,"type":"article-journal","abstract":"Dysbiosis represents changes in composition and structure of the gut microbiome community (microbiome), which may dictate the physiological phenotype (health or disease). Recent technological advances and efforts in metagenomic and metabolomic analyses have led to a dramatical growth in our understanding of microbiome, but still, the mechanisms underlying gut microbiome–host interactions in healthy or diseased state remain elusive and their elucidation is in infancy. Disruption of the normal gut microbiota may lead to intestinal dysbiosis, intestinal barrier dysfunction, and bacterial translocation. Excessive uremic toxins are produced as a result of gut microbiota alteration, including indoxyl sulphate, p-cresyl sulphate, and trimethylamine-N-oxide, all implicated in the variant processes of kidney diseases development. This review focuses on the pathogenic association between gut microbiota and kidney diseases (the gut–kidney axis), covering CKD, IgA nephropathy, nephrolithiasis, hypertension, acute kidney injury, hemodialysis and peritoneal dialysis in clinic. Targeted interventions including probiotic, prebiotic and symbiotic measures are discussed for their potential of re-establishing symbiosis, and more effective strategies for the treatment of kidney diseases patients are suggested. The novel insights into the dysbiosis of the gut microbiota in kidney diseases are helpful to develop novel therapeutic strategies for preventing or attenuating kidney diseases and complications.","container-title":"Journal of Translational Medicine","DOI":"10.1186/s12967-018-1756-4","ISSN":"1479-5876","issue":"1","journalAbbreviation":"Journal of Translational Medicine","page":"5","source":"BioMed Central","title":"Microbiome–metabolome reveals the contribution of gut–kidney axis on kidney disease","URL":"https://doi.org/10.1186/s12967-018-1756-4","volume":"17","author":[{"family":"Chen","given":"Yuan-Yuan"},{"family":"Chen","given":"Dan-Qian"},{"family":"Chen","given":"Lin"},{"family":"Liu","given":"Jing-Ru"},{"family":"Vaziri","given":"Nosratola D."},{"family":"Guo","given":"Yan"},{"family":"Zhao","given":"Ying-Yong"}],"accessed":{"date-parts":[["2021",3,8]]},"issued":{"date-parts":[["2019",1,3]]}}}],"schema":"https://github.com/citation-style-language/schema/raw/master/csl-citation.json"} </w:instrText>
      </w:r>
      <w:r w:rsidR="00C0014F" w:rsidRPr="003A137D">
        <w:rPr>
          <w:color w:val="000000" w:themeColor="text1"/>
        </w:rPr>
        <w:fldChar w:fldCharType="separate"/>
      </w:r>
      <w:r w:rsidR="00350DBF" w:rsidRPr="003A137D">
        <w:rPr>
          <w:color w:val="000000"/>
        </w:rPr>
        <w:t xml:space="preserve">(Chen </w:t>
      </w:r>
      <w:r w:rsidR="00350DBF" w:rsidRPr="003A137D">
        <w:rPr>
          <w:i/>
          <w:iCs/>
          <w:color w:val="000000"/>
        </w:rPr>
        <w:t>et al.</w:t>
      </w:r>
      <w:r w:rsidR="00350DBF" w:rsidRPr="003A137D">
        <w:rPr>
          <w:color w:val="000000"/>
        </w:rPr>
        <w:t xml:space="preserve">, 2019; Zhong </w:t>
      </w:r>
      <w:r w:rsidR="00350DBF" w:rsidRPr="003A137D">
        <w:rPr>
          <w:i/>
          <w:iCs/>
          <w:color w:val="000000"/>
        </w:rPr>
        <w:t>et al.</w:t>
      </w:r>
      <w:r w:rsidR="00350DBF" w:rsidRPr="003A137D">
        <w:rPr>
          <w:color w:val="000000"/>
        </w:rPr>
        <w:t>, 2019)</w:t>
      </w:r>
      <w:r w:rsidR="00C0014F" w:rsidRPr="003A137D">
        <w:rPr>
          <w:color w:val="000000" w:themeColor="text1"/>
        </w:rPr>
        <w:fldChar w:fldCharType="end"/>
      </w:r>
      <w:r w:rsidR="00C0014F" w:rsidRPr="003A137D">
        <w:rPr>
          <w:color w:val="000000" w:themeColor="text1"/>
        </w:rPr>
        <w:t xml:space="preserve">, and pharmacology </w:t>
      </w:r>
      <w:r w:rsidR="00C0014F" w:rsidRPr="003A137D">
        <w:rPr>
          <w:color w:val="000000" w:themeColor="text1"/>
        </w:rPr>
        <w:fldChar w:fldCharType="begin"/>
      </w:r>
      <w:r w:rsidR="004765A2">
        <w:rPr>
          <w:color w:val="000000" w:themeColor="text1"/>
        </w:rPr>
        <w:instrText xml:space="preserve"> ADDIN ZOTERO_ITEM CSL_CITATION {"citationID":"yRPw8xN1","properties":{"formattedCitation":"(Chavira {\\i{}et al.}, 2019; Wang {\\i{}et al.}, 2019)","plainCitation":"(Chavira et al., 2019; Wang et al., 2019)","noteIndex":0},"citationItems":[{"id":"1BY60Z0f/xz4onVTj","uris":["http://zotero.org/users/local/YOB362yk/items/UC5QM5AE"],"itemData":{"id":1575,"type":"article-journal","abstract":"The human microbiota (the microscopic organisms that inhabit us) and microbiome (their genes) hold considerable potential for improving pharmacological practice. Recent advances in multi-“omics” techniques have dramatically improved our understanding of the constituents of the microbiome and their functions. The implications of this research for human health, including microbiome links to obesity, drug metabolism, neurological diseases, cancer, and many other health conditions, have sparked considerable interest in exploiting the microbiome for targeted therapeutics. Links between microbial pathways and disease states further highlight a rich potential for companion diagnostics and precision medicine approaches. For example, the success of fecal microbiota transplantation to treat Clostridium difficile infection has already started to redefine standard of care with a microbiome-directed therapy. In this review we briefly discuss the nature of human microbial ecosystems and with pathologies and biological processes linked to the microbiome. We then review emerging computational metagenomic, metabolomic, and wet lab techniques researchers are using today to learn about the roles host-microbial interactions have with respect to pharmacological purposes and vice versa. Finally, we describe how drugs affect the microbiome, how the microbiome can impact drug response in different people, and the potential of the microbiome itself as a source of new therapeutics.","collection-title":"Handbook of Experimental Pharmacology","container-title":"Concepts and Principles of Pharmacology: 100 Years of the Handbook of Experimental Pharmacology","DOI":"10.1007/164_2019_317","language":"en","note":"DOI: 10.1007/164_2019_317","page":"301-326","source":"Springer Link","title":"The Microbiome and Its Potential for Pharmacology","URL":"https://doi.org/10.1007/164_2019_317","author":[{"family":"Chavira","given":"Aries"},{"family":"Belda-Ferre","given":"Pedro"},{"family":"Kosciolek","given":"Tomasz"},{"family":"Ali","given":"Farhana"},{"family":"Dorrestein","given":"Pieter C."},{"family":"Knight","given":"Rob"}],"editor":[{"family":"Barrett","given":"James E."},{"family":"Page","given":"Clive P."},{"family":"Michel","given":"Martin C."}],"accessed":{"date-parts":[["2021",3,8]]},"issued":{"date-parts":[["2019"]]}}},{"id":"1BY60Z0f/czS4I2fD","uris":["http://zotero.org/users/local/YOB362yk/items/ZVNCGQXT"],"itemData":{"id":1577,"type":"article-journal","abstract":"As one of the most prevalent contaminants in animal and human food, the deleterious effects of trichothecene mycotoxin deoxynivalenol (DON) warrant extensive investigation. Here, to assess the effects of DON exposure to the populations of gut microbiota, four-weeks-old mice were exposed to different doses (1.0 and 5.0 mg/kg) of DON every two days for 14 days. The contents of the cecum were then collected for DNA extraction and metagenomic shotgun sequencing, in order to detect alterations of the gut microbiota. We found that the average body weight and daily gain in the high dose DON treated group decreased. Metagenomic analysis demonstrated that the relative abundance of Firmicutes in the low and Bacteroidetes in the high dose groups increased compared to that in the untreated control group. Moreover, using gene calling and functional annotation, we found that large numbers of biosynthesis and degradation dependent populations were altered. As a result, metabolism pathways including sphingolipid, protein digestion/absorption, and lipoic acid pathways in the high dose DON exposed group dramatically fluctuated in comparison to the control and low dose groups. In addition, metagenomic binning identified ten microbiota genome drafts, with high levels of completeness, that further explain the DON-induced intestinal toxicity. Our findings suggested that DON exposure significantly impacted the microbiota community in the mouse, causing biosynthesis and degradation damage and metabolism pathway disorders.","container-title":"Toxicology and Applied Pharmacology","DOI":"10.1016/j.taap.2019.04.009","ISSN":"0041-008X","journalAbbreviation":"Toxicology and Applied Pharmacology","language":"en","page":"47-56","source":"ScienceDirect","title":"Metagenomic analysis of gut microbiota alteration in a mouse model exposed to mycotoxin deoxynivalenol","URL":"https://www.sciencedirect.com/science/article/pii/S0041008X19301358","volume":"372","author":[{"family":"Wang","given":"Jun-Jie"},{"family":"Zhang","given":"Rui-Qian"},{"family":"Zhai","given":"Qiu-Yue"},{"family":"Liu","given":"Jing-Cai"},{"family":"Li","given":"Na"},{"family":"Liu","given":"Wen-Xiang"},{"family":"Li","given":"Lan"},{"family":"Shen","given":"Wei"}],"accessed":{"date-parts":[["2021",3,8]]},"issued":{"date-parts":[["2019",6,1]]}}}],"schema":"https://github.com/citation-style-language/schema/raw/master/csl-citation.json"} </w:instrText>
      </w:r>
      <w:r w:rsidR="00C0014F" w:rsidRPr="003A137D">
        <w:rPr>
          <w:color w:val="000000" w:themeColor="text1"/>
        </w:rPr>
        <w:fldChar w:fldCharType="separate"/>
      </w:r>
      <w:r w:rsidR="00350DBF" w:rsidRPr="003A137D">
        <w:rPr>
          <w:color w:val="000000"/>
        </w:rPr>
        <w:t xml:space="preserve">(Chavira </w:t>
      </w:r>
      <w:r w:rsidR="00350DBF" w:rsidRPr="003A137D">
        <w:rPr>
          <w:i/>
          <w:iCs/>
          <w:color w:val="000000"/>
        </w:rPr>
        <w:t>et al.</w:t>
      </w:r>
      <w:r w:rsidR="00350DBF" w:rsidRPr="003A137D">
        <w:rPr>
          <w:color w:val="000000"/>
        </w:rPr>
        <w:t xml:space="preserve">, 2019; Wang </w:t>
      </w:r>
      <w:r w:rsidR="00350DBF" w:rsidRPr="003A137D">
        <w:rPr>
          <w:i/>
          <w:iCs/>
          <w:color w:val="000000"/>
        </w:rPr>
        <w:t>et al.</w:t>
      </w:r>
      <w:r w:rsidR="00350DBF" w:rsidRPr="003A137D">
        <w:rPr>
          <w:color w:val="000000"/>
        </w:rPr>
        <w:t>, 2019)</w:t>
      </w:r>
      <w:r w:rsidR="00C0014F" w:rsidRPr="003A137D">
        <w:rPr>
          <w:color w:val="000000" w:themeColor="text1"/>
        </w:rPr>
        <w:fldChar w:fldCharType="end"/>
      </w:r>
      <w:r w:rsidR="00DD4E65" w:rsidRPr="003A137D">
        <w:rPr>
          <w:color w:val="000000" w:themeColor="text1"/>
        </w:rPr>
        <w:t xml:space="preserve">, as well as </w:t>
      </w:r>
      <w:r w:rsidRPr="003A137D">
        <w:rPr>
          <w:color w:val="000000" w:themeColor="text1"/>
        </w:rPr>
        <w:t xml:space="preserve">in </w:t>
      </w:r>
      <w:r w:rsidR="00DD4E65" w:rsidRPr="003A137D">
        <w:rPr>
          <w:color w:val="000000" w:themeColor="text1"/>
        </w:rPr>
        <w:t xml:space="preserve">zoonotic </w:t>
      </w:r>
      <w:r w:rsidR="00B23331" w:rsidRPr="003A137D">
        <w:rPr>
          <w:color w:val="000000" w:themeColor="text1"/>
        </w:rPr>
        <w:t xml:space="preserve">agent detection </w:t>
      </w:r>
      <w:r w:rsidR="00DD4E65" w:rsidRPr="003A137D">
        <w:rPr>
          <w:color w:val="000000" w:themeColor="text1"/>
        </w:rPr>
        <w:fldChar w:fldCharType="begin"/>
      </w:r>
      <w:r w:rsidR="004765A2">
        <w:rPr>
          <w:color w:val="000000" w:themeColor="text1"/>
        </w:rPr>
        <w:instrText xml:space="preserve"> ADDIN ZOTERO_ITEM CSL_CITATION {"citationID":"3PIpqQG5","properties":{"formattedCitation":"(Tun {\\i{}et al.}, 2012)","plainCitation":"(Tun et al., 2012)","noteIndex":0},"citationItems":[{"id":2014,"uris":["http://zotero.org/users/8256916/items/UJTC2ARX"],"itemData":{"id":2014,"type":"article-journal","abstract":"The feline gastrointestinal microbiota have direct influence on feline health and also human health as a reservoir for potential zoonotic pathogens and antibiotic resistant bacterial strains. In order to describe the feline gastrointestinal microbial diversity, fecal samples from cats have been characterized using both culture-dependent and culture-independent methods. However, data correlating total microbial composition and their functions are lacking. Present descriptive study evaluated both phylogenetic and metabolic diversity of the feline intestinal microbiota using GS Junior titanium shotgun pyrosequencing. A total of 152,494 pyrosequencing reads (5405 assembled contigs) were generated and classified into both phylogenetic and metabolic profiles of the feline intestinal microbiota. The Bacteroides/Chlorobi group was the most predominant bacterial phylum comprising ~68% of total classified diversity, followed by Firmicutes (~13%) and Proteobacteria (~6%) respectively. Archaea, fungi and viruses made up the minor communities in the overall microbial diversity. Interestingly, this study also identified a range of potential enteric zoonotic pathogens (0.02–1.25%) and genes involved in antimicrobial resistance (0.02–0.7%) in feline fecal materials. Based on clustering among nine gastrointestinal metagenomes from five different monogastric hosts (dog, human, mice, cat and chicken), the cat metagenome clustered closely together with chicken in both phylogenetic and metabolic level (&gt;80%). Future studies are required to provide deeper understandings on both intrinsic and extrinsic effects such as impact of age, genetics and dietary interventions on the composition of the feline gastrointestinal microbiome.","container-title":"Journal of Microbiological Methods","DOI":"10.1016/j.mimet.2012.01.001","ISSN":"0167-7012","issue":"3","journalAbbreviation":"Journal of Microbiological Methods","language":"en","page":"369-376","source":"ScienceDirect","title":"Gene-centric metagenomics analysis of feline intestinal microbiome using 454 junior pyrosequencing","URL":"https://www.sciencedirect.com/science/article/pii/S0167701212000024","volume":"88","author":[{"family":"Tun","given":"Hein Min"},{"family":"Brar","given":"Manreetpal Singh"},{"family":"Khin","given":"Nina"},{"family":"Jun","given":"Li"},{"family":"Hui","given":"Raymond Kin-Hi"},{"family":"Dowd","given":"Scot E."},{"family":"Leung","given":"Frederick Chi-Ching"}],"accessed":{"date-parts":[["2021",6,23]]},"issued":{"date-parts":[["2012",3,1]]}}}],"schema":"https://github.com/citation-style-language/schema/raw/master/csl-citation.json"} </w:instrText>
      </w:r>
      <w:r w:rsidR="00DD4E65" w:rsidRPr="003A137D">
        <w:rPr>
          <w:color w:val="000000" w:themeColor="text1"/>
        </w:rPr>
        <w:fldChar w:fldCharType="separate"/>
      </w:r>
      <w:r w:rsidR="00350DBF" w:rsidRPr="003A137D">
        <w:rPr>
          <w:color w:val="000000"/>
        </w:rPr>
        <w:t xml:space="preserve">(Tun </w:t>
      </w:r>
      <w:r w:rsidR="00350DBF" w:rsidRPr="003A137D">
        <w:rPr>
          <w:i/>
          <w:iCs/>
          <w:color w:val="000000"/>
        </w:rPr>
        <w:t>et al.</w:t>
      </w:r>
      <w:r w:rsidR="00350DBF" w:rsidRPr="003A137D">
        <w:rPr>
          <w:color w:val="000000"/>
        </w:rPr>
        <w:t>, 2012)</w:t>
      </w:r>
      <w:r w:rsidR="00DD4E65" w:rsidRPr="003A137D">
        <w:rPr>
          <w:color w:val="000000" w:themeColor="text1"/>
        </w:rPr>
        <w:fldChar w:fldCharType="end"/>
      </w:r>
      <w:r w:rsidR="00C0014F" w:rsidRPr="003A137D">
        <w:rPr>
          <w:color w:val="000000" w:themeColor="text1"/>
        </w:rPr>
        <w:t>.</w:t>
      </w:r>
      <w:r w:rsidR="004C698A" w:rsidRPr="003A137D">
        <w:rPr>
          <w:color w:val="000000" w:themeColor="text1"/>
        </w:rPr>
        <w:t xml:space="preserve"> Zoonotic origin pathogens are responsible for over 60% of the infectious diseases identified in human</w:t>
      </w:r>
      <w:r w:rsidR="00366132" w:rsidRPr="003A137D">
        <w:rPr>
          <w:color w:val="000000" w:themeColor="text1"/>
        </w:rPr>
        <w:t>s</w:t>
      </w:r>
      <w:r w:rsidR="004C698A" w:rsidRPr="003A137D">
        <w:rPr>
          <w:color w:val="000000" w:themeColor="text1"/>
        </w:rPr>
        <w:t xml:space="preserve"> and can cause </w:t>
      </w:r>
      <w:r w:rsidR="00366132" w:rsidRPr="003A137D">
        <w:rPr>
          <w:color w:val="000000" w:themeColor="text1"/>
        </w:rPr>
        <w:t>significant</w:t>
      </w:r>
      <w:r w:rsidR="004C698A" w:rsidRPr="003A137D">
        <w:rPr>
          <w:color w:val="000000" w:themeColor="text1"/>
        </w:rPr>
        <w:t xml:space="preserve"> social and economic burdens </w:t>
      </w:r>
      <w:bookmarkStart w:id="91" w:name="OLE_LINK101"/>
      <w:bookmarkStart w:id="92" w:name="OLE_LINK102"/>
      <w:r w:rsidR="004C698A" w:rsidRPr="003A137D">
        <w:rPr>
          <w:color w:val="000000" w:themeColor="text1"/>
        </w:rPr>
        <w:fldChar w:fldCharType="begin"/>
      </w:r>
      <w:r w:rsidR="004765A2">
        <w:rPr>
          <w:color w:val="000000" w:themeColor="text1"/>
        </w:rPr>
        <w:instrText xml:space="preserve"> ADDIN ZOTERO_ITEM CSL_CITATION {"citationID":"CfK93BJE","properties":{"formattedCitation":"(Karesh {\\i{}et al.}, 2012; Cuervo-Soto, L\\uc0\\u243{}pez-Pazos and Batista-Garc\\uc0\\u237{}a, 2018)","plainCitation":"(Karesh et al., 2012; Cuervo-Soto, López-Pazos and Batista-García, 2018)","noteIndex":0},"citationItems":[{"id":2017,"uris":["http://zotero.org/users/8256916/items/B5NMPMNW"],"itemData":{"id":2017,"type":"article-journal","abstract":"More than 60% of human infectious diseases are caused by pathogens shared with wild or domestic animals. Zoonotic disease organisms include those that are endemic in human populations or enzootic in animal populations with frequent cross-species transmission to people. Some of these diseases have only emerged recently. Together, these organisms are responsible for a substantial burden of disease, with endemic and enzootic zoonoses causing about a billion cases of illness in people and millions of deaths every year. Emerging zoonoses are a growing threat to global health and have caused hundreds of billions of US dollars of economic damage in the past 20 years. We aimed to review how zoonotic diseases result from natural pathogen ecology, and how other circumstances, such as animal production, extraction of natural resources, and antimicrobial application change the dynamics of disease exposure to human beings. In view of present anthropogenic trends, a more effective approach to zoonotic disease prevention and control will require a broad view of medicine that emphasises evidence-based decision making and integrates ecological and evolutionary principles of animal, human, and environmental factors. This broad view is essential for the successful development of policies and practices that reduce probability of future zoonotic emergence, targeted surveillance and strategic prevention, and engagement of partners outside the medical community to help improve health outcomes and reduce disease threats.","container-title":"Lancet (London, England)","DOI":"10.1016/S0140-6736(12)61678-X","ISSN":"1474-547X","issue":"9857","journalAbbreviation":"Lancet","language":"eng","note":"PMID: 23200502\nPMCID: PMC7138068","page":"1936-1945","source":"PubMed","title":"Ecology of zoonoses: natural and unnatural histories","title-short":"Ecology of zoonoses","volume":"380","author":[{"family":"Karesh","given":"William B."},{"family":"Dobson","given":"Andy"},{"family":"Lloyd-Smith","given":"James O."},{"family":"Lubroth","given":"Juan"},{"family":"Dixon","given":"Matthew A."},{"family":"Bennett","given":"Malcolm"},{"family":"Aldrich","given":"Stephen"},{"family":"Harrington","given":"Todd"},{"family":"Formenty","given":"Pierre"},{"family":"Loh","given":"Elizabeth H."},{"family":"Machalaba","given":"Catherine C."},{"family":"Thomas","given":"Mathew Jason"},{"family":"Heymann","given":"David L."}],"issued":{"date-parts":[["2012",12,1]]}}},{"id":2023,"uris":["http://zotero.org/users/8256916/items/78MDSS3D"],"itemData":{"id":2023,"type":"book","abstract":"Zoonotic diseases represent a public health problem worldwide, since approximately 60% of human pathogens have a zoonotic origin. A variety of methodologies have been developed to diagnose zoonosis, including culture-dependent and immunological-based methods, which allow the identification of a huge range of pathogens. However, some of them are not detected easily with these approaches. Additionally, molecular tests have been developed, and they are designed to identify a single pathogen or mixtures of them. In this context, metagenomics comes as an alternative to get genome sequences of different microorganisms, which comprise a microbial community. Metagenomics have been used to characterize microbiomes and viromes, which are not cultivable under laboratory conditions. This methodology could be a powerful tool in the diagnosis of zoonotic diseases because it allows not only identification of genus and species, but also detection of some proteins in specific conditions on specific tissues, through structural and functional metagenomics, respectively.","ISBN":"978-953-51-3912-6","language":"en","note":"container-title: Farm Animals Diseases, Recent Omic Trends and New Strategies of Treatment\nDOI: 10.5772/intechopen.72634","publisher":"IntechOpen","source":"www.intechopen.com","title":"Metagenomics and Diagnosis of Zoonotic Diseases","URL":"https://www.intechopen.com/books/farm-animals-diseases-recent-omic-trends-and-new-strategies-of-treatment/metagenomics-and-diagnosis-of-zoonotic-diseases","author":[{"family":"Cuervo-Soto","given":"Laura Inés"},{"family":"López-Pazos","given":"Silvio Alejandro"},{"family":"Batista-García","given":"Ramón Alberto"}],"accessed":{"date-parts":[["2021",6,23]]},"issued":{"date-parts":[["2018",3,21]]}}}],"schema":"https://github.com/citation-style-language/schema/raw/master/csl-citation.json"} </w:instrText>
      </w:r>
      <w:r w:rsidR="004C698A" w:rsidRPr="003A137D">
        <w:rPr>
          <w:color w:val="000000" w:themeColor="text1"/>
        </w:rPr>
        <w:fldChar w:fldCharType="separate"/>
      </w:r>
      <w:r w:rsidR="00350DBF" w:rsidRPr="003A137D">
        <w:rPr>
          <w:color w:val="000000"/>
        </w:rPr>
        <w:t xml:space="preserve">(Karesh </w:t>
      </w:r>
      <w:r w:rsidR="00350DBF" w:rsidRPr="003A137D">
        <w:rPr>
          <w:i/>
          <w:iCs/>
          <w:color w:val="000000"/>
        </w:rPr>
        <w:t>et al.</w:t>
      </w:r>
      <w:r w:rsidR="00350DBF" w:rsidRPr="003A137D">
        <w:rPr>
          <w:color w:val="000000"/>
        </w:rPr>
        <w:t>, 2012; Cuervo-Soto, López-Pazos and Batista-García, 2018)</w:t>
      </w:r>
      <w:r w:rsidR="004C698A" w:rsidRPr="003A137D">
        <w:rPr>
          <w:color w:val="000000" w:themeColor="text1"/>
        </w:rPr>
        <w:fldChar w:fldCharType="end"/>
      </w:r>
      <w:bookmarkEnd w:id="91"/>
      <w:bookmarkEnd w:id="92"/>
      <w:r w:rsidR="004C698A" w:rsidRPr="003A137D">
        <w:rPr>
          <w:color w:val="000000" w:themeColor="text1"/>
        </w:rPr>
        <w:t xml:space="preserve">. </w:t>
      </w:r>
      <w:r w:rsidR="00C0014F" w:rsidRPr="003A137D">
        <w:rPr>
          <w:color w:val="000000" w:themeColor="text1"/>
        </w:rPr>
        <w:t xml:space="preserve"> </w:t>
      </w:r>
      <w:bookmarkStart w:id="93" w:name="OLE_LINK17"/>
      <w:bookmarkStart w:id="94" w:name="OLE_LINK18"/>
      <w:r w:rsidR="00C0014F" w:rsidRPr="003A137D">
        <w:rPr>
          <w:color w:val="000000" w:themeColor="text1"/>
        </w:rPr>
        <w:t xml:space="preserve">Traditional methods used to identify the </w:t>
      </w:r>
      <w:r w:rsidR="00B23331" w:rsidRPr="003A137D">
        <w:rPr>
          <w:color w:val="000000" w:themeColor="text1"/>
        </w:rPr>
        <w:t xml:space="preserve">microbial agents </w:t>
      </w:r>
      <w:r w:rsidR="00C0014F" w:rsidRPr="003A137D">
        <w:rPr>
          <w:color w:val="000000" w:themeColor="text1"/>
        </w:rPr>
        <w:t>within a</w:t>
      </w:r>
      <w:r w:rsidRPr="003A137D">
        <w:rPr>
          <w:color w:val="000000" w:themeColor="text1"/>
        </w:rPr>
        <w:t xml:space="preserve"> biological </w:t>
      </w:r>
      <w:r w:rsidR="00B23331" w:rsidRPr="003A137D">
        <w:rPr>
          <w:color w:val="000000" w:themeColor="text1"/>
        </w:rPr>
        <w:t xml:space="preserve">specimen </w:t>
      </w:r>
      <w:r w:rsidRPr="003A137D">
        <w:rPr>
          <w:color w:val="000000" w:themeColor="text1"/>
        </w:rPr>
        <w:t>ha</w:t>
      </w:r>
      <w:r w:rsidR="0019200D" w:rsidRPr="003A137D">
        <w:rPr>
          <w:color w:val="000000" w:themeColor="text1"/>
        </w:rPr>
        <w:t>ve</w:t>
      </w:r>
      <w:r w:rsidRPr="003A137D">
        <w:rPr>
          <w:color w:val="000000" w:themeColor="text1"/>
        </w:rPr>
        <w:t xml:space="preserve"> </w:t>
      </w:r>
      <w:r w:rsidR="00B23331" w:rsidRPr="003A137D">
        <w:rPr>
          <w:color w:val="000000" w:themeColor="text1"/>
        </w:rPr>
        <w:t xml:space="preserve">relied </w:t>
      </w:r>
      <w:r w:rsidR="00C0014F" w:rsidRPr="003A137D">
        <w:rPr>
          <w:color w:val="000000" w:themeColor="text1"/>
        </w:rPr>
        <w:t xml:space="preserve">on </w:t>
      </w:r>
      <w:r w:rsidR="00B6651B" w:rsidRPr="003A137D">
        <w:rPr>
          <w:color w:val="000000" w:themeColor="text1"/>
        </w:rPr>
        <w:t xml:space="preserve">different laboratory techniques, including </w:t>
      </w:r>
      <w:r w:rsidR="00C0014F" w:rsidRPr="003A137D">
        <w:rPr>
          <w:color w:val="000000" w:themeColor="text1"/>
        </w:rPr>
        <w:t>cultur</w:t>
      </w:r>
      <w:r w:rsidR="00B23331" w:rsidRPr="003A137D">
        <w:rPr>
          <w:color w:val="000000" w:themeColor="text1"/>
        </w:rPr>
        <w:t xml:space="preserve">e </w:t>
      </w:r>
      <w:bookmarkEnd w:id="93"/>
      <w:bookmarkEnd w:id="94"/>
      <w:r w:rsidR="00C0014F" w:rsidRPr="003A137D">
        <w:rPr>
          <w:color w:val="000000" w:themeColor="text1"/>
        </w:rPr>
        <w:fldChar w:fldCharType="begin"/>
      </w:r>
      <w:r w:rsidR="004765A2">
        <w:rPr>
          <w:color w:val="000000" w:themeColor="text1"/>
        </w:rPr>
        <w:instrText xml:space="preserve"> ADDIN ZOTERO_ITEM CSL_CITATION {"citationID":"ujwNyRuE","properties":{"formattedCitation":"(Handelsman, 2004)","plainCitation":"(Handelsman, 2004)","noteIndex":0},"citationItems":[{"id":"1BY60Z0f/ZB7bLEE6","uris":["http://zotero.org/users/local/YOB362yk/items/YWUD86HN"],"itemData":{"id":1579,"type":"article-journal","abstract":"SUMMARY Metagenomics (also referred to as environmental and community genomics) is the genomic analysis of microorganisms by direct extraction and cloning of DNA from an assemblage of microorganisms. The development of metagenomics stemmed from the ineluctable evidence that as-yet-uncultured microorganisms represent the vast majority of organisms in most environments on earth. This evidence was derived from analyses of 16S rRNA gene sequences amplified directly from the environment, an approach that avoided the bias imposed by culturing and led to the discovery of vast new lineages of microbial life. Although the portrait of the microbial world was revolutionized by analysis of 16S rRNA genes, such studies yielded only a phylogenetic description of community membership, providing little insight into the genetics, physiology, and biochemistry of the members. Metagenomics provides a second tier of technical innovation that facilitates study of the physiology and ecology of environmental microorganisms. Novel genes and gene products discovered through metagenomics include the first bacteriorhodopsin of bacterial origin; novel small molecules with antimicrobial activity; and new members of families of known proteins, such as an Na+(Li+)/H+ antiporter, RecA, DNA polymerase, and antibiotic resistance determinants. Reassembly of multiple genomes has provided insight into energy and nutrient cycling within the community, genome structure, gene function, population genetics and microheterogeneity, and lateral gene transfer among members of an uncultured community. The application of metagenomic sequence information will facilitate the design of better culturing strategies to link genomic analysis with pure culture studies.","container-title":"Microbiology and Molecular Biology Reviews","DOI":"10.1128/MMBR.68.4.669-685.2004","ISSN":"1092-2172, 1098-5557","issue":"4","journalAbbreviation":"Microbiol. Mol. Biol. Rev.","language":"en","note":"publisher: American Society for Microbiology\nsection: Review\nPMID: 15590779","page":"669-685","source":"mmbr.asm.org","title":"Metagenomics: Application of Genomics to Uncultured Microorganisms","title-short":"Metagenomics","URL":"https://mmbr.asm.org/content/68/4/669","volume":"68","author":[{"family":"Handelsman","given":"Jo"}],"accessed":{"date-parts":[["2021",3,8]]},"issued":{"date-parts":[["2004",12,1]]}}}],"schema":"https://github.com/citation-style-language/schema/raw/master/csl-citation.json"} </w:instrText>
      </w:r>
      <w:r w:rsidR="00C0014F" w:rsidRPr="003A137D">
        <w:rPr>
          <w:color w:val="000000" w:themeColor="text1"/>
        </w:rPr>
        <w:fldChar w:fldCharType="separate"/>
      </w:r>
      <w:r w:rsidR="00350DBF" w:rsidRPr="003A137D">
        <w:rPr>
          <w:color w:val="000000"/>
        </w:rPr>
        <w:t>(Handelsman, 2004)</w:t>
      </w:r>
      <w:r w:rsidR="00C0014F" w:rsidRPr="003A137D">
        <w:rPr>
          <w:color w:val="000000" w:themeColor="text1"/>
        </w:rPr>
        <w:fldChar w:fldCharType="end"/>
      </w:r>
      <w:r w:rsidR="00B6651B" w:rsidRPr="003A137D">
        <w:rPr>
          <w:color w:val="000000" w:themeColor="text1"/>
        </w:rPr>
        <w:t>,</w:t>
      </w:r>
      <w:r w:rsidRPr="003A137D">
        <w:rPr>
          <w:color w:val="000000" w:themeColor="text1"/>
        </w:rPr>
        <w:t xml:space="preserve"> antigen</w:t>
      </w:r>
      <w:r w:rsidR="00800BC3" w:rsidRPr="003A137D">
        <w:rPr>
          <w:color w:val="000000" w:themeColor="text1"/>
        </w:rPr>
        <w:t xml:space="preserve"> detection</w:t>
      </w:r>
      <w:r w:rsidR="00A774DE" w:rsidRPr="003A137D">
        <w:rPr>
          <w:color w:val="000000" w:themeColor="text1"/>
        </w:rPr>
        <w:t xml:space="preserve"> </w:t>
      </w:r>
      <w:r w:rsidR="004D52F0" w:rsidRPr="003A137D">
        <w:rPr>
          <w:color w:val="000000" w:themeColor="text1"/>
        </w:rPr>
        <w:fldChar w:fldCharType="begin"/>
      </w:r>
      <w:r w:rsidR="004765A2">
        <w:rPr>
          <w:color w:val="000000" w:themeColor="text1"/>
        </w:rPr>
        <w:instrText xml:space="preserve"> ADDIN ZOTERO_ITEM CSL_CITATION {"citationID":"Mzyk43qs","properties":{"formattedCitation":"(Desmonts and Remington, 1980; Lequin, 2005)","plainCitation":"(Desmonts and Remington, 1980; Lequin, 2005)","noteIndex":0},"citationItems":[{"id":2037,"uris":["http://zotero.org/users/8256916/items/UPFD7LG6"],"itemData":{"id":2037,"type":"article-journal","container-title":"Journal of Clinical Microbiology","DOI":"10.1128/jcm.11.6.562-568.1980","issue":"6","note":"publisher: American Society for Microbiology","page":"562-568","source":"journals.asm.org (Atypon)","title":"Direct agglutination test for diagnosis of Toxoplasma infection: method for increasing sensitivity and specificity","title-short":"Direct agglutination test for diagnosis of Toxoplasma infection","URL":"https://journals.asm.org/doi/abs/10.1128/jcm.11.6.562-568.1980","volume":"11","author":[{"family":"Desmonts","given":"G"},{"family":"Remington","given":"J S"}],"accessed":{"date-parts":[["2021",6,23]]},"issued":{"date-parts":[["1980",6,1]]}}},{"id":2029,"uris":["http://zotero.org/users/8256916/items/Z4BIHCJY"],"itemData":{"id":2029,"type":"article-journal","abstract":"This brief note addresses the historical background of the invention of the enzyme immunoassay (EIA) and enzyme-linked immunosorbent assay (ELISA). These assays were developed independently and simultaneously by the research group of Peter Perlmann and Eva Engvall at Stockholm University in Sweden and by the research group of Anton Schuurs and Bauke van Weemen in The Netherlands. Today, fully automated instruments in medical laboratories around the world use the immunoassay principle with an enzyme as the reporter label for routine measurements of innumerable analytes in patient samples. The impact of EIA/ELISA is reflected in the overwhelmingly large number of times it has appeared as a keyword in the literature since the 1970s. Clinicians and their patients, medical laboratories, in vitro diagnostics manufacturers, and worldwide healthcare systems owe much to these four inventors.","container-title":"Clinical Chemistry","DOI":"10.1373/clinchem.2005.051532","ISSN":"0009-9147","issue":"12","journalAbbreviation":"Clinical Chemistry","page":"2415-2418","source":"Silverchair","title":"Enzyme Immunoassay (EIA)/Enzyme-Linked Immunosorbent Assay (ELISA)","URL":"https://doi.org/10.1373/clinchem.2005.051532","volume":"51","author":[{"family":"Lequin","given":"Rudolf M"}],"accessed":{"date-parts":[["2021",6,23]]},"issued":{"date-parts":[["2005",12,1]]}}}],"schema":"https://github.com/citation-style-language/schema/raw/master/csl-citation.json"} </w:instrText>
      </w:r>
      <w:r w:rsidR="004D52F0" w:rsidRPr="003A137D">
        <w:rPr>
          <w:color w:val="000000" w:themeColor="text1"/>
        </w:rPr>
        <w:fldChar w:fldCharType="separate"/>
      </w:r>
      <w:r w:rsidR="00350DBF" w:rsidRPr="003A137D">
        <w:rPr>
          <w:color w:val="000000"/>
        </w:rPr>
        <w:t>(Desmonts and Remington, 1980; Lequin, 2005)</w:t>
      </w:r>
      <w:r w:rsidR="004D52F0" w:rsidRPr="003A137D">
        <w:rPr>
          <w:color w:val="000000" w:themeColor="text1"/>
        </w:rPr>
        <w:fldChar w:fldCharType="end"/>
      </w:r>
      <w:r w:rsidR="00C014A1" w:rsidRPr="003A137D">
        <w:rPr>
          <w:color w:val="000000" w:themeColor="text1"/>
        </w:rPr>
        <w:t>,</w:t>
      </w:r>
      <w:r w:rsidRPr="003A137D">
        <w:rPr>
          <w:color w:val="000000" w:themeColor="text1"/>
        </w:rPr>
        <w:t xml:space="preserve"> </w:t>
      </w:r>
      <w:r w:rsidR="00800BC3" w:rsidRPr="003A137D">
        <w:rPr>
          <w:color w:val="000000" w:themeColor="text1"/>
        </w:rPr>
        <w:t>and nucleic acid marker detection</w:t>
      </w:r>
      <w:r w:rsidR="004D52F0" w:rsidRPr="003A137D">
        <w:rPr>
          <w:color w:val="000000" w:themeColor="text1"/>
        </w:rPr>
        <w:t xml:space="preserve"> </w:t>
      </w:r>
      <w:r w:rsidR="004D52F0" w:rsidRPr="003A137D">
        <w:rPr>
          <w:color w:val="000000" w:themeColor="text1"/>
        </w:rPr>
        <w:fldChar w:fldCharType="begin"/>
      </w:r>
      <w:r w:rsidR="004765A2">
        <w:rPr>
          <w:color w:val="000000" w:themeColor="text1"/>
        </w:rPr>
        <w:instrText xml:space="preserve"> ADDIN ZOTERO_ITEM CSL_CITATION {"citationID":"ghf6kLzr","properties":{"formattedCitation":"(Yang and Rothman, 2004; Driscoll, 2009)","plainCitation":"(Yang and Rothman, 2004; Driscoll, 2009)","noteIndex":0},"citationItems":[{"id":2032,"uris":["http://zotero.org/users/8256916/items/X8CGJEGC"],"itemData":{"id":2032,"type":"article-journal","abstract":"Molecular diagnostics are revolutionising the clinical practice of infectious disease. Their effects will be significant in acute-care settings where timely and accurate diagnostic tools are critical for patient treatment decisions and outcomes. PCR is the most well-developed molecular technique up to now, and has a wide range of already fulfilled, and potential, clinical applications, including specific or broad-spectrum pathogen detection, evaluation of emerging novel infections, surveillance, early detection of biothreat agents, and antimicrobial resistance profiling. PCR-based methods may also be cost effective relative to traditional testing procedures. Further advancement of technology is needed to improve automation, optimise detection sensitivity and specificity, and expand the capacity to detect multiple targets simultaneously (multiplexing). This review provides an up-to-date look at the general principles, diagnostic value, and limitations of the most current PCR-based platforms as they evolve from bench to bedside.","container-title":"The Lancet. Infectious Diseases","DOI":"10.1016/S1473-3099(04)01044-8","ISSN":"1473-3099","issue":"6","journalAbbreviation":"Lancet Infect Dis","note":"PMID: 15172342\nPMCID: PMC7106425","page":"337-348","source":"PubMed Central","title":"PCR-based diagnostics for infectious diseases: uses, limitations, and future applications in acute-care settings","title-short":"PCR-based diagnostics for infectious diseases","URL":"https://www.ncbi.nlm.nih.gov/pmc/articles/PMC7106425/","volume":"4","author":[{"family":"Yang","given":"Samuel"},{"family":"Rothman","given":"Richard E"}],"accessed":{"date-parts":[["2021",6,23]]},"issued":{"date-parts":[["2004",6]]}}},{"id":2035,"uris":["http://zotero.org/users/8256916/items/9CAITJD9"],"itemData":{"id":2035,"type":"article-journal","abstract":"Spacer oligonucleotide typing, or spoligotyping, is a rapid, polymerase chain reaction (PCR)-based method for genotyping strains of the Mycobacterium tuberculosis complex (MTB). Spoligotyping data can be represented in absolute terms (digitally), and the results can be readily shared among laboratories, thereby enabling the creation of large international databases. Since the spoligotype assay was standardized more than 10 yr ago, tens of thousands of isolates have been analyzed, giving a global picture of MTB strain diversity. The method is highly reproducible and has been developed into a high-throughput assay for large molecular epidemiology projects. In the United States, spoligotyping is employed on nearly all newly identified culture-positive cases of tuberculosis as part of a national genotyping program. The strengths of this method include its low cost, its digital data results, the good correlation of its results with other genetics markers, its fair level of overall differentiation of strains, its high-throughput capacity, and its ability to provide species information. However, the method's weaknesses include the inability of spoligotyping to differentiate well within large strain families such as the Beijing family, the potential for convergent evolution of patterns, the limited success in improving the assay through expansion, and the difficulty in obtaining the specialized membranes and instrumentation.","container-title":"Methods in Molecular Biology (Clifton, N.J.)","DOI":"10.1007/978-1-60327-999-4_10","ISSN":"1064-3745","journalAbbreviation":"Methods Mol Biol","language":"eng","note":"PMID: 19521871","page":"117-128","source":"PubMed","title":"Spoligotyping for molecular epidemiology of the Mycobacterium tuberculosis complex","volume":"551","author":[{"family":"Driscoll","given":"Jeffrey R."}],"issued":{"date-parts":[["2009"]]}}}],"schema":"https://github.com/citation-style-language/schema/raw/master/csl-citation.json"} </w:instrText>
      </w:r>
      <w:r w:rsidR="004D52F0" w:rsidRPr="003A137D">
        <w:rPr>
          <w:color w:val="000000" w:themeColor="text1"/>
        </w:rPr>
        <w:fldChar w:fldCharType="separate"/>
      </w:r>
      <w:r w:rsidR="00350DBF" w:rsidRPr="003A137D">
        <w:rPr>
          <w:color w:val="000000"/>
        </w:rPr>
        <w:t>(Yang and Rothman, 2004; Driscoll, 2009)</w:t>
      </w:r>
      <w:r w:rsidR="004D52F0" w:rsidRPr="003A137D">
        <w:rPr>
          <w:color w:val="000000" w:themeColor="text1"/>
        </w:rPr>
        <w:fldChar w:fldCharType="end"/>
      </w:r>
      <w:r w:rsidR="00431A2A" w:rsidRPr="003A137D">
        <w:rPr>
          <w:color w:val="000000" w:themeColor="text1"/>
        </w:rPr>
        <w:t xml:space="preserve"> protocols</w:t>
      </w:r>
      <w:r w:rsidR="009410DA" w:rsidRPr="003A137D">
        <w:rPr>
          <w:color w:val="000000" w:themeColor="text1"/>
        </w:rPr>
        <w:t>.</w:t>
      </w:r>
      <w:r w:rsidR="00C0014F" w:rsidRPr="003A137D">
        <w:rPr>
          <w:color w:val="000000" w:themeColor="text1"/>
        </w:rPr>
        <w:t xml:space="preserve"> </w:t>
      </w:r>
      <w:r w:rsidR="00B23331" w:rsidRPr="003A137D">
        <w:rPr>
          <w:color w:val="000000" w:themeColor="text1"/>
        </w:rPr>
        <w:t>However, t</w:t>
      </w:r>
      <w:r w:rsidRPr="003A137D">
        <w:rPr>
          <w:color w:val="000000" w:themeColor="text1"/>
        </w:rPr>
        <w:t>hese</w:t>
      </w:r>
      <w:r w:rsidR="00431A2A" w:rsidRPr="003A137D">
        <w:rPr>
          <w:color w:val="000000" w:themeColor="text1"/>
        </w:rPr>
        <w:t xml:space="preserve"> labo</w:t>
      </w:r>
      <w:r w:rsidR="0019200D" w:rsidRPr="003A137D">
        <w:rPr>
          <w:color w:val="000000" w:themeColor="text1"/>
        </w:rPr>
        <w:t>rat</w:t>
      </w:r>
      <w:r w:rsidR="00431A2A" w:rsidRPr="003A137D">
        <w:rPr>
          <w:color w:val="000000" w:themeColor="text1"/>
        </w:rPr>
        <w:t>ory</w:t>
      </w:r>
      <w:r w:rsidRPr="003A137D">
        <w:rPr>
          <w:color w:val="000000" w:themeColor="text1"/>
        </w:rPr>
        <w:t xml:space="preserve"> methods are limited to </w:t>
      </w:r>
      <w:r w:rsidR="00431A2A" w:rsidRPr="003A137D">
        <w:rPr>
          <w:color w:val="000000" w:themeColor="text1"/>
        </w:rPr>
        <w:t>studying</w:t>
      </w:r>
      <w:r w:rsidR="00B544EB" w:rsidRPr="003A137D">
        <w:rPr>
          <w:color w:val="000000" w:themeColor="text1"/>
        </w:rPr>
        <w:t xml:space="preserve"> a</w:t>
      </w:r>
      <w:r w:rsidR="004D52F0" w:rsidRPr="003A137D">
        <w:rPr>
          <w:color w:val="000000" w:themeColor="text1"/>
        </w:rPr>
        <w:t xml:space="preserve"> single pathogen</w:t>
      </w:r>
      <w:r w:rsidR="00B544EB" w:rsidRPr="003A137D">
        <w:rPr>
          <w:color w:val="000000" w:themeColor="text1"/>
        </w:rPr>
        <w:t xml:space="preserve"> of interest</w:t>
      </w:r>
      <w:r w:rsidR="004D52F0" w:rsidRPr="003A137D">
        <w:rPr>
          <w:color w:val="000000" w:themeColor="text1"/>
        </w:rPr>
        <w:t xml:space="preserve"> </w:t>
      </w:r>
      <w:r w:rsidR="00B23331" w:rsidRPr="003A137D">
        <w:rPr>
          <w:color w:val="000000" w:themeColor="text1"/>
        </w:rPr>
        <w:t xml:space="preserve">and </w:t>
      </w:r>
      <w:r w:rsidR="004D52F0" w:rsidRPr="003A137D">
        <w:rPr>
          <w:color w:val="000000" w:themeColor="text1"/>
        </w:rPr>
        <w:t xml:space="preserve">lack the ability to </w:t>
      </w:r>
      <w:r w:rsidR="00B23331" w:rsidRPr="003A137D">
        <w:rPr>
          <w:color w:val="000000" w:themeColor="text1"/>
        </w:rPr>
        <w:t>scrutinize</w:t>
      </w:r>
      <w:r w:rsidR="004D52F0" w:rsidRPr="003A137D">
        <w:rPr>
          <w:color w:val="000000" w:themeColor="text1"/>
        </w:rPr>
        <w:t xml:space="preserve"> the </w:t>
      </w:r>
      <w:r w:rsidR="00B544EB" w:rsidRPr="003A137D">
        <w:rPr>
          <w:color w:val="000000" w:themeColor="text1"/>
        </w:rPr>
        <w:t xml:space="preserve">community </w:t>
      </w:r>
      <w:r w:rsidR="00167E1B" w:rsidRPr="003A137D">
        <w:rPr>
          <w:color w:val="000000" w:themeColor="text1"/>
        </w:rPr>
        <w:t>of</w:t>
      </w:r>
      <w:r w:rsidR="004D52F0" w:rsidRPr="003A137D">
        <w:rPr>
          <w:color w:val="000000" w:themeColor="text1"/>
        </w:rPr>
        <w:t xml:space="preserve"> microorganisms </w:t>
      </w:r>
      <w:r w:rsidR="00167E1B" w:rsidRPr="003A137D">
        <w:rPr>
          <w:color w:val="000000" w:themeColor="text1"/>
        </w:rPr>
        <w:t>potentially present in a sample</w:t>
      </w:r>
      <w:r w:rsidR="004D52F0" w:rsidRPr="003A137D">
        <w:rPr>
          <w:color w:val="000000" w:themeColor="text1"/>
        </w:rPr>
        <w:t xml:space="preserve">. </w:t>
      </w:r>
      <w:r w:rsidR="00366132" w:rsidRPr="003A137D">
        <w:rPr>
          <w:color w:val="000000" w:themeColor="text1"/>
        </w:rPr>
        <w:t>Next-</w:t>
      </w:r>
      <w:r w:rsidR="00C0014F" w:rsidRPr="003A137D">
        <w:rPr>
          <w:color w:val="000000" w:themeColor="text1"/>
        </w:rPr>
        <w:t>Generation Sequencing (NGS) technologies</w:t>
      </w:r>
      <w:r w:rsidR="00B23331" w:rsidRPr="003A137D">
        <w:rPr>
          <w:color w:val="000000" w:themeColor="text1"/>
        </w:rPr>
        <w:t xml:space="preserve"> have provided researchers </w:t>
      </w:r>
      <w:r w:rsidR="00FA4E52" w:rsidRPr="003A137D">
        <w:rPr>
          <w:color w:val="000000" w:themeColor="text1"/>
        </w:rPr>
        <w:t xml:space="preserve">with </w:t>
      </w:r>
      <w:r w:rsidR="00B23331" w:rsidRPr="003A137D">
        <w:rPr>
          <w:color w:val="000000" w:themeColor="text1"/>
        </w:rPr>
        <w:t>a set of culture-independent tools</w:t>
      </w:r>
      <w:r w:rsidR="00C0014F" w:rsidRPr="003A137D">
        <w:rPr>
          <w:color w:val="000000" w:themeColor="text1"/>
        </w:rPr>
        <w:t xml:space="preserve"> </w:t>
      </w:r>
      <w:r w:rsidR="00C64D7E" w:rsidRPr="003A137D">
        <w:rPr>
          <w:color w:val="000000" w:themeColor="text1"/>
        </w:rPr>
        <w:t>t</w:t>
      </w:r>
      <w:r w:rsidR="00D57D8B" w:rsidRPr="003A137D">
        <w:rPr>
          <w:color w:val="000000" w:themeColor="text1"/>
        </w:rPr>
        <w:t>hat</w:t>
      </w:r>
      <w:r w:rsidR="00C64D7E" w:rsidRPr="003A137D">
        <w:rPr>
          <w:color w:val="000000" w:themeColor="text1"/>
        </w:rPr>
        <w:t xml:space="preserve"> </w:t>
      </w:r>
      <w:r w:rsidR="00C0014F" w:rsidRPr="003A137D">
        <w:rPr>
          <w:color w:val="000000" w:themeColor="text1"/>
        </w:rPr>
        <w:t>identif</w:t>
      </w:r>
      <w:r w:rsidR="00C64D7E" w:rsidRPr="003A137D">
        <w:rPr>
          <w:color w:val="000000" w:themeColor="text1"/>
        </w:rPr>
        <w:t>y</w:t>
      </w:r>
      <w:r w:rsidR="00C0014F" w:rsidRPr="003A137D">
        <w:rPr>
          <w:color w:val="000000" w:themeColor="text1"/>
        </w:rPr>
        <w:t xml:space="preserve"> </w:t>
      </w:r>
      <w:r w:rsidR="00EC464E" w:rsidRPr="003A137D">
        <w:rPr>
          <w:color w:val="000000" w:themeColor="text1"/>
        </w:rPr>
        <w:t>pathogen</w:t>
      </w:r>
      <w:r w:rsidR="00366132" w:rsidRPr="003A137D">
        <w:rPr>
          <w:color w:val="000000" w:themeColor="text1"/>
        </w:rPr>
        <w:t>s</w:t>
      </w:r>
      <w:r w:rsidR="00EC464E" w:rsidRPr="003A137D">
        <w:rPr>
          <w:color w:val="000000" w:themeColor="text1"/>
        </w:rPr>
        <w:t xml:space="preserve"> </w:t>
      </w:r>
      <w:r w:rsidR="00C0014F" w:rsidRPr="003A137D">
        <w:rPr>
          <w:color w:val="000000" w:themeColor="text1"/>
        </w:rPr>
        <w:t xml:space="preserve">directly from DNA sequences </w:t>
      </w:r>
      <w:r w:rsidR="00C0014F" w:rsidRPr="003A137D">
        <w:rPr>
          <w:color w:val="000000" w:themeColor="text1"/>
        </w:rPr>
        <w:fldChar w:fldCharType="begin" w:fldLock="1"/>
      </w:r>
      <w:r w:rsidR="004765A2">
        <w:rPr>
          <w:color w:val="000000" w:themeColor="text1"/>
        </w:rPr>
        <w:instrText xml:space="preserve"> ADDIN ZOTERO_ITEM CSL_CITATION {"citationID":"yEdlopIi","properties":{"formattedCitation":"(Ghosh, Mehta and Khan, 2019)","plainCitation":"(Ghosh, Mehta and Khan, 2019)","noteIndex":0},"citationItems":[{"id":"1BY60Z0f/jRATPSyN","uris":["http://www.mendeley.com/documents/?uuid=e6214e2c-249b-48c6-a277-8c3f7efe1ef9"],"itemData":{"DOI":"https://doi.org/10.1016/B978-0-12-809633-8.20178-7","ISBN":"978-0-12-811432-2","abstract":"Metagenomics is a molecular tool used to analyse DNA acquired from environmental samples, in order to study the community of microorganisms present, without the necessity of obtaining pure cultures. Functional metagenomics allows high resolution genomic analysis of unculturable microbes and correlation of the genomes with particular functions in the environment. Metatranscriptomics and metaproteomics are relatively recent sub-areas of metagenomics, which allow further functional analysis of microbial communities. Metaproteomics is emerging as a complementary approach to metagenomics, which aims to characterize the proteins from the microbiota. The integrative omics approach leads to a comprehensive information describing the community from genes to RNA to proteins and metabolites. In this chapter, we discuss types of metagenomics analysis such as 16S (for bacteria), whole metagenomics and 18S/ITS (for fungus), and limitations associated with each type of analysis, and their applications.","author":[{"dropping-particle":"","family":"Ghosh","given":"Arpita","non-dropping-particle":"","parse-names":false,"suffix":""},{"dropping-particle":"","family":"Mehta","given":"Aditya","non-dropping-particle":"","parse-names":false,"suffix":""},{"dropping-particle":"","family":"Khan","given":"Asif M","non-dropping-particle":"","parse-names":false,"suffix":""}],"editor":[{"dropping-particle":"","family":"Ranganathan","given":"Shoba","non-dropping-particle":"","parse-names":false,"suffix":""},{"dropping-particle":"","family":"Gribskov","given":"Michael","non-dropping-particle":"","parse-names":false,"suffix":""},{"dropping-particle":"","family":"Nakai","given":"Kenta","non-dropping-particle":"","parse-names":false,"suffix":""},{"dropping-particle":"","family":"Schönbach","given":"Christian B T - Encyclopedia of Bioinformatics and Computational Biology","non-dropping-particle":"","parse-names":false,"suffix":""}],"id":"ITEM-1","issued":{"date-parts":[["2019"]]},"page":"184-193","publisher":"Academic Press","publisher-place":"Oxford","title":"Metagenomic Analysis and its Applications","type":"chapter"}}],"schema":"https://github.com/citation-style-language/schema/raw/master/csl-citation.json"} </w:instrText>
      </w:r>
      <w:r w:rsidR="00C0014F" w:rsidRPr="003A137D">
        <w:rPr>
          <w:color w:val="000000" w:themeColor="text1"/>
        </w:rPr>
        <w:fldChar w:fldCharType="separate"/>
      </w:r>
      <w:r w:rsidR="00350DBF" w:rsidRPr="003A137D">
        <w:rPr>
          <w:color w:val="000000"/>
        </w:rPr>
        <w:t>(Ghosh, Mehta and Khan, 2019)</w:t>
      </w:r>
      <w:r w:rsidR="00C0014F" w:rsidRPr="003A137D">
        <w:rPr>
          <w:color w:val="000000" w:themeColor="text1"/>
        </w:rPr>
        <w:fldChar w:fldCharType="end"/>
      </w:r>
      <w:r w:rsidR="00FA4E52" w:rsidRPr="003A137D">
        <w:rPr>
          <w:color w:val="000000" w:themeColor="text1"/>
        </w:rPr>
        <w:t>,</w:t>
      </w:r>
      <w:r w:rsidR="00D57D8B" w:rsidRPr="003A137D">
        <w:rPr>
          <w:color w:val="000000" w:themeColor="text1"/>
        </w:rPr>
        <w:t xml:space="preserve"> </w:t>
      </w:r>
      <w:r w:rsidR="00C64D7E" w:rsidRPr="003A137D">
        <w:rPr>
          <w:color w:val="000000" w:themeColor="text1"/>
        </w:rPr>
        <w:t xml:space="preserve">and </w:t>
      </w:r>
      <w:r w:rsidR="00C0014F" w:rsidRPr="003A137D">
        <w:rPr>
          <w:color w:val="000000" w:themeColor="text1"/>
        </w:rPr>
        <w:t>characterize the diversity and abundance of microbial population</w:t>
      </w:r>
      <w:r w:rsidR="00D57D8B" w:rsidRPr="003A137D">
        <w:rPr>
          <w:color w:val="000000" w:themeColor="text1"/>
        </w:rPr>
        <w:t>s</w:t>
      </w:r>
      <w:r w:rsidR="00C0014F" w:rsidRPr="003A137D">
        <w:rPr>
          <w:color w:val="000000" w:themeColor="text1"/>
        </w:rPr>
        <w:t xml:space="preserve"> </w:t>
      </w:r>
      <w:r w:rsidR="00C64D7E" w:rsidRPr="003A137D">
        <w:rPr>
          <w:color w:val="000000" w:themeColor="text1"/>
        </w:rPr>
        <w:t xml:space="preserve">in </w:t>
      </w:r>
      <w:r w:rsidR="00C0014F" w:rsidRPr="003A137D">
        <w:rPr>
          <w:color w:val="000000" w:themeColor="text1"/>
        </w:rPr>
        <w:t>biological specimens</w:t>
      </w:r>
      <w:r w:rsidR="00D57D8B" w:rsidRPr="003A137D">
        <w:rPr>
          <w:color w:val="000000" w:themeColor="text1"/>
        </w:rPr>
        <w:t>.</w:t>
      </w:r>
      <w:r w:rsidR="00B544EB" w:rsidRPr="003A137D">
        <w:rPr>
          <w:color w:val="000000" w:themeColor="text1"/>
        </w:rPr>
        <w:t xml:space="preserve"> </w:t>
      </w:r>
      <w:r w:rsidR="00D57D8B" w:rsidRPr="003A137D">
        <w:rPr>
          <w:color w:val="000000" w:themeColor="text1"/>
        </w:rPr>
        <w:t xml:space="preserve">These characteristics have led to the emergence of NGS technologies as </w:t>
      </w:r>
      <w:r w:rsidR="00B544EB" w:rsidRPr="003A137D">
        <w:rPr>
          <w:color w:val="000000" w:themeColor="text1"/>
        </w:rPr>
        <w:t>popular tool</w:t>
      </w:r>
      <w:r w:rsidR="00D57D8B" w:rsidRPr="003A137D">
        <w:rPr>
          <w:color w:val="000000" w:themeColor="text1"/>
        </w:rPr>
        <w:t>s</w:t>
      </w:r>
      <w:r w:rsidR="00B544EB" w:rsidRPr="003A137D">
        <w:rPr>
          <w:color w:val="000000" w:themeColor="text1"/>
        </w:rPr>
        <w:t xml:space="preserve"> for microbial profiling and pathogen </w:t>
      </w:r>
      <w:r w:rsidR="00167E1B" w:rsidRPr="003A137D">
        <w:rPr>
          <w:color w:val="000000" w:themeColor="text1"/>
        </w:rPr>
        <w:t>detection</w:t>
      </w:r>
      <w:r w:rsidR="00B544EB" w:rsidRPr="003A137D">
        <w:rPr>
          <w:color w:val="000000" w:themeColor="text1"/>
        </w:rPr>
        <w:t xml:space="preserve"> </w:t>
      </w:r>
      <w:r w:rsidR="00B544EB" w:rsidRPr="003A137D">
        <w:rPr>
          <w:color w:val="000000" w:themeColor="text1"/>
        </w:rPr>
        <w:fldChar w:fldCharType="begin"/>
      </w:r>
      <w:r w:rsidR="004765A2">
        <w:rPr>
          <w:color w:val="000000" w:themeColor="text1"/>
        </w:rPr>
        <w:instrText xml:space="preserve"> ADDIN ZOTERO_ITEM CSL_CITATION {"citationID":"tdGp59wU","properties":{"formattedCitation":"(Tun {\\i{}et al.}, 2012; Skar\\uc0\\u380{}y\\uc0\\u324{}ska {\\i{}et al.}, 2020; Gr\\uc0\\u252{}tzke {\\i{}et al.}, 2021)","plainCitation":"(Tun et al., 2012; Skarżyńska et al., 2020; Grützke et al., 2021)","noteIndex":0},"citationItems":[{"id":2014,"uris":["http://zotero.org/users/8256916/items/UJTC2ARX"],"itemData":{"id":2014,"type":"article-journal","abstract":"The feline gastrointestinal microbiota have direct influence on feline health and also human health as a reservoir for potential zoonotic pathogens and antibiotic resistant bacterial strains. In order to describe the feline gastrointestinal microbial diversity, fecal samples from cats have been characterized using both culture-dependent and culture-independent methods. However, data correlating total microbial composition and their functions are lacking. Present descriptive study evaluated both phylogenetic and metabolic diversity of the feline intestinal microbiota using GS Junior titanium shotgun pyrosequencing. A total of 152,494 pyrosequencing reads (5405 assembled contigs) were generated and classified into both phylogenetic and metabolic profiles of the feline intestinal microbiota. The Bacteroides/Chlorobi group was the most predominant bacterial phylum comprising ~68% of total classified diversity, followed by Firmicutes (~13%) and Proteobacteria (~6%) respectively. Archaea, fungi and viruses made up the minor communities in the overall microbial diversity. Interestingly, this study also identified a range of potential enteric zoonotic pathogens (0.02–1.25%) and genes involved in antimicrobial resistance (0.02–0.7%) in feline fecal materials. Based on clustering among nine gastrointestinal metagenomes from five different monogastric hosts (dog, human, mice, cat and chicken), the cat metagenome clustered closely together with chicken in both phylogenetic and metabolic level (&gt;80%). Future studies are required to provide deeper understandings on both intrinsic and extrinsic effects such as impact of age, genetics and dietary interventions on the composition of the feline gastrointestinal microbiome.","container-title":"Journal of Microbiological Methods","DOI":"10.1016/j.mimet.2012.01.001","ISSN":"0167-7012","issue":"3","journalAbbreviation":"Journal of Microbiological Methods","language":"en","page":"369-376","source":"ScienceDirect","title":"Gene-centric metagenomics analysis of feline intestinal microbiome using 454 junior pyrosequencing","URL":"https://www.sciencedirect.com/science/article/pii/S0167701212000024","volume":"88","author":[{"family":"Tun","given":"Hein Min"},{"family":"Brar","given":"Manreetpal Singh"},{"family":"Khin","given":"Nina"},{"family":"Jun","given":"Li"},{"family":"Hui","given":"Raymond Kin-Hi"},{"family":"Dowd","given":"Scot E."},{"family":"Leung","given":"Frederick Chi-Ching"}],"accessed":{"date-parts":[["2021",6,23]]},"issued":{"date-parts":[["2012",3,1]]}}},{"id":2020,"uris":["http://zotero.org/users/8256916/items/J3NWVSBR"],"itemData":{"id":2020,"type":"article-journal","abstract":"Metagenomics is a valuable diagnostic tool for enhancing microbial food safety because (i) it enables the untargeted detection of pathogens, (ii) it is fast since primary isolation of micro-organisms is not required, and (iii) it has high discriminatory power allowing for a detailed molecular characterization of pathogens. For shotgun metagenomics, total nucleic acids (NAs) are isolated from complex samples such as foodstuff. Along with microbial NAs, high amounts of matrix NAs are extracted that might outcompete microbial NAs during next-generation sequencing and compromise sensitivity for the detection of low abundance micro-organisms. Sensitive laboratory methods are indispensable for detecting highly pathogenic foodborne bacteria like \nBrucella\n spp., because a low infectious dose is sufficient to cause human disease through the consumption of contaminated dairy or meat products. In our study, we applied shotgun metagenomic sequencing for the identification and characterization of \nBrucella\n spp. in artificially and naturally contaminated raw milk from various ruminant species. With the depletion of eukaryotic cells prior to DNA extraction, \nBrucella\n was detectable at 10 bacterial cells ml−1, while at the same time microbiological culture and isolation of the fastidious bacteria commonly failed. Moreover, we were able to retrieve the genotype of a \nBrucella\n isolate from a metagenomic dataset, indicating the potential of metagenomics for outbreak investigations using SNPs and core-genome multilocus sequence typing (cgMLST). To improve diagnostic applications, we developed a new bioinformatics approach for strain prediction based on SNPs to identify the correct species and define a certain strain with only low numbers of genus-specific reads per sample. This pipeline turned out to be more sensitive and specific than Mash Screen. In raw milk samples, we simultaneously detected numerous other zoonotic pathogens, antimicrobial resistance genes and virulence factors. Our study showed that metagenomics is a highly sensitive tool for biological risk assessment of foodstuffs, particularly when pathogen isolation is hazardous or challenging.","container-title":"Microbial Genomics","DOI":"10.1099/mgen.0.000552","ISSN":"2057-5858","issue":"5","journalAbbreviation":"Microb Genom","note":"PMID: 33945456\nPMCID: PMC8209726","page":"000552","source":"PubMed Central","title":"Direct identification and molecular characterization of zoonotic hazards in raw milk by metagenomics using Brucella as a model pathogen","URL":"https://www.ncbi.nlm.nih.gov/pmc/articles/PMC8209726/","volume":"7","author":[{"family":"Grützke","given":"Josephine"},{"family":"Gwida","given":"Mayada"},{"family":"Deneke","given":"Carlus"},{"family":"Brendebach","given":"Holger"},{"family":"Projahn","given":"Michaela"},{"family":"Schattschneider","given":"Alexander"},{"family":"Hofreuter","given":"Dirk"},{"family":"El-Ashker","given":"Maged"},{"family":"Malorny","given":"Burkhard"},{"family":"Al Dahouk","given":"Sascha"}],"accessed":{"date-parts":[["2021",6,23]]},"issued":{"date-parts":[["2021",5,4]]}}},{"id":2043,"uris":["http://zotero.org/users/8256916/items/H3R826N3"],"itemData":{"id":2043,"type":"article-journal","abstract":"Antimicrobial resistance (AMR) in bacteria is a complex subject, why one need to look at this phenomenon from a wider and holistic perspective. The extensive use of the same antimicrobial classes in human and veterinary medicine as well as horticulture is one of the main drivers for the AMR selection. Here, we applied shotgun metagenomics to investigate the AMR epidemiology in several animal species including farm animals, which are often exposed to antimicrobial treatment opposed to an unique set of wild animals that seems not to be subjected to antimicrobial pressure. The comparison of the domestic and wild animals allowed to investigate the possible anthropogenic impact on AMR spread. Inclusion of animals with different feeding behaviors (carnivores, omnivores) enabled to further assess which AMR genes that thrives within the food chain. We tested fecal samples not only of intensively produced chickens, turkeys, and pigs, but also of wild animals such as wild boars, red foxes, and rodents. A multi-directional approach mapping obtained sequences to several databases provided insight into the occurrence of the different AMR genes. The method applied enabled also analysis of other factors that may influence AMR of intestinal microbiome such as diet. Our findings confirmed higher levels of AMR in farm animals than in wildlife. The results also revealed the potential of wildlife in the AMR dissemination. Particularly in red foxes, we found evidence of several AMR genes conferring resistance to critically important antimicrobials like quinolones and cephalosporins. In contrast, the lowest abundance of AMR was observed in rodents originating from natural environment with presumed limited exposure to antimicrobials. Shotgun metagenomics enabled us to demonstrate that discrepancies between AMR profiles found in the intestinal microbiome of various animals probably resulted from the different antimicrobial exposure, habitats, and behavior of the tested animal species.","container-title":"PLOS ONE","DOI":"10.1371/journal.pone.0242987","ISSN":"1932-6203","issue":"12","journalAbbreviation":"PLOS ONE","language":"en","note":"publisher: Public Library of Science","page":"e0242987","source":"PLoS Journals","title":"A metagenomic glimpse into the gut of wild and domestic animals: Quantification of antimicrobial resistance and more","title-short":"A metagenomic glimpse into the gut of wild and domestic animals","URL":"https://journals.plos.org/plosone/article?id=10.1371/journal.pone.0242987","volume":"15","author":[{"family":"Skarżyńska","given":"Magdalena"},{"family":"Leekitcharoenphon","given":"Pimlapas"},{"family":"Hendriksen","given":"Rene S."},{"family":"Aarestrup","given":"Frank M."},{"family":"Wasyl","given":"Dariusz"}],"accessed":{"date-parts":[["2021",6,23]]},"issued":{"date-parts":[["2020",12,3]]}}}],"schema":"https://github.com/citation-style-language/schema/raw/master/csl-citation.json"} </w:instrText>
      </w:r>
      <w:r w:rsidR="00B544EB" w:rsidRPr="003A137D">
        <w:rPr>
          <w:color w:val="000000" w:themeColor="text1"/>
        </w:rPr>
        <w:fldChar w:fldCharType="separate"/>
      </w:r>
      <w:r w:rsidR="00350DBF" w:rsidRPr="003A137D">
        <w:rPr>
          <w:color w:val="000000"/>
        </w:rPr>
        <w:t xml:space="preserve">(Tun </w:t>
      </w:r>
      <w:r w:rsidR="00350DBF" w:rsidRPr="003A137D">
        <w:rPr>
          <w:i/>
          <w:iCs/>
          <w:color w:val="000000"/>
        </w:rPr>
        <w:t>et al.</w:t>
      </w:r>
      <w:r w:rsidR="00350DBF" w:rsidRPr="003A137D">
        <w:rPr>
          <w:color w:val="000000"/>
        </w:rPr>
        <w:t xml:space="preserve">, 2012; Skarżyńska </w:t>
      </w:r>
      <w:r w:rsidR="00350DBF" w:rsidRPr="003A137D">
        <w:rPr>
          <w:i/>
          <w:iCs/>
          <w:color w:val="000000"/>
        </w:rPr>
        <w:t>et al.</w:t>
      </w:r>
      <w:r w:rsidR="00350DBF" w:rsidRPr="003A137D">
        <w:rPr>
          <w:color w:val="000000"/>
        </w:rPr>
        <w:t xml:space="preserve">, 2020; Grützke </w:t>
      </w:r>
      <w:r w:rsidR="00350DBF" w:rsidRPr="003A137D">
        <w:rPr>
          <w:i/>
          <w:iCs/>
          <w:color w:val="000000"/>
        </w:rPr>
        <w:t>et al.</w:t>
      </w:r>
      <w:r w:rsidR="00350DBF" w:rsidRPr="003A137D">
        <w:rPr>
          <w:color w:val="000000"/>
        </w:rPr>
        <w:t>, 2021)</w:t>
      </w:r>
      <w:r w:rsidR="00B544EB" w:rsidRPr="003A137D">
        <w:rPr>
          <w:color w:val="000000" w:themeColor="text1"/>
        </w:rPr>
        <w:fldChar w:fldCharType="end"/>
      </w:r>
      <w:r w:rsidR="00B544EB" w:rsidRPr="003A137D">
        <w:rPr>
          <w:color w:val="000000" w:themeColor="text1"/>
        </w:rPr>
        <w:t xml:space="preserve">. </w:t>
      </w:r>
    </w:p>
    <w:p w14:paraId="1ED81260" w14:textId="50FB8E08" w:rsidR="00C0014F" w:rsidRPr="003A137D" w:rsidRDefault="00C64D7E" w:rsidP="0046408A">
      <w:pPr>
        <w:spacing w:line="480" w:lineRule="auto"/>
        <w:ind w:firstLine="720"/>
        <w:rPr>
          <w:color w:val="000000" w:themeColor="text1"/>
        </w:rPr>
      </w:pPr>
      <w:r w:rsidRPr="003A137D">
        <w:rPr>
          <w:color w:val="000000" w:themeColor="text1"/>
        </w:rPr>
        <w:t>T</w:t>
      </w:r>
      <w:r w:rsidR="00C0014F" w:rsidRPr="003A137D">
        <w:rPr>
          <w:color w:val="000000" w:themeColor="text1"/>
        </w:rPr>
        <w:t xml:space="preserve">axonomical profiling analysis in the metagenomics discipline </w:t>
      </w:r>
      <w:r w:rsidRPr="003A137D">
        <w:rPr>
          <w:color w:val="000000" w:themeColor="text1"/>
        </w:rPr>
        <w:t>utilizes</w:t>
      </w:r>
      <w:r w:rsidR="00C0014F" w:rsidRPr="003A137D">
        <w:rPr>
          <w:color w:val="000000" w:themeColor="text1"/>
        </w:rPr>
        <w:t xml:space="preserve"> two popular approaches: the 16S rRNA and the shotgun metagenomic sequencing-based</w:t>
      </w:r>
      <w:r w:rsidR="0083285D" w:rsidRPr="003A137D">
        <w:rPr>
          <w:color w:val="000000" w:themeColor="text1"/>
        </w:rPr>
        <w:t xml:space="preserve"> </w:t>
      </w:r>
      <w:r w:rsidR="00EC464E" w:rsidRPr="003A137D">
        <w:rPr>
          <w:color w:val="000000" w:themeColor="text1"/>
        </w:rPr>
        <w:t xml:space="preserve">approach </w:t>
      </w:r>
      <w:r w:rsidR="0083285D" w:rsidRPr="003A137D">
        <w:rPr>
          <w:color w:val="000000" w:themeColor="text1"/>
        </w:rPr>
        <w:fldChar w:fldCharType="begin"/>
      </w:r>
      <w:r w:rsidR="004765A2">
        <w:rPr>
          <w:color w:val="000000" w:themeColor="text1"/>
        </w:rPr>
        <w:instrText xml:space="preserve"> ADDIN ZOTERO_ITEM CSL_CITATION {"citationID":"na4pax0g","properties":{"formattedCitation":"(Jovel {\\i{}et al.}, 2016)","plainCitation":"(Jovel et al., 2016)","noteIndex":0},"citationItems":[{"id":"1BY60Z0f/xeHHiUKY","uris":["http://zotero.org/users/local/YOB362yk/items/DV27ZRII"],"itemData":{"id":1745,"type":"article-journal","abstract":"The advent of next generation sequencing (NGS) has enabled investigations of the gut microbiome with unprecedented resolution and throughput. This has stimulated the development of sophisticated bioinformatics tools to analyze the massive amounts of data generated. Researchers therefore need a clear understanding of the key concepts required for the design, execution and interpretation of NGS experiments on microbiomes. We conducted a literature review and used our own data to determine which approaches work best. The two main approaches for analyzing the microbiome, 16S ribosomal RNA (rRNA) gene amplicons and shotgun metagenomics, are illustrated with analyses of libraries designed to highlight their strengths and weaknesses. Several methods for taxonomic classification of bacterial sequences are discussed. We present simulations to assess the number of sequences that are required to perform reliable appraisals of bacterial community structure. To the extent that fluctuations in the diversity of gut bacterial populations correlate with health and disease, we emphasize various techniques for the analysis of bacterial communities within samples (α-diversity) and between samples (β-diversity). Finally, we demonstrate techniques to infer the metabolic capabilities of a bacteria community from these 16S and shotgun data.","container-title":"Frontiers in Microbiology","DOI":"10.3389/fmicb.2016.00459","ISSN":"1664-302X","journalAbbreviation":"Front Microbiol","note":"PMID: 27148170\nPMCID: PMC4837688","source":"PubMed Central","title":"Characterization of the Gut Microbiome Using 16S or Shotgun Metagenomics","URL":"https://www.ncbi.nlm.nih.gov/pmc/articles/PMC4837688/","volume":"7","author":[{"family":"Jovel","given":"Juan"},{"family":"Patterson","given":"Jordan"},{"family":"Wang","given":"Weiwei"},{"family":"Hotte","given":"Naomi"},{"family":"O'Keefe","given":"Sandra"},{"family":"Mitchel","given":"Troy"},{"family":"Perry","given":"Troy"},{"family":"Kao","given":"Dina"},{"family":"Mason","given":"Andrew L."},{"family":"Madsen","given":"Karen L."},{"family":"Wong","given":"Gane K.-S."}],"accessed":{"date-parts":[["2021",3,26]]},"issued":{"date-parts":[["2016",4,20]]}}}],"schema":"https://github.com/citation-style-language/schema/raw/master/csl-citation.json"} </w:instrText>
      </w:r>
      <w:r w:rsidR="0083285D" w:rsidRPr="003A137D">
        <w:rPr>
          <w:color w:val="000000" w:themeColor="text1"/>
        </w:rPr>
        <w:fldChar w:fldCharType="separate"/>
      </w:r>
      <w:r w:rsidR="00350DBF" w:rsidRPr="003A137D">
        <w:rPr>
          <w:color w:val="000000"/>
        </w:rPr>
        <w:t xml:space="preserve">(Jovel </w:t>
      </w:r>
      <w:r w:rsidR="00350DBF" w:rsidRPr="003A137D">
        <w:rPr>
          <w:i/>
          <w:iCs/>
          <w:color w:val="000000"/>
        </w:rPr>
        <w:lastRenderedPageBreak/>
        <w:t>et al.</w:t>
      </w:r>
      <w:r w:rsidR="00350DBF" w:rsidRPr="003A137D">
        <w:rPr>
          <w:color w:val="000000"/>
        </w:rPr>
        <w:t>, 2016)</w:t>
      </w:r>
      <w:r w:rsidR="0083285D" w:rsidRPr="003A137D">
        <w:rPr>
          <w:color w:val="000000" w:themeColor="text1"/>
        </w:rPr>
        <w:fldChar w:fldCharType="end"/>
      </w:r>
      <w:r w:rsidR="00C0014F" w:rsidRPr="003A137D">
        <w:rPr>
          <w:color w:val="000000" w:themeColor="text1"/>
        </w:rPr>
        <w:t>. The 16S rRNA</w:t>
      </w:r>
      <w:r w:rsidR="008B5A8E" w:rsidRPr="003A137D">
        <w:rPr>
          <w:color w:val="000000" w:themeColor="text1"/>
        </w:rPr>
        <w:t xml:space="preserve"> </w:t>
      </w:r>
      <w:r w:rsidRPr="003A137D">
        <w:rPr>
          <w:color w:val="000000" w:themeColor="text1"/>
        </w:rPr>
        <w:t>sequencing</w:t>
      </w:r>
      <w:r w:rsidR="009410DA" w:rsidRPr="003A137D">
        <w:rPr>
          <w:color w:val="000000" w:themeColor="text1"/>
        </w:rPr>
        <w:t>-</w:t>
      </w:r>
      <w:r w:rsidR="008B5A8E" w:rsidRPr="003A137D">
        <w:rPr>
          <w:color w:val="000000" w:themeColor="text1"/>
        </w:rPr>
        <w:t>based method</w:t>
      </w:r>
      <w:r w:rsidR="00C0014F" w:rsidRPr="003A137D">
        <w:rPr>
          <w:color w:val="000000" w:themeColor="text1"/>
        </w:rPr>
        <w:t xml:space="preserve"> </w:t>
      </w:r>
      <w:r w:rsidR="00242EFF" w:rsidRPr="003A137D">
        <w:rPr>
          <w:color w:val="000000" w:themeColor="text1"/>
        </w:rPr>
        <w:t xml:space="preserve">uses </w:t>
      </w:r>
      <w:r w:rsidR="00FA4E52" w:rsidRPr="003A137D">
        <w:rPr>
          <w:color w:val="000000" w:themeColor="text1"/>
        </w:rPr>
        <w:t>polymerase chain reaction (</w:t>
      </w:r>
      <w:r w:rsidR="00C0014F" w:rsidRPr="003A137D">
        <w:rPr>
          <w:color w:val="000000" w:themeColor="text1"/>
        </w:rPr>
        <w:t>PCR</w:t>
      </w:r>
      <w:r w:rsidR="00FA4E52" w:rsidRPr="003A137D">
        <w:rPr>
          <w:color w:val="000000" w:themeColor="text1"/>
        </w:rPr>
        <w:t>)</w:t>
      </w:r>
      <w:r w:rsidR="00C0014F" w:rsidRPr="003A137D">
        <w:rPr>
          <w:color w:val="000000" w:themeColor="text1"/>
        </w:rPr>
        <w:t xml:space="preserve"> to amplify hypervariable regions of bacterial 16S rRNA gene and compares these regions to a 16S reference </w:t>
      </w:r>
      <w:r w:rsidR="00A813A0" w:rsidRPr="003A137D">
        <w:rPr>
          <w:color w:val="000000" w:themeColor="text1"/>
        </w:rPr>
        <w:t>database (</w:t>
      </w:r>
      <w:r w:rsidR="00FE5C5D" w:rsidRPr="003A137D">
        <w:rPr>
          <w:color w:val="000000" w:themeColor="text1"/>
        </w:rPr>
        <w:t>DB</w:t>
      </w:r>
      <w:r w:rsidR="00A813A0" w:rsidRPr="003A137D">
        <w:rPr>
          <w:color w:val="000000" w:themeColor="text1"/>
        </w:rPr>
        <w:t>)</w:t>
      </w:r>
      <w:r w:rsidR="009410DA" w:rsidRPr="003A137D">
        <w:rPr>
          <w:color w:val="000000" w:themeColor="text1"/>
        </w:rPr>
        <w:t xml:space="preserve"> </w:t>
      </w:r>
      <w:r w:rsidR="00C0014F" w:rsidRPr="003A137D">
        <w:rPr>
          <w:color w:val="000000" w:themeColor="text1"/>
        </w:rPr>
        <w:fldChar w:fldCharType="begin"/>
      </w:r>
      <w:r w:rsidR="004765A2">
        <w:rPr>
          <w:color w:val="000000" w:themeColor="text1"/>
        </w:rPr>
        <w:instrText xml:space="preserve"> ADDIN ZOTERO_ITEM CSL_CITATION {"citationID":"vfrTbhcc","properties":{"formattedCitation":"(Johnson {\\i{}et al.}, 2019)","plainCitation":"(Johnson et al., 2019)","noteIndex":0},"citationItems":[{"id":"1BY60Z0f/hMrPrgdM","uris":["http://zotero.org/users/local/YOB362yk/items/ARYZ2HQM"],"itemData":{"id":1583,"type":"article-journal","abstract":"The 16S rRNA gene has been a mainstay of sequence-based bacterial analysis for decades. However, high-throughput sequencing of the full gene has only recently become a realistic prospect. Here, we use in silico and sequence-based experiments to critically re-evaluate the potential of the 16S gene to provide taxonomic resolution at species and strain level. We demonstrate that targeting of 16S variable regions with short-read sequencing platforms cannot achieve the taxonomic resolution afforded by sequencing the entire (~1500 bp) gene. We further demonstrate that full-length sequencing platforms are sufficiently accurate to resolve subtle nucleotide substitutions (but not insertions/deletions) that exist between intragenomic copies of the 16S gene. In consequence, we argue that modern analysis approaches must necessarily account for intragenomic variation between 16S gene copies. In particular, we demonstrate that appropriate treatment of full-length 16S intragenomic copy variants has the potential to provide taxonomic resolution of bacterial communities at species and strain level.","container-title":"Nature Communications","DOI":"10.1038/s41467-019-13036-1","ISSN":"2041-1723","issue":"1","language":"en","note":"number: 1\npublisher: Nature Publishing Group","page":"5029","source":"www.nature.com","title":"Evaluation of 16S rRNA gene sequencing for species and strain-level microbiome analysis","URL":"https://www.nature.com/articles/s41467-019-13036-1","volume":"10","author":[{"family":"Johnson","given":"Jethro S."},{"family":"Spakowicz","given":"Daniel J."},{"family":"Hong","given":"Bo-Young"},{"family":"Petersen","given":"Lauren M."},{"family":"Demkowicz","given":"Patrick"},{"family":"Chen","given":"Lei"},{"family":"Leopold","given":"Shana R."},{"family":"Hanson","given":"Blake M."},{"family":"Agresta","given":"Hanako O."},{"family":"Gerstein","given":"Mark"},{"family":"Sodergren","given":"Erica"},{"family":"Weinstock","given":"George M."}],"accessed":{"date-parts":[["2021",3,8]]},"issued":{"date-parts":[["2019",11,6]]}}}],"schema":"https://github.com/citation-style-language/schema/raw/master/csl-citation.json"} </w:instrText>
      </w:r>
      <w:r w:rsidR="00C0014F" w:rsidRPr="003A137D">
        <w:rPr>
          <w:color w:val="000000" w:themeColor="text1"/>
        </w:rPr>
        <w:fldChar w:fldCharType="separate"/>
      </w:r>
      <w:r w:rsidR="00350DBF" w:rsidRPr="003A137D">
        <w:rPr>
          <w:color w:val="000000"/>
        </w:rPr>
        <w:t xml:space="preserve">(Johnson </w:t>
      </w:r>
      <w:r w:rsidR="00350DBF" w:rsidRPr="003A137D">
        <w:rPr>
          <w:i/>
          <w:iCs/>
          <w:color w:val="000000"/>
        </w:rPr>
        <w:t>et al.</w:t>
      </w:r>
      <w:r w:rsidR="00350DBF" w:rsidRPr="003A137D">
        <w:rPr>
          <w:color w:val="000000"/>
        </w:rPr>
        <w:t>, 2019)</w:t>
      </w:r>
      <w:r w:rsidR="00C0014F" w:rsidRPr="003A137D">
        <w:rPr>
          <w:color w:val="000000" w:themeColor="text1"/>
        </w:rPr>
        <w:fldChar w:fldCharType="end"/>
      </w:r>
      <w:r w:rsidR="008B5A8E" w:rsidRPr="003A137D">
        <w:rPr>
          <w:color w:val="000000" w:themeColor="text1"/>
        </w:rPr>
        <w:t xml:space="preserve">. </w:t>
      </w:r>
      <w:r w:rsidR="00C0014F" w:rsidRPr="003A137D">
        <w:rPr>
          <w:color w:val="000000" w:themeColor="text1"/>
        </w:rPr>
        <w:t xml:space="preserve"> </w:t>
      </w:r>
      <w:r w:rsidR="00366132" w:rsidRPr="003A137D">
        <w:rPr>
          <w:color w:val="000000" w:themeColor="text1"/>
        </w:rPr>
        <w:t>In contrast, t</w:t>
      </w:r>
      <w:r w:rsidR="00C0014F" w:rsidRPr="003A137D">
        <w:rPr>
          <w:color w:val="000000" w:themeColor="text1"/>
        </w:rPr>
        <w:t>he shotgun metagenomic sequencing</w:t>
      </w:r>
      <w:r w:rsidR="009410DA" w:rsidRPr="003A137D">
        <w:rPr>
          <w:color w:val="000000" w:themeColor="text1"/>
        </w:rPr>
        <w:t>-based</w:t>
      </w:r>
      <w:r w:rsidR="00C0014F" w:rsidRPr="003A137D">
        <w:rPr>
          <w:color w:val="000000" w:themeColor="text1"/>
        </w:rPr>
        <w:t xml:space="preserve"> approach sequences all given DNA present in a sample </w:t>
      </w:r>
      <w:r w:rsidR="00C0014F" w:rsidRPr="003A137D">
        <w:rPr>
          <w:color w:val="000000" w:themeColor="text1"/>
        </w:rPr>
        <w:fldChar w:fldCharType="begin"/>
      </w:r>
      <w:r w:rsidR="004765A2">
        <w:rPr>
          <w:color w:val="000000" w:themeColor="text1"/>
        </w:rPr>
        <w:instrText xml:space="preserve"> ADDIN ZOTERO_ITEM CSL_CITATION {"citationID":"6kBrxVcs","properties":{"formattedCitation":"(Sharpton, 2014)","plainCitation":"(Sharpton, 2014)","noteIndex":0},"citationItems":[{"id":"1BY60Z0f/uYyLAVGa","uris":["http://zotero.org/users/local/YOB362yk/items/HC8KRIMR"],"itemData":{"id":1586,"type":"article-journal","abstract":"Environmental DNA sequencing has revealed the expansive biodiversity of microorganisms and clarified the relationship between host-associated microbial communities and host phenotype. Shotgun metagenomic DNA sequencing is a relatively new and powerful environmental sequencing approach that provides insight into community biodiversity and function. But, the analysis of metagenomic sequences is complicated due to the complex structure of the data. Fortunately, new tools and data resources have been developed to circumvent these complexities and allow researchers to determine which microbes are present in the community and what they might be doing. This review describes the analytical strategies and specific tools that can be applied to metagenomic data and the considerations and caveats associated with their use. Specifically, it documents how metagenomes can be analyzed to quantify community structure and diversity, assemble novel genomes, identify new taxa and genes, and determine which metabolic pathways are encoded in the community. It also discusses several methods that can be used compare metagenomes to identify taxa and functions that differentiate communities.","container-title":"Frontiers in Plant Science","DOI":"10.3389/fpls.2014.00209","ISSN":"1664-462X","journalAbbreviation":"Front Plant Sci","note":"PMID: 24982662\nPMCID: PMC4059276","source":"PubMed Central","title":"An introduction to the analysis of shotgun metagenomic data","URL":"https://www.ncbi.nlm.nih.gov/pmc/articles/PMC4059276/","volume":"5","author":[{"family":"Sharpton","given":"Thomas J."}],"accessed":{"date-parts":[["2021",3,8]]},"issued":{"date-parts":[["2014",6,16]]}}}],"schema":"https://github.com/citation-style-language/schema/raw/master/csl-citation.json"} </w:instrText>
      </w:r>
      <w:r w:rsidR="00C0014F" w:rsidRPr="003A137D">
        <w:rPr>
          <w:color w:val="000000" w:themeColor="text1"/>
        </w:rPr>
        <w:fldChar w:fldCharType="separate"/>
      </w:r>
      <w:r w:rsidR="00350DBF" w:rsidRPr="003A137D">
        <w:rPr>
          <w:color w:val="000000"/>
        </w:rPr>
        <w:t>(Sharpton, 2014)</w:t>
      </w:r>
      <w:r w:rsidR="00C0014F" w:rsidRPr="003A137D">
        <w:rPr>
          <w:color w:val="000000" w:themeColor="text1"/>
        </w:rPr>
        <w:fldChar w:fldCharType="end"/>
      </w:r>
      <w:r w:rsidR="009410DA" w:rsidRPr="003A137D">
        <w:rPr>
          <w:color w:val="000000" w:themeColor="text1"/>
        </w:rPr>
        <w:t>.</w:t>
      </w:r>
      <w:r w:rsidR="00C0014F" w:rsidRPr="003A137D">
        <w:rPr>
          <w:color w:val="000000" w:themeColor="text1"/>
        </w:rPr>
        <w:t xml:space="preserve"> </w:t>
      </w:r>
      <w:r w:rsidR="00431A2A" w:rsidRPr="003A137D">
        <w:rPr>
          <w:color w:val="000000" w:themeColor="text1"/>
        </w:rPr>
        <w:t>Although lower in cost</w:t>
      </w:r>
      <w:r w:rsidR="00A774DE" w:rsidRPr="003A137D">
        <w:rPr>
          <w:color w:val="000000" w:themeColor="text1"/>
        </w:rPr>
        <w:t xml:space="preserve"> </w:t>
      </w:r>
      <w:r w:rsidR="00C0014F" w:rsidRPr="003A137D">
        <w:rPr>
          <w:color w:val="000000" w:themeColor="text1"/>
        </w:rPr>
        <w:fldChar w:fldCharType="begin" w:fldLock="1"/>
      </w:r>
      <w:r w:rsidR="004765A2">
        <w:rPr>
          <w:color w:val="000000" w:themeColor="text1"/>
        </w:rPr>
        <w:instrText xml:space="preserve"> ADDIN ZOTERO_ITEM CSL_CITATION {"citationID":"pixCHAs9","properties":{"formattedCitation":"(Breitwieser, Lu and Salzberg, 2019)","plainCitation":"(Breitwieser, Lu and Salzberg, 2019)","noteIndex":0},"citationItems":[{"id":"1BY60Z0f/QPxKJPTa","uris":["http://www.mendeley.com/documents/?uuid=58638926-0542-30b9-8958-4941e0d05e90"],"itemData":{"DOI":"10.1093/bib/bbx120","ISSN":"1467-5463","abstract":"&lt;p&gt;Microbiome research has grown rapidly over the past decade, with a proliferation of new methods that seek to make sense of large, complex data sets. Here, we survey two of the primary types of methods for analyzing microbiome data: read classification and metagenomic assembly, and we review some of the challenges facing these methods. All of the methods rely on public genome databases, and we also discuss the content of these databases and how their quality has a direct impact on our ability to interpret a microbiome sample.&lt;/p&gt;","author":[{"dropping-particle":"","family":"Breitwieser","given":"Florian P","non-dropping-particle":"","parse-names":false,"suffix":""},{"dropping-particle":"","family":"Lu","given":"Jennifer","non-dropping-particle":"","parse-names":false,"suffix":""},{"dropping-particle":"","family":"Salzberg","given":"Steven L","non-dropping-particle":"","parse-names":false,"suffix":""}],"container-title":"Briefings in Bioinformatics","id":"ITEM-1","issue":"4","issued":{"date-parts":[["2019","7","19"]]},"page":"1125-1136","publisher":"Narnia","title":"A review of methods and databases for metagenomic classification and assembly","type":"article-journal","volume":"20"}}],"schema":"https://github.com/citation-style-language/schema/raw/master/csl-citation.json"} </w:instrText>
      </w:r>
      <w:r w:rsidR="00C0014F" w:rsidRPr="003A137D">
        <w:rPr>
          <w:color w:val="000000" w:themeColor="text1"/>
        </w:rPr>
        <w:fldChar w:fldCharType="separate"/>
      </w:r>
      <w:r w:rsidR="00350DBF" w:rsidRPr="003A137D">
        <w:rPr>
          <w:color w:val="000000"/>
        </w:rPr>
        <w:t>(Breitwieser, Lu and Salzberg, 2019)</w:t>
      </w:r>
      <w:r w:rsidR="00C0014F" w:rsidRPr="003A137D">
        <w:rPr>
          <w:color w:val="000000" w:themeColor="text1"/>
        </w:rPr>
        <w:fldChar w:fldCharType="end"/>
      </w:r>
      <w:r w:rsidR="00A774DE" w:rsidRPr="003A137D">
        <w:rPr>
          <w:color w:val="000000" w:themeColor="text1"/>
        </w:rPr>
        <w:t>,</w:t>
      </w:r>
      <w:r w:rsidR="00225128" w:rsidRPr="003A137D">
        <w:rPr>
          <w:color w:val="000000" w:themeColor="text1"/>
        </w:rPr>
        <w:t xml:space="preserve"> 16S rRNA markers are only available in the genomes of most bacteria and archaea</w:t>
      </w:r>
      <w:ins w:id="95" w:author="Liliana Salvador" w:date="2022-02-17T13:43:00Z">
        <w:r w:rsidR="00E13F51">
          <w:rPr>
            <w:color w:val="000000" w:themeColor="text1"/>
          </w:rPr>
          <w:t>,</w:t>
        </w:r>
      </w:ins>
      <w:r w:rsidR="00225128" w:rsidRPr="003A137D">
        <w:rPr>
          <w:color w:val="000000" w:themeColor="text1"/>
        </w:rPr>
        <w:t xml:space="preserve"> </w:t>
      </w:r>
      <w:ins w:id="96" w:author="Ruijie Xu" w:date="2022-02-01T16:07:00Z">
        <w:r w:rsidR="003B4FA7">
          <w:rPr>
            <w:color w:val="000000" w:themeColor="text1"/>
          </w:rPr>
          <w:t xml:space="preserve">and </w:t>
        </w:r>
      </w:ins>
      <w:ins w:id="97" w:author="Liliana Salvador" w:date="2022-02-17T13:43:00Z">
        <w:r w:rsidR="00E13F51">
          <w:rPr>
            <w:color w:val="000000" w:themeColor="text1"/>
          </w:rPr>
          <w:t xml:space="preserve">they </w:t>
        </w:r>
      </w:ins>
      <w:ins w:id="98" w:author="Ruijie Xu" w:date="2022-02-01T16:07:00Z">
        <w:r w:rsidR="003B4FA7">
          <w:rPr>
            <w:color w:val="000000" w:themeColor="text1"/>
          </w:rPr>
          <w:t>suffer</w:t>
        </w:r>
        <w:del w:id="99" w:author="Liliana Salvador" w:date="2022-02-17T13:43:00Z">
          <w:r w:rsidR="003B4FA7" w:rsidDel="00E13F51">
            <w:rPr>
              <w:color w:val="000000" w:themeColor="text1"/>
            </w:rPr>
            <w:delText>s</w:delText>
          </w:r>
        </w:del>
        <w:r w:rsidR="003B4FA7">
          <w:rPr>
            <w:color w:val="000000" w:themeColor="text1"/>
          </w:rPr>
          <w:t xml:space="preserve"> from primer </w:t>
        </w:r>
      </w:ins>
      <w:ins w:id="100" w:author="Ruijie Xu" w:date="2022-02-01T16:08:00Z">
        <w:r w:rsidR="007B57FD">
          <w:rPr>
            <w:color w:val="000000" w:themeColor="text1"/>
          </w:rPr>
          <w:t>amplification</w:t>
        </w:r>
      </w:ins>
      <w:ins w:id="101" w:author="Ruijie Xu" w:date="2022-02-01T16:07:00Z">
        <w:r w:rsidR="003B4FA7">
          <w:rPr>
            <w:color w:val="000000" w:themeColor="text1"/>
          </w:rPr>
          <w:t xml:space="preserve"> biases </w:t>
        </w:r>
      </w:ins>
      <w:r w:rsidR="00225128" w:rsidRPr="003A137D">
        <w:rPr>
          <w:color w:val="000000" w:themeColor="text1"/>
        </w:rPr>
        <w:fldChar w:fldCharType="begin" w:fldLock="1"/>
      </w:r>
      <w:r w:rsidR="004765A2">
        <w:rPr>
          <w:color w:val="000000" w:themeColor="text1"/>
        </w:rPr>
        <w:instrText xml:space="preserve"> ADDIN ZOTERO_ITEM CSL_CITATION {"citationID":"4T4643uJ","properties":{"formattedCitation":"(Woese, Kandlert and Wheelis, 1990; Janda and Abbott, 2007)","plainCitation":"(Woese, Kandlert and Wheelis, 1990; Janda and Abbott, 2007)","noteIndex":0},"citationItems":[{"id":"1BY60Z0f/iXuT9M8w","uris":["http://www.mendeley.com/documents/?uuid=2e19dc32-4682-3cd2-b2f7-49d1eba8af87"],"itemData":{"DOI":"10.1128/JCM.01228-07","ISSN":"00951137","PMID":"17626177","abstract":"The use of 16S rRNA gene sequences to study bacterial phylogeny and taxonomy has been by far the most common housekeeping genetic marker used for a number of reasons. These reasons include (i) its presence in almost all bacteria, often existing as a multigene family, or operons; (ii) the function of","author":[{"dropping-particle":"","family":"Janda","given":"J. Michael","non-dropping-particle":"","parse-names":false,"suffix":""},{"dropping-particle":"","family":"Abbott","given":"Sharon L.","non-dropping-particle":"","parse-names":false,"suffix":""}],"container-title":"Journal of Clinical Microbiology","id":"ITEM-1","issue":"9","issued":{"date-parts":[["2007","9","1"]]},"page":"2761-2764","publisher":"American Society for Microbiology Journals","title":"16S rRNA gene sequencing for bacterial identification in the diagnostic laboratory: Pluses, perils, and pitfalls","type":"article","volume":"45"}},{"id":"1BY60Z0f/PDnQJ1xj","uris":["http://zotero.org/users/local/YOB362yk/items/A83GDYGK"],"itemData":{"id":884,"type":"article-journal","abstract":"Molecular structures and sequences are generally more revealing of evolutionary relationships than are classical phenotypes (particularly so among microorganisms). Consequently, the basis for the definition of taxa has progressively shifted from the organismal to the cellular to the molecular level. Molecular comparisons show that life on this planet divides into three primary groupings, commonly known as the eubacteria, the archaebacteria, and the eukaryotes. The three are very dissimilar, the differences that separate them being of a more profound nature than the differences that separate typical kingdoms, such as animals and plants. Unfortunately, neither of the conventionally accepted views of the natural relationships among living systems-i.e., the five-kingdom taxonomy or the eukaryote-prokaryote dichotomy-reflects this primary tripartite division of the living world. To remedy this situation we propose that a formal system of organisms be established in which above the level of kingdom there exists a new taxon called a \"domain.\" Life on this planet would then be seen as comprising three domains, the Bacteria, the Ar-chaea, and the Eucarya, each containing two or more kingdoms. (The Eucarya, for example, contain Animalia, Plantae, Fungi, and a number of others yet to be defined.) Although taxonomic structure within the Bacteria and Eucarya is not treated herein, Archaea is formally subdivided into the two kingdoms Euryarchaeota (encompassing the methanogens and their phenotypically diverse relatives) and Crenarchaeota (comprising the relatively tight clustering of extremely ther-mophilic archaebacteria, whose general phenotype appears to resemble most the ancestral phenotype of the Archaea). Need for Restructuring Systematics Within the last decade it has become possible to trace evolutionary history back to the (most recent) common ancestor of all life, perhaps 3.5-4 billion years ago (1, 2). Prior to the mid 1970s evolutionary study had for all intents and purposes been confined to the metazoa and metaphyta, whose histories at best cover 20% of the total evolutionary time span. A sound basis for a natural taxonomy was provided in these cases by complex morphologies and a detailed fossil record. The evolution of the microbial world-whose history spans most ofthe planet's existence-was at that time beyond the biologist's purview, for, unlike their multicellular equivalents, microbial morphologies and other characteristics are too simple or uninterpretable to serve as the basis for a phylogenetically valid taxonomy (3, 4). The sequencing revolution, by making accessible the vast store of historical information contained in molecular sequences (5), has changed all that. As a result, the biologist finds that textbook descriptions of the basic organization of life have become outmoded and so, misleading. The time has come to bring formal taxonomy into line with the natural system emerging from molecular data. This revision, however, is not accomplished simply by emending the old system. Our present view of the basic organization of life is still largely steeped in the ancient notion that all living things are either plant or animal in nature. Unfortunately, this comfortable traditional dichotomy does not represent the true state of affairs. Thus, as a prerequisite to developing a proper natural system we have to divest ourselves of deeply ingrained, cherished assumptions, as regards both the fundamental organization of life and the basis for constructing a system of organisms. The system we develop will be one that is completely restructured at the highest levels. Haeckel in 1866 (6) formally challenged the aboriginal plant/animal division of the living world. He recognized that the single-celled forms, the protists, did not fit into either category; they must have arisen separately from both animals and plants. Haeckel saw the tree of life, therefore, as having three main branches, not two. Copeland (7) later split out a fourth main branch, a new kingdom accommodating the bacteria, and Whittaker (8) created a fifth, for the fungi. While Haeckel's original proposal and its two more recent refinements did away with the idea that animal/plant was the primary distinction, they left unchallenged the notion that it is a primary distinction (by representing it at the highest available taxonomic level). The last of these schemes (Whit-taker's), which divides the living world into Animalia, Plan-tae, Fungi, Protista, and Monera, is the most widely received view of the basic organization of life today (8, 9). It has been apparent for some time, however, that the five-kingdom scheme (and its predecessors) is not phyloge-netically correct, is not a natural system. There are sound logical grounds for presuming that the two eukaryotic microbial taxa (Protista and Fungi) are artificial. It is generally accepted that the metaphyta and metazoa evolved from unicellular eukaryotic ancestors; the extant groups of eu-karyotic microorganisms, therefore, comprise a series of lineages some (or many) of which greatly antedate the emergence of the Plantae and Animalia. This is confirmed by the fossil record, wherein recognizable eukaryotic unicells appear about 200 million years before the first primitive algae, and over a billion years before the first animals and higher plants (10). There are thus good reasons in principle to presume that the Protista and perhaps also the Fungi are paraphyletic at best. More seriously, in giving the kingdom Monera the same taxonomic rank as the Animalia, Plantae, Fungi, and Protista, the five-kingdom formulation ignores the fact that the differences between Monera (prokaryotes) and the four other kingdoms are far more significant, and of a qualitatively different nature, than the differences among these four. In tTo whom reprint requests should be addressed. 4576 The publication costs of this article were defrayed in part by page charge payment. This article must therefore be hereby marked \"advertisement\" in accordance with 18 U.S.C. §1734 solely to indicate this fact.","DOI":"10.1073/pnas.87.12.4576","note":"container-title: Proc. Nati. Acad. Sci. USA\nvolume: 87\nCitation Key: Woese1990","page":"4576-4579","title":"Towards a natural system of organisms: Proposal for the domains Archaea, Bacteria, and Eucarya","author":[{"family":"Woese","given":"Carl R"},{"family":"Kandlert","given":"Otto"},{"family":"Wheelis","given":"Mark L"}],"issued":{"date-parts":[["1990"]]}}}],"schema":"https://github.com/citation-style-language/schema/raw/master/csl-citation.json"} </w:instrText>
      </w:r>
      <w:r w:rsidR="00225128" w:rsidRPr="003A137D">
        <w:rPr>
          <w:color w:val="000000" w:themeColor="text1"/>
        </w:rPr>
        <w:fldChar w:fldCharType="separate"/>
      </w:r>
      <w:r w:rsidR="00350DBF" w:rsidRPr="003A137D">
        <w:rPr>
          <w:color w:val="000000"/>
        </w:rPr>
        <w:t>(Woese, Kandlert and Wheelis, 1990; Janda and Abbott, 2007)</w:t>
      </w:r>
      <w:r w:rsidR="00225128" w:rsidRPr="003A137D">
        <w:rPr>
          <w:color w:val="000000" w:themeColor="text1"/>
        </w:rPr>
        <w:fldChar w:fldCharType="end"/>
      </w:r>
      <w:r w:rsidR="00225128" w:rsidRPr="003A137D">
        <w:rPr>
          <w:color w:val="000000" w:themeColor="text1"/>
        </w:rPr>
        <w:t xml:space="preserve">.  </w:t>
      </w:r>
      <w:r w:rsidR="00C0014F" w:rsidRPr="003A137D">
        <w:rPr>
          <w:color w:val="000000" w:themeColor="text1"/>
        </w:rPr>
        <w:t xml:space="preserve">On the other hand, the taxonomical profiling of shotgun metagenomics sequencing data is done by comparison with a reference whole-genome </w:t>
      </w:r>
      <w:del w:id="102" w:author="Ruijie Xu" w:date="2022-02-01T15:14:00Z">
        <w:r w:rsidR="00CF184E" w:rsidRPr="003A137D" w:rsidDel="001F12F2">
          <w:rPr>
            <w:color w:val="000000" w:themeColor="text1"/>
          </w:rPr>
          <w:delText>database (</w:delText>
        </w:r>
      </w:del>
      <w:r w:rsidR="00FE5C5D" w:rsidRPr="003A137D">
        <w:rPr>
          <w:color w:val="000000" w:themeColor="text1"/>
        </w:rPr>
        <w:t>DB</w:t>
      </w:r>
      <w:del w:id="103" w:author="Ruijie Xu" w:date="2022-02-01T15:14:00Z">
        <w:r w:rsidR="00CF184E" w:rsidRPr="003A137D" w:rsidDel="001F12F2">
          <w:rPr>
            <w:color w:val="000000" w:themeColor="text1"/>
          </w:rPr>
          <w:delText>)</w:delText>
        </w:r>
      </w:del>
      <w:r w:rsidR="00C0014F" w:rsidRPr="003A137D">
        <w:rPr>
          <w:color w:val="000000" w:themeColor="text1"/>
        </w:rPr>
        <w:t xml:space="preserve">. Since the data contain all genetic information present in the sample, </w:t>
      </w:r>
      <w:r w:rsidR="00225128" w:rsidRPr="003A137D">
        <w:rPr>
          <w:color w:val="000000" w:themeColor="text1"/>
        </w:rPr>
        <w:t xml:space="preserve">this approach avoids the amplification biases observed in 16S rRNA sequencing </w:t>
      </w:r>
      <w:r w:rsidR="00225128" w:rsidRPr="003A137D">
        <w:rPr>
          <w:color w:val="000000" w:themeColor="text1"/>
        </w:rPr>
        <w:fldChar w:fldCharType="begin" w:fldLock="1"/>
      </w:r>
      <w:r w:rsidR="004765A2">
        <w:rPr>
          <w:color w:val="000000" w:themeColor="text1"/>
        </w:rPr>
        <w:instrText xml:space="preserve"> ADDIN ZOTERO_ITEM CSL_CITATION {"citationID":"a1i7aeimv2v","properties":{"formattedCitation":"(Fouhy {\\i{}et al.}, 2016; Ranjan {\\i{}et al.}, 2016)","plainCitation":"(Fouhy et al., 2016; Ranjan et al., 2016)","noteIndex":0},"citationItems":[{"id":"1BY60Z0f/CdHJfB06","uris":["http://www.mendeley.com/documents/?uuid=1a32b8d9-92ab-3f77-b7c2-e4cb7bf26358"],"itemData":{"DOI":"10.1016/J.BBRC.2015.12.083","ISSN":"0006-291X","abstract":"The human microbiome has emerged as a major player in regulating human health and disease. Translational studies of the microbiome have the potential to indicate clinical applications such as fecal transplants and probiotics. However, one major issue is accurate identification of microbes constituting the microbiota. Studies of the microbiome have frequently utilized sequencing of the conserved 16S ribosomal RNA (rRNA) gene. We present a comparative study of an alternative approach using whole genome shotgun sequencing (WGS). In the present study, we analyzed the human fecal microbiome compiling a total of 194.1 × 106 reads from a single sample using multiple sequencing methods and platforms. Specifically, after establishing the reproducibility of our methods with extensive multiplexing, we compared: 1) The 16S rRNA amplicon versus the WGS method, 2) the Illumina HiSeq versus MiSeq platforms, 3) the analysis of reads versus de novo assembled contigs, and 4) the effect of shorter versus longer reads. Our study demonstrates that whole genome shotgun sequencing has multiple advantages compared with the 16S amplicon method including enhanced detection of bacterial species, increased detection of diversity and increased prediction of genes. In addition, increased length, either due to longer reads or the assembly of contigs, improved the accuracy of species detection.","author":[{"dropping-particle":"","family":"Ranjan","given":"Ravi","non-dropping-particle":"","parse-names":false,"suffix":""},{"dropping-particle":"","family":"Rani","given":"Asha","non-dropping-particle":"","parse-names":false,"suffix":""},{"dropping-particle":"","family":"Metwally","given":"Ahmed","non-dropping-particle":"","parse-names":false,"suffix":""},{"dropping-particle":"","family":"McGee","given":"Halvor S.","non-dropping-particle":"","parse-names":false,"suffix":""},{"dropping-particle":"","family":"Perkins","given":"David L.","non-dropping-particle":"","parse-names":false,"suffix":""}],"container-title":"Biochemical and Biophysical Research Communications","id":"ITEM-1","issue":"4","issued":{"date-parts":[["2016","1","22"]]},"page":"967-977","publisher":"Academic Press","title":"Analysis of the microbiome: Advantages of whole genome shotgun versus 16S amplicon sequencing","type":"article-journal","volume":"469"}},{"id":2508,"uris":["http://zotero.org/users/8256916/items/4UYA7V7C"],"itemData":{"id":2508,"type":"article-journal","abstract":"Next-generation sequencing platforms have revolutionised our ability to investigate the microbiota composition of complex environments, frequently through 16S rRNA gene sequencing of the bacterial component of the community. Numerous factors, including DNA extraction method, primer sequences and sequencing platform employed, can affect the accuracy of the results achieved. The aim of this study was to determine the impact of these three factors on 16S rRNA gene sequencing results, using mock communities and mock community DNA.","container-title":"BMC Microbiology","DOI":"10.1186/s12866-016-0738-z","ISSN":"1471-2180","issue":"1","journalAbbreviation":"BMC Microbiology","page":"123","source":"BioMed Central","title":"16S rRNA gene sequencing of mock microbial populations- impact of DNA extraction method, primer choice and sequencing platform","URL":"https://doi.org/10.1186/s12866-016-0738-z","volume":"16","author":[{"family":"Fouhy","given":"Fiona"},{"family":"Clooney","given":"Adam G."},{"family":"Stanton","given":"Catherine"},{"family":"Claesson","given":"Marcus J."},{"family":"Cotter","given":"Paul D."}],"accessed":{"date-parts":[["2022",2,1]]},"issued":{"date-parts":[["2016",6,24]]}}}],"schema":"https://github.com/citation-style-language/schema/raw/master/csl-citation.json"} </w:instrText>
      </w:r>
      <w:r w:rsidR="00225128" w:rsidRPr="003A137D">
        <w:rPr>
          <w:color w:val="000000" w:themeColor="text1"/>
        </w:rPr>
        <w:fldChar w:fldCharType="separate"/>
      </w:r>
      <w:r w:rsidR="00CB52B4" w:rsidRPr="00CB52B4">
        <w:rPr>
          <w:rFonts w:ascii="Calibri" w:cs="Calibri"/>
          <w:color w:val="000000"/>
        </w:rPr>
        <w:t xml:space="preserve">(Fouhy </w:t>
      </w:r>
      <w:r w:rsidR="00CB52B4" w:rsidRPr="00CB52B4">
        <w:rPr>
          <w:rFonts w:ascii="Calibri" w:cs="Calibri"/>
          <w:i/>
          <w:iCs/>
          <w:color w:val="000000"/>
        </w:rPr>
        <w:t>et al.</w:t>
      </w:r>
      <w:r w:rsidR="00CB52B4" w:rsidRPr="00CB52B4">
        <w:rPr>
          <w:rFonts w:ascii="Calibri" w:cs="Calibri"/>
          <w:color w:val="000000"/>
        </w:rPr>
        <w:t xml:space="preserve">, 2016; Ranjan </w:t>
      </w:r>
      <w:r w:rsidR="00CB52B4" w:rsidRPr="00CB52B4">
        <w:rPr>
          <w:rFonts w:ascii="Calibri" w:cs="Calibri"/>
          <w:i/>
          <w:iCs/>
          <w:color w:val="000000"/>
        </w:rPr>
        <w:t>et al.</w:t>
      </w:r>
      <w:r w:rsidR="00CB52B4" w:rsidRPr="00CB52B4">
        <w:rPr>
          <w:rFonts w:ascii="Calibri" w:cs="Calibri"/>
          <w:color w:val="000000"/>
        </w:rPr>
        <w:t>, 2016)</w:t>
      </w:r>
      <w:r w:rsidR="00225128" w:rsidRPr="003A137D">
        <w:rPr>
          <w:color w:val="000000" w:themeColor="text1"/>
        </w:rPr>
        <w:fldChar w:fldCharType="end"/>
      </w:r>
      <w:ins w:id="104" w:author="Ruijie Xu" w:date="2022-02-01T16:11:00Z">
        <w:r w:rsidR="007B57FD">
          <w:rPr>
            <w:color w:val="000000" w:themeColor="text1"/>
          </w:rPr>
          <w:t xml:space="preserve"> and increase</w:t>
        </w:r>
      </w:ins>
      <w:ins w:id="105" w:author="Liliana Salvador" w:date="2022-02-17T13:46:00Z">
        <w:r w:rsidR="00E13F51">
          <w:rPr>
            <w:color w:val="000000" w:themeColor="text1"/>
          </w:rPr>
          <w:t>s</w:t>
        </w:r>
      </w:ins>
      <w:ins w:id="106" w:author="Ruijie Xu" w:date="2022-02-01T16:11:00Z">
        <w:r w:rsidR="007B57FD">
          <w:rPr>
            <w:color w:val="000000" w:themeColor="text1"/>
          </w:rPr>
          <w:t xml:space="preserve"> the resolution of microbial identification </w:t>
        </w:r>
      </w:ins>
      <w:r w:rsidR="007B57FD">
        <w:rPr>
          <w:color w:val="000000" w:themeColor="text1"/>
        </w:rPr>
        <w:fldChar w:fldCharType="begin"/>
      </w:r>
      <w:r w:rsidR="004765A2">
        <w:rPr>
          <w:color w:val="000000" w:themeColor="text1"/>
        </w:rPr>
        <w:instrText xml:space="preserve"> ADDIN ZOTERO_ITEM CSL_CITATION {"citationID":"a23qtvu9gac","properties":{"formattedCitation":"(Durazzi {\\i{}et al.}, 2021)","plainCitation":"(Durazzi et al., 2021)","noteIndex":0},"citationItems":[{"id":2511,"uris":["http://zotero.org/users/8256916/items/WNEMWIKQ"],"itemData":{"id":2511,"type":"article-journal","abstract":"In this paper we compared taxonomic results obtained by metataxonomics (16S rRNA gene sequencing) and metagenomics (whole shotgun metagenomic sequencing) to investigate their reliability for bacteria profiling, studying the chicken gut as a model system. The experimental conditions included two compartments of gastrointestinal tracts and two sampling times. We compared the relative abundance distributions obtained with the two sequencing strategies and then tested their capability to distinguish the experimental conditions. The results showed that 16S rRNA gene sequencing detects only part of the gut microbiota community revealed by shotgun sequencing. Specifically, when a sufficient number of reads is available, Shotgun sequencing has more power to identify less abundant taxa than 16S sequencing. Finally, we showed that the less abundant genera detected only by shotgun sequencing are biologically meaningful, being able to discriminate between the experimental conditions as much as the more abundant genera detected by both sequencing strategies.","container-title":"Scientific Reports","DOI":"10.1038/s41598-021-82726-y","ISSN":"2045-2322","issue":"1","journalAbbreviation":"Sci Rep","language":"en","note":"number: 1\npublisher: Nature Publishing Group","page":"3030","source":"www.nature.com","title":"Comparison between 16S rRNA and shotgun sequencing data for the taxonomic characterization of the gut microbiota","URL":"https://www.nature.com/articles/s41598-021-82726-y","volume":"11","author":[{"family":"Durazzi","given":"Francesco"},{"family":"Sala","given":"Claudia"},{"family":"Castellani","given":"Gastone"},{"family":"Manfreda","given":"Gerardo"},{"family":"Remondini","given":"Daniel"},{"family":"De Cesare","given":"Alessandra"}],"accessed":{"date-parts":[["2022",2,1]]},"issued":{"date-parts":[["2021",2,4]]}}}],"schema":"https://github.com/citation-style-language/schema/raw/master/csl-citation.json"} </w:instrText>
      </w:r>
      <w:r w:rsidR="007B57FD">
        <w:rPr>
          <w:color w:val="000000" w:themeColor="text1"/>
        </w:rPr>
        <w:fldChar w:fldCharType="separate"/>
      </w:r>
      <w:r w:rsidR="00CB52B4" w:rsidRPr="00CB52B4">
        <w:rPr>
          <w:rFonts w:ascii="Calibri" w:cs="Calibri"/>
          <w:color w:val="000000"/>
        </w:rPr>
        <w:t xml:space="preserve">(Durazzi </w:t>
      </w:r>
      <w:r w:rsidR="00CB52B4" w:rsidRPr="00CB52B4">
        <w:rPr>
          <w:rFonts w:ascii="Calibri" w:cs="Calibri"/>
          <w:i/>
          <w:iCs/>
          <w:color w:val="000000"/>
        </w:rPr>
        <w:t>et al.</w:t>
      </w:r>
      <w:r w:rsidR="00CB52B4" w:rsidRPr="00CB52B4">
        <w:rPr>
          <w:rFonts w:ascii="Calibri" w:cs="Calibri"/>
          <w:color w:val="000000"/>
        </w:rPr>
        <w:t>, 2021)</w:t>
      </w:r>
      <w:r w:rsidR="007B57FD">
        <w:rPr>
          <w:color w:val="000000" w:themeColor="text1"/>
        </w:rPr>
        <w:fldChar w:fldCharType="end"/>
      </w:r>
      <w:r w:rsidR="00225128" w:rsidRPr="003A137D">
        <w:rPr>
          <w:color w:val="000000" w:themeColor="text1"/>
        </w:rPr>
        <w:t xml:space="preserve">. </w:t>
      </w:r>
      <w:r w:rsidR="00C0014F" w:rsidRPr="003A137D">
        <w:rPr>
          <w:color w:val="000000" w:themeColor="text1"/>
        </w:rPr>
        <w:t xml:space="preserve">Most importantly, </w:t>
      </w:r>
      <w:r w:rsidR="00225128" w:rsidRPr="003A137D">
        <w:rPr>
          <w:color w:val="000000" w:themeColor="text1"/>
        </w:rPr>
        <w:t xml:space="preserve">it has </w:t>
      </w:r>
      <w:r w:rsidR="00242EFF" w:rsidRPr="003A137D">
        <w:rPr>
          <w:color w:val="000000" w:themeColor="text1"/>
        </w:rPr>
        <w:t>broa</w:t>
      </w:r>
      <w:r w:rsidR="00225128" w:rsidRPr="003A137D">
        <w:rPr>
          <w:color w:val="000000" w:themeColor="text1"/>
        </w:rPr>
        <w:t>der applications such as functional profiling and</w:t>
      </w:r>
      <w:r w:rsidR="00C0014F" w:rsidRPr="003A137D">
        <w:rPr>
          <w:color w:val="000000" w:themeColor="text1"/>
        </w:rPr>
        <w:t xml:space="preserve"> </w:t>
      </w:r>
      <w:del w:id="107" w:author="Liliana Salvador" w:date="2022-02-21T10:54:00Z">
        <w:r w:rsidR="00C0014F" w:rsidRPr="003A137D" w:rsidDel="00D40FDC">
          <w:rPr>
            <w:color w:val="000000" w:themeColor="text1"/>
          </w:rPr>
          <w:delText xml:space="preserve">allows for the </w:delText>
        </w:r>
      </w:del>
      <w:r w:rsidR="00C0014F" w:rsidRPr="003A137D">
        <w:rPr>
          <w:color w:val="000000" w:themeColor="text1"/>
        </w:rPr>
        <w:t xml:space="preserve">identification of viruses and other microorganisms with simple genomes </w:t>
      </w:r>
      <w:r w:rsidR="00C0014F" w:rsidRPr="003A137D">
        <w:rPr>
          <w:color w:val="000000" w:themeColor="text1"/>
        </w:rPr>
        <w:fldChar w:fldCharType="begin" w:fldLock="1"/>
      </w:r>
      <w:r w:rsidR="004765A2">
        <w:rPr>
          <w:color w:val="000000" w:themeColor="text1"/>
        </w:rPr>
        <w:instrText xml:space="preserve"> ADDIN ZOTERO_ITEM CSL_CITATION {"citationID":"CraFjYfj","properties":{"formattedCitation":"(Clark and Pazdernik, 2016)","plainCitation":"(Clark and Pazdernik, 2016)","noteIndex":0},"citationItems":[{"id":"1BY60Z0f/2RgsE5Kn","uris":["http://www.mendeley.com/documents/?uuid=2dea591c-8017-3b76-8661-a07add5b0dd3"],"itemData":{"DOI":"10.1016/B978-0-12-385015-7.00012-0","author":[{"dropping-particle":"","family":"Clark","given":"David P.","non-dropping-particle":"","parse-names":false,"suffix":""},{"dropping-particle":"","family":"Pazdernik","given":"Nanette J.","non-dropping-particle":"","parse-names":false,"suffix":""}],"container-title":"Biotechnology","id":"ITEM-1","issued":{"date-parts":[["2016","1","1"]]},"page":"393-418","publisher":"Elsevier","title":"Environmental Biotechnology","type":"chapter"}}],"schema":"https://github.com/citation-style-language/schema/raw/master/csl-citation.json"} </w:instrText>
      </w:r>
      <w:r w:rsidR="00C0014F" w:rsidRPr="003A137D">
        <w:rPr>
          <w:color w:val="000000" w:themeColor="text1"/>
        </w:rPr>
        <w:fldChar w:fldCharType="separate"/>
      </w:r>
      <w:r w:rsidR="00350DBF" w:rsidRPr="003A137D">
        <w:rPr>
          <w:color w:val="000000"/>
        </w:rPr>
        <w:t>(Clark and Pazdernik, 2016)</w:t>
      </w:r>
      <w:r w:rsidR="00C0014F" w:rsidRPr="003A137D">
        <w:rPr>
          <w:color w:val="000000" w:themeColor="text1"/>
        </w:rPr>
        <w:fldChar w:fldCharType="end"/>
      </w:r>
      <w:r w:rsidR="00225128" w:rsidRPr="003A137D">
        <w:rPr>
          <w:color w:val="000000" w:themeColor="text1"/>
        </w:rPr>
        <w:t>.</w:t>
      </w:r>
      <w:r w:rsidR="00C0014F" w:rsidRPr="003A137D">
        <w:rPr>
          <w:color w:val="000000" w:themeColor="text1"/>
        </w:rPr>
        <w:t xml:space="preserve"> </w:t>
      </w:r>
    </w:p>
    <w:p w14:paraId="6245AF1C" w14:textId="5CC24F59" w:rsidR="00C0014F" w:rsidRPr="003A137D" w:rsidRDefault="00C0014F" w:rsidP="0046408A">
      <w:pPr>
        <w:spacing w:line="480" w:lineRule="auto"/>
        <w:ind w:firstLine="720"/>
        <w:rPr>
          <w:color w:val="000000" w:themeColor="text1"/>
        </w:rPr>
      </w:pPr>
      <w:r w:rsidRPr="003A137D">
        <w:rPr>
          <w:color w:val="000000" w:themeColor="text1"/>
        </w:rPr>
        <w:t xml:space="preserve"> </w:t>
      </w:r>
      <w:del w:id="108" w:author="Ruijie Xu" w:date="2022-02-01T13:34:00Z">
        <w:r w:rsidRPr="003A137D" w:rsidDel="00FD536B">
          <w:rPr>
            <w:color w:val="000000" w:themeColor="text1"/>
          </w:rPr>
          <w:delText>Out of all c</w:delText>
        </w:r>
      </w:del>
      <w:ins w:id="109" w:author="Ruijie Xu" w:date="2022-02-01T13:34:00Z">
        <w:r w:rsidR="00FD536B">
          <w:rPr>
            <w:color w:val="000000" w:themeColor="text1"/>
          </w:rPr>
          <w:t>C</w:t>
        </w:r>
      </w:ins>
      <w:r w:rsidRPr="003A137D">
        <w:rPr>
          <w:color w:val="000000" w:themeColor="text1"/>
        </w:rPr>
        <w:t>urrently developed shotgun metagenome sequencing</w:t>
      </w:r>
      <w:r w:rsidR="006B3AA0" w:rsidRPr="003A137D">
        <w:rPr>
          <w:color w:val="000000" w:themeColor="text1"/>
        </w:rPr>
        <w:t>-</w:t>
      </w:r>
      <w:r w:rsidRPr="003A137D">
        <w:rPr>
          <w:color w:val="000000" w:themeColor="text1"/>
        </w:rPr>
        <w:t xml:space="preserve">based taxonomical profiling </w:t>
      </w:r>
      <w:del w:id="110" w:author="Ruijie Xu" w:date="2022-02-01T13:38:00Z">
        <w:r w:rsidRPr="003A137D" w:rsidDel="001D20AD">
          <w:rPr>
            <w:color w:val="000000" w:themeColor="text1"/>
          </w:rPr>
          <w:delText>tools</w:delText>
        </w:r>
      </w:del>
      <w:ins w:id="111" w:author="Ruijie Xu" w:date="2022-02-01T13:38:00Z">
        <w:r w:rsidR="001D20AD">
          <w:rPr>
            <w:color w:val="000000" w:themeColor="text1"/>
          </w:rPr>
          <w:t xml:space="preserve">software </w:t>
        </w:r>
      </w:ins>
      <w:ins w:id="112" w:author="Ruijie Xu" w:date="2022-02-01T13:34:00Z">
        <w:r w:rsidR="00FD536B">
          <w:rPr>
            <w:color w:val="000000" w:themeColor="text1"/>
          </w:rPr>
          <w:t>can be separated into two</w:t>
        </w:r>
      </w:ins>
      <w:ins w:id="113" w:author="Ruijie Xu" w:date="2022-02-01T13:35:00Z">
        <w:r w:rsidR="00FD536B">
          <w:rPr>
            <w:color w:val="000000" w:themeColor="text1"/>
          </w:rPr>
          <w:t xml:space="preserve"> groups</w:t>
        </w:r>
      </w:ins>
      <w:del w:id="114" w:author="Ruijie Xu" w:date="2022-02-01T13:34:00Z">
        <w:r w:rsidRPr="003A137D" w:rsidDel="00FD536B">
          <w:rPr>
            <w:color w:val="000000" w:themeColor="text1"/>
          </w:rPr>
          <w:delText xml:space="preserve">, Kraken2 </w:delText>
        </w:r>
        <w:r w:rsidRPr="003A137D" w:rsidDel="00FD536B">
          <w:rPr>
            <w:color w:val="000000" w:themeColor="text1"/>
          </w:rPr>
          <w:fldChar w:fldCharType="begin" w:fldLock="1"/>
        </w:r>
        <w:r w:rsidR="00506F24" w:rsidRPr="003A137D" w:rsidDel="00FD536B">
          <w:rPr>
            <w:color w:val="000000" w:themeColor="text1"/>
          </w:rPr>
          <w:delInstrText xml:space="preserve"> ADDIN ZOTERO_ITEM CSL_CITATION {"citationID":"utfB3VhP","properties":{"formattedCitation":"(Wood, Lu and Langmead, 2019)","plainCitation":"(Wood, Lu and Langmead, 2019)","noteIndex":0},"citationItems":[{"id":"y7Rngnif/Vuw1LnWe","uris":["http://www.mendeley.com/documents/?uuid=895646b5-c012-3db1-89f6-78a90e79cead"],"uri":["http://www.mendeley.com/documents/?uuid=895646b5-c012-3db1-89f6-78a90e79cead"],"itemData":{"DOI":"10.1186/s13059-019-1891-0","ISSN":"1474760X","PMID":"31779668","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author":[{"dropping-particle":"","family":"Wood","given":"Derrick E.","non-dropping-particle":"","parse-names":false,"suffix":""},{"dropping-particle":"","family":"Lu","given":"Jennifer","non-dropping-particle":"","parse-names":false,"suffix":""},{"dropping-particle":"","family":"Langmead","given":"Ben","non-dropping-particle":"","parse-names":false,"suffix":""}],"container-title":"Genome Biology","id":"ITEM-1","issued":{"date-parts":[["2019"]]},"title":"Improved metagenomic analysis with Kraken 2","type":"article-journal"}}],"schema":"https://github.com/citation-style-language/schema/raw/master/csl-citation.json"} </w:delInstrText>
        </w:r>
        <w:r w:rsidRPr="003A137D" w:rsidDel="00FD536B">
          <w:rPr>
            <w:color w:val="000000" w:themeColor="text1"/>
          </w:rPr>
          <w:fldChar w:fldCharType="separate"/>
        </w:r>
        <w:r w:rsidR="00350DBF" w:rsidRPr="003A137D" w:rsidDel="00FD536B">
          <w:rPr>
            <w:color w:val="000000"/>
          </w:rPr>
          <w:delText>(Wood, Lu and Langmead, 2019)</w:delText>
        </w:r>
        <w:r w:rsidRPr="003A137D" w:rsidDel="00FD536B">
          <w:rPr>
            <w:color w:val="000000" w:themeColor="text1"/>
          </w:rPr>
          <w:fldChar w:fldCharType="end"/>
        </w:r>
        <w:r w:rsidR="006B3AA0" w:rsidRPr="003A137D" w:rsidDel="00FD536B">
          <w:rPr>
            <w:color w:val="000000" w:themeColor="text1"/>
          </w:rPr>
          <w:delText xml:space="preserve">, </w:delText>
        </w:r>
        <w:r w:rsidRPr="003A137D" w:rsidDel="00FD536B">
          <w:rPr>
            <w:color w:val="000000" w:themeColor="text1"/>
          </w:rPr>
          <w:delText xml:space="preserve">CLARK </w:delText>
        </w:r>
        <w:r w:rsidRPr="003A137D" w:rsidDel="00FD536B">
          <w:rPr>
            <w:color w:val="000000" w:themeColor="text1"/>
          </w:rPr>
          <w:fldChar w:fldCharType="begin" w:fldLock="1"/>
        </w:r>
        <w:r w:rsidR="00506F24" w:rsidRPr="003A137D" w:rsidDel="00FD536B">
          <w:rPr>
            <w:color w:val="000000" w:themeColor="text1"/>
          </w:rPr>
          <w:delInstrText xml:space="preserve"> ADDIN ZOTERO_ITEM CSL_CITATION {"citationID":"xxJaNwq1","properties":{"formattedCitation":"(Ounit {\\i{}et al.}, 2015)","plainCitation":"(Ounit et al., 2015)","noteIndex":0},"citationItems":[{"id":"y7Rngnif/dnuf2NMH","uris":["http://www.mendeley.com/documents/?uuid=b8e0157b-25d1-3b62-8b1c-0a37083a9878"],"uri":["http://www.mendeley.com/documents/?uuid=b8e0157b-25d1-3b62-8b1c-0a37083a9878"],"itemData":{"DOI":"10.1186/s12864-015-1419-2","ISSN":"14712164","PMID":"25879410","abstract":"Background: The problem of supervised DNA sequence classification arises in several fields of computational molecular biology. Although this problem has been extensively studied, it is still computationally challenging due to size of the datasets that modern sequencing technologies can produce. Results: We introduce Clark a novel approach to classify metagenomic reads at the species or genus level with high accuracy and high speed. Extensive experimental results on various metagenomic samples show that the classification accuracy of Clark is better or comparable to the best state-of-the-art tools and it is significantly faster than any of its competitors. In its fastest single-threaded mode Clark classifies, with high accuracy, about 32 million metagenomic short reads per minute. Clark can also classify BAC clones or transcripts to chromosome arms and centromeric regions. Conclusions: Clark is a versatile, fast and accurate sequence classification method, especially useful for metagenomics and genomics applications.","author":[{"dropping-particle":"","family":"Ounit","given":"Rachid","non-dropping-particle":"","parse-names":false,"suffix":""},{"dropping-particle":"","family":"Wanamaker","given":"Steve","non-dropping-particle":"","parse-names":false,"suffix":""},{"dropping-particle":"","family":"Close","given":"Timothy J.","non-dropping-particle":"","parse-names":false,"suffix":""},{"dropping-particle":"","family":"Lonardi","given":"Stefano","non-dropping-particle":"","parse-names":false,"suffix":""}],"container-title":"BMC Genomics","id":"ITEM-1","issued":{"date-parts":[["2015"]]},"title":"CLARK: fast and accurate classification of metagenomic and genomic sequences using discriminative k-mers","type":"article-journal"}}],"schema":"https://github.com/citation-style-language/schema/raw/master/csl-citation.json"} </w:delInstrText>
        </w:r>
        <w:r w:rsidRPr="003A137D" w:rsidDel="00FD536B">
          <w:rPr>
            <w:color w:val="000000" w:themeColor="text1"/>
          </w:rPr>
          <w:fldChar w:fldCharType="separate"/>
        </w:r>
        <w:r w:rsidR="00350DBF" w:rsidRPr="003A137D" w:rsidDel="00FD536B">
          <w:rPr>
            <w:color w:val="000000"/>
          </w:rPr>
          <w:delText xml:space="preserve">(Ounit </w:delText>
        </w:r>
        <w:r w:rsidR="00350DBF" w:rsidRPr="003A137D" w:rsidDel="00FD536B">
          <w:rPr>
            <w:i/>
            <w:iCs/>
            <w:color w:val="000000"/>
          </w:rPr>
          <w:delText>et al.</w:delText>
        </w:r>
        <w:r w:rsidR="00350DBF" w:rsidRPr="003A137D" w:rsidDel="00FD536B">
          <w:rPr>
            <w:color w:val="000000"/>
          </w:rPr>
          <w:delText>, 2015)</w:delText>
        </w:r>
        <w:r w:rsidRPr="003A137D" w:rsidDel="00FD536B">
          <w:rPr>
            <w:color w:val="000000" w:themeColor="text1"/>
          </w:rPr>
          <w:fldChar w:fldCharType="end"/>
        </w:r>
        <w:r w:rsidRPr="003A137D" w:rsidDel="00FD536B">
          <w:rPr>
            <w:color w:val="000000" w:themeColor="text1"/>
          </w:rPr>
          <w:delText xml:space="preserve">, and </w:delText>
        </w:r>
        <w:r w:rsidR="00587076" w:rsidRPr="003A137D" w:rsidDel="00FD536B">
          <w:rPr>
            <w:color w:val="000000" w:themeColor="text1"/>
          </w:rPr>
          <w:delText>CLARK-s</w:delText>
        </w:r>
        <w:r w:rsidRPr="003A137D" w:rsidDel="00FD536B">
          <w:rPr>
            <w:color w:val="000000" w:themeColor="text1"/>
          </w:rPr>
          <w:delText xml:space="preserve"> </w:delText>
        </w:r>
        <w:r w:rsidRPr="003A137D" w:rsidDel="00FD536B">
          <w:rPr>
            <w:color w:val="000000" w:themeColor="text1"/>
          </w:rPr>
          <w:fldChar w:fldCharType="begin"/>
        </w:r>
        <w:r w:rsidR="00506F24" w:rsidRPr="003A137D" w:rsidDel="00FD536B">
          <w:rPr>
            <w:color w:val="000000" w:themeColor="text1"/>
          </w:rPr>
          <w:delInstrText xml:space="preserve"> ADDIN ZOTERO_ITEM CSL_CITATION {"citationID":"co5tsA9j","properties":{"formattedCitation":"(Ounit and Lonardi, 2016)","plainCitation":"(Ounit and Lonardi, 2016)","noteIndex":0},"citationItems":[{"id":"y7Rngnif/SD4OPsgj","uris":["http://zotero.org/users/local/YOB362yk/items/QWSK6SV8"],"uri":["http://zotero.org/users/local/YOB362yk/items/QWSK6SV8"],"itemData":{"id":894,"type":"article-journal","abstract":"The growing number of metagenomic studies in medicine and environmental sciences is creating increasing demands on the computational infrastructure designed to analyze these very large datasets. Often, the construction of ultra-fast and precise taxonomic classifiers can compromise on their sensitivity (i.e. the number of reads correctly classified). Here we introduce CLARK-S, a new software tool that can classify short reads with high precision, high sensitivity and high speed.","container-title":"Bioinformatics","DOI":"10.1093/bioinformatics/btw542","ISSN":"14602059","note":"PMID: 27540266\nCitation Key: Ounit2016","title":"Higher classification sensitivity of short metagenomic reads with CLARK-S","author":[{"family":"Ounit","given":"Rachid"},{"family":"Lonardi","given":"Stefano"}],"issued":{"date-parts":[["2016"]]}}}],"schema":"https://github.com/citation-style-language/schema/raw/master/csl-citation.json"} </w:delInstrText>
        </w:r>
        <w:r w:rsidRPr="003A137D" w:rsidDel="00FD536B">
          <w:rPr>
            <w:color w:val="000000" w:themeColor="text1"/>
          </w:rPr>
          <w:fldChar w:fldCharType="separate"/>
        </w:r>
        <w:r w:rsidR="00350DBF" w:rsidRPr="003A137D" w:rsidDel="00FD536B">
          <w:rPr>
            <w:color w:val="000000"/>
          </w:rPr>
          <w:delText>(Ounit and Lonardi, 2016)</w:delText>
        </w:r>
        <w:r w:rsidRPr="003A137D" w:rsidDel="00FD536B">
          <w:rPr>
            <w:color w:val="000000" w:themeColor="text1"/>
          </w:rPr>
          <w:fldChar w:fldCharType="end"/>
        </w:r>
      </w:del>
      <w:ins w:id="115" w:author="Liliana Salvador" w:date="2022-02-21T10:55:00Z">
        <w:r w:rsidR="00433D27">
          <w:rPr>
            <w:color w:val="000000" w:themeColor="text1"/>
          </w:rPr>
          <w:t>:</w:t>
        </w:r>
      </w:ins>
      <w:del w:id="116" w:author="Liliana Salvador" w:date="2022-02-21T10:54:00Z">
        <w:r w:rsidRPr="003A137D" w:rsidDel="00433D27">
          <w:rPr>
            <w:color w:val="000000" w:themeColor="text1"/>
          </w:rPr>
          <w:delText>,</w:delText>
        </w:r>
      </w:del>
      <w:ins w:id="117" w:author="Ruijie Xu" w:date="2022-02-01T13:37:00Z">
        <w:r w:rsidR="001D20AD">
          <w:rPr>
            <w:color w:val="000000" w:themeColor="text1"/>
          </w:rPr>
          <w:t xml:space="preserve"> the </w:t>
        </w:r>
      </w:ins>
      <w:ins w:id="118" w:author="Ruijie Xu" w:date="2022-02-01T13:39:00Z">
        <w:r w:rsidR="001D20AD">
          <w:rPr>
            <w:color w:val="000000" w:themeColor="text1"/>
          </w:rPr>
          <w:t xml:space="preserve">alignment-based </w:t>
        </w:r>
        <w:del w:id="119" w:author="Liliana Salvador" w:date="2022-02-21T10:55:00Z">
          <w:r w:rsidR="001D20AD" w:rsidDel="00433D27">
            <w:rPr>
              <w:color w:val="000000" w:themeColor="text1"/>
            </w:rPr>
            <w:delText xml:space="preserve">software </w:delText>
          </w:r>
        </w:del>
        <w:r w:rsidR="001D20AD">
          <w:rPr>
            <w:color w:val="000000" w:themeColor="text1"/>
          </w:rPr>
          <w:t>and the alignment</w:t>
        </w:r>
      </w:ins>
      <w:ins w:id="120" w:author="Liliana Salvador" w:date="2022-02-17T13:49:00Z">
        <w:r w:rsidR="00E13F51">
          <w:rPr>
            <w:color w:val="000000" w:themeColor="text1"/>
          </w:rPr>
          <w:t>-</w:t>
        </w:r>
      </w:ins>
      <w:ins w:id="121" w:author="Ruijie Xu" w:date="2022-02-01T13:39:00Z">
        <w:del w:id="122" w:author="Liliana Salvador" w:date="2022-02-17T13:49:00Z">
          <w:r w:rsidR="001D20AD" w:rsidDel="00E13F51">
            <w:rPr>
              <w:color w:val="000000" w:themeColor="text1"/>
            </w:rPr>
            <w:delText xml:space="preserve"> </w:delText>
          </w:r>
        </w:del>
        <w:r w:rsidR="001D20AD">
          <w:rPr>
            <w:color w:val="000000" w:themeColor="text1"/>
          </w:rPr>
          <w:t xml:space="preserve">free software. </w:t>
        </w:r>
      </w:ins>
      <w:ins w:id="123" w:author="Liliana Salvador" w:date="2022-02-17T13:56:00Z">
        <w:r w:rsidR="00E13F51">
          <w:rPr>
            <w:color w:val="000000" w:themeColor="text1"/>
          </w:rPr>
          <w:t>A</w:t>
        </w:r>
      </w:ins>
      <w:ins w:id="124" w:author="Ruijie Xu" w:date="2022-02-01T13:40:00Z">
        <w:del w:id="125" w:author="Liliana Salvador" w:date="2022-02-17T13:56:00Z">
          <w:r w:rsidR="001D20AD" w:rsidDel="00E13F51">
            <w:rPr>
              <w:color w:val="000000" w:themeColor="text1"/>
            </w:rPr>
            <w:delText>The a</w:delText>
          </w:r>
        </w:del>
        <w:r w:rsidR="001D20AD">
          <w:rPr>
            <w:color w:val="000000" w:themeColor="text1"/>
          </w:rPr>
          <w:t>lignment</w:t>
        </w:r>
      </w:ins>
      <w:ins w:id="126" w:author="Ruijie Xu" w:date="2022-02-01T13:43:00Z">
        <w:r w:rsidR="00537B08">
          <w:rPr>
            <w:color w:val="000000" w:themeColor="text1"/>
          </w:rPr>
          <w:t>-</w:t>
        </w:r>
      </w:ins>
      <w:ins w:id="127" w:author="Ruijie Xu" w:date="2022-02-01T13:40:00Z">
        <w:r w:rsidR="001D20AD">
          <w:rPr>
            <w:color w:val="000000" w:themeColor="text1"/>
          </w:rPr>
          <w:t>based software</w:t>
        </w:r>
      </w:ins>
      <w:ins w:id="128" w:author="Ruijie Xu" w:date="2022-02-01T13:43:00Z">
        <w:r w:rsidR="00537B08">
          <w:rPr>
            <w:color w:val="000000" w:themeColor="text1"/>
          </w:rPr>
          <w:t xml:space="preserve">, </w:t>
        </w:r>
      </w:ins>
      <w:ins w:id="129" w:author="Ruijie Xu" w:date="2022-02-01T13:44:00Z">
        <w:r w:rsidR="00537B08">
          <w:rPr>
            <w:color w:val="000000" w:themeColor="text1"/>
          </w:rPr>
          <w:t xml:space="preserve">including </w:t>
        </w:r>
      </w:ins>
      <w:ins w:id="130" w:author="Ruijie Xu" w:date="2022-02-01T13:45:00Z">
        <w:r w:rsidR="00537B08">
          <w:rPr>
            <w:color w:val="000000" w:themeColor="text1"/>
          </w:rPr>
          <w:t>BLAST</w:t>
        </w:r>
      </w:ins>
      <w:ins w:id="131" w:author="Ruijie Xu" w:date="2022-02-01T14:29:00Z">
        <w:r w:rsidR="00172FB0">
          <w:rPr>
            <w:color w:val="000000" w:themeColor="text1"/>
          </w:rPr>
          <w:t>N</w:t>
        </w:r>
      </w:ins>
      <w:ins w:id="132" w:author="Ruijie Xu" w:date="2022-02-01T13:50:00Z">
        <w:r w:rsidR="00047CD0">
          <w:rPr>
            <w:color w:val="000000" w:themeColor="text1"/>
          </w:rPr>
          <w:t xml:space="preserve"> </w:t>
        </w:r>
      </w:ins>
      <w:r w:rsidR="00047CD0">
        <w:rPr>
          <w:color w:val="000000" w:themeColor="text1"/>
        </w:rPr>
        <w:fldChar w:fldCharType="begin"/>
      </w:r>
      <w:r w:rsidR="004765A2">
        <w:rPr>
          <w:color w:val="000000" w:themeColor="text1"/>
        </w:rPr>
        <w:instrText xml:space="preserve"> ADDIN ZOTERO_ITEM CSL_CITATION {"citationID":"atqrv6es1q","properties":{"formattedCitation":"(Altschul {\\i{}et al.}, 1990; Johnson {\\i{}et al.}, 2008; Camacho {\\i{}et al.}, 2009)","plainCitation":"(Altschul et al., 1990; Johnson et al., 2008; Camacho et al., 2009)","noteIndex":0},"citationItems":[{"id":2475,"uris":["http://zotero.org/users/8256916/items/5KZN5AZV"],"itemData":{"id":2475,"type":"article-journal","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container-title":"Journal of Molecular Biology","DOI":"10.1016/S0022-2836(05)80360-2","ISSN":"0022-2836","issue":"3","journalAbbreviation":"Journal of Molecular Biology","language":"en","page":"403-410","source":"ScienceDirect","title":"Basic local alignment search tool","URL":"https://www.sciencedirect.com/science/article/pii/S0022283605803602","volume":"215","author":[{"family":"Altschul","given":"Stephen F."},{"family":"Gish","given":"Warren"},{"family":"Miller","given":"Webb"},{"family":"Myers","given":"Eugene W."},{"family":"Lipman","given":"David J."}],"accessed":{"date-parts":[["2022",2,1]]},"issued":{"date-parts":[["1990",10,5]]}}},{"id":412,"uris":["http://zotero.org/users/8256916/items/AIT9AIMN"],"itemData":{"id":412,"type":"article-journal","abstract":"Basic Local Alignment Search Tool (BLAST) is a sequence similarity search program. The public interface of BLAST, http://www.ncbi.nlm.nih.gov/blast, at the NCBI website has recently been reengineered to improve usability and performance. Key new features include simplified search forms, improved navigation, a list of recent BLAST results, saved search strategies and a documentation directory. Here, we describe the BLAST web application's new features, explain design decisions and outline plans for future improvement.","container-title":"Nucleic acids research","DOI":"10.1093/nar/gkn201","ISSN":"13624962","note":"PMID: 18440982","title":"NCBI BLAST: a better web interface.","author":[{"family":"Johnson","given":"Mark"},{"family":"Zaretskaya","given":"Irena"},{"family":"Raytselis","given":"Yan"},{"family":"Merezhuk","given":"Yuri"},{"family":"McGinnis","given":"Scott"},{"family":"Madden","given":"Thomas L."}],"issued":{"date-parts":[["2008"]]}}},{"id":413,"uris":["http://zotero.org/users/8256916/items/FMK2ALRU"],"itemData":{"id":413,"type":"article-journal","abstract":"Background: 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Results: We describe features and improvements of rewritten BLAST software and introduce new command-line applications. Long query sequences are broken into chunks for processing, in some cases leading to dramatically shorter run times. For long database sequences, it is possible to retrieve only the relevant parts of the sequence, reducing CPU time and memory usage for searches of short queries against databases of contigs or chromosomes. The program can now retrieve masking information for database sequences from the BLAST databases. A new modular software library can now access subject sequence data from arbitrary data sources. We introduce several new features, including strategy files that allow a user to save and reuse their favorite set of options. The strategy files can be uploaded to and downloaded from the NCBI BLAST web site.Conclusion: The new BLAST command-line applications, compared to the current BLAST tools, demonstrate substantial speed improvements for long queries as well as chromosome length database sequences. We have also improved the user interface of the command-line applications. © 2009 Camacho et al; licensee BioMed Central Ltd.","container-title":"BMC Bioinformatics","DOI":"10.1186/1471-2105-10-421","ISSN":"14712105","note":"PMID: 20003500","title":"BLAST+: Architecture and applications","author":[{"family":"Camacho","given":"Christiam"},{"family":"Coulouris","given":"George"},{"family":"Avagyan","given":"Vahram"},{"family":"Ma","given":"Ning"},{"family":"Papadopoulos","given":"Jason"},{"family":"Bealer","given":"Kevin"},{"family":"Madden","given":"Thomas L."}],"issued":{"date-parts":[["2009"]]}}}],"schema":"https://github.com/citation-style-language/schema/raw/master/csl-citation.json"} </w:instrText>
      </w:r>
      <w:r w:rsidR="00047CD0">
        <w:rPr>
          <w:color w:val="000000" w:themeColor="text1"/>
        </w:rPr>
        <w:fldChar w:fldCharType="separate"/>
      </w:r>
      <w:r w:rsidR="00CB52B4" w:rsidRPr="00CB52B4">
        <w:rPr>
          <w:rFonts w:ascii="Calibri" w:cs="Calibri"/>
          <w:color w:val="000000"/>
        </w:rPr>
        <w:t xml:space="preserve">(Altschul </w:t>
      </w:r>
      <w:r w:rsidR="00CB52B4" w:rsidRPr="00CB52B4">
        <w:rPr>
          <w:rFonts w:ascii="Calibri" w:cs="Calibri"/>
          <w:i/>
          <w:iCs/>
          <w:color w:val="000000"/>
        </w:rPr>
        <w:t>et al.</w:t>
      </w:r>
      <w:r w:rsidR="00CB52B4" w:rsidRPr="00CB52B4">
        <w:rPr>
          <w:rFonts w:ascii="Calibri" w:cs="Calibri"/>
          <w:color w:val="000000"/>
        </w:rPr>
        <w:t xml:space="preserve">, 1990; Johnson </w:t>
      </w:r>
      <w:r w:rsidR="00CB52B4" w:rsidRPr="00CB52B4">
        <w:rPr>
          <w:rFonts w:ascii="Calibri" w:cs="Calibri"/>
          <w:i/>
          <w:iCs/>
          <w:color w:val="000000"/>
        </w:rPr>
        <w:t>et al.</w:t>
      </w:r>
      <w:r w:rsidR="00CB52B4" w:rsidRPr="00CB52B4">
        <w:rPr>
          <w:rFonts w:ascii="Calibri" w:cs="Calibri"/>
          <w:color w:val="000000"/>
        </w:rPr>
        <w:t xml:space="preserve">, 2008; Camacho </w:t>
      </w:r>
      <w:r w:rsidR="00CB52B4" w:rsidRPr="00CB52B4">
        <w:rPr>
          <w:rFonts w:ascii="Calibri" w:cs="Calibri"/>
          <w:i/>
          <w:iCs/>
          <w:color w:val="000000"/>
        </w:rPr>
        <w:t>et al.</w:t>
      </w:r>
      <w:r w:rsidR="00CB52B4" w:rsidRPr="00CB52B4">
        <w:rPr>
          <w:rFonts w:ascii="Calibri" w:cs="Calibri"/>
          <w:color w:val="000000"/>
        </w:rPr>
        <w:t>, 2009)</w:t>
      </w:r>
      <w:r w:rsidR="00047CD0">
        <w:rPr>
          <w:color w:val="000000" w:themeColor="text1"/>
        </w:rPr>
        <w:fldChar w:fldCharType="end"/>
      </w:r>
      <w:r w:rsidR="00172FB0">
        <w:rPr>
          <w:color w:val="000000" w:themeColor="text1"/>
        </w:rPr>
        <w:t xml:space="preserve">, which aligns </w:t>
      </w:r>
      <w:ins w:id="133" w:author="Ruijie Xu" w:date="2022-02-01T14:30:00Z">
        <w:r w:rsidR="00172FB0">
          <w:rPr>
            <w:color w:val="000000" w:themeColor="text1"/>
          </w:rPr>
          <w:t xml:space="preserve">sequences </w:t>
        </w:r>
      </w:ins>
      <w:r w:rsidR="00172FB0">
        <w:rPr>
          <w:color w:val="000000" w:themeColor="text1"/>
        </w:rPr>
        <w:t xml:space="preserve">at </w:t>
      </w:r>
      <w:ins w:id="134" w:author="Liliana Salvador" w:date="2022-02-17T13:55:00Z">
        <w:r w:rsidR="00E13F51">
          <w:rPr>
            <w:color w:val="000000" w:themeColor="text1"/>
          </w:rPr>
          <w:t xml:space="preserve">the </w:t>
        </w:r>
      </w:ins>
      <w:ins w:id="135" w:author="Ruijie Xu" w:date="2022-02-01T15:01:00Z">
        <w:r w:rsidR="006A0C17">
          <w:rPr>
            <w:color w:val="000000" w:themeColor="text1"/>
          </w:rPr>
          <w:t xml:space="preserve">nucleotide </w:t>
        </w:r>
      </w:ins>
      <w:del w:id="136" w:author="Ruijie Xu" w:date="2022-02-01T15:01:00Z">
        <w:r w:rsidR="00172FB0" w:rsidDel="006A0C17">
          <w:rPr>
            <w:color w:val="000000" w:themeColor="text1"/>
          </w:rPr>
          <w:delText xml:space="preserve">the DNA </w:delText>
        </w:r>
      </w:del>
      <w:r w:rsidR="00172FB0">
        <w:rPr>
          <w:color w:val="000000" w:themeColor="text1"/>
        </w:rPr>
        <w:t>level,</w:t>
      </w:r>
      <w:ins w:id="137" w:author="Ruijie Xu" w:date="2022-02-01T13:49:00Z">
        <w:r w:rsidR="00047CD0">
          <w:rPr>
            <w:color w:val="000000" w:themeColor="text1"/>
          </w:rPr>
          <w:t xml:space="preserve"> </w:t>
        </w:r>
      </w:ins>
      <w:ins w:id="138" w:author="Ruijie Xu" w:date="2022-02-01T13:45:00Z">
        <w:r w:rsidR="00537B08">
          <w:rPr>
            <w:color w:val="000000" w:themeColor="text1"/>
          </w:rPr>
          <w:t>and Diamond</w:t>
        </w:r>
      </w:ins>
      <w:ins w:id="139" w:author="Ruijie Xu" w:date="2022-02-01T13:50:00Z">
        <w:r w:rsidR="00047CD0">
          <w:rPr>
            <w:color w:val="000000" w:themeColor="text1"/>
          </w:rPr>
          <w:t xml:space="preserve"> </w:t>
        </w:r>
      </w:ins>
      <w:r w:rsidR="00047CD0">
        <w:rPr>
          <w:color w:val="000000" w:themeColor="text1"/>
        </w:rPr>
        <w:fldChar w:fldCharType="begin"/>
      </w:r>
      <w:r w:rsidR="004765A2">
        <w:rPr>
          <w:color w:val="000000" w:themeColor="text1"/>
        </w:rPr>
        <w:instrText xml:space="preserve"> ADDIN ZOTERO_ITEM CSL_CITATION {"citationID":"af0n7ttbsk","properties":{"formattedCitation":"(Buchfink, Xie and Huson, 2015)","plainCitation":"(Buchfink, Xie and Huson, 2015)","noteIndex":0},"citationItems":[{"id":2478,"uris":["http://zotero.org/users/8256916/items/9QPFIXK6"],"itemData":{"id":2478,"type":"article-journal","abstract":"The alignment of sequencing reads against a protein reference database is a major computational bottleneck in metagenomics and data-intensive evolutionary projects. Although recent tools offer improved performance over the gold standard BLASTX, they exhibit only a modest speedup or low sensitivity. We introduce DIAMOND, an open-source algorithm based on double indexing that is 20,000 times faster than BLASTX on short reads and has a similar degree of sensitivity.","container-title":"Nature Methods","DOI":"10.1038/nmeth.3176","ISSN":"1548-7105","issue":"1","journalAbbreviation":"Nat Methods","language":"eng","note":"PMID: 25402007","page":"59-60","source":"PubMed","title":"Fast and sensitive protein alignment using DIAMOND","volume":"12","author":[{"family":"Buchfink","given":"Benjamin"},{"family":"Xie","given":"Chao"},{"family":"Huson","given":"Daniel H."}],"issued":{"date-parts":[["2015",1]]}}}],"schema":"https://github.com/citation-style-language/schema/raw/master/csl-citation.json"} </w:instrText>
      </w:r>
      <w:r w:rsidR="00047CD0">
        <w:rPr>
          <w:color w:val="000000" w:themeColor="text1"/>
        </w:rPr>
        <w:fldChar w:fldCharType="separate"/>
      </w:r>
      <w:r w:rsidR="00CB52B4" w:rsidRPr="00CB52B4">
        <w:rPr>
          <w:rFonts w:ascii="Calibri" w:cs="Calibri"/>
          <w:color w:val="000000"/>
        </w:rPr>
        <w:t>(Buchfink, Xie and Huson, 2015)</w:t>
      </w:r>
      <w:r w:rsidR="00047CD0">
        <w:rPr>
          <w:color w:val="000000" w:themeColor="text1"/>
        </w:rPr>
        <w:fldChar w:fldCharType="end"/>
      </w:r>
      <w:ins w:id="140" w:author="Ruijie Xu" w:date="2022-02-01T13:45:00Z">
        <w:r w:rsidR="00537B08">
          <w:rPr>
            <w:color w:val="000000" w:themeColor="text1"/>
          </w:rPr>
          <w:t xml:space="preserve">, </w:t>
        </w:r>
      </w:ins>
      <w:ins w:id="141" w:author="Ruijie Xu" w:date="2022-02-01T14:30:00Z">
        <w:r w:rsidR="00172FB0">
          <w:rPr>
            <w:color w:val="000000" w:themeColor="text1"/>
          </w:rPr>
          <w:t xml:space="preserve">which </w:t>
        </w:r>
        <w:r w:rsidR="00DB4AE0">
          <w:rPr>
            <w:color w:val="000000" w:themeColor="text1"/>
          </w:rPr>
          <w:t xml:space="preserve">aligns </w:t>
        </w:r>
      </w:ins>
      <w:ins w:id="142" w:author="Liliana Salvador" w:date="2022-02-17T13:56:00Z">
        <w:r w:rsidR="00E13F51">
          <w:rPr>
            <w:color w:val="000000" w:themeColor="text1"/>
          </w:rPr>
          <w:t xml:space="preserve">sequences </w:t>
        </w:r>
      </w:ins>
      <w:ins w:id="143" w:author="Ruijie Xu" w:date="2022-02-01T14:31:00Z">
        <w:r w:rsidR="00DB4AE0">
          <w:rPr>
            <w:color w:val="000000" w:themeColor="text1"/>
          </w:rPr>
          <w:t>at the protein level</w:t>
        </w:r>
      </w:ins>
      <w:ins w:id="144" w:author="Ruijie Xu" w:date="2022-02-01T14:30:00Z">
        <w:r w:rsidR="00172FB0">
          <w:rPr>
            <w:color w:val="000000" w:themeColor="text1"/>
          </w:rPr>
          <w:t>,</w:t>
        </w:r>
      </w:ins>
      <w:ins w:id="145" w:author="Ruijie Xu" w:date="2022-02-01T14:31:00Z">
        <w:r w:rsidR="00DB4AE0">
          <w:rPr>
            <w:color w:val="000000" w:themeColor="text1"/>
          </w:rPr>
          <w:t xml:space="preserve"> </w:t>
        </w:r>
      </w:ins>
      <w:ins w:id="146" w:author="Liliana Salvador" w:date="2022-02-21T10:58:00Z">
        <w:r w:rsidR="00433D27">
          <w:rPr>
            <w:color w:val="000000" w:themeColor="text1"/>
          </w:rPr>
          <w:t>have</w:t>
        </w:r>
      </w:ins>
      <w:ins w:id="147" w:author="Liliana Salvador" w:date="2022-02-18T06:25:00Z">
        <w:r w:rsidR="00E13F51">
          <w:rPr>
            <w:color w:val="000000" w:themeColor="text1"/>
          </w:rPr>
          <w:t xml:space="preserve"> high sensitivity</w:t>
        </w:r>
      </w:ins>
      <w:ins w:id="148" w:author="Liliana Salvador" w:date="2022-02-21T10:58:00Z">
        <w:r w:rsidR="00433D27">
          <w:rPr>
            <w:color w:val="000000" w:themeColor="text1"/>
          </w:rPr>
          <w:t xml:space="preserve"> and</w:t>
        </w:r>
      </w:ins>
      <w:ins w:id="149" w:author="Liliana Salvador" w:date="2022-02-21T12:31:00Z">
        <w:r w:rsidR="009B3208">
          <w:rPr>
            <w:color w:val="000000" w:themeColor="text1"/>
          </w:rPr>
          <w:t xml:space="preserve"> </w:t>
        </w:r>
      </w:ins>
      <w:ins w:id="150" w:author="Ruijie Xu" w:date="2022-02-01T13:52:00Z">
        <w:r w:rsidR="00047CD0">
          <w:rPr>
            <w:color w:val="000000" w:themeColor="text1"/>
          </w:rPr>
          <w:t>ha</w:t>
        </w:r>
      </w:ins>
      <w:ins w:id="151" w:author="Liliana Salvador" w:date="2022-02-17T13:56:00Z">
        <w:r w:rsidR="00E13F51">
          <w:rPr>
            <w:color w:val="000000" w:themeColor="text1"/>
          </w:rPr>
          <w:t>ve</w:t>
        </w:r>
      </w:ins>
      <w:ins w:id="152" w:author="Ruijie Xu" w:date="2022-02-01T13:52:00Z">
        <w:del w:id="153" w:author="Liliana Salvador" w:date="2022-02-17T13:56:00Z">
          <w:r w:rsidR="00047CD0" w:rsidDel="00E13F51">
            <w:rPr>
              <w:color w:val="000000" w:themeColor="text1"/>
            </w:rPr>
            <w:delText>s</w:delText>
          </w:r>
        </w:del>
        <w:r w:rsidR="00047CD0">
          <w:rPr>
            <w:color w:val="000000" w:themeColor="text1"/>
          </w:rPr>
          <w:t xml:space="preserve"> been </w:t>
        </w:r>
      </w:ins>
      <w:ins w:id="154" w:author="Ruijie Xu" w:date="2022-02-01T15:13:00Z">
        <w:r w:rsidR="001F12F2">
          <w:rPr>
            <w:color w:val="000000" w:themeColor="text1"/>
          </w:rPr>
          <w:t>used as the</w:t>
        </w:r>
      </w:ins>
      <w:ins w:id="155" w:author="Ruijie Xu" w:date="2022-02-01T13:52:00Z">
        <w:r w:rsidR="00047CD0">
          <w:rPr>
            <w:color w:val="000000" w:themeColor="text1"/>
          </w:rPr>
          <w:t xml:space="preserve"> standard for metagenomics profiling</w:t>
        </w:r>
        <w:del w:id="156" w:author="Liliana Salvador" w:date="2022-02-18T06:27:00Z">
          <w:r w:rsidR="00047CD0" w:rsidDel="00E13F51">
            <w:rPr>
              <w:color w:val="000000" w:themeColor="text1"/>
            </w:rPr>
            <w:delText xml:space="preserve"> </w:delText>
          </w:r>
        </w:del>
      </w:ins>
      <w:ins w:id="157" w:author="Ruijie Xu" w:date="2022-02-01T13:54:00Z">
        <w:del w:id="158" w:author="Liliana Salvador" w:date="2022-02-18T06:27:00Z">
          <w:r w:rsidR="00693C8E" w:rsidDel="00E13F51">
            <w:rPr>
              <w:color w:val="000000" w:themeColor="text1"/>
            </w:rPr>
            <w:delText>due to their high sensitivity</w:delText>
          </w:r>
        </w:del>
      </w:ins>
      <w:ins w:id="159" w:author="Ruijie Xu" w:date="2022-02-01T14:26:00Z">
        <w:del w:id="160" w:author="Liliana Salvador" w:date="2022-02-18T06:27:00Z">
          <w:r w:rsidR="00172FB0" w:rsidDel="00E13F51">
            <w:rPr>
              <w:color w:val="000000" w:themeColor="text1"/>
            </w:rPr>
            <w:delText xml:space="preserve"> </w:delText>
          </w:r>
        </w:del>
      </w:ins>
      <w:ins w:id="161" w:author="Ruijie Xu" w:date="2022-02-01T13:53:00Z">
        <w:r w:rsidR="00047CD0">
          <w:rPr>
            <w:color w:val="000000" w:themeColor="text1"/>
          </w:rPr>
          <w:t>.</w:t>
        </w:r>
      </w:ins>
      <w:ins w:id="162" w:author="Ruijie Xu" w:date="2022-02-01T13:56:00Z">
        <w:r w:rsidR="00693C8E">
          <w:rPr>
            <w:color w:val="000000" w:themeColor="text1"/>
          </w:rPr>
          <w:t xml:space="preserve"> </w:t>
        </w:r>
      </w:ins>
      <w:ins w:id="163" w:author="Liliana Salvador" w:date="2022-02-18T06:25:00Z">
        <w:r w:rsidR="00E13F51">
          <w:rPr>
            <w:color w:val="000000" w:themeColor="text1"/>
          </w:rPr>
          <w:t>However</w:t>
        </w:r>
      </w:ins>
      <w:ins w:id="164" w:author="Ruijie Xu" w:date="2022-02-01T13:56:00Z">
        <w:del w:id="165" w:author="Liliana Salvador" w:date="2022-02-18T06:27:00Z">
          <w:r w:rsidR="00693C8E" w:rsidDel="00E13F51">
            <w:rPr>
              <w:color w:val="000000" w:themeColor="text1"/>
            </w:rPr>
            <w:delText>W</w:delText>
          </w:r>
        </w:del>
      </w:ins>
      <w:ins w:id="166" w:author="Ruijie Xu" w:date="2022-02-01T13:55:00Z">
        <w:del w:id="167" w:author="Liliana Salvador" w:date="2022-02-18T06:27:00Z">
          <w:r w:rsidR="00693C8E" w:rsidDel="00E13F51">
            <w:rPr>
              <w:color w:val="000000" w:themeColor="text1"/>
            </w:rPr>
            <w:delText>ith</w:delText>
          </w:r>
        </w:del>
        <w:del w:id="168" w:author="Liliana Salvador" w:date="2022-02-21T10:58:00Z">
          <w:r w:rsidR="00693C8E" w:rsidDel="00433D27">
            <w:rPr>
              <w:color w:val="000000" w:themeColor="text1"/>
            </w:rPr>
            <w:delText xml:space="preserve"> the high sen</w:delText>
          </w:r>
        </w:del>
      </w:ins>
      <w:ins w:id="169" w:author="Ruijie Xu" w:date="2022-02-01T13:56:00Z">
        <w:del w:id="170" w:author="Liliana Salvador" w:date="2022-02-21T10:58:00Z">
          <w:r w:rsidR="00693C8E" w:rsidDel="00433D27">
            <w:rPr>
              <w:color w:val="000000" w:themeColor="text1"/>
            </w:rPr>
            <w:delText>siti</w:delText>
          </w:r>
        </w:del>
      </w:ins>
      <w:ins w:id="171" w:author="Ruijie Xu" w:date="2022-02-01T16:13:00Z">
        <w:del w:id="172" w:author="Liliana Salvador" w:date="2022-02-21T10:58:00Z">
          <w:r w:rsidR="00D1066B" w:rsidDel="00433D27">
            <w:rPr>
              <w:color w:val="000000" w:themeColor="text1"/>
            </w:rPr>
            <w:delText>vit</w:delText>
          </w:r>
        </w:del>
      </w:ins>
      <w:ins w:id="173" w:author="Ruijie Xu" w:date="2022-02-01T13:56:00Z">
        <w:del w:id="174" w:author="Liliana Salvador" w:date="2022-02-21T10:58:00Z">
          <w:r w:rsidR="00693C8E" w:rsidDel="00433D27">
            <w:rPr>
              <w:color w:val="000000" w:themeColor="text1"/>
            </w:rPr>
            <w:delText>y</w:delText>
          </w:r>
        </w:del>
        <w:r w:rsidR="00693C8E">
          <w:rPr>
            <w:color w:val="000000" w:themeColor="text1"/>
          </w:rPr>
          <w:t xml:space="preserve">, </w:t>
        </w:r>
      </w:ins>
      <w:ins w:id="175" w:author="Ruijie Xu" w:date="2022-02-01T13:53:00Z">
        <w:r w:rsidR="00693C8E">
          <w:rPr>
            <w:color w:val="000000" w:themeColor="text1"/>
          </w:rPr>
          <w:t>the</w:t>
        </w:r>
      </w:ins>
      <w:ins w:id="176" w:author="Ruijie Xu" w:date="2022-02-01T13:55:00Z">
        <w:r w:rsidR="00693C8E">
          <w:rPr>
            <w:color w:val="000000" w:themeColor="text1"/>
          </w:rPr>
          <w:t xml:space="preserve">se </w:t>
        </w:r>
        <w:del w:id="177" w:author="Liliana Salvador" w:date="2022-02-21T12:58:00Z">
          <w:r w:rsidR="00693C8E" w:rsidDel="004C1A45">
            <w:rPr>
              <w:color w:val="000000" w:themeColor="text1"/>
            </w:rPr>
            <w:delText xml:space="preserve">alignment-based </w:delText>
          </w:r>
        </w:del>
        <w:r w:rsidR="00693C8E">
          <w:rPr>
            <w:color w:val="000000" w:themeColor="text1"/>
          </w:rPr>
          <w:t xml:space="preserve">software </w:t>
        </w:r>
        <w:del w:id="178" w:author="Liliana Salvador" w:date="2022-02-21T10:58:00Z">
          <w:r w:rsidR="00693C8E" w:rsidDel="00433D27">
            <w:rPr>
              <w:color w:val="000000" w:themeColor="text1"/>
            </w:rPr>
            <w:delText xml:space="preserve">also </w:delText>
          </w:r>
        </w:del>
        <w:del w:id="179" w:author="Liliana Salvador" w:date="2022-02-21T10:59:00Z">
          <w:r w:rsidR="00693C8E" w:rsidDel="00433D27">
            <w:rPr>
              <w:color w:val="000000" w:themeColor="text1"/>
            </w:rPr>
            <w:delText>suffer</w:delText>
          </w:r>
        </w:del>
        <w:del w:id="180" w:author="Liliana Salvador" w:date="2022-02-18T06:25:00Z">
          <w:r w:rsidR="00693C8E" w:rsidDel="00E13F51">
            <w:rPr>
              <w:color w:val="000000" w:themeColor="text1"/>
            </w:rPr>
            <w:delText>s</w:delText>
          </w:r>
        </w:del>
        <w:del w:id="181" w:author="Liliana Salvador" w:date="2022-02-21T10:59:00Z">
          <w:r w:rsidR="00693C8E" w:rsidDel="00433D27">
            <w:rPr>
              <w:color w:val="000000" w:themeColor="text1"/>
            </w:rPr>
            <w:delText xml:space="preserve"> from </w:delText>
          </w:r>
        </w:del>
      </w:ins>
      <w:ins w:id="182" w:author="Ruijie Xu" w:date="2022-02-01T13:56:00Z">
        <w:del w:id="183" w:author="Liliana Salvador" w:date="2022-02-21T10:59:00Z">
          <w:r w:rsidR="00693C8E" w:rsidDel="00433D27">
            <w:rPr>
              <w:color w:val="000000" w:themeColor="text1"/>
            </w:rPr>
            <w:delText>a large trade-off in the</w:delText>
          </w:r>
        </w:del>
      </w:ins>
      <w:ins w:id="184" w:author="Liliana Salvador" w:date="2022-02-21T10:59:00Z">
        <w:r w:rsidR="00433D27">
          <w:rPr>
            <w:color w:val="000000" w:themeColor="text1"/>
          </w:rPr>
          <w:t>require large</w:t>
        </w:r>
      </w:ins>
      <w:ins w:id="185" w:author="Ruijie Xu" w:date="2022-02-01T13:56:00Z">
        <w:r w:rsidR="00693C8E">
          <w:rPr>
            <w:color w:val="000000" w:themeColor="text1"/>
          </w:rPr>
          <w:t xml:space="preserve"> </w:t>
        </w:r>
      </w:ins>
      <w:ins w:id="186" w:author="Liliana Salvador" w:date="2022-02-21T12:58:00Z">
        <w:r w:rsidR="004C1A45">
          <w:rPr>
            <w:color w:val="000000" w:themeColor="text1"/>
          </w:rPr>
          <w:t xml:space="preserve">amount of </w:t>
        </w:r>
      </w:ins>
      <w:ins w:id="187" w:author="Ruijie Xu" w:date="2022-02-01T13:56:00Z">
        <w:r w:rsidR="00693C8E">
          <w:rPr>
            <w:color w:val="000000" w:themeColor="text1"/>
          </w:rPr>
          <w:t xml:space="preserve">time and computational resources </w:t>
        </w:r>
      </w:ins>
      <w:ins w:id="188" w:author="Ruijie Xu" w:date="2022-02-01T13:57:00Z">
        <w:del w:id="189" w:author="Liliana Salvador" w:date="2022-02-21T12:58:00Z">
          <w:r w:rsidR="00693C8E" w:rsidDel="004C1A45">
            <w:rPr>
              <w:color w:val="000000" w:themeColor="text1"/>
            </w:rPr>
            <w:delText xml:space="preserve">they require </w:delText>
          </w:r>
        </w:del>
        <w:r w:rsidR="00693C8E">
          <w:rPr>
            <w:color w:val="000000" w:themeColor="text1"/>
          </w:rPr>
          <w:t xml:space="preserve">to build </w:t>
        </w:r>
      </w:ins>
      <w:ins w:id="190" w:author="Liliana Salvador" w:date="2022-02-21T12:59:00Z">
        <w:r w:rsidR="00B47E95">
          <w:rPr>
            <w:color w:val="000000" w:themeColor="text1"/>
          </w:rPr>
          <w:t xml:space="preserve">genome </w:t>
        </w:r>
      </w:ins>
      <w:proofErr w:type="spellStart"/>
      <w:ins w:id="191" w:author="Ruijie Xu" w:date="2022-02-01T13:57:00Z">
        <w:r w:rsidR="00693C8E">
          <w:rPr>
            <w:color w:val="000000" w:themeColor="text1"/>
          </w:rPr>
          <w:t>alignement</w:t>
        </w:r>
      </w:ins>
      <w:ins w:id="192" w:author="Liliana Salvador" w:date="2022-02-21T12:58:00Z">
        <w:r w:rsidR="00B47E95">
          <w:rPr>
            <w:color w:val="000000" w:themeColor="text1"/>
          </w:rPr>
          <w:t>s</w:t>
        </w:r>
      </w:ins>
      <w:proofErr w:type="spellEnd"/>
      <w:ins w:id="193" w:author="Liliana Salvador" w:date="2022-02-21T12:59:00Z">
        <w:r w:rsidR="00B47E95">
          <w:rPr>
            <w:color w:val="000000" w:themeColor="text1"/>
          </w:rPr>
          <w:t xml:space="preserve"> for </w:t>
        </w:r>
      </w:ins>
      <w:ins w:id="194" w:author="Liliana Salvador" w:date="2022-02-21T13:00:00Z">
        <w:r w:rsidR="00B47E95">
          <w:rPr>
            <w:color w:val="000000" w:themeColor="text1"/>
          </w:rPr>
          <w:t>the</w:t>
        </w:r>
      </w:ins>
      <w:ins w:id="195" w:author="Liliana Salvador" w:date="2022-02-21T12:59:00Z">
        <w:r w:rsidR="00B47E95">
          <w:rPr>
            <w:color w:val="000000" w:themeColor="text1"/>
          </w:rPr>
          <w:t xml:space="preserve"> high number of</w:t>
        </w:r>
      </w:ins>
      <w:ins w:id="196" w:author="Ruijie Xu" w:date="2022-02-01T13:57:00Z">
        <w:del w:id="197" w:author="Liliana Salvador" w:date="2022-02-21T12:59:00Z">
          <w:r w:rsidR="00693C8E" w:rsidDel="00B47E95">
            <w:rPr>
              <w:color w:val="000000" w:themeColor="text1"/>
            </w:rPr>
            <w:delText xml:space="preserve"> for the amount of</w:delText>
          </w:r>
        </w:del>
        <w:r w:rsidR="00693C8E">
          <w:rPr>
            <w:color w:val="000000" w:themeColor="text1"/>
          </w:rPr>
          <w:t xml:space="preserve"> sequences</w:t>
        </w:r>
      </w:ins>
      <w:ins w:id="198" w:author="Liliana Salvador" w:date="2022-02-21T12:59:00Z">
        <w:r w:rsidR="00B47E95">
          <w:rPr>
            <w:color w:val="000000" w:themeColor="text1"/>
          </w:rPr>
          <w:t xml:space="preserve"> usually</w:t>
        </w:r>
      </w:ins>
      <w:ins w:id="199" w:author="Ruijie Xu" w:date="2022-02-01T13:57:00Z">
        <w:r w:rsidR="00693C8E">
          <w:rPr>
            <w:color w:val="000000" w:themeColor="text1"/>
          </w:rPr>
          <w:t xml:space="preserve"> involve</w:t>
        </w:r>
      </w:ins>
      <w:ins w:id="200" w:author="Ruijie Xu" w:date="2022-02-01T13:58:00Z">
        <w:r w:rsidR="00693C8E">
          <w:rPr>
            <w:color w:val="000000" w:themeColor="text1"/>
          </w:rPr>
          <w:t>d in</w:t>
        </w:r>
      </w:ins>
      <w:ins w:id="201" w:author="Ruijie Xu" w:date="2022-02-01T13:56:00Z">
        <w:r w:rsidR="00693C8E">
          <w:rPr>
            <w:color w:val="000000" w:themeColor="text1"/>
          </w:rPr>
          <w:t xml:space="preserve"> metagenomics profiling</w:t>
        </w:r>
      </w:ins>
      <w:ins w:id="202" w:author="Ruijie Xu" w:date="2022-02-01T14:01:00Z">
        <w:r w:rsidR="00410271">
          <w:rPr>
            <w:color w:val="000000" w:themeColor="text1"/>
          </w:rPr>
          <w:t xml:space="preserve"> </w:t>
        </w:r>
      </w:ins>
      <w:ins w:id="203" w:author="Liliana Salvador" w:date="2022-02-21T13:00:00Z">
        <w:r w:rsidR="00B47E95">
          <w:rPr>
            <w:color w:val="000000" w:themeColor="text1"/>
          </w:rPr>
          <w:t xml:space="preserve">studies </w:t>
        </w:r>
      </w:ins>
      <w:r w:rsidR="00410271">
        <w:rPr>
          <w:color w:val="000000" w:themeColor="text1"/>
        </w:rPr>
        <w:fldChar w:fldCharType="begin"/>
      </w:r>
      <w:r w:rsidR="004765A2">
        <w:rPr>
          <w:color w:val="000000" w:themeColor="text1"/>
        </w:rPr>
        <w:instrText xml:space="preserve"> ADDIN ZOTERO_ITEM CSL_CITATION {"citationID":"a8un3ivfm0","properties":{"formattedCitation":"(Cannings, 2004; Zielezinski {\\i{}et al.}, 2017)","plainCitation":"(Cannings, 2004; Zielezinski et al., 2017)","noteIndex":0},"citationItems":[{"id":2483,"uris":["http://zotero.org/users/8256916/items/A9RRVGEF"],"itemData":{"id":2483,"type":"article-journal","container-title":"Heredity","DOI":"10.1038/sj.hdy.6800368","ISSN":"1365-2540","issue":"1","language":"en","note":"number: 1\npublisher: Nature Publishing Group","page":"51-51","source":"www.nature.com","title":"Mathematical and Statistical Methods for Genetic Analysis (2nd ed)","URL":"https://www.nature.com/articles/6800368","volume":"92","author":[{"family":"Cannings","given":"C."}],"accessed":{"date-parts":[["2022",2,1]]},"issued":{"date-parts":[["2004",1]]}}},{"id":2480,"uris":["http://zotero.org/users/8256916/items/X7SDB3EY"],"itemData":{"id":2480,"type":"article-journal","abstract":"Alignment-free sequence analyses have been applied to problems ranging from whole-genome phylogeny to the classification of protein families, identification of horizontally transferred genes, and detection of recombined sequences. The strength of these methods makes them particularly useful for next-generation sequencing data processing and analysis. However, many researchers are unclear about how these methods work, how they compare to alignment-based methods, and what their potential is for use for their research. We address these questions and provide a guide to the currently available alignment-free sequence analysis tools.","container-title":"Genome Biology","DOI":"10.1186/s13059-017-1319-7","ISSN":"1474-760X","issue":"1","journalAbbreviation":"Genome Biology","page":"186","source":"BioMed Central","title":"Alignment-free sequence comparison: benefits, applications, and tools","title-short":"Alignment-free sequence comparison","URL":"https://doi.org/10.1186/s13059-017-1319-7","volume":"18","author":[{"family":"Zielezinski","given":"Andrzej"},{"family":"Vinga","given":"Susana"},{"family":"Almeida","given":"Jonas"},{"family":"Karlowski","given":"Wojciech M."}],"accessed":{"date-parts":[["2022",2,1]]},"issued":{"date-parts":[["2017",10,3]]}}}],"schema":"https://github.com/citation-style-language/schema/raw/master/csl-citation.json"} </w:instrText>
      </w:r>
      <w:r w:rsidR="00410271">
        <w:rPr>
          <w:color w:val="000000" w:themeColor="text1"/>
        </w:rPr>
        <w:fldChar w:fldCharType="separate"/>
      </w:r>
      <w:r w:rsidR="00CB52B4" w:rsidRPr="00CB52B4">
        <w:rPr>
          <w:rFonts w:ascii="Calibri" w:cs="Calibri"/>
          <w:color w:val="000000"/>
        </w:rPr>
        <w:t xml:space="preserve">(Cannings, 2004; Zielezinski </w:t>
      </w:r>
      <w:r w:rsidR="00CB52B4" w:rsidRPr="00CB52B4">
        <w:rPr>
          <w:rFonts w:ascii="Calibri" w:cs="Calibri"/>
          <w:i/>
          <w:iCs/>
          <w:color w:val="000000"/>
        </w:rPr>
        <w:t>et al.</w:t>
      </w:r>
      <w:r w:rsidR="00CB52B4" w:rsidRPr="00CB52B4">
        <w:rPr>
          <w:rFonts w:ascii="Calibri" w:cs="Calibri"/>
          <w:color w:val="000000"/>
        </w:rPr>
        <w:t>, 2017)</w:t>
      </w:r>
      <w:r w:rsidR="00410271">
        <w:rPr>
          <w:color w:val="000000" w:themeColor="text1"/>
        </w:rPr>
        <w:fldChar w:fldCharType="end"/>
      </w:r>
      <w:ins w:id="204" w:author="Ruijie Xu" w:date="2022-02-01T13:56:00Z">
        <w:r w:rsidR="00693C8E">
          <w:rPr>
            <w:color w:val="000000" w:themeColor="text1"/>
          </w:rPr>
          <w:t>.</w:t>
        </w:r>
      </w:ins>
      <w:ins w:id="205" w:author="Ruijie Xu" w:date="2022-02-01T13:58:00Z">
        <w:r w:rsidR="00410271">
          <w:rPr>
            <w:color w:val="000000" w:themeColor="text1"/>
          </w:rPr>
          <w:t xml:space="preserve"> </w:t>
        </w:r>
      </w:ins>
      <w:del w:id="206" w:author="Ruijie Xu" w:date="2022-02-01T13:38:00Z">
        <w:r w:rsidRPr="003A137D" w:rsidDel="001D20AD">
          <w:rPr>
            <w:color w:val="000000" w:themeColor="text1"/>
          </w:rPr>
          <w:delText xml:space="preserve"> </w:delText>
        </w:r>
      </w:del>
      <w:ins w:id="207" w:author="Ruijie Xu" w:date="2022-02-01T14:02:00Z">
        <w:r w:rsidR="00410271">
          <w:rPr>
            <w:color w:val="000000" w:themeColor="text1"/>
          </w:rPr>
          <w:t>Furthermore, recent investigations in alignment-based</w:t>
        </w:r>
      </w:ins>
      <w:ins w:id="208" w:author="Ruijie Xu" w:date="2022-02-01T14:03:00Z">
        <w:r w:rsidR="00410271">
          <w:rPr>
            <w:color w:val="000000" w:themeColor="text1"/>
          </w:rPr>
          <w:t xml:space="preserve"> methods </w:t>
        </w:r>
      </w:ins>
      <w:ins w:id="209" w:author="Ruijie Xu" w:date="2022-02-01T14:02:00Z">
        <w:r w:rsidR="00410271">
          <w:rPr>
            <w:color w:val="000000" w:themeColor="text1"/>
          </w:rPr>
          <w:t>ha</w:t>
        </w:r>
      </w:ins>
      <w:ins w:id="210" w:author="Liliana Salvador" w:date="2022-02-21T13:00:00Z">
        <w:r w:rsidR="00B47E95">
          <w:rPr>
            <w:color w:val="000000" w:themeColor="text1"/>
          </w:rPr>
          <w:t>ve</w:t>
        </w:r>
      </w:ins>
      <w:ins w:id="211" w:author="Ruijie Xu" w:date="2022-02-01T14:02:00Z">
        <w:del w:id="212" w:author="Liliana Salvador" w:date="2022-02-21T13:00:00Z">
          <w:r w:rsidR="00410271" w:rsidDel="00B47E95">
            <w:rPr>
              <w:color w:val="000000" w:themeColor="text1"/>
            </w:rPr>
            <w:delText>s also</w:delText>
          </w:r>
        </w:del>
        <w:r w:rsidR="00410271">
          <w:rPr>
            <w:color w:val="000000" w:themeColor="text1"/>
          </w:rPr>
          <w:t xml:space="preserve"> reported </w:t>
        </w:r>
      </w:ins>
      <w:ins w:id="213" w:author="Liliana Salvador" w:date="2022-02-21T13:00:00Z">
        <w:r w:rsidR="00B47E95">
          <w:rPr>
            <w:color w:val="000000" w:themeColor="text1"/>
          </w:rPr>
          <w:t xml:space="preserve">that </w:t>
        </w:r>
      </w:ins>
      <w:ins w:id="214" w:author="Ruijie Xu" w:date="2022-02-01T16:14:00Z">
        <w:r w:rsidR="00D1066B">
          <w:rPr>
            <w:color w:val="000000" w:themeColor="text1"/>
          </w:rPr>
          <w:t>alignment-based</w:t>
        </w:r>
      </w:ins>
      <w:ins w:id="215" w:author="Ruijie Xu" w:date="2022-02-01T14:02:00Z">
        <w:r w:rsidR="00410271">
          <w:rPr>
            <w:color w:val="000000" w:themeColor="text1"/>
          </w:rPr>
          <w:t xml:space="preserve"> software</w:t>
        </w:r>
      </w:ins>
      <w:ins w:id="216" w:author="Ruijie Xu" w:date="2022-02-01T14:03:00Z">
        <w:r w:rsidR="00410271">
          <w:rPr>
            <w:color w:val="000000" w:themeColor="text1"/>
          </w:rPr>
          <w:t>’</w:t>
        </w:r>
        <w:del w:id="217" w:author="Liliana Salvador" w:date="2022-02-21T13:00:00Z">
          <w:r w:rsidR="00410271" w:rsidDel="00B47E95">
            <w:rPr>
              <w:color w:val="000000" w:themeColor="text1"/>
            </w:rPr>
            <w:delText>s</w:delText>
          </w:r>
        </w:del>
        <w:r w:rsidR="00410271">
          <w:rPr>
            <w:color w:val="000000" w:themeColor="text1"/>
          </w:rPr>
          <w:t xml:space="preserve"> decrease in </w:t>
        </w:r>
        <w:r w:rsidR="00410271">
          <w:rPr>
            <w:color w:val="000000" w:themeColor="text1"/>
          </w:rPr>
          <w:lastRenderedPageBreak/>
          <w:t xml:space="preserve">sensitivity with </w:t>
        </w:r>
      </w:ins>
      <w:ins w:id="218" w:author="Liliana Salvador" w:date="2022-02-21T13:01:00Z">
        <w:r w:rsidR="00B47E95">
          <w:rPr>
            <w:color w:val="000000" w:themeColor="text1"/>
          </w:rPr>
          <w:t xml:space="preserve">the use of </w:t>
        </w:r>
      </w:ins>
      <w:ins w:id="219" w:author="Ruijie Xu" w:date="2022-02-01T14:04:00Z">
        <w:del w:id="220" w:author="Liliana Salvador" w:date="2022-02-21T13:01:00Z">
          <w:r w:rsidR="00410271" w:rsidDel="00B47E95">
            <w:rPr>
              <w:color w:val="000000" w:themeColor="text1"/>
            </w:rPr>
            <w:delText xml:space="preserve">more </w:delText>
          </w:r>
        </w:del>
        <w:r w:rsidR="00410271">
          <w:rPr>
            <w:color w:val="000000" w:themeColor="text1"/>
          </w:rPr>
          <w:t>mosaic</w:t>
        </w:r>
        <w:r w:rsidR="00167CDC">
          <w:rPr>
            <w:color w:val="000000" w:themeColor="text1"/>
          </w:rPr>
          <w:t xml:space="preserve"> genomes (ex. viruses) </w:t>
        </w:r>
      </w:ins>
      <w:r w:rsidR="00167CDC">
        <w:rPr>
          <w:color w:val="000000" w:themeColor="text1"/>
        </w:rPr>
        <w:fldChar w:fldCharType="begin"/>
      </w:r>
      <w:r w:rsidR="004765A2">
        <w:rPr>
          <w:color w:val="000000" w:themeColor="text1"/>
        </w:rPr>
        <w:instrText xml:space="preserve"> ADDIN ZOTERO_ITEM CSL_CITATION {"citationID":"aqf6pj90if","properties":{"formattedCitation":"(Zielezinski {\\i{}et al.}, 2017)","plainCitation":"(Zielezinski et al., 2017)","noteIndex":0},"citationItems":[{"id":2480,"uris":["http://zotero.org/users/8256916/items/X7SDB3EY"],"itemData":{"id":2480,"type":"article-journal","abstract":"Alignment-free sequence analyses have been applied to problems ranging from whole-genome phylogeny to the classification of protein families, identification of horizontally transferred genes, and detection of recombined sequences. The strength of these methods makes them particularly useful for next-generation sequencing data processing and analysis. However, many researchers are unclear about how these methods work, how they compare to alignment-based methods, and what their potential is for use for their research. We address these questions and provide a guide to the currently available alignment-free sequence analysis tools.","container-title":"Genome Biology","DOI":"10.1186/s13059-017-1319-7","ISSN":"1474-760X","issue":"1","journalAbbreviation":"Genome Biology","page":"186","source":"BioMed Central","title":"Alignment-free sequence comparison: benefits, applications, and tools","title-short":"Alignment-free sequence comparison","URL":"https://doi.org/10.1186/s13059-017-1319-7","volume":"18","author":[{"family":"Zielezinski","given":"Andrzej"},{"family":"Vinga","given":"Susana"},{"family":"Almeida","given":"Jonas"},{"family":"Karlowski","given":"Wojciech M."}],"accessed":{"date-parts":[["2022",2,1]]},"issued":{"date-parts":[["2017",10,3]]}}}],"schema":"https://github.com/citation-style-language/schema/raw/master/csl-citation.json"} </w:instrText>
      </w:r>
      <w:r w:rsidR="00167CDC">
        <w:rPr>
          <w:color w:val="000000" w:themeColor="text1"/>
        </w:rPr>
        <w:fldChar w:fldCharType="separate"/>
      </w:r>
      <w:r w:rsidR="00CB52B4" w:rsidRPr="00CB52B4">
        <w:rPr>
          <w:rFonts w:ascii="Calibri" w:cs="Calibri"/>
          <w:color w:val="000000"/>
        </w:rPr>
        <w:t xml:space="preserve">(Zielezinski </w:t>
      </w:r>
      <w:r w:rsidR="00CB52B4" w:rsidRPr="00CB52B4">
        <w:rPr>
          <w:rFonts w:ascii="Calibri" w:cs="Calibri"/>
          <w:i/>
          <w:iCs/>
          <w:color w:val="000000"/>
        </w:rPr>
        <w:t>et al.</w:t>
      </w:r>
      <w:r w:rsidR="00CB52B4" w:rsidRPr="00CB52B4">
        <w:rPr>
          <w:rFonts w:ascii="Calibri" w:cs="Calibri"/>
          <w:color w:val="000000"/>
        </w:rPr>
        <w:t>, 2017)</w:t>
      </w:r>
      <w:r w:rsidR="00167CDC">
        <w:rPr>
          <w:color w:val="000000" w:themeColor="text1"/>
        </w:rPr>
        <w:fldChar w:fldCharType="end"/>
      </w:r>
      <w:ins w:id="221" w:author="Ruijie Xu" w:date="2022-02-01T14:04:00Z">
        <w:r w:rsidR="00167CDC">
          <w:rPr>
            <w:color w:val="000000" w:themeColor="text1"/>
          </w:rPr>
          <w:t>.</w:t>
        </w:r>
      </w:ins>
      <w:del w:id="222" w:author="Ruijie Xu" w:date="2022-02-01T14:02:00Z">
        <w:r w:rsidRPr="003A137D" w:rsidDel="00410271">
          <w:rPr>
            <w:color w:val="000000" w:themeColor="text1"/>
          </w:rPr>
          <w:delText>an extended version of CLARK developed to increase classification sensitivity, are the</w:delText>
        </w:r>
        <w:r w:rsidR="00A774DE" w:rsidRPr="003A137D" w:rsidDel="00410271">
          <w:rPr>
            <w:color w:val="000000" w:themeColor="text1"/>
          </w:rPr>
          <w:delText xml:space="preserve"> most</w:delText>
        </w:r>
        <w:r w:rsidR="003857F8" w:rsidRPr="003A137D" w:rsidDel="00410271">
          <w:rPr>
            <w:color w:val="000000" w:themeColor="text1"/>
          </w:rPr>
          <w:delText xml:space="preserve"> f</w:delText>
        </w:r>
        <w:r w:rsidRPr="003A137D" w:rsidDel="00410271">
          <w:rPr>
            <w:color w:val="000000" w:themeColor="text1"/>
          </w:rPr>
          <w:delText xml:space="preserve">requently used </w:delText>
        </w:r>
        <w:r w:rsidR="008524D8" w:rsidRPr="003A137D" w:rsidDel="00410271">
          <w:rPr>
            <w:color w:val="000000" w:themeColor="text1"/>
          </w:rPr>
          <w:delText>software</w:delText>
        </w:r>
        <w:r w:rsidRPr="003A137D" w:rsidDel="00410271">
          <w:rPr>
            <w:color w:val="000000" w:themeColor="text1"/>
          </w:rPr>
          <w:delText>.</w:delText>
        </w:r>
      </w:del>
      <w:r w:rsidRPr="003A137D">
        <w:rPr>
          <w:color w:val="000000" w:themeColor="text1"/>
        </w:rPr>
        <w:t xml:space="preserve"> </w:t>
      </w:r>
      <w:ins w:id="223" w:author="Ruijie Xu" w:date="2022-02-01T14:25:00Z">
        <w:del w:id="224" w:author="Liliana Salvador" w:date="2022-02-22T17:56:00Z">
          <w:r w:rsidR="00172FB0" w:rsidDel="009770DE">
            <w:rPr>
              <w:color w:val="000000" w:themeColor="text1"/>
            </w:rPr>
            <w:delText>With respons</w:delText>
          </w:r>
        </w:del>
      </w:ins>
      <w:ins w:id="225" w:author="Ruijie Xu" w:date="2022-02-01T14:26:00Z">
        <w:del w:id="226" w:author="Liliana Salvador" w:date="2022-02-22T17:56:00Z">
          <w:r w:rsidR="00172FB0" w:rsidDel="009770DE">
            <w:rPr>
              <w:color w:val="000000" w:themeColor="text1"/>
            </w:rPr>
            <w:delText>e to the downsides of alignment-based</w:delText>
          </w:r>
        </w:del>
      </w:ins>
      <w:ins w:id="227" w:author="Ruijie Xu" w:date="2022-02-01T14:27:00Z">
        <w:del w:id="228" w:author="Liliana Salvador" w:date="2022-02-22T17:56:00Z">
          <w:r w:rsidR="00172FB0" w:rsidDel="009770DE">
            <w:rPr>
              <w:color w:val="000000" w:themeColor="text1"/>
            </w:rPr>
            <w:delText xml:space="preserve"> software</w:delText>
          </w:r>
        </w:del>
      </w:ins>
      <w:ins w:id="229" w:author="Liliana Salvador" w:date="2022-02-22T17:56:00Z">
        <w:r w:rsidR="009770DE">
          <w:rPr>
            <w:color w:val="000000" w:themeColor="text1"/>
          </w:rPr>
          <w:t>To overcome these limitations</w:t>
        </w:r>
      </w:ins>
      <w:ins w:id="230" w:author="Ruijie Xu" w:date="2022-02-01T14:27:00Z">
        <w:r w:rsidR="00172FB0">
          <w:rPr>
            <w:color w:val="000000" w:themeColor="text1"/>
          </w:rPr>
          <w:t xml:space="preserve">, multiple software </w:t>
        </w:r>
      </w:ins>
      <w:ins w:id="231" w:author="Ruijie Xu" w:date="2022-02-01T14:28:00Z">
        <w:del w:id="232" w:author="Liliana Salvador" w:date="2022-02-22T17:56:00Z">
          <w:r w:rsidR="00172FB0" w:rsidDel="00C07280">
            <w:rPr>
              <w:color w:val="000000" w:themeColor="text1"/>
            </w:rPr>
            <w:delText>were developed</w:delText>
          </w:r>
        </w:del>
      </w:ins>
      <w:ins w:id="233" w:author="Liliana Salvador" w:date="2022-02-22T17:56:00Z">
        <w:r w:rsidR="00C07280">
          <w:rPr>
            <w:color w:val="000000" w:themeColor="text1"/>
          </w:rPr>
          <w:t>have been dev</w:t>
        </w:r>
      </w:ins>
      <w:ins w:id="234" w:author="Liliana Salvador" w:date="2022-02-22T17:57:00Z">
        <w:r w:rsidR="00C07280">
          <w:rPr>
            <w:color w:val="000000" w:themeColor="text1"/>
          </w:rPr>
          <w:t>eloped</w:t>
        </w:r>
      </w:ins>
      <w:ins w:id="235" w:author="Ruijie Xu" w:date="2022-02-01T14:28:00Z">
        <w:r w:rsidR="00172FB0">
          <w:rPr>
            <w:color w:val="000000" w:themeColor="text1"/>
          </w:rPr>
          <w:t xml:space="preserve"> </w:t>
        </w:r>
        <w:del w:id="236" w:author="Liliana Salvador" w:date="2022-02-22T17:57:00Z">
          <w:r w:rsidR="00172FB0" w:rsidDel="00C07280">
            <w:rPr>
              <w:color w:val="000000" w:themeColor="text1"/>
            </w:rPr>
            <w:delText>in the recent years with</w:delText>
          </w:r>
        </w:del>
      </w:ins>
      <w:ins w:id="237" w:author="Liliana Salvador" w:date="2022-02-22T17:57:00Z">
        <w:r w:rsidR="00C07280">
          <w:rPr>
            <w:color w:val="000000" w:themeColor="text1"/>
          </w:rPr>
          <w:t>using</w:t>
        </w:r>
      </w:ins>
      <w:ins w:id="238" w:author="Ruijie Xu" w:date="2022-02-01T14:28:00Z">
        <w:r w:rsidR="00172FB0">
          <w:rPr>
            <w:color w:val="000000" w:themeColor="text1"/>
          </w:rPr>
          <w:t xml:space="preserve"> alignment-free algorithms.</w:t>
        </w:r>
      </w:ins>
      <w:ins w:id="239" w:author="Ruijie Xu" w:date="2022-02-01T14:26:00Z">
        <w:r w:rsidR="00172FB0">
          <w:rPr>
            <w:color w:val="000000" w:themeColor="text1"/>
          </w:rPr>
          <w:t xml:space="preserve"> </w:t>
        </w:r>
      </w:ins>
      <w:ins w:id="240" w:author="Liliana Salvador" w:date="2022-02-22T18:02:00Z">
        <w:r w:rsidR="00C07280">
          <w:rPr>
            <w:color w:val="000000" w:themeColor="text1"/>
          </w:rPr>
          <w:t>For example</w:t>
        </w:r>
      </w:ins>
      <w:ins w:id="241" w:author="Liliana Salvador" w:date="2022-02-22T18:03:00Z">
        <w:r w:rsidR="00C07280">
          <w:rPr>
            <w:color w:val="000000" w:themeColor="text1"/>
          </w:rPr>
          <w:t xml:space="preserve">: 1) </w:t>
        </w:r>
      </w:ins>
      <w:ins w:id="242" w:author="Ruijie Xu" w:date="2022-02-01T14:28:00Z">
        <w:del w:id="243" w:author="Liliana Salvador" w:date="2022-02-22T18:02:00Z">
          <w:r w:rsidR="00172FB0" w:rsidDel="00C07280">
            <w:rPr>
              <w:color w:val="000000" w:themeColor="text1"/>
            </w:rPr>
            <w:delText>Some of thes</w:delText>
          </w:r>
        </w:del>
      </w:ins>
      <w:ins w:id="244" w:author="Ruijie Xu" w:date="2022-02-01T14:29:00Z">
        <w:del w:id="245" w:author="Liliana Salvador" w:date="2022-02-22T18:02:00Z">
          <w:r w:rsidR="00172FB0" w:rsidDel="00C07280">
            <w:rPr>
              <w:color w:val="000000" w:themeColor="text1"/>
            </w:rPr>
            <w:delText>e</w:delText>
          </w:r>
        </w:del>
      </w:ins>
      <w:del w:id="246" w:author="Liliana Salvador" w:date="2022-02-22T18:02:00Z">
        <w:r w:rsidRPr="003A137D" w:rsidDel="00C07280">
          <w:rPr>
            <w:color w:val="000000" w:themeColor="text1"/>
          </w:rPr>
          <w:delText xml:space="preserve">These </w:delText>
        </w:r>
        <w:r w:rsidR="008524D8" w:rsidRPr="003A137D" w:rsidDel="00C07280">
          <w:rPr>
            <w:color w:val="000000" w:themeColor="text1"/>
          </w:rPr>
          <w:delText>software</w:delText>
        </w:r>
      </w:del>
      <w:ins w:id="247" w:author="Ruijie Xu" w:date="2022-02-01T14:48:00Z">
        <w:del w:id="248" w:author="Liliana Salvador" w:date="2022-02-22T18:02:00Z">
          <w:r w:rsidR="00616E8A" w:rsidDel="00C07280">
            <w:rPr>
              <w:color w:val="000000" w:themeColor="text1"/>
            </w:rPr>
            <w:delText xml:space="preserve">, </w:delText>
          </w:r>
        </w:del>
        <w:del w:id="249" w:author="Liliana Salvador" w:date="2022-02-22T17:57:00Z">
          <w:r w:rsidR="00616E8A" w:rsidDel="00C07280">
            <w:rPr>
              <w:color w:val="000000" w:themeColor="text1"/>
            </w:rPr>
            <w:delText>represented by</w:delText>
          </w:r>
        </w:del>
      </w:ins>
      <w:ins w:id="250" w:author="Ruijie Xu" w:date="2022-02-01T14:49:00Z">
        <w:del w:id="251" w:author="Liliana Salvador" w:date="2022-02-22T18:02:00Z">
          <w:r w:rsidR="00616E8A" w:rsidDel="00C07280">
            <w:rPr>
              <w:color w:val="000000" w:themeColor="text1"/>
            </w:rPr>
            <w:delText xml:space="preserve"> </w:delText>
          </w:r>
        </w:del>
      </w:ins>
      <w:del w:id="252" w:author="Ruijie Xu" w:date="2022-02-01T14:49:00Z">
        <w:r w:rsidRPr="003A137D" w:rsidDel="00616E8A">
          <w:rPr>
            <w:color w:val="000000" w:themeColor="text1"/>
          </w:rPr>
          <w:delText xml:space="preserve"> </w:delText>
        </w:r>
      </w:del>
      <w:ins w:id="253" w:author="Ruijie Xu" w:date="2022-02-01T14:49:00Z">
        <w:r w:rsidR="00616E8A">
          <w:rPr>
            <w:color w:val="000000" w:themeColor="text1"/>
          </w:rPr>
          <w:t xml:space="preserve">Kraken2 </w:t>
        </w:r>
        <w:r w:rsidR="00616E8A">
          <w:rPr>
            <w:color w:val="000000" w:themeColor="text1"/>
          </w:rPr>
          <w:fldChar w:fldCharType="begin"/>
        </w:r>
      </w:ins>
      <w:r w:rsidR="004765A2">
        <w:rPr>
          <w:color w:val="000000" w:themeColor="text1"/>
        </w:rPr>
        <w:instrText xml:space="preserve"> ADDIN ZOTERO_ITEM CSL_CITATION {"citationID":"a2n126lukbn","properties":{"formattedCitation":"(Wood, Lu and Langmead, 2019, p. 2)","plainCitation":"(Wood, Lu and Langmead, 2019, p. 2)","noteIndex":0},"citationItems":[{"id":649,"uris":["http://zotero.org/users/8256916/items/FE7GYSRZ"],"itemData":{"id":649,"type":"article-journal","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container-title":"Genome Biology","DOI":"10.1186/s13059-019-1891-0","ISSN":"1474760X","title":"Improved metagenomic analysis with Kraken 2","author":[{"family":"Wood","given":"Derrick E."},{"family":"Lu","given":"Jennifer"},{"family":"Langmead","given":"Ben"}],"issued":{"date-parts":[["2019"]]}},"locator":"2"}],"schema":"https://github.com/citation-style-language/schema/raw/master/csl-citation.json"} </w:instrText>
      </w:r>
      <w:ins w:id="254" w:author="Ruijie Xu" w:date="2022-02-01T14:49:00Z">
        <w:r w:rsidR="00616E8A">
          <w:rPr>
            <w:color w:val="000000" w:themeColor="text1"/>
          </w:rPr>
          <w:fldChar w:fldCharType="separate"/>
        </w:r>
      </w:ins>
      <w:r w:rsidR="00CB52B4" w:rsidRPr="00CB52B4">
        <w:rPr>
          <w:rFonts w:ascii="Calibri" w:cs="Calibri"/>
          <w:color w:val="000000"/>
        </w:rPr>
        <w:t>(Wood, Lu and Langmead, 2019, p. 2)</w:t>
      </w:r>
      <w:ins w:id="255" w:author="Ruijie Xu" w:date="2022-02-01T14:49:00Z">
        <w:r w:rsidR="00616E8A">
          <w:rPr>
            <w:color w:val="000000" w:themeColor="text1"/>
          </w:rPr>
          <w:fldChar w:fldCharType="end"/>
        </w:r>
        <w:r w:rsidR="00616E8A">
          <w:rPr>
            <w:color w:val="000000" w:themeColor="text1"/>
          </w:rPr>
          <w:t xml:space="preserve"> and CLARK </w:t>
        </w:r>
        <w:r w:rsidR="00616E8A">
          <w:rPr>
            <w:color w:val="000000" w:themeColor="text1"/>
          </w:rPr>
          <w:fldChar w:fldCharType="begin"/>
        </w:r>
      </w:ins>
      <w:r w:rsidR="004765A2">
        <w:rPr>
          <w:color w:val="000000" w:themeColor="text1"/>
        </w:rPr>
        <w:instrText xml:space="preserve"> ADDIN ZOTERO_ITEM CSL_CITATION {"citationID":"a220bnbi7bt","properties":{"formattedCitation":"(Ounit {\\i{}et al.}, 2015)","plainCitation":"(Ounit et al., 2015)","noteIndex":0},"citationItems":[{"id":417,"uris":["http://zotero.org/users/8256916/items/EQSNKZJP"],"itemData":{"id":417,"type":"article-journal","abstract":"Background: The problem of supervised DNA sequence classification arises in several fields of computational molecular biology. Although this problem has been extensively studied, it is still computationally challenging due to size of the datasets that modern sequencing technologies can produce. Results: We introduce Clark a novel approach to classify metagenomic reads at the species or genus level with high accuracy and high speed. Extensive experimental results on various metagenomic samples show that the classification accuracy of Clark is better or comparable to the best state-of-the-art tools and it is significantly faster than any of its competitors. In its fastest single-threaded mode Clark classifies, with high accuracy, about 32 million metagenomic short reads per minute. Clark can also classify BAC clones or transcripts to chromosome arms and centromeric regions. Conclusions: Clark is a versatile, fast and accurate sequence classification method, especially useful for metagenomics and genomics applications.","container-title":"BMC Genomics","DOI":"10.1186/s12864-015-1419-2","ISSN":"14712164","note":"PMID: 25879410","title":"CLARK: fast and accurate classification of metagenomic and genomic sequences using discriminative k-mers","author":[{"family":"Ounit","given":"Rachid"},{"family":"Wanamaker","given":"Steve"},{"family":"Close","given":"Timothy J."},{"family":"Lonardi","given":"Stefano"}],"issued":{"date-parts":[["2015"]]}}}],"schema":"https://github.com/citation-style-language/schema/raw/master/csl-citation.json"} </w:instrText>
      </w:r>
      <w:ins w:id="256" w:author="Ruijie Xu" w:date="2022-02-01T14:49:00Z">
        <w:r w:rsidR="00616E8A">
          <w:rPr>
            <w:color w:val="000000" w:themeColor="text1"/>
          </w:rPr>
          <w:fldChar w:fldCharType="separate"/>
        </w:r>
      </w:ins>
      <w:r w:rsidR="00CB52B4" w:rsidRPr="00CB52B4">
        <w:rPr>
          <w:rFonts w:ascii="Calibri" w:cs="Calibri"/>
          <w:color w:val="000000"/>
        </w:rPr>
        <w:t xml:space="preserve">(Ounit </w:t>
      </w:r>
      <w:r w:rsidR="00CB52B4" w:rsidRPr="00CB52B4">
        <w:rPr>
          <w:rFonts w:ascii="Calibri" w:cs="Calibri"/>
          <w:i/>
          <w:iCs/>
          <w:color w:val="000000"/>
        </w:rPr>
        <w:t>et al.</w:t>
      </w:r>
      <w:r w:rsidR="00CB52B4" w:rsidRPr="00CB52B4">
        <w:rPr>
          <w:rFonts w:ascii="Calibri" w:cs="Calibri"/>
          <w:color w:val="000000"/>
        </w:rPr>
        <w:t>, 2015)</w:t>
      </w:r>
      <w:ins w:id="257" w:author="Ruijie Xu" w:date="2022-02-01T14:49:00Z">
        <w:r w:rsidR="00616E8A">
          <w:rPr>
            <w:color w:val="000000" w:themeColor="text1"/>
          </w:rPr>
          <w:fldChar w:fldCharType="end"/>
        </w:r>
        <w:del w:id="258" w:author="Liliana Salvador" w:date="2022-02-22T18:02:00Z">
          <w:r w:rsidR="00616E8A" w:rsidDel="00C07280">
            <w:rPr>
              <w:color w:val="000000" w:themeColor="text1"/>
            </w:rPr>
            <w:delText>,</w:delText>
          </w:r>
        </w:del>
        <w:r w:rsidR="00616E8A">
          <w:rPr>
            <w:color w:val="000000" w:themeColor="text1"/>
          </w:rPr>
          <w:t xml:space="preserve"> </w:t>
        </w:r>
      </w:ins>
      <w:r w:rsidRPr="003A137D">
        <w:rPr>
          <w:color w:val="000000" w:themeColor="text1"/>
        </w:rPr>
        <w:t xml:space="preserve">were </w:t>
      </w:r>
      <w:r w:rsidR="00366132" w:rsidRPr="003A137D">
        <w:rPr>
          <w:color w:val="000000" w:themeColor="text1"/>
        </w:rPr>
        <w:t>designed</w:t>
      </w:r>
      <w:r w:rsidR="00A774DE" w:rsidRPr="003A137D">
        <w:rPr>
          <w:color w:val="000000" w:themeColor="text1"/>
        </w:rPr>
        <w:t xml:space="preserve"> </w:t>
      </w:r>
      <w:r w:rsidRPr="003A137D">
        <w:rPr>
          <w:color w:val="000000" w:themeColor="text1"/>
        </w:rPr>
        <w:t>with</w:t>
      </w:r>
      <w:del w:id="259" w:author="Liliana Salvador" w:date="2022-02-22T17:58:00Z">
        <w:r w:rsidRPr="003A137D" w:rsidDel="00C07280">
          <w:rPr>
            <w:color w:val="000000" w:themeColor="text1"/>
          </w:rPr>
          <w:delText xml:space="preserve"> the</w:delText>
        </w:r>
      </w:del>
      <w:r w:rsidRPr="003A137D">
        <w:rPr>
          <w:color w:val="000000" w:themeColor="text1"/>
        </w:rPr>
        <w:t xml:space="preserve"> k-</w:t>
      </w:r>
      <w:proofErr w:type="spellStart"/>
      <w:r w:rsidRPr="003A137D">
        <w:rPr>
          <w:color w:val="000000" w:themeColor="text1"/>
        </w:rPr>
        <w:t>mer</w:t>
      </w:r>
      <w:proofErr w:type="spellEnd"/>
      <w:r w:rsidRPr="003A137D">
        <w:rPr>
          <w:color w:val="000000" w:themeColor="text1"/>
        </w:rPr>
        <w:t xml:space="preserve"> </w:t>
      </w:r>
      <w:ins w:id="260" w:author="Ruijie Xu" w:date="2022-02-01T14:35:00Z">
        <w:r w:rsidR="00DB4AE0">
          <w:rPr>
            <w:color w:val="000000" w:themeColor="text1"/>
          </w:rPr>
          <w:t xml:space="preserve">matching </w:t>
        </w:r>
      </w:ins>
      <w:del w:id="261" w:author="Ruijie Xu" w:date="2022-02-01T14:35:00Z">
        <w:r w:rsidRPr="003A137D" w:rsidDel="00DB4AE0">
          <w:rPr>
            <w:color w:val="000000" w:themeColor="text1"/>
          </w:rPr>
          <w:delText xml:space="preserve">spectra comparison </w:delText>
        </w:r>
      </w:del>
      <w:r w:rsidRPr="003A137D">
        <w:rPr>
          <w:color w:val="000000" w:themeColor="text1"/>
        </w:rPr>
        <w:t>algorithms</w:t>
      </w:r>
      <w:ins w:id="262" w:author="Ruijie Xu" w:date="2022-02-01T14:49:00Z">
        <w:r w:rsidR="00616E8A">
          <w:rPr>
            <w:color w:val="000000" w:themeColor="text1"/>
          </w:rPr>
          <w:t xml:space="preserve">, where only </w:t>
        </w:r>
        <w:proofErr w:type="spellStart"/>
        <w:r w:rsidR="00616E8A">
          <w:rPr>
            <w:color w:val="000000" w:themeColor="text1"/>
          </w:rPr>
          <w:t>subtrings</w:t>
        </w:r>
        <w:proofErr w:type="spellEnd"/>
        <w:r w:rsidR="00616E8A">
          <w:rPr>
            <w:color w:val="000000" w:themeColor="text1"/>
          </w:rPr>
          <w:t xml:space="preserve"> of sequences were matched</w:t>
        </w:r>
      </w:ins>
      <w:r w:rsidRPr="003A137D">
        <w:rPr>
          <w:color w:val="000000" w:themeColor="text1"/>
        </w:rPr>
        <w:t xml:space="preserve"> </w:t>
      </w:r>
      <w:r w:rsidR="00DB4AE0">
        <w:rPr>
          <w:color w:val="000000" w:themeColor="text1"/>
        </w:rPr>
        <w:fldChar w:fldCharType="begin"/>
      </w:r>
      <w:r w:rsidR="004765A2">
        <w:rPr>
          <w:color w:val="000000" w:themeColor="text1"/>
        </w:rPr>
        <w:instrText xml:space="preserve"> ADDIN ZOTERO_ITEM CSL_CITATION {"citationID":"acusg1jge7","properties":{"formattedCitation":"(Healy and Chambers, 2014)","plainCitation":"(Healy and Chambers, 2014)","noteIndex":0},"citationItems":[{"id":2487,"uris":["http://zotero.org/users/8256916/items/ATNY7FZ7"],"itemData":{"id":2487,"type":"article-journal","abstract":"We present a fuzzy technique for approximate k-mer matching that combines the speed of hashing with the sensitivity of dynamic programming. Our approach exploits the collision detection mechanism used by hash maps, unifying the two phases of “seed and extend” into a single operation that executes in close to O(1) average time.","container-title":"IEEE/ACM Transactions on Computational Biology and Bioinformatics","DOI":"10.1109/TCBB.2014.2309609","ISSN":"1545-5963","issue":"1","journalAbbreviation":"IEEE/ACM Trans. Comput. Biol. and Bioinf.","language":"en","page":"258-264","source":"DOI.org (Crossref)","title":"Approximate $k$-Mer Matching Using Fuzzy Hash Maps","URL":"http://ieeexplore.ieee.org/document/6758383/","volume":"11","author":[{"family":"Healy","given":"John"},{"family":"Chambers","given":"Desmond"}],"accessed":{"date-parts":[["2022",2,1]]},"issued":{"date-parts":[["2014",1]]}}}],"schema":"https://github.com/citation-style-language/schema/raw/master/csl-citation.json"} </w:instrText>
      </w:r>
      <w:r w:rsidR="00DB4AE0">
        <w:rPr>
          <w:color w:val="000000" w:themeColor="text1"/>
        </w:rPr>
        <w:fldChar w:fldCharType="separate"/>
      </w:r>
      <w:r w:rsidR="00CB52B4" w:rsidRPr="00CB52B4">
        <w:rPr>
          <w:rFonts w:ascii="Calibri" w:cs="Calibri"/>
          <w:color w:val="000000"/>
        </w:rPr>
        <w:t>(Healy and Chambers, 2014)</w:t>
      </w:r>
      <w:r w:rsidR="00DB4AE0">
        <w:rPr>
          <w:color w:val="000000" w:themeColor="text1"/>
        </w:rPr>
        <w:fldChar w:fldCharType="end"/>
      </w:r>
      <w:ins w:id="263" w:author="Liliana Salvador" w:date="2022-02-22T18:03:00Z">
        <w:r w:rsidR="00C07280">
          <w:rPr>
            <w:color w:val="000000" w:themeColor="text1"/>
          </w:rPr>
          <w:t>; 2)</w:t>
        </w:r>
      </w:ins>
      <w:ins w:id="264" w:author="Ruijie Xu" w:date="2022-02-01T14:49:00Z">
        <w:del w:id="265" w:author="Liliana Salvador" w:date="2022-02-22T18:03:00Z">
          <w:r w:rsidR="00616E8A" w:rsidDel="00C07280">
            <w:rPr>
              <w:color w:val="000000" w:themeColor="text1"/>
            </w:rPr>
            <w:delText>.</w:delText>
          </w:r>
        </w:del>
      </w:ins>
      <w:ins w:id="266" w:author="Ruijie Xu" w:date="2022-02-01T14:35:00Z">
        <w:del w:id="267" w:author="Liliana Salvador" w:date="2022-02-22T18:03:00Z">
          <w:r w:rsidR="00DB4AE0" w:rsidDel="00C07280">
            <w:rPr>
              <w:color w:val="000000" w:themeColor="text1"/>
            </w:rPr>
            <w:delText xml:space="preserve"> </w:delText>
          </w:r>
        </w:del>
      </w:ins>
      <w:del w:id="268" w:author="Ruijie Xu" w:date="2022-02-01T14:49:00Z">
        <w:r w:rsidR="00DB4AE0" w:rsidDel="00616E8A">
          <w:rPr>
            <w:color w:val="000000" w:themeColor="text1"/>
          </w:rPr>
          <w:fldChar w:fldCharType="begin"/>
        </w:r>
        <w:r w:rsidR="00DB4AE0" w:rsidRPr="00C07280" w:rsidDel="00616E8A">
          <w:rPr>
            <w:color w:val="000000" w:themeColor="text1"/>
          </w:rPr>
          <w:delInstrText xml:space="preserve"> ADDIN ZOTERO_ITEM CSL_CITATION {"citationID":"a2n126lukbn","properties":{"formattedCitation":"\\uldash{(Wood, Lu and Langmead, 2019, p. 2)}","plainCitation":"(Wood, Lu and Langmead, 2019, p. 2)","noteIndex":0},"citationItems":[{"id":649,"uris":["http://zotero.org/users/8256916/items/FE7GYSRZ"],"uri":["http://zotero.org/users/8256916/items/FE7GYSRZ"],"itemData":{"id":649,"type":"article-journal","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container-title":"Genome Biology","DOI":"10.1186/s13059-019-1891-0","ISSN":"1474760X","title":"Improved metagenomic analysis with Kraken 2","author":[{"family":"Wood","given":"Derrick E."},{"family":"Lu","given":"Jennifer"},{"family":"Langmead","given":"Ben"}],"issued":{"date-parts":[["2019"]]}},"locator":"2"}],"schema":"https://github.com/citation-style-language/schema/raw/master/csl-citation.json"} </w:delInstrText>
        </w:r>
        <w:r w:rsidR="00DB4AE0" w:rsidDel="00616E8A">
          <w:rPr>
            <w:color w:val="000000" w:themeColor="text1"/>
          </w:rPr>
          <w:fldChar w:fldCharType="separate"/>
        </w:r>
        <w:r w:rsidR="00DB4AE0" w:rsidRPr="00DB4AE0" w:rsidDel="00616E8A">
          <w:rPr>
            <w:color w:val="000000"/>
            <w:u w:val="dash"/>
          </w:rPr>
          <w:delText>(Wood, Lu and Langmead, 2019, p. 2)</w:delText>
        </w:r>
        <w:r w:rsidR="00DB4AE0" w:rsidDel="00616E8A">
          <w:rPr>
            <w:color w:val="000000" w:themeColor="text1"/>
          </w:rPr>
          <w:fldChar w:fldCharType="end"/>
        </w:r>
        <w:r w:rsidR="00DB4AE0" w:rsidDel="00616E8A">
          <w:rPr>
            <w:color w:val="000000" w:themeColor="text1"/>
          </w:rPr>
          <w:fldChar w:fldCharType="begin"/>
        </w:r>
        <w:r w:rsidR="00DB4AE0" w:rsidDel="00616E8A">
          <w:rPr>
            <w:color w:val="000000" w:themeColor="text1"/>
          </w:rPr>
          <w:delInstrText xml:space="preserve"> ADDIN ZOTERO_ITEM CSL_CITATION {"citationID":"a220bnbi7bt","properties":{"formattedCitation":"\\uldash{(Ounit {\\i{}et al.}, 2015)}","plainCitation":"(Ounit et al., 2015)","noteIndex":0},"citationItems":[{"id":417,"uris":["http://zotero.org/users/8256916/items/EQSNKZJP"],"uri":["http://zotero.org/users/8256916/items/EQSNKZJP"],"itemData":{"id":417,"type":"article-journal","abstract":"Background: The problem of supervised DNA sequence classification arises in several fields of computational molecular biology. Although this problem has been extensively studied, it is still computationally challenging due to size of the datasets that modern sequencing technologies can produce. Results: We introduce Clark a novel approach to classify metagenomic reads at the species or genus level with high accuracy and high speed. Extensive experimental results on various metagenomic samples show that the classification accuracy of Clark is better or comparable to the best state-of-the-art tools and it is significantly faster than any of its competitors. In its fastest single-threaded mode Clark classifies, with high accuracy, about 32 million metagenomic short reads per minute. Clark can also classify BAC clones or transcripts to chromosome arms and centromeric regions. Conclusions: Clark is a versatile, fast and accurate sequence classification method, especially useful for metagenomics and genomics applications.","container-title":"BMC Genomics","DOI":"10.1186/s12864-015-1419-2","ISSN":"14712164","note":"PMID: 25879410","title":"CLARK: fast and accurate classification of metagenomic and genomic sequences using discriminative k-mers","author":[{"family":"Ounit","given":"Rachid"},{"family":"Wanamaker","given":"Steve"},{"family":"Close","given":"Timothy J."},{"family":"Lonardi","given":"Stefano"}],"issued":{"date-parts":[["2015"]]}}}],"schema":"https://github.com/citation-style-language/schema/raw/master/csl-citation.json"} </w:delInstrText>
        </w:r>
        <w:r w:rsidR="00DB4AE0" w:rsidDel="00616E8A">
          <w:rPr>
            <w:color w:val="000000" w:themeColor="text1"/>
          </w:rPr>
          <w:fldChar w:fldCharType="separate"/>
        </w:r>
        <w:r w:rsidR="00DB4AE0" w:rsidRPr="00DB4AE0" w:rsidDel="00616E8A">
          <w:rPr>
            <w:color w:val="000000"/>
            <w:u w:val="dash"/>
          </w:rPr>
          <w:delText xml:space="preserve">(Ounit </w:delText>
        </w:r>
        <w:r w:rsidR="00DB4AE0" w:rsidRPr="00DB4AE0" w:rsidDel="00616E8A">
          <w:rPr>
            <w:i/>
            <w:iCs/>
            <w:color w:val="000000"/>
            <w:u w:val="dash"/>
          </w:rPr>
          <w:delText>et al.</w:delText>
        </w:r>
        <w:r w:rsidR="00DB4AE0" w:rsidRPr="00DB4AE0" w:rsidDel="00616E8A">
          <w:rPr>
            <w:color w:val="000000"/>
            <w:u w:val="dash"/>
          </w:rPr>
          <w:delText>, 2015)</w:delText>
        </w:r>
        <w:r w:rsidR="00DB4AE0" w:rsidDel="00616E8A">
          <w:rPr>
            <w:color w:val="000000" w:themeColor="text1"/>
          </w:rPr>
          <w:fldChar w:fldCharType="end"/>
        </w:r>
      </w:del>
      <w:del w:id="269" w:author="Ruijie Xu" w:date="2022-02-01T14:33:00Z">
        <w:r w:rsidRPr="003A137D" w:rsidDel="00DB4AE0">
          <w:rPr>
            <w:color w:val="000000" w:themeColor="text1"/>
          </w:rPr>
          <w:fldChar w:fldCharType="begin" w:fldLock="1"/>
        </w:r>
        <w:r w:rsidR="00506F24" w:rsidRPr="003A137D" w:rsidDel="00DB4AE0">
          <w:rPr>
            <w:color w:val="000000" w:themeColor="text1"/>
          </w:rPr>
          <w:delInstrText xml:space="preserve"> ADDIN ZOTERO_ITEM CSL_CITATION {"citationID":"0pDmFBaw","properties":{"formattedCitation":"(Ye {\\i{}et al.}, 2019a)","plainCitation":"(Ye et al., 2019a)","noteIndex":0},"citationItems":[{"id":"y7Rngnif/osyFWaTk","uris":["http://zotero.org/users/local/YOB362yk/items/J9U9VAYC"],"uri":["http://zotero.org/users/local/YOB362yk/items/J9U9VAYC"],"itemData":{"id":138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note":"number: 4","page":"779-794","title":"Benchmarking Metagenomics Tools for Taxonomic Classification.","volume":"178","author":[{"family":"Ye","given":"Simon H"},{"family":"Siddle","given":"Katherine J"},{"family":"Park","given":"Daniel J"},{"family":"Sabeti","given":"Pardis C"}],"issued":{"date-parts":[["2019",8,8]]}}}],"schema":"https://github.com/citation-style-language/schema/raw/master/csl-citation.json"} </w:delInstrText>
        </w:r>
        <w:r w:rsidRPr="003A137D" w:rsidDel="00DB4AE0">
          <w:rPr>
            <w:color w:val="000000" w:themeColor="text1"/>
          </w:rPr>
          <w:fldChar w:fldCharType="separate"/>
        </w:r>
        <w:r w:rsidR="00350DBF" w:rsidRPr="003A137D" w:rsidDel="00DB4AE0">
          <w:rPr>
            <w:color w:val="000000"/>
          </w:rPr>
          <w:delText xml:space="preserve">(Ye </w:delText>
        </w:r>
        <w:r w:rsidR="00350DBF" w:rsidRPr="003A137D" w:rsidDel="00DB4AE0">
          <w:rPr>
            <w:i/>
            <w:iCs/>
            <w:color w:val="000000"/>
          </w:rPr>
          <w:delText>et al.</w:delText>
        </w:r>
        <w:r w:rsidR="00350DBF" w:rsidRPr="003A137D" w:rsidDel="00DB4AE0">
          <w:rPr>
            <w:color w:val="000000"/>
          </w:rPr>
          <w:delText>, 2019a)</w:delText>
        </w:r>
        <w:r w:rsidRPr="003A137D" w:rsidDel="00DB4AE0">
          <w:rPr>
            <w:color w:val="000000" w:themeColor="text1"/>
          </w:rPr>
          <w:fldChar w:fldCharType="end"/>
        </w:r>
      </w:del>
      <w:del w:id="270" w:author="Ruijie Xu" w:date="2022-02-01T14:49:00Z">
        <w:r w:rsidRPr="003A137D" w:rsidDel="00616E8A">
          <w:rPr>
            <w:color w:val="000000" w:themeColor="text1"/>
          </w:rPr>
          <w:delText>.</w:delText>
        </w:r>
      </w:del>
      <w:ins w:id="271" w:author="Ruijie Xu" w:date="2022-02-01T14:38:00Z">
        <w:del w:id="272" w:author="Liliana Salvador" w:date="2022-02-22T17:58:00Z">
          <w:r w:rsidR="00FA2E9A" w:rsidDel="00C07280">
            <w:rPr>
              <w:color w:val="000000" w:themeColor="text1"/>
            </w:rPr>
            <w:delText>Some</w:delText>
          </w:r>
        </w:del>
        <w:del w:id="273" w:author="Liliana Salvador" w:date="2022-02-22T18:03:00Z">
          <w:r w:rsidR="00FA2E9A" w:rsidDel="00C07280">
            <w:rPr>
              <w:color w:val="000000" w:themeColor="text1"/>
            </w:rPr>
            <w:delText xml:space="preserve"> </w:delText>
          </w:r>
        </w:del>
      </w:ins>
      <w:ins w:id="274" w:author="Ruijie Xu" w:date="2022-02-01T14:49:00Z">
        <w:del w:id="275" w:author="Liliana Salvador" w:date="2022-02-22T18:03:00Z">
          <w:r w:rsidR="00616E8A" w:rsidDel="00C07280">
            <w:rPr>
              <w:color w:val="000000" w:themeColor="text1"/>
            </w:rPr>
            <w:delText xml:space="preserve">software, </w:delText>
          </w:r>
        </w:del>
        <w:del w:id="276" w:author="Liliana Salvador" w:date="2022-02-22T17:58:00Z">
          <w:r w:rsidR="00616E8A" w:rsidDel="00C07280">
            <w:rPr>
              <w:color w:val="000000" w:themeColor="text1"/>
            </w:rPr>
            <w:delText>represented by</w:delText>
          </w:r>
        </w:del>
      </w:ins>
      <w:ins w:id="277" w:author="Ruijie Xu" w:date="2022-02-01T14:50:00Z">
        <w:r w:rsidR="00616E8A">
          <w:rPr>
            <w:color w:val="000000" w:themeColor="text1"/>
          </w:rPr>
          <w:t xml:space="preserve"> </w:t>
        </w:r>
      </w:ins>
      <w:ins w:id="278" w:author="Ruijie Xu" w:date="2022-02-01T14:49:00Z">
        <w:r w:rsidR="00616E8A">
          <w:rPr>
            <w:color w:val="000000" w:themeColor="text1"/>
          </w:rPr>
          <w:t xml:space="preserve">Metaphlan3 </w:t>
        </w:r>
        <w:r w:rsidR="00616E8A">
          <w:rPr>
            <w:color w:val="000000" w:themeColor="text1"/>
          </w:rPr>
          <w:fldChar w:fldCharType="begin"/>
        </w:r>
      </w:ins>
      <w:r w:rsidR="004765A2">
        <w:rPr>
          <w:color w:val="000000" w:themeColor="text1"/>
        </w:rPr>
        <w:instrText xml:space="preserve"> ADDIN ZOTERO_ITEM CSL_CITATION {"citationID":"a27u65o7pe2","properties":{"formattedCitation":"(Truong {\\i{}et al.}, 2015; Beghini {\\i{}et al.}, 2021)","plainCitation":"(Truong et al., 2015; Beghini et al., 2021)","noteIndex":0},"citationItems":[{"id":2491,"uris":["http://zotero.org/users/8256916/items/ADDPGAPE"],"itemData":{"id":2491,"type":"article-journal","container-title":"Nature Methods","DOI":"10.1038/nmeth.3589","ISSN":"1548-7105","issue":"10","journalAbbreviation":"Nat Methods","language":"en","note":"number: 10\npublisher: Nature Publishing Group","page":"902-903","source":"www.nature.com","title":"MetaPhlAn2 for enhanced metagenomic taxonomic profiling","URL":"https://www.nature.com/articles/nmeth.3589","volume":"12","author":[{"family":"Truong","given":"Duy Tin"},{"family":"Franzosa","given":"Eric A."},{"family":"Tickle","given":"Timothy L."},{"family":"Scholz","given":"Matthias"},{"family":"Weingart","given":"George"},{"family":"Pasolli","given":"Edoardo"},{"family":"Tett","given":"Adrian"},{"family":"Huttenhower","given":"Curtis"},{"family":"Segata","given":"Nicola"}],"accessed":{"date-parts":[["2022",2,1]]},"issued":{"date-parts":[["2015",10]]}}},{"id":2493,"uris":["http://zotero.org/users/8256916/items/YUC8UFG8"],"itemData":{"id":2493,"type":"article-journal","abstract":"Culture-independent analyses of microbial communities have progressed dramatically in the last decade, particularly due to advances in methods for biological profiling via shotgun metagenomics. Opportunities for improvement continue to accelerate, with greater access to multi-omics, microbial reference genomes, and strain-level diversity. To leverage these, we present bioBakery 3, a set of integrated, improved methods for taxonomic, strain-level, functional, and phylogenetic profiling of metagenomes newly developed to build on the largest set of reference sequences now available. Compared to current alternatives, MetaPhlAn 3 increases the accuracy of taxonomic profiling, and HUMAnN 3 improves that of functional potential and activity. These methods detected novel disease-microbiome links in applications to CRC (1262 metagenomes) and IBD (1635 metagenomes and 817 metatranscriptomes). Strain-level profiling of an additional 4077 metagenomes with StrainPhlAn 3 and PanPhlAn 3 unraveled the phylogenetic and functional structure of the common gut microbe Ruminococcus bromii, previously described by only 15 isolate genomes. With open-source implementations and cloud-deployable reproducible workflows, the bioBakery 3 platform can help researchers deepen the resolution, scale, and accuracy of multi-omic profiling for microbial community studies.","container-title":"eLife","DOI":"10.7554/eLife.65088","ISSN":"2050-084X","note":"publisher: eLife Sciences Publications, Ltd","page":"e65088","source":"eLife","title":"Integrating taxonomic, functional, and strain-level profiling of diverse microbial communities with bioBakery 3","URL":"https://doi.org/10.7554/eLife.65088","volume":"10","author":[{"family":"Beghini","given":"Francesco"},{"family":"McIver","given":"Lauren J"},{"family":"Blanco-Míguez","given":"Aitor"},{"family":"Dubois","given":"Leonard"},{"family":"Asnicar","given":"Francesco"},{"family":"Maharjan","given":"Sagun"},{"family":"Mailyan","given":"Ana"},{"family":"Manghi","given":"Paolo"},{"family":"Scholz","given":"Matthias"},{"family":"Thomas","given":"Andrew Maltez"},{"family":"Valles-Colomer","given":"Mireia"},{"family":"Weingart","given":"George"},{"family":"Zhang","given":"Yancong"},{"family":"Zolfo","given":"Moreno"},{"family":"Huttenhower","given":"Curtis"},{"family":"Franzosa","given":"Eric A"},{"family":"Segata","given":"Nicola"}],"editor":[{"family":"Turnbaugh","given":"Peter"},{"family":"Franco","given":"Eduardo"},{"family":"Brown","given":"C Titus"}],"accessed":{"date-parts":[["2022",2,1]]},"issued":{"date-parts":[["2021",5,4]]}}}],"schema":"https://github.com/citation-style-language/schema/raw/master/csl-citation.json"} </w:instrText>
      </w:r>
      <w:ins w:id="279" w:author="Ruijie Xu" w:date="2022-02-01T14:49:00Z">
        <w:r w:rsidR="00616E8A">
          <w:rPr>
            <w:color w:val="000000" w:themeColor="text1"/>
          </w:rPr>
          <w:fldChar w:fldCharType="separate"/>
        </w:r>
      </w:ins>
      <w:r w:rsidR="00CB52B4" w:rsidRPr="00CB52B4">
        <w:rPr>
          <w:rFonts w:ascii="Calibri" w:cs="Calibri"/>
          <w:color w:val="000000"/>
        </w:rPr>
        <w:t xml:space="preserve">(Truong </w:t>
      </w:r>
      <w:r w:rsidR="00CB52B4" w:rsidRPr="00CB52B4">
        <w:rPr>
          <w:rFonts w:ascii="Calibri" w:cs="Calibri"/>
          <w:i/>
          <w:iCs/>
          <w:color w:val="000000"/>
        </w:rPr>
        <w:t>et al.</w:t>
      </w:r>
      <w:r w:rsidR="00CB52B4" w:rsidRPr="00CB52B4">
        <w:rPr>
          <w:rFonts w:ascii="Calibri" w:cs="Calibri"/>
          <w:color w:val="000000"/>
        </w:rPr>
        <w:t xml:space="preserve">, 2015; Beghini </w:t>
      </w:r>
      <w:r w:rsidR="00CB52B4" w:rsidRPr="00CB52B4">
        <w:rPr>
          <w:rFonts w:ascii="Calibri" w:cs="Calibri"/>
          <w:i/>
          <w:iCs/>
          <w:color w:val="000000"/>
        </w:rPr>
        <w:t>et al.</w:t>
      </w:r>
      <w:r w:rsidR="00CB52B4" w:rsidRPr="00CB52B4">
        <w:rPr>
          <w:rFonts w:ascii="Calibri" w:cs="Calibri"/>
          <w:color w:val="000000"/>
        </w:rPr>
        <w:t>, 2021)</w:t>
      </w:r>
      <w:ins w:id="280" w:author="Ruijie Xu" w:date="2022-02-01T14:49:00Z">
        <w:r w:rsidR="00616E8A">
          <w:rPr>
            <w:color w:val="000000" w:themeColor="text1"/>
          </w:rPr>
          <w:fldChar w:fldCharType="end"/>
        </w:r>
        <w:del w:id="281" w:author="Liliana Salvador" w:date="2022-02-22T18:03:00Z">
          <w:r w:rsidR="00616E8A" w:rsidDel="00C07280">
            <w:rPr>
              <w:color w:val="000000" w:themeColor="text1"/>
            </w:rPr>
            <w:delText>,</w:delText>
          </w:r>
        </w:del>
        <w:r w:rsidR="00616E8A">
          <w:rPr>
            <w:color w:val="000000" w:themeColor="text1"/>
          </w:rPr>
          <w:t xml:space="preserve"> </w:t>
        </w:r>
      </w:ins>
      <w:ins w:id="282" w:author="Ruijie Xu" w:date="2022-02-01T14:38:00Z">
        <w:r w:rsidR="00FA2E9A">
          <w:rPr>
            <w:color w:val="000000" w:themeColor="text1"/>
          </w:rPr>
          <w:t>w</w:t>
        </w:r>
      </w:ins>
      <w:ins w:id="283" w:author="Liliana Salvador" w:date="2022-02-22T18:03:00Z">
        <w:r w:rsidR="00C07280">
          <w:rPr>
            <w:color w:val="000000" w:themeColor="text1"/>
          </w:rPr>
          <w:t>as</w:t>
        </w:r>
      </w:ins>
      <w:ins w:id="284" w:author="Ruijie Xu" w:date="2022-02-01T14:38:00Z">
        <w:del w:id="285" w:author="Liliana Salvador" w:date="2022-02-22T17:58:00Z">
          <w:r w:rsidR="00FA2E9A" w:rsidDel="00C07280">
            <w:rPr>
              <w:color w:val="000000" w:themeColor="text1"/>
            </w:rPr>
            <w:delText>a</w:delText>
          </w:r>
        </w:del>
      </w:ins>
      <w:ins w:id="286" w:author="Ruijie Xu" w:date="2022-02-01T14:39:00Z">
        <w:del w:id="287" w:author="Liliana Salvador" w:date="2022-02-22T17:58:00Z">
          <w:r w:rsidR="00FA2E9A" w:rsidDel="00C07280">
            <w:rPr>
              <w:color w:val="000000" w:themeColor="text1"/>
            </w:rPr>
            <w:delText>s</w:delText>
          </w:r>
        </w:del>
        <w:r w:rsidR="00FA2E9A">
          <w:rPr>
            <w:color w:val="000000" w:themeColor="text1"/>
          </w:rPr>
          <w:t xml:space="preserve"> designed to identify </w:t>
        </w:r>
        <w:del w:id="288" w:author="Liliana Salvador" w:date="2022-02-22T17:58:00Z">
          <w:r w:rsidR="00FA2E9A" w:rsidDel="00C07280">
            <w:rPr>
              <w:color w:val="000000" w:themeColor="text1"/>
            </w:rPr>
            <w:delText xml:space="preserve">the </w:delText>
          </w:r>
        </w:del>
        <w:r w:rsidR="00FA2E9A">
          <w:rPr>
            <w:color w:val="000000" w:themeColor="text1"/>
          </w:rPr>
          <w:t xml:space="preserve">unique genetic markers within </w:t>
        </w:r>
      </w:ins>
      <w:ins w:id="289" w:author="Ruijie Xu" w:date="2022-02-01T16:14:00Z">
        <w:r w:rsidR="00D1066B">
          <w:rPr>
            <w:color w:val="000000" w:themeColor="text1"/>
          </w:rPr>
          <w:t>each</w:t>
        </w:r>
      </w:ins>
      <w:ins w:id="290" w:author="Ruijie Xu" w:date="2022-02-01T14:39:00Z">
        <w:r w:rsidR="00FA2E9A">
          <w:rPr>
            <w:color w:val="000000" w:themeColor="text1"/>
          </w:rPr>
          <w:t xml:space="preserve"> microbial </w:t>
        </w:r>
      </w:ins>
      <w:ins w:id="291" w:author="Ruijie Xu" w:date="2022-02-01T16:15:00Z">
        <w:r w:rsidR="00D1066B">
          <w:rPr>
            <w:color w:val="000000" w:themeColor="text1"/>
          </w:rPr>
          <w:t>taxon</w:t>
        </w:r>
      </w:ins>
      <w:del w:id="292" w:author="Ruijie Xu" w:date="2022-02-01T14:49:00Z">
        <w:r w:rsidR="00FA2E9A" w:rsidDel="00616E8A">
          <w:rPr>
            <w:color w:val="000000" w:themeColor="text1"/>
          </w:rPr>
          <w:fldChar w:fldCharType="begin"/>
        </w:r>
        <w:r w:rsidR="00FA2E9A" w:rsidDel="00616E8A">
          <w:rPr>
            <w:color w:val="000000" w:themeColor="text1"/>
          </w:rPr>
          <w:delInstrText xml:space="preserve"> ADDIN ZOTERO_ITEM CSL_CITATION {"citationID":"a27u65o7pe2","properties":{"formattedCitation":"\\uldash{(Truong {\\i{}et al.}, 2015; Beghini {\\i{}et al.}, 2021)}","plainCitation":"(Truong et al., 2015; Beghini et al., 2021)","noteIndex":0},"citationItems":[{"id":2491,"uris":["http://zotero.org/users/8256916/items/ADDPGAPE"],"uri":["http://zotero.org/users/8256916/items/ADDPGAPE"],"itemData":{"id":2491,"type":"article-journal","container-title":"Nature Methods","DOI":"10.1038/nmeth.3589","ISSN":"1548-7105","issue":"10","journalAbbreviation":"Nat Methods","language":"en","note":"number: 10\npublisher: Nature Publishing Group","page":"902-903","source":"www.nature.com","title":"MetaPhlAn2 for enhanced metagenomic taxonomic profiling","URL":"https://www.nature.com/articles/nmeth.3589","volume":"12","author":[{"family":"Truong","given":"Duy Tin"},{"family":"Franzosa","given":"Eric A."},{"family":"Tickle","given":"Timothy L."},{"family":"Scholz","given":"Matthias"},{"family":"Weingart","given":"George"},{"family":"Pasolli","given":"Edoardo"},{"family":"Tett","given":"Adrian"},{"family":"Huttenhower","given":"Curtis"},{"family":"Segata","given":"Nicola"}],"accessed":{"date-parts":[["2022",2,1]]},"issued":{"date-parts":[["2015",10]]}}},{"id":2493,"uris":["http://zotero.org/users/8256916/items/YUC8UFG8"],"uri":["http://zotero.org/users/8256916/items/YUC8UFG8"],"itemData":{"id":2493,"type":"article-journal","abstract":"Culture-independent analyses of microbial communities have progressed dramatically in the last decade, particularly due to advances in methods for biological profiling via shotgun metagenomics. Opportunities for improvement continue to accelerate, with greater access to multi-omics, microbial reference genomes, and strain-level diversity. To leverage these, we present bioBakery 3, a set of integrated, improved methods for taxonomic, strain-level, functional, and phylogenetic profiling of metagenomes newly developed to build on the largest set of reference sequences now available. Compared to current alternatives, MetaPhlAn 3 increases the accuracy of taxonomic profiling, and HUMAnN 3 improves that of functional potential and activity. These methods detected novel disease-microbiome links in applications to CRC (1262 metagenomes) and IBD (1635 metagenomes and 817 metatranscriptomes). Strain-level profiling of an additional 4077 metagenomes with StrainPhlAn 3 and PanPhlAn 3 unraveled the phylogenetic and functional structure of the common gut microbe Ruminococcus bromii, previously described by only 15 isolate genomes. With open-source implementations and cloud-deployable reproducible workflows, the bioBakery 3 platform can help researchers deepen the resolution, scale, and accuracy of multi-omic profiling for microbial community studies.","container-title":"eLife","DOI":"10.7554/eLife.65088","ISSN":"2050-084X","note":"publisher: eLife Sciences Publications, Ltd","page":"e65088","source":"eLife","title":"Integrating taxonomic, functional, and strain-level profiling of diverse microbial communities with bioBakery 3","URL":"https://doi.org/10.7554/eLife.65088","volume":"10","author":[{"family":"Beghini","given":"Francesco"},{"family":"McIver","given":"Lauren J"},{"family":"Blanco-Míguez","given":"Aitor"},{"family":"Dubois","given":"Leonard"},{"family":"Asnicar","given":"Francesco"},{"family":"Maharjan","given":"Sagun"},{"family":"Mailyan","given":"Ana"},{"family":"Manghi","given":"Paolo"},{"family":"Scholz","given":"Matthias"},{"family":"Thomas","given":"Andrew Maltez"},{"family":"Valles-Colomer","given":"Mireia"},{"family":"Weingart","given":"George"},{"family":"Zhang","given":"Yancong"},{"family":"Zolfo","given":"Moreno"},{"family":"Huttenhower","given":"Curtis"},{"family":"Franzosa","given":"Eric A"},{"family":"Segata","given":"Nicola"}],"editor":[{"family":"Turnbaugh","given":"Peter"},{"family":"Franco","given":"Eduardo"},{"family":"Brown","given":"C Titus"}],"accessed":{"date-parts":[["2022",2,1]]},"issued":{"date-parts":[["2021",5,4]]}}}],"schema":"https://github.com/citation-style-language/schema/raw/master/csl-citation.json"} </w:delInstrText>
        </w:r>
        <w:r w:rsidR="00FA2E9A" w:rsidDel="00616E8A">
          <w:rPr>
            <w:color w:val="000000" w:themeColor="text1"/>
          </w:rPr>
          <w:fldChar w:fldCharType="separate"/>
        </w:r>
        <w:r w:rsidR="00FA2E9A" w:rsidRPr="00FA2E9A" w:rsidDel="00616E8A">
          <w:rPr>
            <w:color w:val="000000"/>
            <w:u w:val="dash"/>
          </w:rPr>
          <w:delText xml:space="preserve">(Truong </w:delText>
        </w:r>
        <w:r w:rsidR="00FA2E9A" w:rsidRPr="00FA2E9A" w:rsidDel="00616E8A">
          <w:rPr>
            <w:i/>
            <w:iCs/>
            <w:color w:val="000000"/>
            <w:u w:val="dash"/>
          </w:rPr>
          <w:delText>et al.</w:delText>
        </w:r>
        <w:r w:rsidR="00FA2E9A" w:rsidRPr="00FA2E9A" w:rsidDel="00616E8A">
          <w:rPr>
            <w:color w:val="000000"/>
            <w:u w:val="dash"/>
          </w:rPr>
          <w:delText xml:space="preserve">, 2015; Beghini </w:delText>
        </w:r>
        <w:r w:rsidR="00FA2E9A" w:rsidRPr="00FA2E9A" w:rsidDel="00616E8A">
          <w:rPr>
            <w:i/>
            <w:iCs/>
            <w:color w:val="000000"/>
            <w:u w:val="dash"/>
          </w:rPr>
          <w:delText>et al.</w:delText>
        </w:r>
        <w:r w:rsidR="00FA2E9A" w:rsidRPr="00FA2E9A" w:rsidDel="00616E8A">
          <w:rPr>
            <w:color w:val="000000"/>
            <w:u w:val="dash"/>
          </w:rPr>
          <w:delText>, 2021)</w:delText>
        </w:r>
        <w:r w:rsidR="00FA2E9A" w:rsidDel="00616E8A">
          <w:rPr>
            <w:color w:val="000000" w:themeColor="text1"/>
          </w:rPr>
          <w:fldChar w:fldCharType="end"/>
        </w:r>
      </w:del>
      <w:ins w:id="293" w:author="Liliana Salvador" w:date="2022-02-22T18:03:00Z">
        <w:r w:rsidR="00C07280">
          <w:rPr>
            <w:color w:val="000000" w:themeColor="text1"/>
          </w:rPr>
          <w:t xml:space="preserve">; </w:t>
        </w:r>
      </w:ins>
      <w:ins w:id="294" w:author="Liliana Salvador" w:date="2022-02-22T18:05:00Z">
        <w:r w:rsidR="00C07280">
          <w:rPr>
            <w:color w:val="000000" w:themeColor="text1"/>
          </w:rPr>
          <w:t xml:space="preserve">and </w:t>
        </w:r>
      </w:ins>
      <w:ins w:id="295" w:author="Liliana Salvador" w:date="2022-02-22T18:03:00Z">
        <w:r w:rsidR="00C07280">
          <w:rPr>
            <w:color w:val="000000" w:themeColor="text1"/>
          </w:rPr>
          <w:t xml:space="preserve">3) </w:t>
        </w:r>
      </w:ins>
      <w:ins w:id="296" w:author="Ruijie Xu" w:date="2022-02-01T14:42:00Z">
        <w:del w:id="297" w:author="Liliana Salvador" w:date="2022-02-22T18:03:00Z">
          <w:r w:rsidR="00FA2E9A" w:rsidDel="00C07280">
            <w:rPr>
              <w:color w:val="000000" w:themeColor="text1"/>
            </w:rPr>
            <w:delText xml:space="preserve">. </w:delText>
          </w:r>
        </w:del>
      </w:ins>
      <w:ins w:id="298" w:author="Ruijie Xu" w:date="2022-02-01T14:51:00Z">
        <w:del w:id="299" w:author="Liliana Salvador" w:date="2022-02-22T18:03:00Z">
          <w:r w:rsidR="00616E8A" w:rsidDel="00C07280">
            <w:rPr>
              <w:color w:val="000000" w:themeColor="text1"/>
            </w:rPr>
            <w:delText>Other software,</w:delText>
          </w:r>
        </w:del>
      </w:ins>
      <w:ins w:id="300" w:author="Ruijie Xu" w:date="2022-02-01T14:52:00Z">
        <w:del w:id="301" w:author="Liliana Salvador" w:date="2022-02-22T18:03:00Z">
          <w:r w:rsidR="00616E8A" w:rsidDel="00C07280">
            <w:rPr>
              <w:color w:val="000000" w:themeColor="text1"/>
            </w:rPr>
            <w:delText xml:space="preserve"> such as </w:delText>
          </w:r>
        </w:del>
      </w:ins>
      <w:ins w:id="302" w:author="Ruijie Xu" w:date="2022-02-01T14:50:00Z">
        <w:r w:rsidR="00616E8A">
          <w:rPr>
            <w:color w:val="000000" w:themeColor="text1"/>
          </w:rPr>
          <w:t xml:space="preserve">Centrifuge </w:t>
        </w:r>
      </w:ins>
      <w:r w:rsidR="00616E8A">
        <w:rPr>
          <w:color w:val="000000" w:themeColor="text1"/>
        </w:rPr>
        <w:fldChar w:fldCharType="begin"/>
      </w:r>
      <w:r w:rsidR="004765A2">
        <w:rPr>
          <w:color w:val="000000" w:themeColor="text1"/>
        </w:rPr>
        <w:instrText xml:space="preserve"> ADDIN ZOTERO_ITEM CSL_CITATION {"citationID":"a2njokpd2du","properties":{"formattedCitation":"(Kim {\\i{}et al.}, 2016)","plainCitation":"(Kim et al., 2016)","noteIndex":0},"citationItems":[{"id":2495,"uris":["http://zotero.org/users/8256916/items/M2W2J7Z4"],"itemData":{"id":2495,"type":"article-journal","abstract":"Centrifuge is a novel microbial classification engine that enables rapid, accurate, and sensitive labeling of reads and quantification of species on desktop computers. The system uses an indexing scheme based on the Burrows-Wheeler transform (BWT) and the Ferragina-Manzini (FM) index, optimized specifically for the metagenomic classification problem. Centrifuge requires a relatively small index (4.2 GB for 4078 bacterial and 200 archaeal genomes) and classifies sequences at very high speed, allowing it to process the millions of reads from a typical high-throughput DNA sequencing run within a few minutes. Together, these advances enable timely and accurate analysis of large metagenomics data sets on conventional desktop computers. Because of its space-optimized indexing schemes, Centrifuge also makes it possible to index the entire NCBI nonredundant nucleotide sequence database (a total of 109 billion bases) with an index size of 69 GB, in contrast to k-mer-based indexing schemes, which require far more extensive space.","container-title":"Genome Research","DOI":"10.1101/gr.210641.116","ISSN":"1088-9051, 1549-5469","issue":"12","journalAbbreviation":"Genome Res.","language":"en","note":"Company: Cold Spring Harbor Laboratory Press\nDistributor: Cold Spring Harbor Laboratory Press\nInstitution: Cold Spring Harbor Laboratory Press\nLabel: Cold Spring Harbor Laboratory Press\npublisher: Cold Spring Harbor Lab\nPMID: 27852649","page":"1721-1729","source":"genome.cshlp.org","title":"Centrifuge: rapid and sensitive classification of metagenomic sequences","title-short":"Centrifuge","URL":"https://genome.cshlp.org/content/26/12/1721","volume":"26","author":[{"family":"Kim","given":"Daehwan"},{"family":"Song","given":"Li"},{"family":"Breitwieser","given":"Florian P."},{"family":"Salzberg","given":"Steven L."}],"accessed":{"date-parts":[["2022",2,1]]},"issued":{"date-parts":[["2016",12,1]]}}}],"schema":"https://github.com/citation-style-language/schema/raw/master/csl-citation.json"} </w:instrText>
      </w:r>
      <w:r w:rsidR="00616E8A">
        <w:rPr>
          <w:color w:val="000000" w:themeColor="text1"/>
        </w:rPr>
        <w:fldChar w:fldCharType="separate"/>
      </w:r>
      <w:r w:rsidR="00CB52B4" w:rsidRPr="00CB52B4">
        <w:rPr>
          <w:rFonts w:ascii="Calibri" w:cs="Calibri"/>
          <w:color w:val="000000"/>
        </w:rPr>
        <w:t xml:space="preserve">(Kim </w:t>
      </w:r>
      <w:r w:rsidR="00CB52B4" w:rsidRPr="00CB52B4">
        <w:rPr>
          <w:rFonts w:ascii="Calibri" w:cs="Calibri"/>
          <w:i/>
          <w:iCs/>
          <w:color w:val="000000"/>
        </w:rPr>
        <w:t>et al.</w:t>
      </w:r>
      <w:r w:rsidR="00CB52B4" w:rsidRPr="00CB52B4">
        <w:rPr>
          <w:rFonts w:ascii="Calibri" w:cs="Calibri"/>
          <w:color w:val="000000"/>
        </w:rPr>
        <w:t>, 2016)</w:t>
      </w:r>
      <w:r w:rsidR="00616E8A">
        <w:rPr>
          <w:color w:val="000000" w:themeColor="text1"/>
        </w:rPr>
        <w:fldChar w:fldCharType="end"/>
      </w:r>
      <w:ins w:id="303" w:author="Ruijie Xu" w:date="2022-02-01T14:54:00Z">
        <w:r w:rsidR="00616E8A">
          <w:rPr>
            <w:color w:val="000000" w:themeColor="text1"/>
          </w:rPr>
          <w:t xml:space="preserve"> and Kaiju </w:t>
        </w:r>
      </w:ins>
      <w:r w:rsidR="00616E8A">
        <w:rPr>
          <w:color w:val="000000" w:themeColor="text1"/>
        </w:rPr>
        <w:fldChar w:fldCharType="begin"/>
      </w:r>
      <w:r w:rsidR="004765A2">
        <w:rPr>
          <w:color w:val="000000" w:themeColor="text1"/>
        </w:rPr>
        <w:instrText xml:space="preserve"> ADDIN ZOTERO_ITEM CSL_CITATION {"citationID":"a28l20t8h65","properties":{"formattedCitation":"(Menzel, Ng and Krogh, 2016)","plainCitation":"(Menzel, Ng and Krogh, 2016)","noteIndex":0},"citationItems":[{"id":2499,"uris":["http://zotero.org/users/8256916/items/XLXM9XDR"],"itemData":{"id":2499,"type":"article-journal","abstract":"Metagenomics emerged as an important field of research not only in microbial ecology but also for human health and disease, and metagenomic studies are performed on increasingly larger scales. While recent taxonomic classification programs achieve high speed by comparing genomic k-mers, they often lack sensitivity for overcoming evolutionary divergence, so that large fractions of the metagenomic reads remain unclassified. Here we present the novel metagenome classifier Kaiju, which finds maximum (in-)exact matches on the protein-level using the Burrows–Wheeler transform. We show in a genome exclusion benchmark that Kaiju classifies reads with higher sensitivity and similar precision compared with current k-mer-based classifiers, especially in genera that are underrepresented in reference databases. We also demonstrate that Kaiju classifies up to 10 times more reads in real metagenomes. Kaiju can process millions of reads per minute and can run on a standard PC. Source code and web server are available at http://kaiju.binf.ku.dk.","container-title":"Nature Communications","DOI":"10.1038/ncomms11257","ISSN":"2041-1723","issue":"1","journalAbbreviation":"Nat Commun","language":"en","note":"number: 1\npublisher: Nature Publishing Group","page":"11257","source":"www.nature.com","title":"Fast and sensitive taxonomic classification for metagenomics with Kaiju","URL":"https://www.nature.com/articles/ncomms11257","volume":"7","author":[{"family":"Menzel","given":"Peter"},{"family":"Ng","given":"Kim Lee"},{"family":"Krogh","given":"Anders"}],"accessed":{"date-parts":[["2022",2,1]]},"issued":{"date-parts":[["2016",4,13]]}}}],"schema":"https://github.com/citation-style-language/schema/raw/master/csl-citation.json"} </w:instrText>
      </w:r>
      <w:r w:rsidR="00616E8A">
        <w:rPr>
          <w:color w:val="000000" w:themeColor="text1"/>
        </w:rPr>
        <w:fldChar w:fldCharType="separate"/>
      </w:r>
      <w:r w:rsidR="00CB52B4" w:rsidRPr="00CB52B4">
        <w:rPr>
          <w:rFonts w:ascii="Calibri" w:cs="Calibri"/>
          <w:color w:val="000000"/>
        </w:rPr>
        <w:t>(Menzel, Ng and Krogh, 2016)</w:t>
      </w:r>
      <w:r w:rsidR="00616E8A">
        <w:rPr>
          <w:color w:val="000000" w:themeColor="text1"/>
        </w:rPr>
        <w:fldChar w:fldCharType="end"/>
      </w:r>
      <w:ins w:id="304" w:author="Liliana Salvador" w:date="2022-02-22T18:04:00Z">
        <w:r w:rsidR="00C07280">
          <w:rPr>
            <w:color w:val="000000" w:themeColor="text1"/>
          </w:rPr>
          <w:t xml:space="preserve"> </w:t>
        </w:r>
      </w:ins>
      <w:ins w:id="305" w:author="Liliana Salvador" w:date="2022-02-22T18:12:00Z">
        <w:r w:rsidR="000B2789">
          <w:rPr>
            <w:color w:val="000000" w:themeColor="text1"/>
          </w:rPr>
          <w:t>we</w:t>
        </w:r>
      </w:ins>
      <w:ins w:id="306" w:author="Ruijie Xu" w:date="2022-02-27T10:25:00Z">
        <w:r w:rsidR="00ED4429">
          <w:rPr>
            <w:color w:val="000000" w:themeColor="text1"/>
          </w:rPr>
          <w:t>re</w:t>
        </w:r>
      </w:ins>
      <w:ins w:id="307" w:author="Liliana Salvador" w:date="2022-02-22T18:12:00Z">
        <w:del w:id="308" w:author="Ruijie Xu" w:date="2022-02-27T10:25:00Z">
          <w:r w:rsidR="000B2789" w:rsidDel="00ED4429">
            <w:rPr>
              <w:color w:val="000000" w:themeColor="text1"/>
            </w:rPr>
            <w:delText>w</w:delText>
          </w:r>
        </w:del>
        <w:r w:rsidR="000B2789">
          <w:rPr>
            <w:color w:val="000000" w:themeColor="text1"/>
          </w:rPr>
          <w:t xml:space="preserve"> designed to </w:t>
        </w:r>
      </w:ins>
      <w:ins w:id="309" w:author="Ruijie Xu" w:date="2022-02-01T14:52:00Z">
        <w:del w:id="310" w:author="Liliana Salvador" w:date="2022-02-22T18:04:00Z">
          <w:r w:rsidR="00616E8A" w:rsidDel="00C07280">
            <w:rPr>
              <w:color w:val="000000" w:themeColor="text1"/>
            </w:rPr>
            <w:delText>,</w:delText>
          </w:r>
        </w:del>
      </w:ins>
      <w:ins w:id="311" w:author="Ruijie Xu" w:date="2022-02-01T14:45:00Z">
        <w:del w:id="312" w:author="Liliana Salvador" w:date="2022-02-22T18:04:00Z">
          <w:r w:rsidR="003947DA" w:rsidDel="00C07280">
            <w:rPr>
              <w:color w:val="000000" w:themeColor="text1"/>
            </w:rPr>
            <w:delText xml:space="preserve"> </w:delText>
          </w:r>
        </w:del>
      </w:ins>
      <w:ins w:id="313" w:author="Ruijie Xu" w:date="2022-02-01T14:47:00Z">
        <w:r w:rsidR="00616E8A">
          <w:rPr>
            <w:color w:val="000000" w:themeColor="text1"/>
          </w:rPr>
          <w:t>optimiz</w:t>
        </w:r>
      </w:ins>
      <w:ins w:id="314" w:author="Ruijie Xu" w:date="2022-02-01T14:48:00Z">
        <w:r w:rsidR="00616E8A">
          <w:rPr>
            <w:color w:val="000000" w:themeColor="text1"/>
          </w:rPr>
          <w:t>e</w:t>
        </w:r>
      </w:ins>
      <w:ins w:id="315" w:author="Ruijie Xu" w:date="2022-02-01T14:51:00Z">
        <w:del w:id="316" w:author="Liliana Salvador" w:date="2022-02-22T18:04:00Z">
          <w:r w:rsidR="00616E8A" w:rsidDel="00C07280">
            <w:rPr>
              <w:color w:val="000000" w:themeColor="text1"/>
            </w:rPr>
            <w:delText>s</w:delText>
          </w:r>
        </w:del>
      </w:ins>
      <w:ins w:id="317" w:author="Ruijie Xu" w:date="2022-02-01T14:45:00Z">
        <w:r w:rsidR="003947DA">
          <w:rPr>
            <w:color w:val="000000" w:themeColor="text1"/>
          </w:rPr>
          <w:t xml:space="preserve"> </w:t>
        </w:r>
      </w:ins>
      <w:ins w:id="318" w:author="Ruijie Xu" w:date="2022-02-01T14:47:00Z">
        <w:r w:rsidR="003947DA">
          <w:rPr>
            <w:color w:val="000000" w:themeColor="text1"/>
          </w:rPr>
          <w:t xml:space="preserve">the </w:t>
        </w:r>
        <w:r w:rsidR="00616E8A">
          <w:rPr>
            <w:color w:val="000000" w:themeColor="text1"/>
          </w:rPr>
          <w:t xml:space="preserve">time </w:t>
        </w:r>
      </w:ins>
      <w:ins w:id="319" w:author="Ruijie Xu" w:date="2022-02-01T14:48:00Z">
        <w:r w:rsidR="00616E8A">
          <w:rPr>
            <w:color w:val="000000" w:themeColor="text1"/>
          </w:rPr>
          <w:t xml:space="preserve">and resources </w:t>
        </w:r>
      </w:ins>
      <w:ins w:id="320" w:author="Ruijie Xu" w:date="2022-02-01T14:47:00Z">
        <w:r w:rsidR="00616E8A">
          <w:rPr>
            <w:color w:val="000000" w:themeColor="text1"/>
          </w:rPr>
          <w:t xml:space="preserve">of </w:t>
        </w:r>
      </w:ins>
      <w:ins w:id="321" w:author="Ruijie Xu" w:date="2022-02-01T14:48:00Z">
        <w:r w:rsidR="00616E8A">
          <w:rPr>
            <w:color w:val="000000" w:themeColor="text1"/>
          </w:rPr>
          <w:t>profiling by compressing</w:t>
        </w:r>
      </w:ins>
      <w:ins w:id="322" w:author="Ruijie Xu" w:date="2022-02-01T14:47:00Z">
        <w:r w:rsidR="003947DA">
          <w:rPr>
            <w:color w:val="000000" w:themeColor="text1"/>
          </w:rPr>
          <w:t xml:space="preserve"> </w:t>
        </w:r>
      </w:ins>
      <w:ins w:id="323" w:author="Ruijie Xu" w:date="2022-02-01T16:15:00Z">
        <w:r w:rsidR="00D1066B">
          <w:rPr>
            <w:color w:val="000000" w:themeColor="text1"/>
          </w:rPr>
          <w:t xml:space="preserve">the </w:t>
        </w:r>
      </w:ins>
      <w:ins w:id="324" w:author="Ruijie Xu" w:date="2022-02-01T14:57:00Z">
        <w:r w:rsidR="00616E8A">
          <w:rPr>
            <w:color w:val="000000" w:themeColor="text1"/>
          </w:rPr>
          <w:t xml:space="preserve">reference </w:t>
        </w:r>
      </w:ins>
      <w:ins w:id="325" w:author="Ruijie Xu" w:date="2022-02-01T14:47:00Z">
        <w:r w:rsidR="003947DA">
          <w:rPr>
            <w:color w:val="000000" w:themeColor="text1"/>
          </w:rPr>
          <w:t xml:space="preserve">microbial </w:t>
        </w:r>
      </w:ins>
      <w:ins w:id="326" w:author="Ruijie Xu" w:date="2022-02-01T16:15:00Z">
        <w:r w:rsidR="00D1066B">
          <w:rPr>
            <w:color w:val="000000" w:themeColor="text1"/>
          </w:rPr>
          <w:t>genomes</w:t>
        </w:r>
      </w:ins>
      <w:ins w:id="327" w:author="Ruijie Xu" w:date="2022-02-01T14:47:00Z">
        <w:r w:rsidR="00616E8A">
          <w:rPr>
            <w:color w:val="000000" w:themeColor="text1"/>
          </w:rPr>
          <w:t xml:space="preserve"> </w:t>
        </w:r>
      </w:ins>
      <w:ins w:id="328" w:author="Ruijie Xu" w:date="2022-02-01T14:48:00Z">
        <w:r w:rsidR="00616E8A">
          <w:rPr>
            <w:color w:val="000000" w:themeColor="text1"/>
          </w:rPr>
          <w:t xml:space="preserve">into </w:t>
        </w:r>
      </w:ins>
      <w:ins w:id="329" w:author="Ruijie Xu" w:date="2022-02-01T16:15:00Z">
        <w:r w:rsidR="00D1066B">
          <w:rPr>
            <w:color w:val="000000" w:themeColor="text1"/>
          </w:rPr>
          <w:t xml:space="preserve">the </w:t>
        </w:r>
      </w:ins>
      <w:ins w:id="330" w:author="Ruijie Xu" w:date="2022-02-01T14:48:00Z">
        <w:r w:rsidR="00616E8A">
          <w:rPr>
            <w:color w:val="000000" w:themeColor="text1"/>
          </w:rPr>
          <w:t>index</w:t>
        </w:r>
      </w:ins>
      <w:ins w:id="331" w:author="Ruijie Xu" w:date="2022-02-01T14:57:00Z">
        <w:r w:rsidR="00616E8A">
          <w:rPr>
            <w:color w:val="000000" w:themeColor="text1"/>
          </w:rPr>
          <w:t xml:space="preserve"> structures</w:t>
        </w:r>
      </w:ins>
      <w:ins w:id="332" w:author="Ruijie Xu" w:date="2022-02-01T14:58:00Z">
        <w:r w:rsidR="006A0C17">
          <w:rPr>
            <w:color w:val="000000" w:themeColor="text1"/>
          </w:rPr>
          <w:t xml:space="preserve"> </w:t>
        </w:r>
      </w:ins>
      <w:ins w:id="333" w:author="Ruijie Xu" w:date="2022-02-01T16:15:00Z">
        <w:r w:rsidR="00D1066B">
          <w:rPr>
            <w:color w:val="000000" w:themeColor="text1"/>
          </w:rPr>
          <w:t xml:space="preserve">for </w:t>
        </w:r>
        <w:proofErr w:type="spellStart"/>
        <w:r w:rsidR="00D1066B">
          <w:rPr>
            <w:color w:val="000000" w:themeColor="text1"/>
          </w:rPr>
          <w:t>storaging</w:t>
        </w:r>
        <w:proofErr w:type="spellEnd"/>
        <w:r w:rsidR="00D1066B">
          <w:rPr>
            <w:color w:val="000000" w:themeColor="text1"/>
          </w:rPr>
          <w:t xml:space="preserve"> and searching </w:t>
        </w:r>
      </w:ins>
      <w:r w:rsidR="006A0C17">
        <w:rPr>
          <w:color w:val="000000" w:themeColor="text1"/>
        </w:rPr>
        <w:fldChar w:fldCharType="begin"/>
      </w:r>
      <w:r w:rsidR="004765A2">
        <w:rPr>
          <w:color w:val="000000" w:themeColor="text1"/>
        </w:rPr>
        <w:instrText xml:space="preserve"> ADDIN ZOTERO_ITEM CSL_CITATION {"citationID":"a2b9jm64ahu","properties":{"formattedCitation":"(Burrows and Wheeler, 1994)","plainCitation":"(Burrows and Wheeler, 1994)","noteIndex":0},"citationItems":[{"id":2502,"uris":["http://zotero.org/users/8256916/items/FGD69I5Q"],"itemData":{"id":2502,"type":"report","source":"CiteSeer","title":"A block-sorting lossless data compression algorithm","author":[{"family":"Burrows","given":"M."},{"family":"Wheeler","given":"D. J."}],"issued":{"date-parts":[["1994"]]}}}],"schema":"https://github.com/citation-style-language/schema/raw/master/csl-citation.json"} </w:instrText>
      </w:r>
      <w:r w:rsidR="006A0C17">
        <w:rPr>
          <w:color w:val="000000" w:themeColor="text1"/>
        </w:rPr>
        <w:fldChar w:fldCharType="separate"/>
      </w:r>
      <w:r w:rsidR="00CB52B4" w:rsidRPr="00CB52B4">
        <w:rPr>
          <w:rFonts w:ascii="Calibri" w:cs="Calibri"/>
          <w:color w:val="000000"/>
        </w:rPr>
        <w:t>(Burrows and Wheeler, 1994)</w:t>
      </w:r>
      <w:r w:rsidR="006A0C17">
        <w:rPr>
          <w:color w:val="000000" w:themeColor="text1"/>
        </w:rPr>
        <w:fldChar w:fldCharType="end"/>
      </w:r>
      <w:ins w:id="334" w:author="Ruijie Xu" w:date="2022-02-01T14:48:00Z">
        <w:r w:rsidR="00616E8A">
          <w:rPr>
            <w:color w:val="000000" w:themeColor="text1"/>
          </w:rPr>
          <w:t xml:space="preserve">, </w:t>
        </w:r>
      </w:ins>
      <w:ins w:id="335" w:author="Ruijie Xu" w:date="2022-02-01T14:57:00Z">
        <w:r w:rsidR="00616E8A">
          <w:rPr>
            <w:color w:val="000000" w:themeColor="text1"/>
          </w:rPr>
          <w:t xml:space="preserve">at </w:t>
        </w:r>
      </w:ins>
      <w:ins w:id="336" w:author="Ruijie Xu" w:date="2022-02-01T16:15:00Z">
        <w:r w:rsidR="00D1066B">
          <w:rPr>
            <w:color w:val="000000" w:themeColor="text1"/>
          </w:rPr>
          <w:t xml:space="preserve">the </w:t>
        </w:r>
      </w:ins>
      <w:ins w:id="337" w:author="Ruijie Xu" w:date="2022-02-01T14:57:00Z">
        <w:r w:rsidR="006A0C17">
          <w:rPr>
            <w:color w:val="000000" w:themeColor="text1"/>
          </w:rPr>
          <w:t>nucleotide and protein level</w:t>
        </w:r>
      </w:ins>
      <w:ins w:id="338" w:author="Liliana Salvador" w:date="2022-02-22T18:12:00Z">
        <w:r w:rsidR="000B2789">
          <w:rPr>
            <w:color w:val="000000" w:themeColor="text1"/>
          </w:rPr>
          <w:t>s</w:t>
        </w:r>
      </w:ins>
      <w:ins w:id="339" w:author="Ruijie Xu" w:date="2022-02-01T14:57:00Z">
        <w:r w:rsidR="006A0C17">
          <w:rPr>
            <w:color w:val="000000" w:themeColor="text1"/>
          </w:rPr>
          <w:t>, respectively</w:t>
        </w:r>
      </w:ins>
      <w:ins w:id="340" w:author="Liliana Salvador" w:date="2022-02-22T18:05:00Z">
        <w:r w:rsidR="00C07280">
          <w:rPr>
            <w:color w:val="000000" w:themeColor="text1"/>
          </w:rPr>
          <w:t>.</w:t>
        </w:r>
      </w:ins>
      <w:ins w:id="341" w:author="Ruijie Xu" w:date="2022-02-01T14:57:00Z">
        <w:del w:id="342" w:author="Liliana Salvador" w:date="2022-02-22T18:04:00Z">
          <w:r w:rsidR="006A0C17" w:rsidDel="00C07280">
            <w:rPr>
              <w:color w:val="000000" w:themeColor="text1"/>
            </w:rPr>
            <w:delText>.</w:delText>
          </w:r>
        </w:del>
      </w:ins>
      <w:ins w:id="343" w:author="Ruijie Xu" w:date="2022-02-01T15:01:00Z">
        <w:r w:rsidR="006A0C17">
          <w:rPr>
            <w:color w:val="000000" w:themeColor="text1"/>
          </w:rPr>
          <w:t xml:space="preserve"> </w:t>
        </w:r>
      </w:ins>
      <w:ins w:id="344" w:author="Ruijie Xu" w:date="2022-02-01T15:02:00Z">
        <w:r w:rsidR="0073052F">
          <w:rPr>
            <w:color w:val="000000" w:themeColor="text1"/>
          </w:rPr>
          <w:t xml:space="preserve">In addition to the software mentioned above, </w:t>
        </w:r>
      </w:ins>
      <w:ins w:id="345" w:author="Ruijie Xu" w:date="2022-02-01T15:03:00Z">
        <w:r w:rsidR="0073052F">
          <w:rPr>
            <w:color w:val="000000" w:themeColor="text1"/>
          </w:rPr>
          <w:t xml:space="preserve">some software were developed to improve the results of </w:t>
        </w:r>
      </w:ins>
      <w:ins w:id="346" w:author="Ruijie Xu" w:date="2022-02-27T10:26:00Z">
        <w:r w:rsidR="00ED4429">
          <w:rPr>
            <w:color w:val="000000" w:themeColor="text1"/>
          </w:rPr>
          <w:t xml:space="preserve">the </w:t>
        </w:r>
      </w:ins>
      <w:ins w:id="347" w:author="Ruijie Xu" w:date="2022-02-01T15:04:00Z">
        <w:del w:id="348" w:author="Liliana Salvador" w:date="2022-02-22T18:05:00Z">
          <w:r w:rsidR="0073052F" w:rsidDel="00C07280">
            <w:rPr>
              <w:color w:val="000000" w:themeColor="text1"/>
            </w:rPr>
            <w:delText>the other</w:delText>
          </w:r>
        </w:del>
      </w:ins>
      <w:ins w:id="349" w:author="Liliana Salvador" w:date="2022-02-22T18:05:00Z">
        <w:r w:rsidR="00C07280">
          <w:rPr>
            <w:color w:val="000000" w:themeColor="text1"/>
          </w:rPr>
          <w:t>existing</w:t>
        </w:r>
      </w:ins>
      <w:ins w:id="350" w:author="Ruijie Xu" w:date="2022-02-01T15:04:00Z">
        <w:r w:rsidR="0073052F">
          <w:rPr>
            <w:color w:val="000000" w:themeColor="text1"/>
          </w:rPr>
          <w:t xml:space="preserve"> software, </w:t>
        </w:r>
        <w:del w:id="351" w:author="Liliana Salvador" w:date="2022-02-22T18:05:00Z">
          <w:r w:rsidR="0073052F" w:rsidDel="00C07280">
            <w:rPr>
              <w:color w:val="000000" w:themeColor="text1"/>
            </w:rPr>
            <w:delText>for example,</w:delText>
          </w:r>
        </w:del>
      </w:ins>
      <w:ins w:id="352" w:author="Liliana Salvador" w:date="2022-02-22T18:06:00Z">
        <w:r w:rsidR="00C07280">
          <w:rPr>
            <w:color w:val="000000" w:themeColor="text1"/>
          </w:rPr>
          <w:t>such as</w:t>
        </w:r>
      </w:ins>
      <w:ins w:id="353" w:author="Ruijie Xu" w:date="2022-02-01T15:04:00Z">
        <w:r w:rsidR="0073052F">
          <w:rPr>
            <w:color w:val="000000" w:themeColor="text1"/>
          </w:rPr>
          <w:t xml:space="preserve"> Bracken </w:t>
        </w:r>
      </w:ins>
      <w:r w:rsidR="001F12F2">
        <w:rPr>
          <w:color w:val="000000" w:themeColor="text1"/>
        </w:rPr>
        <w:fldChar w:fldCharType="begin"/>
      </w:r>
      <w:r w:rsidR="004765A2">
        <w:rPr>
          <w:color w:val="000000" w:themeColor="text1"/>
        </w:rPr>
        <w:instrText xml:space="preserve"> ADDIN ZOTERO_ITEM CSL_CITATION {"citationID":"a26oukt0a61","properties":{"formattedCitation":"(Lu {\\i{}et al.}, 2017)","plainCitation":"(Lu et al., 2017)","noteIndex":0},"citationItems":[{"id":279,"uris":["http://zotero.org/users/8256916/items/MNCKWMHL"],"itemData":{"id":279,"type":"article-journal","abstract":"\\textlessp\\textgreaterMetagenomic experiments attempt to characterize microbial communities using high-throughput DNA sequencing. Identification of the microorganisms in a sample provides information about the genetic profile, population structure, and role of microorganisms within an environment. Until recently, most metagenomics studies focused on high-level characterization at the level of phyla, or alternatively sequenced the 16S ribosomal RNA gene that is present in bacterial species. As the cost of sequencing has fallen, though, metagenomics experiments have increasingly used unbiased shotgun sequencing to capture all the organisms in a sample. This approach requires a method for estimating abundance directly from the raw read data. Here we describe a fast, accurate new method that computes the abundance at the species level using the reads collected in a metagenomics experiment. Bracken (Bayesian Reestimation of Abundance after Classification with KrakEN) uses the taxonomic assignments made by Kraken, a very fast read-level classifier, along with information about the genomes themselves to estimate abundance at the species level, the genus level, or above. We demonstrate that Bracken can produce accurate species- and genus-level abundance estimates even when a sample contains multiple near-identical species.\\textless/p\\textgreater","container-title":"PeerJ Computer Science","DOI":"10.7717/peerj-cs.104","ISSN":"2376-5992","page":"e104","title":"Bracken: estimating species abundance in metagenomics data","URL":"https://peerj.com/articles/cs-104","volume":"3","author":[{"family":"Lu","given":"Jennifer"},{"family":"Breitwieser","given":"Florian P."},{"family":"Thielen","given":"Peter"},{"family":"Salzberg","given":"Steven L."}],"accessed":{"date-parts":[["2019",10,24]]},"issued":{"date-parts":[["2017",1]]}}}],"schema":"https://github.com/citation-style-language/schema/raw/master/csl-citation.json"} </w:instrText>
      </w:r>
      <w:r w:rsidR="001F12F2">
        <w:rPr>
          <w:color w:val="000000" w:themeColor="text1"/>
        </w:rPr>
        <w:fldChar w:fldCharType="separate"/>
      </w:r>
      <w:r w:rsidR="00CB52B4" w:rsidRPr="00CB52B4">
        <w:rPr>
          <w:rFonts w:ascii="Calibri" w:cs="Calibri"/>
          <w:color w:val="000000"/>
        </w:rPr>
        <w:t xml:space="preserve">(Lu </w:t>
      </w:r>
      <w:r w:rsidR="00CB52B4" w:rsidRPr="00CB52B4">
        <w:rPr>
          <w:rFonts w:ascii="Calibri" w:cs="Calibri"/>
          <w:i/>
          <w:iCs/>
          <w:color w:val="000000"/>
        </w:rPr>
        <w:t>et al.</w:t>
      </w:r>
      <w:r w:rsidR="00CB52B4" w:rsidRPr="00CB52B4">
        <w:rPr>
          <w:rFonts w:ascii="Calibri" w:cs="Calibri"/>
          <w:color w:val="000000"/>
        </w:rPr>
        <w:t>, 2017)</w:t>
      </w:r>
      <w:r w:rsidR="001F12F2">
        <w:rPr>
          <w:color w:val="000000" w:themeColor="text1"/>
        </w:rPr>
        <w:fldChar w:fldCharType="end"/>
      </w:r>
      <w:ins w:id="354" w:author="Ruijie Xu" w:date="2022-02-01T15:13:00Z">
        <w:r w:rsidR="001F12F2">
          <w:rPr>
            <w:color w:val="000000" w:themeColor="text1"/>
          </w:rPr>
          <w:t xml:space="preserve"> </w:t>
        </w:r>
      </w:ins>
      <w:ins w:id="355" w:author="Ruijie Xu" w:date="2022-02-01T15:04:00Z">
        <w:del w:id="356" w:author="Liliana Salvador" w:date="2022-02-22T18:12:00Z">
          <w:r w:rsidR="0073052F" w:rsidDel="000B2789">
            <w:rPr>
              <w:color w:val="000000" w:themeColor="text1"/>
            </w:rPr>
            <w:delText>was developed</w:delText>
          </w:r>
        </w:del>
      </w:ins>
      <w:ins w:id="357" w:author="Ruijie Xu" w:date="2022-02-01T15:05:00Z">
        <w:del w:id="358" w:author="Liliana Salvador" w:date="2022-02-22T18:12:00Z">
          <w:r w:rsidR="0073052F" w:rsidDel="000B2789">
            <w:rPr>
              <w:color w:val="000000" w:themeColor="text1"/>
            </w:rPr>
            <w:delText xml:space="preserve"> to</w:delText>
          </w:r>
        </w:del>
      </w:ins>
      <w:ins w:id="359" w:author="Liliana Salvador" w:date="2022-02-22T18:12:00Z">
        <w:r w:rsidR="000B2789">
          <w:rPr>
            <w:color w:val="000000" w:themeColor="text1"/>
          </w:rPr>
          <w:t>that</w:t>
        </w:r>
      </w:ins>
      <w:ins w:id="360" w:author="Ruijie Xu" w:date="2022-02-01T15:05:00Z">
        <w:r w:rsidR="0073052F">
          <w:rPr>
            <w:color w:val="000000" w:themeColor="text1"/>
          </w:rPr>
          <w:t xml:space="preserve"> improve</w:t>
        </w:r>
      </w:ins>
      <w:ins w:id="361" w:author="Liliana Salvador" w:date="2022-02-22T18:12:00Z">
        <w:r w:rsidR="000B2789">
          <w:rPr>
            <w:color w:val="000000" w:themeColor="text1"/>
          </w:rPr>
          <w:t>s</w:t>
        </w:r>
      </w:ins>
      <w:ins w:id="362" w:author="Ruijie Xu" w:date="2022-02-01T15:05:00Z">
        <w:r w:rsidR="0073052F">
          <w:rPr>
            <w:color w:val="000000" w:themeColor="text1"/>
          </w:rPr>
          <w:t xml:space="preserve"> Kraken2’s </w:t>
        </w:r>
        <w:del w:id="363" w:author="Liliana Salvador" w:date="2022-02-22T18:12:00Z">
          <w:r w:rsidR="0073052F" w:rsidDel="000B2789">
            <w:rPr>
              <w:color w:val="000000" w:themeColor="text1"/>
            </w:rPr>
            <w:delText>result</w:delText>
          </w:r>
        </w:del>
      </w:ins>
      <w:ins w:id="364" w:author="Liliana Salvador" w:date="2022-02-22T18:12:00Z">
        <w:r w:rsidR="000B2789">
          <w:rPr>
            <w:color w:val="000000" w:themeColor="text1"/>
          </w:rPr>
          <w:t>output</w:t>
        </w:r>
      </w:ins>
      <w:ins w:id="365" w:author="Ruijie Xu" w:date="2022-02-01T15:04:00Z">
        <w:r w:rsidR="0073052F">
          <w:rPr>
            <w:color w:val="000000" w:themeColor="text1"/>
          </w:rPr>
          <w:t xml:space="preserve"> </w:t>
        </w:r>
      </w:ins>
      <w:ins w:id="366" w:author="Ruijie Xu" w:date="2022-02-01T16:16:00Z">
        <w:r w:rsidR="00D1066B">
          <w:rPr>
            <w:color w:val="000000" w:themeColor="text1"/>
          </w:rPr>
          <w:t>by</w:t>
        </w:r>
      </w:ins>
      <w:ins w:id="367" w:author="Ruijie Xu" w:date="2022-02-01T15:04:00Z">
        <w:r w:rsidR="0073052F">
          <w:rPr>
            <w:color w:val="000000" w:themeColor="text1"/>
          </w:rPr>
          <w:t xml:space="preserve"> eliminat</w:t>
        </w:r>
      </w:ins>
      <w:ins w:id="368" w:author="Ruijie Xu" w:date="2022-02-01T16:16:00Z">
        <w:r w:rsidR="00D1066B">
          <w:rPr>
            <w:color w:val="000000" w:themeColor="text1"/>
          </w:rPr>
          <w:t>ing</w:t>
        </w:r>
      </w:ins>
      <w:ins w:id="369" w:author="Ruijie Xu" w:date="2022-02-01T15:04:00Z">
        <w:r w:rsidR="0073052F">
          <w:rPr>
            <w:color w:val="000000" w:themeColor="text1"/>
          </w:rPr>
          <w:t xml:space="preserve"> </w:t>
        </w:r>
        <w:del w:id="370" w:author="Liliana Salvador" w:date="2022-02-22T18:12:00Z">
          <w:r w:rsidR="0073052F" w:rsidDel="000B2789">
            <w:rPr>
              <w:color w:val="000000" w:themeColor="text1"/>
            </w:rPr>
            <w:delText xml:space="preserve">the </w:delText>
          </w:r>
        </w:del>
        <w:r w:rsidR="0073052F">
          <w:rPr>
            <w:color w:val="000000" w:themeColor="text1"/>
          </w:rPr>
          <w:t>f</w:t>
        </w:r>
      </w:ins>
      <w:ins w:id="371" w:author="Ruijie Xu" w:date="2022-02-01T15:05:00Z">
        <w:r w:rsidR="0073052F">
          <w:rPr>
            <w:color w:val="000000" w:themeColor="text1"/>
          </w:rPr>
          <w:t xml:space="preserve">alse positive assignments using a Bayesian framework, and CLARK-s </w:t>
        </w:r>
      </w:ins>
      <w:r w:rsidR="001F12F2">
        <w:rPr>
          <w:color w:val="000000" w:themeColor="text1"/>
        </w:rPr>
        <w:fldChar w:fldCharType="begin"/>
      </w:r>
      <w:r w:rsidR="004765A2">
        <w:rPr>
          <w:color w:val="000000" w:themeColor="text1"/>
        </w:rPr>
        <w:instrText xml:space="preserve"> ADDIN ZOTERO_ITEM CSL_CITATION {"citationID":"a2d08lgv8f3","properties":{"formattedCitation":"(Ounit and Lonardi, 2016)","plainCitation":"(Ounit and Lonardi, 2016)","noteIndex":0},"citationItems":[{"id":414,"uris":["http://zotero.org/users/8256916/items/SLT6YPDF"],"itemData":{"id":414,"type":"article-journal","abstract":"The growing number of metagenomic studies in medicine and environmental sciences is creating increasing demands on the computational infrastructure designed to analyze these very large datasets. Often, the construction of ultra-fast and precise taxonomic classifiers can compromise on their sensitivity (i.e. the number of reads correctly classified). Here we introduce CLARK-S, a new software tool that can classify short reads with high precision, high sensitivity and high speed.","container-title":"Bioinformatics","DOI":"10.1093/bioinformatics/btw542","ISSN":"14602059","note":"PMID: 27540266","title":"Higher classification sensitivity of short metagenomic reads with CLARK-S","author":[{"family":"Ounit","given":"Rachid"},{"family":"Lonardi","given":"Stefano"}],"issued":{"date-parts":[["2016"]]}}}],"schema":"https://github.com/citation-style-language/schema/raw/master/csl-citation.json"} </w:instrText>
      </w:r>
      <w:r w:rsidR="001F12F2">
        <w:rPr>
          <w:color w:val="000000" w:themeColor="text1"/>
        </w:rPr>
        <w:fldChar w:fldCharType="separate"/>
      </w:r>
      <w:r w:rsidR="00CB52B4" w:rsidRPr="00CB52B4">
        <w:rPr>
          <w:rFonts w:ascii="Calibri" w:cs="Calibri"/>
          <w:color w:val="000000"/>
        </w:rPr>
        <w:t>(Ounit and Lonardi, 2016)</w:t>
      </w:r>
      <w:r w:rsidR="001F12F2">
        <w:rPr>
          <w:color w:val="000000" w:themeColor="text1"/>
        </w:rPr>
        <w:fldChar w:fldCharType="end"/>
      </w:r>
      <w:ins w:id="372" w:author="Ruijie Xu" w:date="2022-02-01T15:13:00Z">
        <w:r w:rsidR="001F12F2">
          <w:rPr>
            <w:color w:val="000000" w:themeColor="text1"/>
          </w:rPr>
          <w:t xml:space="preserve"> </w:t>
        </w:r>
      </w:ins>
      <w:ins w:id="373" w:author="Ruijie Xu" w:date="2022-02-01T15:05:00Z">
        <w:del w:id="374" w:author="Liliana Salvador" w:date="2022-02-22T18:13:00Z">
          <w:r w:rsidR="0073052F" w:rsidDel="000B2789">
            <w:rPr>
              <w:color w:val="000000" w:themeColor="text1"/>
            </w:rPr>
            <w:delText>was designed</w:delText>
          </w:r>
        </w:del>
      </w:ins>
      <w:ins w:id="375" w:author="Ruijie Xu" w:date="2022-02-01T15:06:00Z">
        <w:del w:id="376" w:author="Liliana Salvador" w:date="2022-02-22T18:13:00Z">
          <w:r w:rsidR="0073052F" w:rsidDel="000B2789">
            <w:rPr>
              <w:color w:val="000000" w:themeColor="text1"/>
            </w:rPr>
            <w:delText xml:space="preserve"> to </w:delText>
          </w:r>
        </w:del>
        <w:r w:rsidR="0073052F">
          <w:rPr>
            <w:color w:val="000000" w:themeColor="text1"/>
          </w:rPr>
          <w:t>improve</w:t>
        </w:r>
      </w:ins>
      <w:ins w:id="377" w:author="Liliana Salvador" w:date="2022-02-22T18:13:00Z">
        <w:r w:rsidR="000B2789">
          <w:rPr>
            <w:color w:val="000000" w:themeColor="text1"/>
          </w:rPr>
          <w:t>s</w:t>
        </w:r>
      </w:ins>
      <w:ins w:id="378" w:author="Ruijie Xu" w:date="2022-02-01T15:06:00Z">
        <w:r w:rsidR="0073052F">
          <w:rPr>
            <w:color w:val="000000" w:themeColor="text1"/>
          </w:rPr>
          <w:t xml:space="preserve"> the sensitivity of CLARK</w:t>
        </w:r>
      </w:ins>
      <w:ins w:id="379" w:author="Ruijie Xu" w:date="2022-02-01T15:12:00Z">
        <w:r w:rsidR="001F12F2">
          <w:rPr>
            <w:color w:val="000000" w:themeColor="text1"/>
          </w:rPr>
          <w:t xml:space="preserve"> with the use of spaced </w:t>
        </w:r>
      </w:ins>
      <w:proofErr w:type="spellStart"/>
      <w:ins w:id="380" w:author="Ruijie Xu" w:date="2022-02-01T15:06:00Z">
        <w:r w:rsidR="0073052F">
          <w:rPr>
            <w:color w:val="000000" w:themeColor="text1"/>
          </w:rPr>
          <w:t>Kmers</w:t>
        </w:r>
        <w:proofErr w:type="spellEnd"/>
        <w:r w:rsidR="0073052F">
          <w:rPr>
            <w:color w:val="000000" w:themeColor="text1"/>
          </w:rPr>
          <w:t>.</w:t>
        </w:r>
      </w:ins>
      <w:ins w:id="381" w:author="Ruijie Xu" w:date="2022-02-01T15:05:00Z">
        <w:r w:rsidR="0073052F">
          <w:rPr>
            <w:color w:val="000000" w:themeColor="text1"/>
          </w:rPr>
          <w:t xml:space="preserve"> </w:t>
        </w:r>
      </w:ins>
      <w:del w:id="382" w:author="Ruijie Xu" w:date="2022-02-01T14:38:00Z">
        <w:r w:rsidRPr="003A137D" w:rsidDel="00FA2E9A">
          <w:rPr>
            <w:color w:val="000000" w:themeColor="text1"/>
          </w:rPr>
          <w:delText xml:space="preserve"> </w:delText>
        </w:r>
      </w:del>
      <w:del w:id="383" w:author="Ruijie Xu" w:date="2022-02-01T15:01:00Z">
        <w:r w:rsidRPr="003A137D" w:rsidDel="00C4495B">
          <w:rPr>
            <w:color w:val="000000" w:themeColor="text1"/>
          </w:rPr>
          <w:delText xml:space="preserve">Although not as sensitive as NCBI BLAST </w:delText>
        </w:r>
        <w:r w:rsidRPr="003A137D" w:rsidDel="00C4495B">
          <w:rPr>
            <w:color w:val="000000" w:themeColor="text1"/>
          </w:rPr>
          <w:fldChar w:fldCharType="begin" w:fldLock="1"/>
        </w:r>
        <w:r w:rsidR="00506F24" w:rsidRPr="003A137D" w:rsidDel="00C4495B">
          <w:rPr>
            <w:color w:val="000000" w:themeColor="text1"/>
          </w:rPr>
          <w:delInstrText xml:space="preserve"> ADDIN ZOTERO_ITEM CSL_CITATION {"citationID":"BnpHkjE6","properties":{"formattedCitation":"(Johnson {\\i{}et al.}, 2008)","plainCitation":"(Johnson et al., 2008)","noteIndex":0},"citationItems":[{"id":"y7Rngnif/8tasMhYg","uris":["http://www.mendeley.com/documents/?uuid=280916f4-d5e4-34a7-b8f7-a37c42dbb985"],"uri":["http://www.mendeley.com/documents/?uuid=280916f4-d5e4-34a7-b8f7-a37c42dbb985"],"itemData":{"DOI":"10.1093/nar/gkn201","ISSN":"13624962","PMID":"18440982","abstract":"Basic Local Alignment Search Tool (BLAST) is a sequence similarity search program. The public interface of BLAST, http://www.ncbi.nlm.nih.gov/blast, at the NCBI website has recently been reengineered to improve usability and performance. Key new features include simplified search forms, improved navigation, a list of recent BLAST results, saved search strategies and a documentation directory. Here, we describe the BLAST web application's new features, explain design decisions and outline plans for future improvement.","author":[{"dropping-particle":"","family":"Johnson","given":"Mark","non-dropping-particle":"","parse-names":false,"suffix":""},{"dropping-particle":"","family":"Zaretskaya","given":"Irena","non-dropping-particle":"","parse-names":false,"suffix":""},{"dropping-particle":"","family":"Raytselis","given":"Yan","non-dropping-particle":"","parse-names":false,"suffix":""},{"dropping-particle":"","family":"Merezhuk","given":"Yuri","non-dropping-particle":"","parse-names":false,"suffix":""},{"dropping-particle":"","family":"McGinnis","given":"Scott","non-dropping-particle":"","parse-names":false,"suffix":""},{"dropping-particle":"","family":"Madden","given":"Thomas L.","non-dropping-particle":"","parse-names":false,"suffix":""}],"container-title":"Nucleic acids research","id":"ITEM-1","issued":{"date-parts":[["2008"]]},"title":"NCBI BLAST: a better web interface.","type":"article-journal"}}],"schema":"https://github.com/citation-style-language/schema/raw/master/csl-citation.json"} </w:delInstrText>
        </w:r>
        <w:r w:rsidRPr="003A137D" w:rsidDel="00C4495B">
          <w:rPr>
            <w:color w:val="000000" w:themeColor="text1"/>
          </w:rPr>
          <w:fldChar w:fldCharType="separate"/>
        </w:r>
        <w:r w:rsidR="00350DBF" w:rsidRPr="003A137D" w:rsidDel="00C4495B">
          <w:rPr>
            <w:color w:val="000000"/>
          </w:rPr>
          <w:delText xml:space="preserve">(Johnson </w:delText>
        </w:r>
        <w:r w:rsidR="00350DBF" w:rsidRPr="003A137D" w:rsidDel="00C4495B">
          <w:rPr>
            <w:i/>
            <w:iCs/>
            <w:color w:val="000000"/>
          </w:rPr>
          <w:delText>et al.</w:delText>
        </w:r>
        <w:r w:rsidR="00350DBF" w:rsidRPr="003A137D" w:rsidDel="00C4495B">
          <w:rPr>
            <w:color w:val="000000"/>
          </w:rPr>
          <w:delText>, 2008)</w:delText>
        </w:r>
        <w:r w:rsidRPr="003A137D" w:rsidDel="00C4495B">
          <w:rPr>
            <w:color w:val="000000" w:themeColor="text1"/>
          </w:rPr>
          <w:fldChar w:fldCharType="end"/>
        </w:r>
        <w:r w:rsidRPr="003A137D" w:rsidDel="00C4495B">
          <w:rPr>
            <w:color w:val="000000" w:themeColor="text1"/>
          </w:rPr>
          <w:delText xml:space="preserve">, these k-mers mapping algorithms allow faster classification analysis and require relatively smaller CPU usage. </w:delText>
        </w:r>
      </w:del>
      <w:r w:rsidRPr="003A137D">
        <w:rPr>
          <w:color w:val="000000" w:themeColor="text1"/>
        </w:rPr>
        <w:t>Previous benchmarks on shotgun metagenom</w:t>
      </w:r>
      <w:r w:rsidR="00A774DE" w:rsidRPr="003A137D">
        <w:rPr>
          <w:color w:val="000000" w:themeColor="text1"/>
        </w:rPr>
        <w:t>ic</w:t>
      </w:r>
      <w:r w:rsidRPr="003A137D">
        <w:rPr>
          <w:color w:val="000000" w:themeColor="text1"/>
        </w:rPr>
        <w:t xml:space="preserve"> sequencing taxonomical profiling </w:t>
      </w:r>
      <w:r w:rsidR="00FA4E52" w:rsidRPr="003A137D">
        <w:rPr>
          <w:color w:val="000000" w:themeColor="text1"/>
        </w:rPr>
        <w:t xml:space="preserve">software </w:t>
      </w:r>
      <w:r w:rsidRPr="003A137D">
        <w:rPr>
          <w:color w:val="000000" w:themeColor="text1"/>
        </w:rPr>
        <w:t xml:space="preserve">have evaluated the performances </w:t>
      </w:r>
      <w:ins w:id="384" w:author="Liliana Salvador" w:date="2022-02-22T18:13:00Z">
        <w:r w:rsidR="000B2789">
          <w:rPr>
            <w:color w:val="000000" w:themeColor="text1"/>
          </w:rPr>
          <w:t xml:space="preserve">of </w:t>
        </w:r>
      </w:ins>
      <w:ins w:id="385" w:author="Ruijie Xu" w:date="2022-02-01T15:02:00Z">
        <w:r w:rsidR="00C4495B">
          <w:rPr>
            <w:color w:val="000000" w:themeColor="text1"/>
          </w:rPr>
          <w:t>these software</w:t>
        </w:r>
      </w:ins>
      <w:del w:id="386" w:author="Ruijie Xu" w:date="2022-02-01T15:02:00Z">
        <w:r w:rsidRPr="003A137D" w:rsidDel="00C4495B">
          <w:rPr>
            <w:color w:val="000000" w:themeColor="text1"/>
          </w:rPr>
          <w:delText>of both Kraken2 and CLARK</w:delText>
        </w:r>
      </w:del>
      <w:r w:rsidRPr="003A137D">
        <w:rPr>
          <w:color w:val="000000" w:themeColor="text1"/>
        </w:rPr>
        <w:t xml:space="preserve"> using either in silico or in vitro datasets </w:t>
      </w:r>
      <w:r w:rsidRPr="003A137D">
        <w:rPr>
          <w:color w:val="000000" w:themeColor="text1"/>
        </w:rPr>
        <w:fldChar w:fldCharType="begin" w:fldLock="1"/>
      </w:r>
      <w:r w:rsidR="004765A2">
        <w:rPr>
          <w:color w:val="000000" w:themeColor="text1"/>
        </w:rPr>
        <w:instrText xml:space="preserve"> ADDIN ZOTERO_ITEM CSL_CITATION {"citationID":"NyQWViYN","properties":{"formattedCitation":"(Peabody {\\i{}et al.}, 2015; Escobar-Zepeda {\\i{}et al.}, 2018; Ye {\\i{}et al.}, 2019)","plainCitation":"(Peabody et al., 2015; Escobar-Zepeda et al., 2018; Ye et al., 2019)","noteIndex":0},"citationItems":[{"id":"1BY60Z0f/oxdOHePc","uris":["http://zotero.org/users/local/YOB362yk/items/J9U9VAYC"],"itemData":{"id":138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note":"number: 4","page":"779-794","title":"Benchmarking Metagenomics Tools for Taxonomic Classification.","volume":"178","author":[{"family":"Ye","given":"Simon H"},{"family":"Siddle","given":"Katherine J"},{"family":"Park","given":"Daniel J"},{"family":"Sabeti","given":"Pardis C"}],"issued":{"date-parts":[["2019",8,8]]}}},{"id":"1BY60Z0f/YjnNwBg0","uris":["http://www.mendeley.com/documents/?uuid=47ab241b-6241-3277-8481-639ffe82ac59"],"itemData":{"DOI":"10.1038/s41598-018-30515-5","ISSN":"2045-2322","abstract":"Metagenomics research has recently thrived due to DNA sequencing technologies improvement, driving the emergence of new analysis tools and the growth of taxonomic databases. However, there is no all-purpose strategy that can guarantee the best result for a given project and there are several combinations of software, parameters and databases that can be tested. Therefore, we performed an impartial comparison, using statistical measures of classification for eight bioinformatic tools and four taxonomic databases, defining a benchmark framework to evaluate each tool in a standardized context. Using in silico simulated data for 16S rRNA amplicons and whole metagenome shotgun data, we compared the results from different software and database combinations to detect biases related to algorithms or database annotation. Using our benchmark framework, researchers can define cut-off values to evaluate the expected error rate and coverage for their results, regardless the score used by each software. A quick guide to select the best tool, all datasets and scripts to reproduce our results and benchmark any new method are available at \n                  https://github.com/Ales-ibt/Metagenomic-benchmark\n                  \n                . Finally, we stress out the importance of gold standards, database curation and manual inspection of taxonomic profiling results, for a better and more accurate microbial diversity description.","author":[{"dropping-particle":"","family":"Escobar-Zepeda","given":"Alejandra","non-dropping-particle":"","parse-names":false,"suffix":""},{"dropping-particle":"","family":"Godoy-Lozano","given":"Elizabeth Ernestina","non-dropping-particle":"","parse-names":false,"suffix":""},{"dropping-particle":"","family":"Raggi","given":"Luciana","non-dropping-particle":"","parse-names":false,"suffix":""},{"dropping-particle":"","family":"Segovia","given":"Lorenzo","non-dropping-particle":"","parse-names":false,"suffix":""},{"dropping-particle":"","family":"Merino","given":"Enrique","non-dropping-particle":"","parse-names":false,"suffix":""},{"dropping-particle":"","family":"Gutiérrez-Rios","given":"Rosa María","non-dropping-particle":"","parse-names":false,"suffix":""},{"dropping-particle":"","family":"Juarez","given":"Katy","non-dropping-particle":"","parse-names":false,"suffix":""},{"dropping-particle":"","family":"Licea-Navarro","given":"Alexei F.","non-dropping-particle":"","parse-names":false,"suffix":""},{"dropping-particle":"","family":"Pardo-Lopez","given":"Liliana","non-dropping-particle":"","parse-names":false,"suffix":""},{"dropping-particle":"","family":"Sanchez-Flores","given":"Alejandro","non-dropping-particle":"","parse-names":false,"suffix":""}],"container-title":"Scientific Reports","id":"ITEM-2","issue":"1","issued":{"date-parts":[["2018","12","13"]]},"page":"12034","publisher":"Nature Publishing Group","title":"Analysis of sequencing strategies and tools for taxonomic annotation: Defining standards for progressive metagenomics","type":"article-journal","volume":"8"}},{"id":2049,"uris":["http://zotero.org/users/8256916/items/RRF9V5KK"],"itemData":{"id":2049,"type":"article-journal","abstract":"The field of metagenomics (study of genetic material recovered directly from an environment) has grown rapidly, with many bioinformatics analysis methods being developed. To ensure appropriate use of such methods, robust comparative evaluation of their accuracy and features is needed. For taxonomic classification of sequence reads, such evaluation should include use of clade exclusion, which better evaluates a method’s accuracy when identical sequences are not present in any reference database, as is common in metagenomic analysis. To date, relatively small evaluations have been performed, with evaluation approaches like clade exclusion limited to assessment of new methods by the authors of the given method. What is needed is a rigorous, independent comparison between multiple major methods, using the same in silico and in vitro test datasets, with and without approaches like clade exclusion, to better characterize accuracy under different conditions.","container-title":"BMC Bioinformatics","DOI":"10.1186/s12859-015-0788-5","ISSN":"1471-2105","issue":"1","journalAbbreviation":"BMC Bioinformatics","page":"362","source":"BioMed Central","title":"Evaluation of shotgun metagenomics sequence classification methods using in silico and in vitro simulated communities","URL":"https://doi.org/10.1186/s12859-015-0788-5","volume":"16","author":[{"family":"Peabody","given":"Michael A."},{"family":"Van Rossum","given":"Thea"},{"family":"Lo","given":"Raymond"},{"family":"Brinkman","given":"Fiona S. L."}],"accessed":{"date-parts":[["2021",6,23]]},"issued":{"date-parts":[["2015",11,4]]}}}],"schema":"https://github.com/citation-style-language/schema/raw/master/csl-citation.json"} </w:instrText>
      </w:r>
      <w:r w:rsidRPr="003A137D">
        <w:rPr>
          <w:color w:val="000000" w:themeColor="text1"/>
        </w:rPr>
        <w:fldChar w:fldCharType="separate"/>
      </w:r>
      <w:r w:rsidR="00CB52B4" w:rsidRPr="00CB52B4">
        <w:rPr>
          <w:rFonts w:ascii="Calibri" w:cs="Calibri"/>
          <w:color w:val="000000"/>
        </w:rPr>
        <w:t xml:space="preserve">(Peabody </w:t>
      </w:r>
      <w:r w:rsidR="00CB52B4" w:rsidRPr="00CB52B4">
        <w:rPr>
          <w:rFonts w:ascii="Calibri" w:cs="Calibri"/>
          <w:i/>
          <w:iCs/>
          <w:color w:val="000000"/>
        </w:rPr>
        <w:t>et al.</w:t>
      </w:r>
      <w:r w:rsidR="00CB52B4" w:rsidRPr="00CB52B4">
        <w:rPr>
          <w:rFonts w:ascii="Calibri" w:cs="Calibri"/>
          <w:color w:val="000000"/>
        </w:rPr>
        <w:t xml:space="preserve">, 2015; Escobar-Zepeda </w:t>
      </w:r>
      <w:r w:rsidR="00CB52B4" w:rsidRPr="00CB52B4">
        <w:rPr>
          <w:rFonts w:ascii="Calibri" w:cs="Calibri"/>
          <w:i/>
          <w:iCs/>
          <w:color w:val="000000"/>
        </w:rPr>
        <w:t>et al.</w:t>
      </w:r>
      <w:r w:rsidR="00CB52B4" w:rsidRPr="00CB52B4">
        <w:rPr>
          <w:rFonts w:ascii="Calibri" w:cs="Calibri"/>
          <w:color w:val="000000"/>
        </w:rPr>
        <w:t xml:space="preserve">, 2018; Ye </w:t>
      </w:r>
      <w:r w:rsidR="00CB52B4" w:rsidRPr="00CB52B4">
        <w:rPr>
          <w:rFonts w:ascii="Calibri" w:cs="Calibri"/>
          <w:i/>
          <w:iCs/>
          <w:color w:val="000000"/>
        </w:rPr>
        <w:t>et al.</w:t>
      </w:r>
      <w:r w:rsidR="00CB52B4" w:rsidRPr="00CB52B4">
        <w:rPr>
          <w:rFonts w:ascii="Calibri" w:cs="Calibri"/>
          <w:color w:val="000000"/>
        </w:rPr>
        <w:t>, 2019)</w:t>
      </w:r>
      <w:r w:rsidRPr="003A137D">
        <w:rPr>
          <w:color w:val="000000" w:themeColor="text1"/>
        </w:rPr>
        <w:fldChar w:fldCharType="end"/>
      </w:r>
      <w:r w:rsidR="00A774DE" w:rsidRPr="003A137D">
        <w:rPr>
          <w:color w:val="000000" w:themeColor="text1"/>
        </w:rPr>
        <w:t>.</w:t>
      </w:r>
      <w:r w:rsidR="00AB46BB" w:rsidRPr="003A137D">
        <w:rPr>
          <w:color w:val="000000" w:themeColor="text1"/>
        </w:rPr>
        <w:t xml:space="preserve"> </w:t>
      </w:r>
      <w:del w:id="387" w:author="Ruijie Xu" w:date="2022-02-01T15:14:00Z">
        <w:r w:rsidR="00AB46BB" w:rsidRPr="003A137D" w:rsidDel="001F12F2">
          <w:rPr>
            <w:color w:val="000000" w:themeColor="text1"/>
          </w:rPr>
          <w:delText xml:space="preserve">They were found </w:delText>
        </w:r>
        <w:r w:rsidR="00CF184E" w:rsidRPr="003A137D" w:rsidDel="001F12F2">
          <w:rPr>
            <w:color w:val="000000" w:themeColor="text1"/>
          </w:rPr>
          <w:delText xml:space="preserve">to </w:delText>
        </w:r>
        <w:r w:rsidR="00AB46BB" w:rsidRPr="003A137D" w:rsidDel="001F12F2">
          <w:rPr>
            <w:color w:val="000000" w:themeColor="text1"/>
          </w:rPr>
          <w:delText>perform equally well</w:delText>
        </w:r>
        <w:r w:rsidR="009D08FD" w:rsidRPr="003A137D" w:rsidDel="001F12F2">
          <w:rPr>
            <w:color w:val="000000" w:themeColor="text1"/>
          </w:rPr>
          <w:delText xml:space="preserve"> </w:delText>
        </w:r>
        <w:r w:rsidR="00167E1B" w:rsidRPr="003A137D" w:rsidDel="001F12F2">
          <w:rPr>
            <w:color w:val="000000" w:themeColor="text1"/>
          </w:rPr>
          <w:delText>at</w:delText>
        </w:r>
        <w:r w:rsidR="009D08FD" w:rsidRPr="003A137D" w:rsidDel="001F12F2">
          <w:rPr>
            <w:color w:val="000000" w:themeColor="text1"/>
          </w:rPr>
          <w:delText xml:space="preserve"> </w:delText>
        </w:r>
        <w:r w:rsidR="00CF184E" w:rsidRPr="003A137D" w:rsidDel="001F12F2">
          <w:rPr>
            <w:color w:val="000000" w:themeColor="text1"/>
          </w:rPr>
          <w:delText xml:space="preserve">the </w:delText>
        </w:r>
        <w:r w:rsidR="00AB46BB" w:rsidRPr="003A137D" w:rsidDel="001F12F2">
          <w:rPr>
            <w:color w:val="000000" w:themeColor="text1"/>
          </w:rPr>
          <w:delText xml:space="preserve">species level </w:delText>
        </w:r>
        <w:r w:rsidR="00AB46BB" w:rsidRPr="003A137D" w:rsidDel="001F12F2">
          <w:rPr>
            <w:color w:val="000000" w:themeColor="text1"/>
          </w:rPr>
          <w:fldChar w:fldCharType="begin"/>
        </w:r>
        <w:r w:rsidR="00506F24" w:rsidRPr="003A137D" w:rsidDel="001F12F2">
          <w:rPr>
            <w:color w:val="000000" w:themeColor="text1"/>
          </w:rPr>
          <w:delInstrText xml:space="preserve"> ADDIN ZOTERO_ITEM CSL_CITATION {"citationID":"ORq9sFL0","properties":{"formattedCitation":"(Peabody {\\i{}et al.}, 2015; Escobar-Zepeda {\\i{}et al.}, 2018; Ye {\\i{}et al.}, 2019b)","plainCitation":"(Peabody et al., 2015; Escobar-Zepeda et al., 2018; Ye et al., 2019b)","noteIndex":0},"citationItems":[{"id":"y7Rngnif/KA0KlETC","uris":["http://www.mendeley.com/documents/?uuid=47ab241b-6241-3277-8481-639ffe82ac59"],"uri":["http://www.mendeley.com/documents/?uuid=47ab241b-6241-3277-8481-639ffe82ac59"],"itemData":{"DOI":"10.1038/s41598-018-30515-5","ISSN":"2045-2322","abstract":"Metagenomics research has recently thrived due to DNA sequencing technologies improvement, driving the emergence of new analysis tools and the growth of taxonomic databases. However, there is no all-purpose strategy that can guarantee the best result for a given project and there are several combinations of software, parameters and databases that can be tested. Therefore, we performed an impartial comparison, using statistical measures of classification for eight bioinformatic tools and four taxonomic databases, defining a benchmark framework to evaluate each tool in a standardized context. Using in silico simulated data for 16S rRNA amplicons and whole metagenome shotgun data, we compared the results from different software and database combinations to detect biases related to algorithms or database annotation. Using our benchmark framework, researchers can define cut-off values to evaluate the expected error rate and coverage for their results, regardless the score used by each software. A quick guide to select the best tool, all datasets and scripts to reproduce our results and benchmark any new method are available at \n                  https://github.com/Ales-ibt/Metagenomic-benchmark\n                  \n                . Finally, we stress out the importance of gold standards, database curation and manual inspection of taxonomic profiling results, for a better and more accurate microbial diversity description.","author":[{"dropping-particle":"","family":"Escobar-Zepeda","given":"Alejandra","non-dropping-particle":"","parse-names":false,"suffix":""},{"dropping-particle":"","family":"Godoy-Lozano","given":"Elizabeth Ernestina","non-dropping-particle":"","parse-names":false,"suffix":""},{"dropping-particle":"","family":"Raggi","given":"Luciana","non-dropping-particle":"","parse-names":false,"suffix":""},{"dropping-particle":"","family":"Segovia","given":"Lorenzo","non-dropping-particle":"","parse-names":false,"suffix":""},{"dropping-particle":"","family":"Merino","given":"Enrique","non-dropping-particle":"","parse-names":false,"suffix":""},{"dropping-particle":"","family":"Gutiérrez-Rios","given":"Rosa María","non-dropping-particle":"","parse-names":false,"suffix":""},{"dropping-particle":"","family":"Juarez","given":"Katy","non-dropping-particle":"","parse-names":false,"suffix":""},{"dropping-particle":"","family":"Licea-Navarro","given":"Alexei F.","non-dropping-particle":"","parse-names":false,"suffix":""},{"dropping-particle":"","family":"Pardo-Lopez","given":"Liliana","non-dropping-particle":"","parse-names":false,"suffix":""},{"dropping-particle":"","family":"Sanchez-Flores","given":"Alejandro","non-dropping-particle":"","parse-names":false,"suffix":""}],"container-title":"Scientific Reports","id":"NQbUksdo/xNDBSPuZ","issue":"1","issued":{"date-parts":[["2018","12","13"]]},"page":"12034","publisher":"Nature Publishing Group","title":"Analysis of sequencing strategies and tools for taxonomic annotation: Defining standards for progressive metagenomics","type":"article-journal","volume":"8"}},{"id":2049,"uris":["http://zotero.org/users/8256916/items/RRF9V5KK"],"uri":["http://zotero.org/users/8256916/items/RRF9V5KK"],"itemData":{"id":2049,"type":"article-journal","abstract":"The field of metagenomics (study of genetic material recovered directly from an environment) has grown rapidly, with many bioinformatics analysis methods being developed. To ensure appropriate use of such methods, robust comparative evaluation of their accuracy and features is needed. For taxonomic classification of sequence reads, such evaluation should include use of clade exclusion, which better evaluates a method’s accuracy when identical sequences are not present in any reference database, as is common in metagenomic analysis. To date, relatively small evaluations have been performed, with evaluation approaches like clade exclusion limited to assessment of new methods by the authors of the given method. What is needed is a rigorous, independent comparison between multiple major methods, using the same in silico and in vitro test datasets, with and without approaches like clade exclusion, to better characterize accuracy under different conditions.","container-title":"BMC Bioinformatics","DOI":"10.1186/s12859-015-0788-5","ISSN":"1471-2105","issue":"1","journalAbbreviation":"BMC Bioinformatics","page":"362","source":"BioMed Central","title":"Evaluation of shotgun metagenomics sequence classification methods using in silico and in vitro simulated communities","URL":"https://doi.org/10.1186/s12859-015-0788-5","volume":"16","author":[{"family":"Peabody","given":"Michael A."},{"family":"Van Rossum","given":"Thea"},{"family":"Lo","given":"Raymond"},{"family":"Brinkman","given":"Fiona S. L."}],"accessed":{"date-parts":[["2021",6,23]]},"issued":{"date-parts":[["2015",11,4]]}}},{"id":650,"uris":["http://zotero.org/users/8256916/items/9YTKCBKY"],"uri":["http://zotero.org/users/8256916/items/9YTKCBKY"],"itemData":{"id":65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page":"779–794","title":"Benchmarking Metagenomics Tools for Taxonomic Classification.","volume":"178","author":[{"family":"Ye","given":"Simon H"},{"family":"Siddle","given":"Katherine J"},{"family":"Park","given":"Daniel J"},{"family":"Sabeti","given":"Pardis C"}],"issued":{"date-parts":[["2019",8]]}}}],"schema":"https://github.com/citation-style-language/schema/raw/master/csl-citation.json"} </w:delInstrText>
        </w:r>
        <w:r w:rsidR="00AB46BB" w:rsidRPr="003A137D" w:rsidDel="001F12F2">
          <w:rPr>
            <w:color w:val="000000" w:themeColor="text1"/>
          </w:rPr>
          <w:fldChar w:fldCharType="separate"/>
        </w:r>
        <w:r w:rsidR="00350DBF" w:rsidRPr="003A137D" w:rsidDel="001F12F2">
          <w:rPr>
            <w:color w:val="000000"/>
          </w:rPr>
          <w:delText xml:space="preserve">(Peabody </w:delText>
        </w:r>
        <w:r w:rsidR="00350DBF" w:rsidRPr="003A137D" w:rsidDel="001F12F2">
          <w:rPr>
            <w:i/>
            <w:iCs/>
            <w:color w:val="000000"/>
          </w:rPr>
          <w:delText>et al.</w:delText>
        </w:r>
        <w:r w:rsidR="00350DBF" w:rsidRPr="003A137D" w:rsidDel="001F12F2">
          <w:rPr>
            <w:color w:val="000000"/>
          </w:rPr>
          <w:delText xml:space="preserve">, 2015; Escobar-Zepeda </w:delText>
        </w:r>
        <w:r w:rsidR="00350DBF" w:rsidRPr="003A137D" w:rsidDel="001F12F2">
          <w:rPr>
            <w:i/>
            <w:iCs/>
            <w:color w:val="000000"/>
          </w:rPr>
          <w:delText>et al.</w:delText>
        </w:r>
        <w:r w:rsidR="00350DBF" w:rsidRPr="003A137D" w:rsidDel="001F12F2">
          <w:rPr>
            <w:color w:val="000000"/>
          </w:rPr>
          <w:delText xml:space="preserve">, 2018; Ye </w:delText>
        </w:r>
        <w:r w:rsidR="00350DBF" w:rsidRPr="003A137D" w:rsidDel="001F12F2">
          <w:rPr>
            <w:i/>
            <w:iCs/>
            <w:color w:val="000000"/>
          </w:rPr>
          <w:delText>et al.</w:delText>
        </w:r>
        <w:r w:rsidR="00350DBF" w:rsidRPr="003A137D" w:rsidDel="001F12F2">
          <w:rPr>
            <w:color w:val="000000"/>
          </w:rPr>
          <w:delText>, 2019b)</w:delText>
        </w:r>
        <w:r w:rsidR="00AB46BB" w:rsidRPr="003A137D" w:rsidDel="001F12F2">
          <w:rPr>
            <w:color w:val="000000" w:themeColor="text1"/>
          </w:rPr>
          <w:fldChar w:fldCharType="end"/>
        </w:r>
        <w:r w:rsidR="00AB46BB" w:rsidRPr="003A137D" w:rsidDel="001F12F2">
          <w:rPr>
            <w:color w:val="000000" w:themeColor="text1"/>
          </w:rPr>
          <w:delText>.</w:delText>
        </w:r>
        <w:r w:rsidRPr="003A137D" w:rsidDel="001F12F2">
          <w:rPr>
            <w:color w:val="000000" w:themeColor="text1"/>
          </w:rPr>
          <w:delText xml:space="preserve"> </w:delText>
        </w:r>
      </w:del>
      <w:r w:rsidRPr="003A137D">
        <w:rPr>
          <w:color w:val="000000" w:themeColor="text1"/>
        </w:rPr>
        <w:t>The advantage of using these artificial datasets is that their performances can be evaluated by comparing their microbial profiles with the known composition of the artificial dataset</w:t>
      </w:r>
      <w:r w:rsidR="009A52AC" w:rsidRPr="003A137D">
        <w:rPr>
          <w:color w:val="000000" w:themeColor="text1"/>
        </w:rPr>
        <w:t>s</w:t>
      </w:r>
      <w:r w:rsidRPr="003A137D">
        <w:rPr>
          <w:color w:val="000000" w:themeColor="text1"/>
        </w:rPr>
        <w:t xml:space="preserve">. However, </w:t>
      </w:r>
      <w:r w:rsidR="0065494D" w:rsidRPr="003A137D">
        <w:rPr>
          <w:color w:val="000000" w:themeColor="text1"/>
        </w:rPr>
        <w:t xml:space="preserve">the performance of these </w:t>
      </w:r>
      <w:del w:id="388" w:author="Ruijie Xu" w:date="2022-02-01T16:16:00Z">
        <w:r w:rsidR="0065494D" w:rsidRPr="003A137D" w:rsidDel="00D1066B">
          <w:rPr>
            <w:color w:val="000000" w:themeColor="text1"/>
          </w:rPr>
          <w:delText xml:space="preserve">tools </w:delText>
        </w:r>
      </w:del>
      <w:ins w:id="389" w:author="Ruijie Xu" w:date="2022-02-01T16:16:00Z">
        <w:r w:rsidR="00D1066B">
          <w:rPr>
            <w:color w:val="000000" w:themeColor="text1"/>
          </w:rPr>
          <w:t>software</w:t>
        </w:r>
        <w:r w:rsidR="00D1066B" w:rsidRPr="003A137D">
          <w:rPr>
            <w:color w:val="000000" w:themeColor="text1"/>
          </w:rPr>
          <w:t xml:space="preserve"> </w:t>
        </w:r>
      </w:ins>
      <w:r w:rsidR="0065494D" w:rsidRPr="003A137D">
        <w:rPr>
          <w:color w:val="000000" w:themeColor="text1"/>
        </w:rPr>
        <w:t xml:space="preserve">to analyze the </w:t>
      </w:r>
      <w:r w:rsidR="00CF184E" w:rsidRPr="003A137D">
        <w:rPr>
          <w:color w:val="000000" w:themeColor="text1"/>
        </w:rPr>
        <w:t xml:space="preserve">microbial profiling and diagnostic applications of </w:t>
      </w:r>
      <w:del w:id="390" w:author="Ruijie Xu" w:date="2022-02-01T16:16:00Z">
        <w:r w:rsidRPr="003A137D" w:rsidDel="00D1066B">
          <w:rPr>
            <w:color w:val="000000" w:themeColor="text1"/>
          </w:rPr>
          <w:delText>real-world dataset</w:delText>
        </w:r>
        <w:r w:rsidR="00A774DE" w:rsidRPr="003A137D" w:rsidDel="00D1066B">
          <w:rPr>
            <w:color w:val="000000" w:themeColor="text1"/>
          </w:rPr>
          <w:delText>s</w:delText>
        </w:r>
      </w:del>
      <w:ins w:id="391" w:author="Ruijie Xu" w:date="2022-02-01T16:16:00Z">
        <w:r w:rsidR="00D1066B">
          <w:rPr>
            <w:color w:val="000000" w:themeColor="text1"/>
          </w:rPr>
          <w:t>biological</w:t>
        </w:r>
      </w:ins>
      <w:ins w:id="392" w:author="Ruijie Xu" w:date="2022-02-01T16:17:00Z">
        <w:r w:rsidR="00D1066B">
          <w:rPr>
            <w:color w:val="000000" w:themeColor="text1"/>
          </w:rPr>
          <w:t xml:space="preserve"> specimens</w:t>
        </w:r>
      </w:ins>
      <w:r w:rsidR="0065494D" w:rsidRPr="003A137D">
        <w:rPr>
          <w:color w:val="000000" w:themeColor="text1"/>
        </w:rPr>
        <w:t xml:space="preserve"> has been less studied. For</w:t>
      </w:r>
      <w:r w:rsidR="00285DB6" w:rsidRPr="003A137D">
        <w:rPr>
          <w:color w:val="000000" w:themeColor="text1"/>
        </w:rPr>
        <w:t xml:space="preserve"> </w:t>
      </w:r>
      <w:ins w:id="393" w:author="Ruijie Xu" w:date="2022-02-01T15:16:00Z">
        <w:r w:rsidR="001F12F2">
          <w:rPr>
            <w:color w:val="000000" w:themeColor="text1"/>
          </w:rPr>
          <w:t xml:space="preserve">samples collected from </w:t>
        </w:r>
      </w:ins>
      <w:del w:id="394" w:author="Ruijie Xu" w:date="2022-02-01T15:15:00Z">
        <w:r w:rsidR="00285DB6" w:rsidRPr="003A137D" w:rsidDel="001F12F2">
          <w:rPr>
            <w:color w:val="000000" w:themeColor="text1"/>
          </w:rPr>
          <w:delText>specimens collected from</w:delText>
        </w:r>
      </w:del>
      <w:del w:id="395" w:author="Ruijie Xu" w:date="2022-02-01T15:16:00Z">
        <w:r w:rsidR="00285DB6" w:rsidRPr="003A137D" w:rsidDel="001F12F2">
          <w:rPr>
            <w:color w:val="000000" w:themeColor="text1"/>
          </w:rPr>
          <w:delText xml:space="preserve"> </w:delText>
        </w:r>
      </w:del>
      <w:r w:rsidR="00285DB6" w:rsidRPr="003A137D">
        <w:rPr>
          <w:color w:val="000000" w:themeColor="text1"/>
        </w:rPr>
        <w:t xml:space="preserve">wild animals, </w:t>
      </w:r>
      <w:del w:id="396" w:author="Ruijie Xu" w:date="2022-02-01T15:14:00Z">
        <w:r w:rsidRPr="003A137D" w:rsidDel="001F12F2">
          <w:rPr>
            <w:color w:val="000000" w:themeColor="text1"/>
          </w:rPr>
          <w:delText xml:space="preserve"> </w:delText>
        </w:r>
      </w:del>
      <w:r w:rsidRPr="003A137D">
        <w:rPr>
          <w:color w:val="000000" w:themeColor="text1"/>
        </w:rPr>
        <w:t xml:space="preserve">the </w:t>
      </w:r>
      <w:r w:rsidR="00366132" w:rsidRPr="003A137D">
        <w:rPr>
          <w:color w:val="000000" w:themeColor="text1"/>
        </w:rPr>
        <w:t>microbiome compositions</w:t>
      </w:r>
      <w:r w:rsidR="00242EFF" w:rsidRPr="003A137D">
        <w:rPr>
          <w:color w:val="000000" w:themeColor="text1"/>
        </w:rPr>
        <w:t xml:space="preserve"> </w:t>
      </w:r>
      <w:r w:rsidRPr="003A137D">
        <w:rPr>
          <w:color w:val="000000" w:themeColor="text1"/>
        </w:rPr>
        <w:t>are unknown and potentially contain taxa that do not have</w:t>
      </w:r>
      <w:del w:id="397" w:author="Ruijie Xu" w:date="2022-02-01T16:18:00Z">
        <w:r w:rsidRPr="003A137D" w:rsidDel="00FA4F34">
          <w:rPr>
            <w:color w:val="000000" w:themeColor="text1"/>
          </w:rPr>
          <w:delText xml:space="preserve"> their reference</w:delText>
        </w:r>
      </w:del>
      <w:r w:rsidRPr="003A137D">
        <w:rPr>
          <w:color w:val="000000" w:themeColor="text1"/>
        </w:rPr>
        <w:t xml:space="preserve"> genomes </w:t>
      </w:r>
      <w:del w:id="398" w:author="Ruijie Xu" w:date="2022-02-01T16:18:00Z">
        <w:r w:rsidRPr="003A137D" w:rsidDel="00FA4F34">
          <w:rPr>
            <w:color w:val="000000" w:themeColor="text1"/>
          </w:rPr>
          <w:delText>in</w:delText>
        </w:r>
      </w:del>
      <w:ins w:id="399" w:author="Ruijie Xu" w:date="2022-02-01T16:18:00Z">
        <w:r w:rsidR="00FA4F34">
          <w:rPr>
            <w:color w:val="000000" w:themeColor="text1"/>
          </w:rPr>
          <w:t>available in</w:t>
        </w:r>
      </w:ins>
      <w:r w:rsidRPr="003A137D">
        <w:rPr>
          <w:color w:val="000000" w:themeColor="text1"/>
        </w:rPr>
        <w:t xml:space="preserve"> the</w:t>
      </w:r>
      <w:del w:id="400" w:author="Ruijie Xu" w:date="2022-02-01T16:18:00Z">
        <w:r w:rsidRPr="003A137D" w:rsidDel="00FA4F34">
          <w:rPr>
            <w:color w:val="000000" w:themeColor="text1"/>
          </w:rPr>
          <w:delText xml:space="preserve"> </w:delText>
        </w:r>
        <w:r w:rsidR="00CF184E" w:rsidRPr="003A137D" w:rsidDel="00FA4F34">
          <w:rPr>
            <w:color w:val="000000" w:themeColor="text1"/>
          </w:rPr>
          <w:delText>used reference genome</w:delText>
        </w:r>
      </w:del>
      <w:r w:rsidR="00CF184E" w:rsidRPr="003A137D">
        <w:rPr>
          <w:color w:val="000000" w:themeColor="text1"/>
        </w:rPr>
        <w:t xml:space="preserve"> </w:t>
      </w:r>
      <w:ins w:id="401" w:author="Ruijie Xu" w:date="2022-02-01T16:19:00Z">
        <w:r w:rsidR="00FA4F34">
          <w:rPr>
            <w:color w:val="000000" w:themeColor="text1"/>
          </w:rPr>
          <w:t xml:space="preserve">reference </w:t>
        </w:r>
      </w:ins>
      <w:r w:rsidR="00FE5C5D" w:rsidRPr="003A137D">
        <w:rPr>
          <w:color w:val="000000" w:themeColor="text1"/>
        </w:rPr>
        <w:t>DB</w:t>
      </w:r>
      <w:r w:rsidRPr="003A137D">
        <w:rPr>
          <w:color w:val="000000" w:themeColor="text1"/>
        </w:rPr>
        <w:t xml:space="preserve"> </w:t>
      </w:r>
      <w:del w:id="402" w:author="Ruijie Xu" w:date="2022-02-01T16:19:00Z">
        <w:r w:rsidRPr="003A137D" w:rsidDel="00FA4F34">
          <w:rPr>
            <w:color w:val="000000" w:themeColor="text1"/>
          </w:rPr>
          <w:delText xml:space="preserve">or </w:delText>
        </w:r>
        <w:r w:rsidR="00CF184E" w:rsidRPr="003A137D" w:rsidDel="00FA4F34">
          <w:rPr>
            <w:color w:val="000000" w:themeColor="text1"/>
          </w:rPr>
          <w:delText xml:space="preserve">that </w:delText>
        </w:r>
        <w:r w:rsidRPr="003A137D" w:rsidDel="00FA4F34">
          <w:rPr>
            <w:color w:val="000000" w:themeColor="text1"/>
          </w:rPr>
          <w:delText>have never been identified</w:delText>
        </w:r>
      </w:del>
      <w:r w:rsidRPr="003A137D">
        <w:rPr>
          <w:color w:val="000000" w:themeColor="text1"/>
        </w:rPr>
        <w:t xml:space="preserve">. These situations can become </w:t>
      </w:r>
      <w:r w:rsidR="00225128" w:rsidRPr="003A137D">
        <w:rPr>
          <w:color w:val="000000" w:themeColor="text1"/>
        </w:rPr>
        <w:t xml:space="preserve">a </w:t>
      </w:r>
      <w:r w:rsidRPr="003A137D">
        <w:rPr>
          <w:color w:val="000000" w:themeColor="text1"/>
        </w:rPr>
        <w:t xml:space="preserve">potential source of technical errors for accurate </w:t>
      </w:r>
      <w:r w:rsidR="00957FC2" w:rsidRPr="003A137D">
        <w:rPr>
          <w:color w:val="000000" w:themeColor="text1"/>
        </w:rPr>
        <w:t>d</w:t>
      </w:r>
      <w:r w:rsidR="00F23C9F" w:rsidRPr="003A137D">
        <w:rPr>
          <w:color w:val="000000" w:themeColor="text1"/>
        </w:rPr>
        <w:t>etection</w:t>
      </w:r>
      <w:r w:rsidR="00957FC2" w:rsidRPr="003A137D">
        <w:rPr>
          <w:color w:val="000000" w:themeColor="text1"/>
        </w:rPr>
        <w:t xml:space="preserve"> and </w:t>
      </w:r>
      <w:r w:rsidRPr="003A137D">
        <w:rPr>
          <w:color w:val="000000" w:themeColor="text1"/>
        </w:rPr>
        <w:t xml:space="preserve">profiling a </w:t>
      </w:r>
      <w:r w:rsidR="00242EFF" w:rsidRPr="003A137D">
        <w:rPr>
          <w:color w:val="000000" w:themeColor="text1"/>
        </w:rPr>
        <w:t xml:space="preserve">sample's </w:t>
      </w:r>
      <w:r w:rsidR="00285DB6" w:rsidRPr="003A137D">
        <w:rPr>
          <w:color w:val="000000" w:themeColor="text1"/>
        </w:rPr>
        <w:t>m</w:t>
      </w:r>
      <w:r w:rsidR="00242EFF" w:rsidRPr="003A137D">
        <w:rPr>
          <w:color w:val="000000" w:themeColor="text1"/>
        </w:rPr>
        <w:t>icrobiome</w:t>
      </w:r>
      <w:r w:rsidRPr="003A137D">
        <w:rPr>
          <w:color w:val="000000" w:themeColor="text1"/>
        </w:rPr>
        <w:t xml:space="preserve">. </w:t>
      </w:r>
    </w:p>
    <w:p w14:paraId="2A87BB11" w14:textId="197FCF9B" w:rsidR="005912FB" w:rsidRPr="003A137D" w:rsidRDefault="00C0014F" w:rsidP="005912FB">
      <w:pPr>
        <w:spacing w:line="480" w:lineRule="auto"/>
        <w:ind w:firstLine="720"/>
        <w:rPr>
          <w:color w:val="000000" w:themeColor="text1"/>
        </w:rPr>
      </w:pPr>
      <w:r w:rsidRPr="003A137D">
        <w:rPr>
          <w:color w:val="000000" w:themeColor="text1"/>
        </w:rPr>
        <w:lastRenderedPageBreak/>
        <w:t>In this study, we compare</w:t>
      </w:r>
      <w:del w:id="403" w:author="Liliana Salvador" w:date="2022-02-22T18:38:00Z">
        <w:r w:rsidR="00F23C9F" w:rsidRPr="003A137D" w:rsidDel="003F73CA">
          <w:rPr>
            <w:color w:val="000000" w:themeColor="text1"/>
          </w:rPr>
          <w:delText>d</w:delText>
        </w:r>
      </w:del>
      <w:r w:rsidRPr="003A137D">
        <w:rPr>
          <w:color w:val="000000" w:themeColor="text1"/>
        </w:rPr>
        <w:t xml:space="preserve"> the microbial profiles of tissue samples from two species of </w:t>
      </w:r>
      <w:r w:rsidRPr="003A137D">
        <w:rPr>
          <w:i/>
          <w:iCs/>
          <w:color w:val="000000" w:themeColor="text1"/>
        </w:rPr>
        <w:t>Rattus</w:t>
      </w:r>
      <w:r w:rsidRPr="003A137D">
        <w:rPr>
          <w:color w:val="000000" w:themeColor="text1"/>
        </w:rPr>
        <w:t xml:space="preserve"> (</w:t>
      </w:r>
      <w:r w:rsidRPr="003A137D">
        <w:rPr>
          <w:i/>
          <w:iCs/>
          <w:color w:val="000000" w:themeColor="text1"/>
        </w:rPr>
        <w:t xml:space="preserve">Rattus </w:t>
      </w:r>
      <w:proofErr w:type="spellStart"/>
      <w:r w:rsidRPr="003A137D">
        <w:rPr>
          <w:i/>
          <w:iCs/>
          <w:color w:val="000000" w:themeColor="text1"/>
        </w:rPr>
        <w:t>rattus</w:t>
      </w:r>
      <w:proofErr w:type="spellEnd"/>
      <w:r w:rsidRPr="003A137D">
        <w:rPr>
          <w:color w:val="000000" w:themeColor="text1"/>
        </w:rPr>
        <w:t xml:space="preserve"> and </w:t>
      </w:r>
      <w:r w:rsidRPr="003A137D">
        <w:rPr>
          <w:i/>
          <w:iCs/>
          <w:color w:val="000000" w:themeColor="text1"/>
        </w:rPr>
        <w:t>Rattus norvegicus</w:t>
      </w:r>
      <w:r w:rsidRPr="003A137D">
        <w:rPr>
          <w:color w:val="000000" w:themeColor="text1"/>
        </w:rPr>
        <w:t>)</w:t>
      </w:r>
      <w:r w:rsidR="00C06D2E" w:rsidRPr="003A137D">
        <w:rPr>
          <w:color w:val="000000" w:themeColor="text1"/>
        </w:rPr>
        <w:t xml:space="preserve"> using</w:t>
      </w:r>
      <w:ins w:id="404" w:author="Ruijie Xu" w:date="2022-02-01T15:17:00Z">
        <w:r w:rsidR="001F12F2">
          <w:rPr>
            <w:color w:val="000000" w:themeColor="text1"/>
          </w:rPr>
          <w:t xml:space="preserve"> </w:t>
        </w:r>
      </w:ins>
      <w:ins w:id="405" w:author="Ruijie Xu" w:date="2022-02-01T15:18:00Z">
        <w:del w:id="406" w:author="Liliana Salvador" w:date="2022-02-22T18:36:00Z">
          <w:r w:rsidR="001F12F2" w:rsidDel="0020528F">
            <w:rPr>
              <w:color w:val="000000" w:themeColor="text1"/>
            </w:rPr>
            <w:delText xml:space="preserve">four </w:delText>
          </w:r>
        </w:del>
        <w:r w:rsidR="001F12F2">
          <w:rPr>
            <w:color w:val="000000" w:themeColor="text1"/>
          </w:rPr>
          <w:t xml:space="preserve">different </w:t>
        </w:r>
      </w:ins>
      <w:ins w:id="407" w:author="Liliana Salvador" w:date="2022-02-22T18:37:00Z">
        <w:r w:rsidR="003F73CA">
          <w:rPr>
            <w:color w:val="000000" w:themeColor="text1"/>
          </w:rPr>
          <w:t xml:space="preserve">metagenomic software and </w:t>
        </w:r>
      </w:ins>
      <w:ins w:id="408" w:author="Ruijie Xu" w:date="2022-02-01T15:18:00Z">
        <w:r w:rsidR="001F12F2">
          <w:rPr>
            <w:color w:val="000000" w:themeColor="text1"/>
          </w:rPr>
          <w:t xml:space="preserve">DBs </w:t>
        </w:r>
        <w:del w:id="409" w:author="Liliana Salvador" w:date="2022-02-22T18:37:00Z">
          <w:r w:rsidR="001F12F2" w:rsidDel="003F73CA">
            <w:rPr>
              <w:color w:val="000000" w:themeColor="text1"/>
            </w:rPr>
            <w:delText>and</w:delText>
          </w:r>
        </w:del>
      </w:ins>
      <w:del w:id="410" w:author="Liliana Salvador" w:date="2022-02-22T18:37:00Z">
        <w:r w:rsidR="00C06D2E" w:rsidRPr="003A137D" w:rsidDel="003F73CA">
          <w:rPr>
            <w:color w:val="000000" w:themeColor="text1"/>
          </w:rPr>
          <w:delText xml:space="preserve"> the</w:delText>
        </w:r>
      </w:del>
      <w:ins w:id="411" w:author="Ruijie Xu" w:date="2022-02-01T15:16:00Z">
        <w:del w:id="412" w:author="Liliana Salvador" w:date="2022-02-22T18:37:00Z">
          <w:r w:rsidR="001F12F2" w:rsidDel="003F73CA">
            <w:rPr>
              <w:color w:val="000000" w:themeColor="text1"/>
            </w:rPr>
            <w:delText xml:space="preserve"> nine</w:delText>
          </w:r>
        </w:del>
      </w:ins>
      <w:del w:id="413" w:author="Liliana Salvador" w:date="2022-02-22T18:37:00Z">
        <w:r w:rsidR="00C06D2E" w:rsidRPr="003A137D" w:rsidDel="003F73CA">
          <w:rPr>
            <w:color w:val="000000" w:themeColor="text1"/>
          </w:rPr>
          <w:delText xml:space="preserve"> </w:delText>
        </w:r>
      </w:del>
      <w:ins w:id="414" w:author="Ruijie Xu" w:date="2022-02-01T15:18:00Z">
        <w:del w:id="415" w:author="Liliana Salvador" w:date="2022-02-22T18:37:00Z">
          <w:r w:rsidR="001F12F2" w:rsidDel="003F73CA">
            <w:rPr>
              <w:color w:val="000000" w:themeColor="text1"/>
            </w:rPr>
            <w:delText>differen</w:delText>
          </w:r>
        </w:del>
      </w:ins>
      <w:ins w:id="416" w:author="Ruijie Xu" w:date="2022-02-01T15:19:00Z">
        <w:del w:id="417" w:author="Liliana Salvador" w:date="2022-02-22T18:37:00Z">
          <w:r w:rsidR="00173518" w:rsidDel="003F73CA">
            <w:rPr>
              <w:color w:val="000000" w:themeColor="text1"/>
            </w:rPr>
            <w:delText xml:space="preserve">t </w:delText>
          </w:r>
        </w:del>
      </w:ins>
      <w:del w:id="418" w:author="Liliana Salvador" w:date="2022-02-22T18:37:00Z">
        <w:r w:rsidR="00C06D2E" w:rsidRPr="003A137D" w:rsidDel="003F73CA">
          <w:rPr>
            <w:color w:val="000000" w:themeColor="text1"/>
          </w:rPr>
          <w:delText xml:space="preserve">shotgun metagenome sequencing taxonomic classification </w:delText>
        </w:r>
        <w:r w:rsidR="008524D8" w:rsidRPr="003A137D" w:rsidDel="003F73CA">
          <w:rPr>
            <w:color w:val="000000" w:themeColor="text1"/>
          </w:rPr>
          <w:delText>software</w:delText>
        </w:r>
      </w:del>
      <w:ins w:id="419" w:author="Ruijie Xu" w:date="2022-02-01T15:16:00Z">
        <w:del w:id="420" w:author="Liliana Salvador" w:date="2022-02-22T18:14:00Z">
          <w:r w:rsidR="001F12F2" w:rsidDel="000B2789">
            <w:rPr>
              <w:color w:val="000000" w:themeColor="text1"/>
            </w:rPr>
            <w:delText xml:space="preserve"> </w:delText>
          </w:r>
        </w:del>
      </w:ins>
      <w:ins w:id="421" w:author="Ruijie Xu" w:date="2022-02-01T15:19:00Z">
        <w:del w:id="422" w:author="Liliana Salvador" w:date="2022-02-22T18:14:00Z">
          <w:r w:rsidR="00173518" w:rsidDel="000B2789">
            <w:rPr>
              <w:color w:val="000000" w:themeColor="text1"/>
            </w:rPr>
            <w:delText>metioned above</w:delText>
          </w:r>
        </w:del>
      </w:ins>
      <w:del w:id="423" w:author="Ruijie Xu" w:date="2022-02-01T15:16:00Z">
        <w:r w:rsidR="00C06D2E" w:rsidRPr="003A137D" w:rsidDel="001F12F2">
          <w:rPr>
            <w:color w:val="000000" w:themeColor="text1"/>
          </w:rPr>
          <w:delText xml:space="preserve">, Kraken2, CLARK, and </w:delText>
        </w:r>
        <w:r w:rsidR="00587076" w:rsidRPr="003A137D" w:rsidDel="001F12F2">
          <w:rPr>
            <w:color w:val="000000" w:themeColor="text1"/>
          </w:rPr>
          <w:delText>CLARK-s</w:delText>
        </w:r>
      </w:del>
      <w:r w:rsidR="00C06D2E" w:rsidRPr="003A137D">
        <w:rPr>
          <w:color w:val="000000" w:themeColor="text1"/>
        </w:rPr>
        <w:t>.</w:t>
      </w:r>
      <w:r w:rsidR="00366132" w:rsidRPr="003A137D">
        <w:rPr>
          <w:color w:val="000000" w:themeColor="text1"/>
        </w:rPr>
        <w:t xml:space="preserve"> </w:t>
      </w:r>
      <w:r w:rsidRPr="003A137D">
        <w:rPr>
          <w:color w:val="000000" w:themeColor="text1"/>
        </w:rPr>
        <w:t xml:space="preserve">We </w:t>
      </w:r>
      <w:ins w:id="424" w:author="Liliana Salvador" w:date="2022-02-22T18:39:00Z">
        <w:r w:rsidR="003F73CA">
          <w:rPr>
            <w:color w:val="000000" w:themeColor="text1"/>
          </w:rPr>
          <w:t>especially</w:t>
        </w:r>
      </w:ins>
      <w:del w:id="425" w:author="Liliana Salvador" w:date="2022-02-22T18:39:00Z">
        <w:r w:rsidR="00DA3793" w:rsidRPr="003A137D" w:rsidDel="003F73CA">
          <w:rPr>
            <w:color w:val="000000" w:themeColor="text1"/>
          </w:rPr>
          <w:delText>specifically</w:delText>
        </w:r>
      </w:del>
      <w:r w:rsidRPr="003A137D">
        <w:rPr>
          <w:color w:val="000000" w:themeColor="text1"/>
        </w:rPr>
        <w:t xml:space="preserve"> address </w:t>
      </w:r>
      <w:bookmarkStart w:id="426" w:name="OLE_LINK215"/>
      <w:bookmarkStart w:id="427" w:name="OLE_LINK216"/>
      <w:r w:rsidRPr="003A137D">
        <w:rPr>
          <w:color w:val="000000" w:themeColor="text1"/>
        </w:rPr>
        <w:t xml:space="preserve">how the use of different </w:t>
      </w:r>
      <w:r w:rsidR="00FE5C5D" w:rsidRPr="003A137D">
        <w:rPr>
          <w:color w:val="000000" w:themeColor="text1"/>
        </w:rPr>
        <w:t>DB</w:t>
      </w:r>
      <w:r w:rsidRPr="003A137D">
        <w:rPr>
          <w:color w:val="000000" w:themeColor="text1"/>
        </w:rPr>
        <w:t xml:space="preserve">s and </w:t>
      </w:r>
      <w:r w:rsidR="00AD523B" w:rsidRPr="003A137D">
        <w:rPr>
          <w:color w:val="000000" w:themeColor="text1"/>
        </w:rPr>
        <w:t xml:space="preserve">software influence </w:t>
      </w:r>
      <w:ins w:id="428" w:author="Ruijie Xu" w:date="2022-02-01T16:21:00Z">
        <w:r w:rsidR="00FA4F34">
          <w:rPr>
            <w:color w:val="000000" w:themeColor="text1"/>
          </w:rPr>
          <w:t xml:space="preserve">the </w:t>
        </w:r>
      </w:ins>
      <w:del w:id="429" w:author="Ruijie Xu" w:date="2022-02-01T16:21:00Z">
        <w:r w:rsidR="00431A2A" w:rsidRPr="003A137D" w:rsidDel="00FA4F34">
          <w:rPr>
            <w:color w:val="000000" w:themeColor="text1"/>
          </w:rPr>
          <w:delText xml:space="preserve">diagnostic results for </w:delText>
        </w:r>
        <w:r w:rsidR="00AD523B" w:rsidRPr="003A137D" w:rsidDel="00FA4F34">
          <w:rPr>
            <w:color w:val="000000" w:themeColor="text1"/>
          </w:rPr>
          <w:delText>a specific</w:delText>
        </w:r>
        <w:r w:rsidR="00AE4F6D" w:rsidRPr="003A137D" w:rsidDel="00FA4F34">
          <w:rPr>
            <w:color w:val="000000" w:themeColor="text1"/>
          </w:rPr>
          <w:delText xml:space="preserve"> pathogen of interest </w:delText>
        </w:r>
        <w:bookmarkEnd w:id="426"/>
        <w:bookmarkEnd w:id="427"/>
        <w:r w:rsidR="00AE4F6D" w:rsidRPr="003A137D" w:rsidDel="00FA4F34">
          <w:rPr>
            <w:color w:val="000000" w:themeColor="text1"/>
          </w:rPr>
          <w:delText xml:space="preserve">and how </w:delText>
        </w:r>
        <w:r w:rsidR="00DA3793" w:rsidRPr="003A137D" w:rsidDel="00FA4F34">
          <w:rPr>
            <w:color w:val="000000" w:themeColor="text1"/>
          </w:rPr>
          <w:delText xml:space="preserve">different </w:delText>
        </w:r>
      </w:del>
      <w:r w:rsidR="00AE4F6D" w:rsidRPr="003A137D">
        <w:rPr>
          <w:color w:val="000000" w:themeColor="text1"/>
        </w:rPr>
        <w:t xml:space="preserve">profiling </w:t>
      </w:r>
      <w:ins w:id="430" w:author="Ruijie Xu" w:date="2022-02-01T16:21:00Z">
        <w:r w:rsidR="00FA4F34">
          <w:rPr>
            <w:color w:val="000000" w:themeColor="text1"/>
          </w:rPr>
          <w:t xml:space="preserve">of </w:t>
        </w:r>
      </w:ins>
      <w:ins w:id="431" w:author="Ruijie Xu" w:date="2022-02-01T16:22:00Z">
        <w:r w:rsidR="00FA4F34">
          <w:rPr>
            <w:color w:val="000000" w:themeColor="text1"/>
          </w:rPr>
          <w:t>the rat samples</w:t>
        </w:r>
        <w:del w:id="432" w:author="Liliana Salvador" w:date="2022-02-22T18:15:00Z">
          <w:r w:rsidR="00FA4F34" w:rsidDel="000B2789">
            <w:rPr>
              <w:color w:val="000000" w:themeColor="text1"/>
            </w:rPr>
            <w:delText>, and how these influences</w:delText>
          </w:r>
        </w:del>
      </w:ins>
      <w:del w:id="433" w:author="Liliana Salvador" w:date="2022-02-22T18:15:00Z">
        <w:r w:rsidR="00AE4F6D" w:rsidRPr="003A137D" w:rsidDel="000B2789">
          <w:rPr>
            <w:color w:val="000000" w:themeColor="text1"/>
          </w:rPr>
          <w:delText xml:space="preserve">results </w:delText>
        </w:r>
        <w:r w:rsidR="00DA3793" w:rsidRPr="003A137D" w:rsidDel="000B2789">
          <w:rPr>
            <w:color w:val="000000" w:themeColor="text1"/>
          </w:rPr>
          <w:delText>can affect</w:delText>
        </w:r>
        <w:r w:rsidR="00AE4F6D" w:rsidRPr="003A137D" w:rsidDel="000B2789">
          <w:rPr>
            <w:color w:val="000000" w:themeColor="text1"/>
          </w:rPr>
          <w:delText xml:space="preserve"> the</w:delText>
        </w:r>
      </w:del>
      <w:ins w:id="434" w:author="Liliana Salvador" w:date="2022-02-22T18:15:00Z">
        <w:r w:rsidR="000B2789">
          <w:rPr>
            <w:color w:val="000000" w:themeColor="text1"/>
          </w:rPr>
          <w:t xml:space="preserve"> and subsequent</w:t>
        </w:r>
      </w:ins>
      <w:r w:rsidR="00AE4F6D" w:rsidRPr="003A137D">
        <w:rPr>
          <w:color w:val="000000" w:themeColor="text1"/>
        </w:rPr>
        <w:t xml:space="preserve"> downstream analyses.</w:t>
      </w:r>
      <w:r w:rsidR="00AE4F6D" w:rsidRPr="003A137D" w:rsidDel="00AE4F6D">
        <w:rPr>
          <w:color w:val="000000" w:themeColor="text1"/>
        </w:rPr>
        <w:t xml:space="preserve"> </w:t>
      </w:r>
      <w:r w:rsidR="00366132" w:rsidRPr="003A137D">
        <w:rPr>
          <w:color w:val="000000" w:themeColor="text1"/>
        </w:rPr>
        <w:t>We also</w:t>
      </w:r>
      <w:ins w:id="435" w:author="Liliana Salvador" w:date="2022-02-22T18:16:00Z">
        <w:r w:rsidR="000B2789">
          <w:rPr>
            <w:color w:val="000000" w:themeColor="text1"/>
          </w:rPr>
          <w:t xml:space="preserve"> test</w:t>
        </w:r>
      </w:ins>
      <w:ins w:id="436" w:author="Ruijie Xu" w:date="2022-02-27T10:27:00Z">
        <w:r w:rsidR="00ED4429">
          <w:rPr>
            <w:color w:val="000000" w:themeColor="text1"/>
          </w:rPr>
          <w:t>ed</w:t>
        </w:r>
      </w:ins>
      <w:ins w:id="437" w:author="Liliana Salvador" w:date="2022-02-22T18:16:00Z">
        <w:r w:rsidR="000B2789">
          <w:rPr>
            <w:color w:val="000000" w:themeColor="text1"/>
          </w:rPr>
          <w:t xml:space="preserve"> how well these methods</w:t>
        </w:r>
      </w:ins>
      <w:r w:rsidR="00366132" w:rsidRPr="003A137D">
        <w:rPr>
          <w:color w:val="000000" w:themeColor="text1"/>
        </w:rPr>
        <w:t xml:space="preserve"> </w:t>
      </w:r>
      <w:del w:id="438" w:author="Liliana Salvador" w:date="2022-02-22T18:16:00Z">
        <w:r w:rsidR="00366132" w:rsidRPr="003A137D" w:rsidDel="000B2789">
          <w:rPr>
            <w:color w:val="000000" w:themeColor="text1"/>
          </w:rPr>
          <w:delText xml:space="preserve">focused on the specific </w:delText>
        </w:r>
      </w:del>
      <w:r w:rsidR="00366132" w:rsidRPr="003A137D">
        <w:rPr>
          <w:color w:val="000000" w:themeColor="text1"/>
        </w:rPr>
        <w:t>detect</w:t>
      </w:r>
      <w:del w:id="439" w:author="Liliana Salvador" w:date="2022-02-22T18:16:00Z">
        <w:r w:rsidR="00366132" w:rsidRPr="003A137D" w:rsidDel="000B2789">
          <w:rPr>
            <w:color w:val="000000" w:themeColor="text1"/>
          </w:rPr>
          <w:delText>ion</w:delText>
        </w:r>
      </w:del>
      <w:r w:rsidR="00366132" w:rsidRPr="003A137D">
        <w:rPr>
          <w:color w:val="000000" w:themeColor="text1"/>
        </w:rPr>
        <w:t xml:space="preserve"> </w:t>
      </w:r>
      <w:del w:id="440" w:author="Liliana Salvador" w:date="2022-02-22T18:38:00Z">
        <w:r w:rsidR="00366132" w:rsidRPr="003A137D" w:rsidDel="003F73CA">
          <w:rPr>
            <w:color w:val="000000" w:themeColor="text1"/>
          </w:rPr>
          <w:delText>of</w:delText>
        </w:r>
      </w:del>
      <w:del w:id="441" w:author="Liliana Salvador" w:date="2022-02-22T18:16:00Z">
        <w:r w:rsidR="00366132" w:rsidRPr="003A137D" w:rsidDel="000B2789">
          <w:rPr>
            <w:color w:val="000000" w:themeColor="text1"/>
          </w:rPr>
          <w:delText xml:space="preserve"> </w:delText>
        </w:r>
      </w:del>
      <w:r w:rsidR="00FA4E52" w:rsidRPr="003A137D">
        <w:rPr>
          <w:color w:val="000000" w:themeColor="text1"/>
        </w:rPr>
        <w:t>the</w:t>
      </w:r>
      <w:r w:rsidR="00366132" w:rsidRPr="003A137D">
        <w:rPr>
          <w:color w:val="000000" w:themeColor="text1"/>
        </w:rPr>
        <w:t xml:space="preserve"> zoonotic pathogen </w:t>
      </w:r>
      <w:del w:id="442" w:author="Ruijie Xu" w:date="2022-02-02T11:02:00Z">
        <w:r w:rsidR="00366132" w:rsidRPr="003A137D" w:rsidDel="00463AA7">
          <w:rPr>
            <w:i/>
            <w:color w:val="000000" w:themeColor="text1"/>
          </w:rPr>
          <w:delText>Leptospira</w:delText>
        </w:r>
      </w:del>
      <w:ins w:id="443" w:author="Ruijie Xu" w:date="2022-02-02T11:02:00Z">
        <w:r w:rsidR="00463AA7">
          <w:rPr>
            <w:i/>
            <w:color w:val="000000" w:themeColor="text1"/>
          </w:rPr>
          <w:t>Leptospira</w:t>
        </w:r>
      </w:ins>
      <w:r w:rsidR="00366132" w:rsidRPr="003A137D">
        <w:rPr>
          <w:color w:val="000000" w:themeColor="text1"/>
        </w:rPr>
        <w:t xml:space="preserve"> in rat kidneys. </w:t>
      </w:r>
      <w:ins w:id="444" w:author="Liliana Salvador" w:date="2022-02-22T18:39:00Z">
        <w:r w:rsidR="003F73CA">
          <w:rPr>
            <w:color w:val="000000" w:themeColor="text1"/>
          </w:rPr>
          <w:t>Specifically, t</w:t>
        </w:r>
      </w:ins>
      <w:del w:id="445" w:author="Liliana Salvador" w:date="2022-02-22T18:39:00Z">
        <w:r w:rsidR="00DA3793" w:rsidRPr="003A137D" w:rsidDel="003F73CA">
          <w:rPr>
            <w:color w:val="000000" w:themeColor="text1"/>
          </w:rPr>
          <w:delText>T</w:delText>
        </w:r>
      </w:del>
      <w:r w:rsidR="00DA3793" w:rsidRPr="003A137D">
        <w:rPr>
          <w:color w:val="000000" w:themeColor="text1"/>
        </w:rPr>
        <w:t>he</w:t>
      </w:r>
      <w:r w:rsidRPr="003A137D">
        <w:rPr>
          <w:color w:val="000000" w:themeColor="text1"/>
        </w:rPr>
        <w:t xml:space="preserve"> objectives </w:t>
      </w:r>
      <w:r w:rsidR="00DA3793" w:rsidRPr="003A137D">
        <w:rPr>
          <w:color w:val="000000" w:themeColor="text1"/>
        </w:rPr>
        <w:t>of</w:t>
      </w:r>
      <w:r w:rsidRPr="003A137D">
        <w:rPr>
          <w:color w:val="000000" w:themeColor="text1"/>
        </w:rPr>
        <w:t xml:space="preserve"> the current study are to 1) compare the taxonomical profiles</w:t>
      </w:r>
      <w:del w:id="446" w:author="Ruijie Xu" w:date="2022-02-01T15:19:00Z">
        <w:r w:rsidRPr="003A137D" w:rsidDel="00173518">
          <w:rPr>
            <w:color w:val="000000" w:themeColor="text1"/>
          </w:rPr>
          <w:delText xml:space="preserve"> of our dataset</w:delText>
        </w:r>
      </w:del>
      <w:r w:rsidRPr="003A137D">
        <w:rPr>
          <w:color w:val="000000" w:themeColor="text1"/>
        </w:rPr>
        <w:t xml:space="preserve"> classified by </w:t>
      </w:r>
      <w:ins w:id="447" w:author="Ruijie Xu" w:date="2022-02-01T15:19:00Z">
        <w:del w:id="448" w:author="Liliana Salvador" w:date="2022-02-23T11:22:00Z">
          <w:r w:rsidR="00173518" w:rsidDel="00AD79E6">
            <w:rPr>
              <w:color w:val="000000" w:themeColor="text1"/>
            </w:rPr>
            <w:delText xml:space="preserve">the </w:delText>
          </w:r>
        </w:del>
        <w:r w:rsidR="00173518">
          <w:rPr>
            <w:color w:val="000000" w:themeColor="text1"/>
          </w:rPr>
          <w:t>four</w:t>
        </w:r>
      </w:ins>
      <w:ins w:id="449" w:author="Ruijie Xu" w:date="2022-02-01T15:20:00Z">
        <w:r w:rsidR="00173518">
          <w:rPr>
            <w:color w:val="000000" w:themeColor="text1"/>
          </w:rPr>
          <w:t xml:space="preserve"> </w:t>
        </w:r>
      </w:ins>
      <w:del w:id="450" w:author="Liliana Salvador" w:date="2022-02-23T11:22:00Z">
        <w:r w:rsidRPr="003A137D" w:rsidDel="00AD79E6">
          <w:rPr>
            <w:color w:val="000000" w:themeColor="text1"/>
          </w:rPr>
          <w:delText xml:space="preserve">Kraken2 </w:delText>
        </w:r>
      </w:del>
      <w:ins w:id="451" w:author="Liliana Salvador" w:date="2022-02-23T11:22:00Z">
        <w:r w:rsidR="00AD79E6">
          <w:rPr>
            <w:color w:val="000000" w:themeColor="text1"/>
          </w:rPr>
          <w:t xml:space="preserve">DBs </w:t>
        </w:r>
      </w:ins>
      <w:ins w:id="452" w:author="Ruijie Xu" w:date="2022-02-01T15:20:00Z">
        <w:del w:id="453" w:author="Liliana Salvador" w:date="2022-02-23T11:21:00Z">
          <w:r w:rsidR="00173518" w:rsidDel="00AD79E6">
            <w:rPr>
              <w:color w:val="000000" w:themeColor="text1"/>
            </w:rPr>
            <w:delText xml:space="preserve">DBs </w:delText>
          </w:r>
        </w:del>
      </w:ins>
      <w:del w:id="454" w:author="Liliana Salvador" w:date="2022-02-23T11:21:00Z">
        <w:r w:rsidRPr="003A137D" w:rsidDel="00AD79E6">
          <w:rPr>
            <w:color w:val="000000" w:themeColor="text1"/>
          </w:rPr>
          <w:delText xml:space="preserve">using three different </w:delText>
        </w:r>
        <w:r w:rsidR="00FE5C5D" w:rsidRPr="003A137D" w:rsidDel="00AD79E6">
          <w:rPr>
            <w:color w:val="000000" w:themeColor="text1"/>
          </w:rPr>
          <w:delText>DB</w:delText>
        </w:r>
        <w:r w:rsidRPr="003A137D" w:rsidDel="00AD79E6">
          <w:rPr>
            <w:color w:val="000000" w:themeColor="text1"/>
          </w:rPr>
          <w:delText xml:space="preserve">s; 2) compare the microbial profiles of our dataset classified by Kraken2, CLARK, and </w:delText>
        </w:r>
        <w:r w:rsidR="00587076" w:rsidRPr="003A137D" w:rsidDel="00AD79E6">
          <w:rPr>
            <w:color w:val="000000" w:themeColor="text1"/>
          </w:rPr>
          <w:delText>CLARK-s</w:delText>
        </w:r>
      </w:del>
      <w:ins w:id="455" w:author="Ruijie Xu" w:date="2022-02-01T15:20:00Z">
        <w:del w:id="456" w:author="Liliana Salvador" w:date="2022-02-23T11:21:00Z">
          <w:r w:rsidR="00173518" w:rsidDel="00AD79E6">
            <w:rPr>
              <w:color w:val="000000" w:themeColor="text1"/>
            </w:rPr>
            <w:delText>the</w:delText>
          </w:r>
        </w:del>
      </w:ins>
      <w:ins w:id="457" w:author="Liliana Salvador" w:date="2022-02-23T11:21:00Z">
        <w:r w:rsidR="00AD79E6">
          <w:rPr>
            <w:color w:val="000000" w:themeColor="text1"/>
          </w:rPr>
          <w:t>and</w:t>
        </w:r>
      </w:ins>
      <w:ins w:id="458" w:author="Ruijie Xu" w:date="2022-02-01T15:20:00Z">
        <w:r w:rsidR="00173518">
          <w:rPr>
            <w:color w:val="000000" w:themeColor="text1"/>
          </w:rPr>
          <w:t xml:space="preserve"> nine metagenomics profiling software</w:t>
        </w:r>
      </w:ins>
      <w:ins w:id="459" w:author="Liliana Salvador" w:date="2022-02-22T18:39:00Z">
        <w:r w:rsidR="003F73CA">
          <w:rPr>
            <w:color w:val="000000" w:themeColor="text1"/>
          </w:rPr>
          <w:t xml:space="preserve"> introduced above</w:t>
        </w:r>
      </w:ins>
      <w:r w:rsidRPr="003A137D">
        <w:rPr>
          <w:color w:val="000000" w:themeColor="text1"/>
        </w:rPr>
        <w:t xml:space="preserve">; </w:t>
      </w:r>
      <w:ins w:id="460" w:author="Liliana Salvador" w:date="2022-02-23T11:23:00Z">
        <w:r w:rsidR="00AD79E6">
          <w:rPr>
            <w:color w:val="000000" w:themeColor="text1"/>
          </w:rPr>
          <w:t xml:space="preserve">2) demonstrate the effect of </w:t>
        </w:r>
      </w:ins>
      <w:ins w:id="461" w:author="Ruijie Xu" w:date="2022-02-27T10:28:00Z">
        <w:r w:rsidR="00ED4429">
          <w:rPr>
            <w:color w:val="000000" w:themeColor="text1"/>
          </w:rPr>
          <w:t>objective 1)</w:t>
        </w:r>
      </w:ins>
      <w:ins w:id="462" w:author="Liliana Salvador" w:date="2022-02-23T11:23:00Z">
        <w:del w:id="463" w:author="Ruijie Xu" w:date="2022-02-27T10:28:00Z">
          <w:r w:rsidR="00AD79E6" w:rsidDel="00ED4429">
            <w:rPr>
              <w:color w:val="000000" w:themeColor="text1"/>
            </w:rPr>
            <w:delText>1)</w:delText>
          </w:r>
        </w:del>
        <w:r w:rsidR="00AD79E6">
          <w:rPr>
            <w:color w:val="000000" w:themeColor="text1"/>
          </w:rPr>
          <w:t xml:space="preserve"> </w:t>
        </w:r>
      </w:ins>
      <w:ins w:id="464" w:author="Liliana Salvador" w:date="2022-02-23T11:24:00Z">
        <w:r w:rsidR="00AD79E6">
          <w:rPr>
            <w:color w:val="000000" w:themeColor="text1"/>
          </w:rPr>
          <w:t xml:space="preserve">in the downstream analyses; </w:t>
        </w:r>
      </w:ins>
      <w:del w:id="465" w:author="Liliana Salvador" w:date="2022-02-23T11:22:00Z">
        <w:r w:rsidRPr="003A137D" w:rsidDel="00AD79E6">
          <w:rPr>
            <w:color w:val="000000" w:themeColor="text1"/>
          </w:rPr>
          <w:delText xml:space="preserve">3) </w:delText>
        </w:r>
        <w:r w:rsidR="00AE4F6D" w:rsidRPr="003A137D" w:rsidDel="00AD79E6">
          <w:rPr>
            <w:color w:val="000000" w:themeColor="text1"/>
          </w:rPr>
          <w:delText xml:space="preserve">identify the presence of </w:delText>
        </w:r>
        <w:r w:rsidR="00285DB6" w:rsidRPr="003A137D" w:rsidDel="00AD79E6">
          <w:rPr>
            <w:color w:val="000000" w:themeColor="text1"/>
          </w:rPr>
          <w:delText xml:space="preserve">potential zoonotic </w:delText>
        </w:r>
        <w:r w:rsidR="00AE4F6D" w:rsidRPr="003A137D" w:rsidDel="00AD79E6">
          <w:rPr>
            <w:color w:val="000000" w:themeColor="text1"/>
          </w:rPr>
          <w:delText>pathogen</w:delText>
        </w:r>
        <w:r w:rsidR="00C06D2E" w:rsidRPr="003A137D" w:rsidDel="00AD79E6">
          <w:rPr>
            <w:color w:val="000000" w:themeColor="text1"/>
          </w:rPr>
          <w:delText>s</w:delText>
        </w:r>
        <w:r w:rsidR="00AE4F6D" w:rsidRPr="003A137D" w:rsidDel="00AD79E6">
          <w:rPr>
            <w:color w:val="000000" w:themeColor="text1"/>
          </w:rPr>
          <w:delText xml:space="preserve"> </w:delText>
        </w:r>
        <w:r w:rsidR="00191084" w:rsidRPr="003A137D" w:rsidDel="00AD79E6">
          <w:rPr>
            <w:color w:val="000000" w:themeColor="text1"/>
          </w:rPr>
          <w:delText xml:space="preserve">such as </w:delText>
        </w:r>
        <w:r w:rsidR="00191084" w:rsidRPr="003A137D" w:rsidDel="00AD79E6">
          <w:rPr>
            <w:i/>
            <w:iCs/>
            <w:color w:val="000000" w:themeColor="text1"/>
          </w:rPr>
          <w:delText>Leptospira</w:delText>
        </w:r>
      </w:del>
      <w:ins w:id="466" w:author="Ruijie Xu" w:date="2022-02-02T11:02:00Z">
        <w:del w:id="467" w:author="Liliana Salvador" w:date="2022-02-23T11:22:00Z">
          <w:r w:rsidR="00463AA7" w:rsidDel="00AD79E6">
            <w:rPr>
              <w:i/>
              <w:iCs/>
              <w:color w:val="000000" w:themeColor="text1"/>
            </w:rPr>
            <w:delText>Leptospira</w:delText>
          </w:r>
        </w:del>
      </w:ins>
      <w:del w:id="468" w:author="Liliana Salvador" w:date="2022-02-23T11:22:00Z">
        <w:r w:rsidR="00191084" w:rsidRPr="003A137D" w:rsidDel="00AD79E6">
          <w:rPr>
            <w:color w:val="000000" w:themeColor="text1"/>
          </w:rPr>
          <w:delText xml:space="preserve"> </w:delText>
        </w:r>
        <w:r w:rsidR="00AE4F6D" w:rsidRPr="003A137D" w:rsidDel="00AD79E6">
          <w:rPr>
            <w:color w:val="000000" w:themeColor="text1"/>
          </w:rPr>
          <w:delText xml:space="preserve">from each </w:delText>
        </w:r>
        <w:r w:rsidR="00FA4E52" w:rsidRPr="003A137D" w:rsidDel="00AD79E6">
          <w:rPr>
            <w:color w:val="000000" w:themeColor="text1"/>
          </w:rPr>
          <w:delText xml:space="preserve">software’s </w:delText>
        </w:r>
        <w:r w:rsidR="00AE4F6D" w:rsidRPr="003A137D" w:rsidDel="00AD79E6">
          <w:rPr>
            <w:color w:val="000000" w:themeColor="text1"/>
          </w:rPr>
          <w:delText xml:space="preserve">profiling results; </w:delText>
        </w:r>
      </w:del>
      <w:ins w:id="469" w:author="Liliana Salvador" w:date="2022-02-23T11:24:00Z">
        <w:r w:rsidR="00AD79E6">
          <w:rPr>
            <w:color w:val="000000" w:themeColor="text1"/>
          </w:rPr>
          <w:t xml:space="preserve">and </w:t>
        </w:r>
      </w:ins>
      <w:del w:id="470" w:author="Liliana Salvador" w:date="2022-02-23T11:24:00Z">
        <w:r w:rsidR="00AE4F6D" w:rsidRPr="003A137D" w:rsidDel="00AD79E6">
          <w:rPr>
            <w:color w:val="000000" w:themeColor="text1"/>
          </w:rPr>
          <w:delText>4)</w:delText>
        </w:r>
      </w:del>
      <w:del w:id="471" w:author="Liliana Salvador" w:date="2022-02-22T18:40:00Z">
        <w:r w:rsidR="00AE4F6D" w:rsidRPr="003A137D" w:rsidDel="003F73CA">
          <w:rPr>
            <w:color w:val="000000" w:themeColor="text1"/>
          </w:rPr>
          <w:delText xml:space="preserve"> </w:delText>
        </w:r>
        <w:r w:rsidRPr="003A137D" w:rsidDel="003F73CA">
          <w:rPr>
            <w:color w:val="000000" w:themeColor="text1"/>
          </w:rPr>
          <w:delText xml:space="preserve">address </w:delText>
        </w:r>
        <w:r w:rsidR="00DA5850" w:rsidRPr="003A137D" w:rsidDel="003F73CA">
          <w:rPr>
            <w:color w:val="000000" w:themeColor="text1"/>
          </w:rPr>
          <w:delText xml:space="preserve">if </w:delText>
        </w:r>
        <w:r w:rsidRPr="003A137D" w:rsidDel="003F73CA">
          <w:rPr>
            <w:color w:val="000000" w:themeColor="text1"/>
          </w:rPr>
          <w:delText xml:space="preserve">different </w:delText>
        </w:r>
        <w:r w:rsidR="00191084" w:rsidRPr="003A137D" w:rsidDel="003F73CA">
          <w:rPr>
            <w:color w:val="000000" w:themeColor="text1"/>
          </w:rPr>
          <w:delText xml:space="preserve">software </w:delText>
        </w:r>
        <w:r w:rsidRPr="003A137D" w:rsidDel="003F73CA">
          <w:rPr>
            <w:color w:val="000000" w:themeColor="text1"/>
          </w:rPr>
          <w:delText xml:space="preserve">can bias the indices </w:delText>
        </w:r>
      </w:del>
      <w:del w:id="472" w:author="Liliana Salvador" w:date="2022-02-23T11:24:00Z">
        <w:r w:rsidRPr="003A137D" w:rsidDel="00AD79E6">
          <w:rPr>
            <w:color w:val="000000" w:themeColor="text1"/>
          </w:rPr>
          <w:delText>characteriz</w:delText>
        </w:r>
      </w:del>
      <w:del w:id="473" w:author="Liliana Salvador" w:date="2022-02-22T18:40:00Z">
        <w:r w:rsidRPr="003A137D" w:rsidDel="003F73CA">
          <w:rPr>
            <w:color w:val="000000" w:themeColor="text1"/>
          </w:rPr>
          <w:delText>ing</w:delText>
        </w:r>
      </w:del>
      <w:del w:id="474" w:author="Liliana Salvador" w:date="2022-02-23T11:24:00Z">
        <w:r w:rsidRPr="003A137D" w:rsidDel="00AD79E6">
          <w:rPr>
            <w:color w:val="000000" w:themeColor="text1"/>
          </w:rPr>
          <w:delText xml:space="preserve"> within</w:delText>
        </w:r>
        <w:r w:rsidR="00366132" w:rsidRPr="003A137D" w:rsidDel="00AD79E6">
          <w:rPr>
            <w:color w:val="000000" w:themeColor="text1"/>
          </w:rPr>
          <w:delText xml:space="preserve"> sample</w:delText>
        </w:r>
        <w:r w:rsidR="00242EFF" w:rsidRPr="003A137D" w:rsidDel="00AD79E6">
          <w:rPr>
            <w:color w:val="000000" w:themeColor="text1"/>
          </w:rPr>
          <w:delText xml:space="preserve">s </w:delText>
        </w:r>
        <w:r w:rsidRPr="003A137D" w:rsidDel="00AD79E6">
          <w:rPr>
            <w:color w:val="000000" w:themeColor="text1"/>
          </w:rPr>
          <w:delText>microbial diversity and between</w:delText>
        </w:r>
        <w:r w:rsidR="00366132" w:rsidRPr="003A137D" w:rsidDel="00AD79E6">
          <w:rPr>
            <w:color w:val="000000" w:themeColor="text1"/>
          </w:rPr>
          <w:delText xml:space="preserve"> samples</w:delText>
        </w:r>
        <w:r w:rsidR="00242EFF" w:rsidRPr="003A137D" w:rsidDel="00AD79E6">
          <w:rPr>
            <w:color w:val="000000" w:themeColor="text1"/>
          </w:rPr>
          <w:delText xml:space="preserve"> </w:delText>
        </w:r>
        <w:r w:rsidRPr="003A137D" w:rsidDel="00AD79E6">
          <w:rPr>
            <w:color w:val="000000" w:themeColor="text1"/>
          </w:rPr>
          <w:delText xml:space="preserve">microbial relationships; </w:delText>
        </w:r>
        <w:r w:rsidR="006B3AA0" w:rsidRPr="003A137D" w:rsidDel="00AD79E6">
          <w:rPr>
            <w:color w:val="000000" w:themeColor="text1"/>
          </w:rPr>
          <w:delText xml:space="preserve">and </w:delText>
        </w:r>
        <w:r w:rsidR="00AE4F6D" w:rsidRPr="003A137D" w:rsidDel="00AD79E6">
          <w:rPr>
            <w:color w:val="000000" w:themeColor="text1"/>
          </w:rPr>
          <w:delText>5</w:delText>
        </w:r>
        <w:r w:rsidRPr="003A137D" w:rsidDel="00AD79E6">
          <w:rPr>
            <w:color w:val="000000" w:themeColor="text1"/>
          </w:rPr>
          <w:delText xml:space="preserve">) compare taxa identified significantly different in abundance between </w:delText>
        </w:r>
        <w:r w:rsidR="005320C9" w:rsidRPr="003A137D" w:rsidDel="00AD79E6">
          <w:rPr>
            <w:color w:val="000000" w:themeColor="text1"/>
          </w:rPr>
          <w:delText>different tissue</w:delText>
        </w:r>
        <w:r w:rsidRPr="003A137D" w:rsidDel="00AD79E6">
          <w:rPr>
            <w:color w:val="000000" w:themeColor="text1"/>
          </w:rPr>
          <w:delText xml:space="preserve"> samples from </w:delText>
        </w:r>
        <w:r w:rsidR="005320C9" w:rsidRPr="003A137D" w:rsidDel="00AD79E6">
          <w:rPr>
            <w:color w:val="000000" w:themeColor="text1"/>
          </w:rPr>
          <w:delText xml:space="preserve">each </w:delText>
        </w:r>
        <w:r w:rsidR="00191084" w:rsidRPr="003A137D" w:rsidDel="00AD79E6">
          <w:rPr>
            <w:color w:val="000000" w:themeColor="text1"/>
          </w:rPr>
          <w:delText xml:space="preserve">software’s </w:delText>
        </w:r>
        <w:r w:rsidRPr="003A137D" w:rsidDel="00AD79E6">
          <w:rPr>
            <w:color w:val="000000" w:themeColor="text1"/>
          </w:rPr>
          <w:delText>microbial profile</w:delText>
        </w:r>
      </w:del>
      <w:ins w:id="475" w:author="Liliana Salvador" w:date="2022-02-23T11:24:00Z">
        <w:r w:rsidR="00AD79E6">
          <w:rPr>
            <w:color w:val="000000" w:themeColor="text1"/>
          </w:rPr>
          <w:t>3</w:t>
        </w:r>
      </w:ins>
      <w:ins w:id="476" w:author="Liliana Salvador" w:date="2022-02-23T11:22:00Z">
        <w:r w:rsidR="00AD79E6" w:rsidRPr="003A137D">
          <w:rPr>
            <w:color w:val="000000" w:themeColor="text1"/>
          </w:rPr>
          <w:t xml:space="preserve">) identify the presence of potential zoonotic pathogens such as </w:t>
        </w:r>
        <w:r w:rsidR="00AD79E6">
          <w:rPr>
            <w:i/>
            <w:iCs/>
            <w:color w:val="000000" w:themeColor="text1"/>
          </w:rPr>
          <w:t>Leptospira</w:t>
        </w:r>
        <w:r w:rsidR="00AD79E6" w:rsidRPr="003A137D">
          <w:rPr>
            <w:color w:val="000000" w:themeColor="text1"/>
          </w:rPr>
          <w:t xml:space="preserve"> from each software’s profiling results</w:t>
        </w:r>
      </w:ins>
      <w:r w:rsidR="005320C9" w:rsidRPr="003A137D">
        <w:rPr>
          <w:color w:val="000000" w:themeColor="text1"/>
        </w:rPr>
        <w:t xml:space="preserve">. </w:t>
      </w:r>
      <w:commentRangeStart w:id="477"/>
      <w:del w:id="478" w:author="Liliana Salvador" w:date="2022-02-22T18:41:00Z">
        <w:r w:rsidR="005320C9" w:rsidRPr="003A137D" w:rsidDel="003F73CA">
          <w:rPr>
            <w:color w:val="000000" w:themeColor="text1"/>
          </w:rPr>
          <w:delText>We present data</w:delText>
        </w:r>
      </w:del>
      <w:ins w:id="479" w:author="Liliana Salvador" w:date="2022-02-22T18:41:00Z">
        <w:r w:rsidR="003F73CA">
          <w:rPr>
            <w:color w:val="000000" w:themeColor="text1"/>
          </w:rPr>
          <w:t>Our results</w:t>
        </w:r>
      </w:ins>
      <w:r w:rsidR="005320C9" w:rsidRPr="003A137D">
        <w:rPr>
          <w:color w:val="000000" w:themeColor="text1"/>
        </w:rPr>
        <w:t xml:space="preserve"> </w:t>
      </w:r>
      <w:del w:id="480" w:author="Liliana Salvador" w:date="2022-02-22T18:41:00Z">
        <w:r w:rsidR="00443703" w:rsidRPr="003A137D" w:rsidDel="003F73CA">
          <w:rPr>
            <w:color w:val="000000" w:themeColor="text1"/>
          </w:rPr>
          <w:delText>demonstratin</w:delText>
        </w:r>
        <w:r w:rsidR="00911926" w:rsidRPr="003A137D" w:rsidDel="003F73CA">
          <w:rPr>
            <w:color w:val="000000" w:themeColor="text1"/>
          </w:rPr>
          <w:delText xml:space="preserve">g </w:delText>
        </w:r>
      </w:del>
      <w:ins w:id="481" w:author="Liliana Salvador" w:date="2022-02-22T18:41:00Z">
        <w:r w:rsidR="003F73CA">
          <w:rPr>
            <w:color w:val="000000" w:themeColor="text1"/>
          </w:rPr>
          <w:t xml:space="preserve">show </w:t>
        </w:r>
      </w:ins>
      <w:commentRangeEnd w:id="477"/>
      <w:ins w:id="482" w:author="Liliana Salvador" w:date="2022-02-23T11:26:00Z">
        <w:r w:rsidR="00AD79E6">
          <w:rPr>
            <w:rStyle w:val="CommentReference"/>
          </w:rPr>
          <w:commentReference w:id="477"/>
        </w:r>
      </w:ins>
      <w:ins w:id="483" w:author="Liliana Salvador" w:date="2022-02-22T18:41:00Z">
        <w:r w:rsidR="003F73CA">
          <w:rPr>
            <w:color w:val="000000" w:themeColor="text1"/>
          </w:rPr>
          <w:t>that there</w:t>
        </w:r>
        <w:r w:rsidR="003F73CA" w:rsidRPr="003A137D">
          <w:rPr>
            <w:color w:val="000000" w:themeColor="text1"/>
          </w:rPr>
          <w:t xml:space="preserve"> </w:t>
        </w:r>
        <w:r w:rsidR="003F73CA">
          <w:rPr>
            <w:color w:val="000000" w:themeColor="text1"/>
          </w:rPr>
          <w:t>are</w:t>
        </w:r>
      </w:ins>
      <w:del w:id="484" w:author="Liliana Salvador" w:date="2022-02-22T18:41:00Z">
        <w:r w:rsidR="00911926" w:rsidRPr="003A137D" w:rsidDel="003F73CA">
          <w:rPr>
            <w:color w:val="000000" w:themeColor="text1"/>
          </w:rPr>
          <w:delText>the</w:delText>
        </w:r>
      </w:del>
      <w:r w:rsidR="00911926" w:rsidRPr="003A137D">
        <w:rPr>
          <w:color w:val="000000" w:themeColor="text1"/>
        </w:rPr>
        <w:t xml:space="preserve"> significant differences among the characterizations of the microbial communities </w:t>
      </w:r>
      <w:del w:id="485" w:author="Ruijie Xu" w:date="2022-02-27T10:33:00Z">
        <w:r w:rsidR="00255E5F" w:rsidRPr="003A137D" w:rsidDel="00F02050">
          <w:rPr>
            <w:color w:val="000000" w:themeColor="text1"/>
          </w:rPr>
          <w:delText>analyzed from</w:delText>
        </w:r>
        <w:r w:rsidR="00911926" w:rsidRPr="003A137D" w:rsidDel="00F02050">
          <w:rPr>
            <w:color w:val="000000" w:themeColor="text1"/>
          </w:rPr>
          <w:delText xml:space="preserve"> the </w:delText>
        </w:r>
        <w:commentRangeStart w:id="486"/>
        <w:r w:rsidR="00911926" w:rsidRPr="003A137D" w:rsidDel="00F02050">
          <w:rPr>
            <w:color w:val="000000" w:themeColor="text1"/>
          </w:rPr>
          <w:delText xml:space="preserve">microbial profiles </w:delText>
        </w:r>
        <w:commentRangeEnd w:id="486"/>
        <w:r w:rsidR="00A87C25" w:rsidDel="00F02050">
          <w:rPr>
            <w:rStyle w:val="CommentReference"/>
          </w:rPr>
          <w:commentReference w:id="486"/>
        </w:r>
        <w:r w:rsidR="00255E5F" w:rsidRPr="003A137D" w:rsidDel="00F02050">
          <w:rPr>
            <w:color w:val="000000" w:themeColor="text1"/>
          </w:rPr>
          <w:delText xml:space="preserve">obtained </w:delText>
        </w:r>
      </w:del>
      <w:r w:rsidR="00255E5F" w:rsidRPr="003A137D">
        <w:rPr>
          <w:color w:val="000000" w:themeColor="text1"/>
        </w:rPr>
        <w:t>using</w:t>
      </w:r>
      <w:r w:rsidR="00911926" w:rsidRPr="003A137D">
        <w:rPr>
          <w:color w:val="000000" w:themeColor="text1"/>
        </w:rPr>
        <w:t xml:space="preserve"> different DB and software</w:t>
      </w:r>
      <w:ins w:id="487" w:author="Ruijie Xu" w:date="2022-02-27T10:33:00Z">
        <w:r w:rsidR="00F02050">
          <w:rPr>
            <w:color w:val="000000" w:themeColor="text1"/>
          </w:rPr>
          <w:t>,</w:t>
        </w:r>
      </w:ins>
      <w:ins w:id="488" w:author="Ruijie Xu" w:date="2022-02-27T10:29:00Z">
        <w:r w:rsidR="00F02050">
          <w:rPr>
            <w:color w:val="000000" w:themeColor="text1"/>
          </w:rPr>
          <w:t xml:space="preserve"> and these differences will lead to d</w:t>
        </w:r>
      </w:ins>
      <w:ins w:id="489" w:author="Ruijie Xu" w:date="2022-02-27T10:30:00Z">
        <w:r w:rsidR="00F02050">
          <w:rPr>
            <w:color w:val="000000" w:themeColor="text1"/>
          </w:rPr>
          <w:t>iverged biological conclusions in downstream analyses.</w:t>
        </w:r>
      </w:ins>
      <w:ins w:id="490" w:author="Liliana Salvador" w:date="2022-02-22T18:42:00Z">
        <w:r w:rsidR="003F73CA">
          <w:rPr>
            <w:color w:val="000000" w:themeColor="text1"/>
          </w:rPr>
          <w:t xml:space="preserve"> </w:t>
        </w:r>
      </w:ins>
      <w:ins w:id="491" w:author="Ruijie Xu" w:date="2022-02-27T10:30:00Z">
        <w:r w:rsidR="00F02050">
          <w:rPr>
            <w:color w:val="000000" w:themeColor="text1"/>
          </w:rPr>
          <w:t xml:space="preserve">The detection of </w:t>
        </w:r>
        <w:r w:rsidR="00F02050" w:rsidRPr="00F02050">
          <w:rPr>
            <w:i/>
            <w:iCs/>
            <w:color w:val="000000" w:themeColor="text1"/>
            <w:rPrChange w:id="492" w:author="Ruijie Xu" w:date="2022-02-27T10:31:00Z">
              <w:rPr>
                <w:color w:val="000000" w:themeColor="text1"/>
              </w:rPr>
            </w:rPrChange>
          </w:rPr>
          <w:t>Leptospira</w:t>
        </w:r>
      </w:ins>
      <w:ins w:id="493" w:author="Ruijie Xu" w:date="2022-02-27T10:31:00Z">
        <w:r w:rsidR="00F02050">
          <w:rPr>
            <w:color w:val="000000" w:themeColor="text1"/>
          </w:rPr>
          <w:t xml:space="preserve"> in the rat samples </w:t>
        </w:r>
      </w:ins>
      <w:ins w:id="494" w:author="Ruijie Xu" w:date="2022-02-27T10:32:00Z">
        <w:r w:rsidR="00F02050">
          <w:rPr>
            <w:color w:val="000000" w:themeColor="text1"/>
          </w:rPr>
          <w:t xml:space="preserve">using most software </w:t>
        </w:r>
      </w:ins>
      <w:ins w:id="495" w:author="Ruijie Xu" w:date="2022-02-27T10:31:00Z">
        <w:r w:rsidR="00F02050">
          <w:rPr>
            <w:color w:val="000000" w:themeColor="text1"/>
          </w:rPr>
          <w:t xml:space="preserve">were also found </w:t>
        </w:r>
      </w:ins>
      <w:ins w:id="496" w:author="Ruijie Xu" w:date="2022-02-27T10:34:00Z">
        <w:r w:rsidR="00F02050">
          <w:rPr>
            <w:color w:val="000000" w:themeColor="text1"/>
          </w:rPr>
          <w:t>less sensitive than using PCR for diagnostic</w:t>
        </w:r>
      </w:ins>
      <w:ins w:id="497" w:author="Ruijie Xu" w:date="2022-02-27T10:32:00Z">
        <w:r w:rsidR="00F02050">
          <w:rPr>
            <w:color w:val="000000" w:themeColor="text1"/>
          </w:rPr>
          <w:t xml:space="preserve">. </w:t>
        </w:r>
      </w:ins>
      <w:ins w:id="498" w:author="Liliana Salvador" w:date="2022-02-22T18:42:00Z">
        <w:del w:id="499" w:author="Ruijie Xu" w:date="2022-02-27T10:30:00Z">
          <w:r w:rsidR="003F73CA" w:rsidDel="00F02050">
            <w:rPr>
              <w:color w:val="000000" w:themeColor="text1"/>
            </w:rPr>
            <w:delText>and that</w:delText>
          </w:r>
        </w:del>
      </w:ins>
      <w:ins w:id="500" w:author="Ruijie Xu" w:date="2022-02-27T10:30:00Z">
        <w:r w:rsidR="00F02050">
          <w:rPr>
            <w:color w:val="000000" w:themeColor="text1"/>
          </w:rPr>
          <w:t>Therefore,</w:t>
        </w:r>
      </w:ins>
      <w:ins w:id="501" w:author="Liliana Salvador" w:date="2022-02-22T18:42:00Z">
        <w:r w:rsidR="003F73CA">
          <w:rPr>
            <w:color w:val="000000" w:themeColor="text1"/>
          </w:rPr>
          <w:t xml:space="preserve"> caution</w:t>
        </w:r>
      </w:ins>
      <w:ins w:id="502" w:author="Ruijie Xu" w:date="2022-02-27T10:30:00Z">
        <w:r w:rsidR="00F02050">
          <w:rPr>
            <w:color w:val="000000" w:themeColor="text1"/>
          </w:rPr>
          <w:t>s</w:t>
        </w:r>
      </w:ins>
      <w:ins w:id="503" w:author="Liliana Salvador" w:date="2022-02-22T18:42:00Z">
        <w:r w:rsidR="003F73CA">
          <w:rPr>
            <w:color w:val="000000" w:themeColor="text1"/>
          </w:rPr>
          <w:t xml:space="preserve"> should be taken in the choice of the appropriate software </w:t>
        </w:r>
      </w:ins>
      <w:ins w:id="504" w:author="Liliana Salvador" w:date="2022-02-22T18:43:00Z">
        <w:r w:rsidR="003F73CA">
          <w:rPr>
            <w:color w:val="000000" w:themeColor="text1"/>
          </w:rPr>
          <w:t>to answer a specific metagenomic question</w:t>
        </w:r>
      </w:ins>
      <w:del w:id="505" w:author="Liliana Salvador" w:date="2022-02-22T18:42:00Z">
        <w:r w:rsidR="00255E5F" w:rsidRPr="003A137D" w:rsidDel="003F73CA">
          <w:rPr>
            <w:color w:val="000000" w:themeColor="text1"/>
          </w:rPr>
          <w:delText>.</w:delText>
        </w:r>
      </w:del>
      <w:ins w:id="506" w:author="Ruijie Xu" w:date="2022-02-01T15:22:00Z">
        <w:del w:id="507" w:author="Liliana Salvador" w:date="2022-02-22T18:42:00Z">
          <w:r w:rsidR="00173518" w:rsidDel="003F73CA">
            <w:rPr>
              <w:color w:val="000000" w:themeColor="text1"/>
            </w:rPr>
            <w:delText xml:space="preserve"> Through</w:delText>
          </w:r>
        </w:del>
      </w:ins>
      <w:ins w:id="508" w:author="Ruijie Xu" w:date="2022-02-01T15:23:00Z">
        <w:del w:id="509" w:author="Liliana Salvador" w:date="2022-02-22T18:42:00Z">
          <w:r w:rsidR="00173518" w:rsidDel="003F73CA">
            <w:rPr>
              <w:color w:val="000000" w:themeColor="text1"/>
            </w:rPr>
            <w:delText xml:space="preserve"> comparison</w:delText>
          </w:r>
        </w:del>
      </w:ins>
      <w:ins w:id="510" w:author="Ruijie Xu" w:date="2022-02-01T16:23:00Z">
        <w:del w:id="511" w:author="Liliana Salvador" w:date="2022-02-22T18:42:00Z">
          <w:r w:rsidR="008653B3" w:rsidDel="003F73CA">
            <w:rPr>
              <w:color w:val="000000" w:themeColor="text1"/>
            </w:rPr>
            <w:delText>s</w:delText>
          </w:r>
        </w:del>
      </w:ins>
      <w:ins w:id="512" w:author="Ruijie Xu" w:date="2022-02-01T15:23:00Z">
        <w:del w:id="513" w:author="Liliana Salvador" w:date="2022-02-22T18:42:00Z">
          <w:r w:rsidR="00173518" w:rsidDel="003F73CA">
            <w:rPr>
              <w:color w:val="000000" w:themeColor="text1"/>
            </w:rPr>
            <w:delText>, we have demonstrated the profiling results of Metaphlan3 were least sensitiv</w:delText>
          </w:r>
        </w:del>
      </w:ins>
      <w:ins w:id="514" w:author="Ruijie Xu" w:date="2022-02-01T15:28:00Z">
        <w:del w:id="515" w:author="Liliana Salvador" w:date="2022-02-22T18:42:00Z">
          <w:r w:rsidR="00B9635E" w:rsidDel="003F73CA">
            <w:rPr>
              <w:color w:val="000000" w:themeColor="text1"/>
            </w:rPr>
            <w:delText>e overall</w:delText>
          </w:r>
        </w:del>
      </w:ins>
      <w:ins w:id="516" w:author="Ruijie Xu" w:date="2022-02-01T15:23:00Z">
        <w:del w:id="517" w:author="Liliana Salvador" w:date="2022-02-22T18:42:00Z">
          <w:r w:rsidR="00173518" w:rsidDel="003F73CA">
            <w:rPr>
              <w:color w:val="000000" w:themeColor="text1"/>
            </w:rPr>
            <w:delText xml:space="preserve"> in profiling the microbial communities of the rat samples. </w:delText>
          </w:r>
        </w:del>
      </w:ins>
      <w:ins w:id="518" w:author="Ruijie Xu" w:date="2022-02-01T15:25:00Z">
        <w:del w:id="519" w:author="Liliana Salvador" w:date="2022-02-22T18:42:00Z">
          <w:r w:rsidR="00B9635E" w:rsidDel="003F73CA">
            <w:rPr>
              <w:color w:val="000000" w:themeColor="text1"/>
            </w:rPr>
            <w:delText>BLASTN, CLARK, CLARK-s, and Kaiju were more sensitive in identify the presence of virus</w:delText>
          </w:r>
        </w:del>
      </w:ins>
      <w:ins w:id="520" w:author="Ruijie Xu" w:date="2022-02-01T15:26:00Z">
        <w:del w:id="521" w:author="Liliana Salvador" w:date="2022-02-22T18:42:00Z">
          <w:r w:rsidR="00B9635E" w:rsidDel="003F73CA">
            <w:rPr>
              <w:color w:val="000000" w:themeColor="text1"/>
            </w:rPr>
            <w:delText xml:space="preserve">es, although the identity of virus taxa identified by these software were not consistent. </w:delText>
          </w:r>
        </w:del>
      </w:ins>
      <w:ins w:id="522" w:author="Ruijie Xu" w:date="2022-02-01T15:29:00Z">
        <w:del w:id="523" w:author="Liliana Salvador" w:date="2022-02-22T18:42:00Z">
          <w:r w:rsidR="004E310B" w:rsidDel="003F73CA">
            <w:rPr>
              <w:color w:val="000000" w:themeColor="text1"/>
            </w:rPr>
            <w:delText xml:space="preserve">For microbial community characterization, </w:delText>
          </w:r>
        </w:del>
      </w:ins>
      <w:ins w:id="524" w:author="Ruijie Xu" w:date="2022-02-01T15:30:00Z">
        <w:del w:id="525" w:author="Liliana Salvador" w:date="2022-02-22T18:42:00Z">
          <w:r w:rsidR="004E310B" w:rsidDel="003F73CA">
            <w:rPr>
              <w:color w:val="000000" w:themeColor="text1"/>
            </w:rPr>
            <w:delText xml:space="preserve">within-samples’ microbial </w:delText>
          </w:r>
        </w:del>
      </w:ins>
      <w:ins w:id="526" w:author="Ruijie Xu" w:date="2022-02-11T09:29:00Z">
        <w:del w:id="527" w:author="Liliana Salvador" w:date="2022-02-22T18:42:00Z">
          <w:r w:rsidR="00DF6359" w:rsidDel="003F73CA">
            <w:rPr>
              <w:color w:val="000000" w:themeColor="text1"/>
            </w:rPr>
            <w:delText xml:space="preserve">community’s diversity </w:delText>
          </w:r>
        </w:del>
      </w:ins>
      <w:ins w:id="528" w:author="Ruijie Xu" w:date="2022-02-01T15:30:00Z">
        <w:del w:id="529" w:author="Liliana Salvador" w:date="2022-02-22T18:42:00Z">
          <w:r w:rsidR="004E310B" w:rsidDel="003F73CA">
            <w:rPr>
              <w:color w:val="000000" w:themeColor="text1"/>
            </w:rPr>
            <w:delText xml:space="preserve">richness were </w:delText>
          </w:r>
        </w:del>
      </w:ins>
      <w:del w:id="530" w:author="Liliana Salvador" w:date="2022-02-22T18:42:00Z">
        <w:r w:rsidR="00255E5F" w:rsidRPr="003A137D" w:rsidDel="003F73CA">
          <w:rPr>
            <w:color w:val="000000" w:themeColor="text1"/>
          </w:rPr>
          <w:delText xml:space="preserve"> We</w:delText>
        </w:r>
        <w:r w:rsidR="005320C9" w:rsidRPr="003A137D" w:rsidDel="003F73CA">
          <w:rPr>
            <w:color w:val="000000" w:themeColor="text1"/>
          </w:rPr>
          <w:delText xml:space="preserve"> also</w:delText>
        </w:r>
      </w:del>
      <w:ins w:id="531" w:author="Ruijie Xu" w:date="2022-02-01T15:32:00Z">
        <w:del w:id="532" w:author="Liliana Salvador" w:date="2022-02-22T18:42:00Z">
          <w:r w:rsidR="004E310B" w:rsidDel="003F73CA">
            <w:rPr>
              <w:color w:val="000000" w:themeColor="text1"/>
            </w:rPr>
            <w:delText>l</w:delText>
          </w:r>
        </w:del>
      </w:ins>
      <w:ins w:id="533" w:author="Ruijie Xu" w:date="2022-02-01T15:33:00Z">
        <w:del w:id="534" w:author="Liliana Salvador" w:date="2022-02-22T18:42:00Z">
          <w:r w:rsidR="004E310B" w:rsidDel="003F73CA">
            <w:rPr>
              <w:color w:val="000000" w:themeColor="text1"/>
            </w:rPr>
            <w:delText xml:space="preserve">argely biased by software selection, </w:delText>
          </w:r>
        </w:del>
      </w:ins>
      <w:ins w:id="535" w:author="Ruijie Xu" w:date="2022-02-01T15:41:00Z">
        <w:del w:id="536" w:author="Liliana Salvador" w:date="2022-02-22T18:42:00Z">
          <w:r w:rsidR="006D62FE" w:rsidDel="003F73CA">
            <w:rPr>
              <w:color w:val="000000" w:themeColor="text1"/>
            </w:rPr>
            <w:delText xml:space="preserve">but less with </w:delText>
          </w:r>
        </w:del>
      </w:ins>
      <w:ins w:id="537" w:author="Ruijie Xu" w:date="2022-02-01T16:23:00Z">
        <w:del w:id="538" w:author="Liliana Salvador" w:date="2022-02-22T18:42:00Z">
          <w:r w:rsidR="008653B3" w:rsidDel="003F73CA">
            <w:rPr>
              <w:color w:val="000000" w:themeColor="text1"/>
            </w:rPr>
            <w:delText xml:space="preserve">the </w:delText>
          </w:r>
        </w:del>
      </w:ins>
      <w:ins w:id="539" w:author="Ruijie Xu" w:date="2022-02-01T15:41:00Z">
        <w:del w:id="540" w:author="Liliana Salvador" w:date="2022-02-22T18:42:00Z">
          <w:r w:rsidR="006D62FE" w:rsidDel="003F73CA">
            <w:rPr>
              <w:color w:val="000000" w:themeColor="text1"/>
            </w:rPr>
            <w:delText>DB selection</w:delText>
          </w:r>
        </w:del>
      </w:ins>
      <w:ins w:id="541" w:author="Ruijie Xu" w:date="2022-02-11T09:29:00Z">
        <w:del w:id="542" w:author="Liliana Salvador" w:date="2022-02-22T18:42:00Z">
          <w:r w:rsidR="00DF6359" w:rsidDel="003F73CA">
            <w:rPr>
              <w:color w:val="000000" w:themeColor="text1"/>
            </w:rPr>
            <w:delText>.</w:delText>
          </w:r>
        </w:del>
      </w:ins>
      <w:ins w:id="543" w:author="Ruijie Xu" w:date="2022-02-01T15:41:00Z">
        <w:del w:id="544" w:author="Liliana Salvador" w:date="2022-02-22T18:42:00Z">
          <w:r w:rsidR="006D62FE" w:rsidDel="003F73CA">
            <w:rPr>
              <w:color w:val="000000" w:themeColor="text1"/>
            </w:rPr>
            <w:delText xml:space="preserve"> </w:delText>
          </w:r>
        </w:del>
      </w:ins>
      <w:ins w:id="545" w:author="Ruijie Xu" w:date="2022-02-11T09:29:00Z">
        <w:del w:id="546" w:author="Liliana Salvador" w:date="2022-02-22T18:42:00Z">
          <w:r w:rsidR="0012056B" w:rsidDel="003F73CA">
            <w:rPr>
              <w:color w:val="000000" w:themeColor="text1"/>
            </w:rPr>
            <w:delText xml:space="preserve">On the other hand, </w:delText>
          </w:r>
        </w:del>
      </w:ins>
      <w:ins w:id="547" w:author="Ruijie Xu" w:date="2022-02-11T09:30:00Z">
        <w:del w:id="548" w:author="Liliana Salvador" w:date="2022-02-22T18:42:00Z">
          <w:r w:rsidR="0012056B" w:rsidDel="003F73CA">
            <w:rPr>
              <w:color w:val="000000" w:themeColor="text1"/>
            </w:rPr>
            <w:delText>species</w:delText>
          </w:r>
        </w:del>
      </w:ins>
      <w:ins w:id="549" w:author="Ruijie Xu" w:date="2022-02-01T15:33:00Z">
        <w:del w:id="550" w:author="Liliana Salvador" w:date="2022-02-22T18:42:00Z">
          <w:r w:rsidR="004E310B" w:rsidDel="003F73CA">
            <w:rPr>
              <w:color w:val="000000" w:themeColor="text1"/>
            </w:rPr>
            <w:delText xml:space="preserve"> e</w:delText>
          </w:r>
        </w:del>
      </w:ins>
      <w:ins w:id="551" w:author="Ruijie Xu" w:date="2022-02-11T09:30:00Z">
        <w:del w:id="552" w:author="Liliana Salvador" w:date="2022-02-22T18:42:00Z">
          <w:r w:rsidR="0012056B" w:rsidDel="003F73CA">
            <w:rPr>
              <w:color w:val="000000" w:themeColor="text1"/>
            </w:rPr>
            <w:delText>venness measurements</w:delText>
          </w:r>
        </w:del>
      </w:ins>
      <w:ins w:id="553" w:author="Ruijie Xu" w:date="2022-02-01T15:33:00Z">
        <w:del w:id="554" w:author="Liliana Salvador" w:date="2022-02-22T18:42:00Z">
          <w:r w:rsidR="004E310B" w:rsidDel="003F73CA">
            <w:rPr>
              <w:color w:val="000000" w:themeColor="text1"/>
            </w:rPr>
            <w:delText xml:space="preserve"> of the samples </w:delText>
          </w:r>
        </w:del>
      </w:ins>
      <w:ins w:id="555" w:author="Ruijie Xu" w:date="2022-02-01T15:34:00Z">
        <w:del w:id="556" w:author="Liliana Salvador" w:date="2022-02-22T18:42:00Z">
          <w:r w:rsidR="004E310B" w:rsidDel="003F73CA">
            <w:rPr>
              <w:color w:val="000000" w:themeColor="text1"/>
            </w:rPr>
            <w:delText xml:space="preserve">were reported more consistently across </w:delText>
          </w:r>
        </w:del>
      </w:ins>
      <w:ins w:id="557" w:author="Ruijie Xu" w:date="2022-02-01T15:41:00Z">
        <w:del w:id="558" w:author="Liliana Salvador" w:date="2022-02-22T18:42:00Z">
          <w:r w:rsidR="006D62FE" w:rsidDel="003F73CA">
            <w:rPr>
              <w:color w:val="000000" w:themeColor="text1"/>
            </w:rPr>
            <w:delText xml:space="preserve">DBs and </w:delText>
          </w:r>
        </w:del>
      </w:ins>
      <w:ins w:id="559" w:author="Ruijie Xu" w:date="2022-02-01T15:34:00Z">
        <w:del w:id="560" w:author="Liliana Salvador" w:date="2022-02-22T18:42:00Z">
          <w:r w:rsidR="004E310B" w:rsidDel="003F73CA">
            <w:rPr>
              <w:color w:val="000000" w:themeColor="text1"/>
            </w:rPr>
            <w:delText xml:space="preserve">software. </w:delText>
          </w:r>
        </w:del>
      </w:ins>
      <w:ins w:id="561" w:author="Ruijie Xu" w:date="2022-02-01T15:36:00Z">
        <w:del w:id="562" w:author="Liliana Salvador" w:date="2022-02-22T18:42:00Z">
          <w:r w:rsidR="00907BFA" w:rsidDel="003F73CA">
            <w:rPr>
              <w:color w:val="000000" w:themeColor="text1"/>
            </w:rPr>
            <w:delText>R</w:delText>
          </w:r>
        </w:del>
      </w:ins>
      <w:ins w:id="563" w:author="Ruijie Xu" w:date="2022-02-01T15:34:00Z">
        <w:del w:id="564" w:author="Liliana Salvador" w:date="2022-02-22T18:42:00Z">
          <w:r w:rsidR="00907BFA" w:rsidDel="003F73CA">
            <w:rPr>
              <w:color w:val="000000" w:themeColor="text1"/>
            </w:rPr>
            <w:delText xml:space="preserve">elationships </w:delText>
          </w:r>
        </w:del>
      </w:ins>
      <w:ins w:id="565" w:author="Ruijie Xu" w:date="2022-02-01T15:36:00Z">
        <w:del w:id="566" w:author="Liliana Salvador" w:date="2022-02-22T18:42:00Z">
          <w:r w:rsidR="00907BFA" w:rsidDel="003F73CA">
            <w:rPr>
              <w:color w:val="000000" w:themeColor="text1"/>
            </w:rPr>
            <w:delText xml:space="preserve">between communities </w:delText>
          </w:r>
        </w:del>
      </w:ins>
      <w:ins w:id="567" w:author="Ruijie Xu" w:date="2022-02-01T15:34:00Z">
        <w:del w:id="568" w:author="Liliana Salvador" w:date="2022-02-22T18:42:00Z">
          <w:r w:rsidR="00907BFA" w:rsidDel="003F73CA">
            <w:rPr>
              <w:color w:val="000000" w:themeColor="text1"/>
            </w:rPr>
            <w:delText>reported</w:delText>
          </w:r>
        </w:del>
      </w:ins>
      <w:ins w:id="569" w:author="Ruijie Xu" w:date="2022-02-01T15:35:00Z">
        <w:del w:id="570" w:author="Liliana Salvador" w:date="2022-02-22T18:42:00Z">
          <w:r w:rsidR="00907BFA" w:rsidDel="003F73CA">
            <w:rPr>
              <w:color w:val="000000" w:themeColor="text1"/>
            </w:rPr>
            <w:delText xml:space="preserve"> by the classifications of different software were also large biased, but the most distinctive </w:delText>
          </w:r>
        </w:del>
      </w:ins>
      <w:ins w:id="571" w:author="Ruijie Xu" w:date="2022-02-01T16:24:00Z">
        <w:del w:id="572" w:author="Liliana Salvador" w:date="2022-02-22T18:42:00Z">
          <w:r w:rsidR="008653B3" w:rsidDel="003F73CA">
            <w:rPr>
              <w:color w:val="000000" w:themeColor="text1"/>
            </w:rPr>
            <w:delText>relationships</w:delText>
          </w:r>
        </w:del>
      </w:ins>
      <w:ins w:id="573" w:author="Ruijie Xu" w:date="2022-02-01T15:35:00Z">
        <w:del w:id="574" w:author="Liliana Salvador" w:date="2022-02-22T18:42:00Z">
          <w:r w:rsidR="00907BFA" w:rsidDel="003F73CA">
            <w:rPr>
              <w:color w:val="000000" w:themeColor="text1"/>
            </w:rPr>
            <w:delText xml:space="preserve"> within the rat samples were </w:delText>
          </w:r>
        </w:del>
      </w:ins>
      <w:ins w:id="575" w:author="Ruijie Xu" w:date="2022-02-01T15:36:00Z">
        <w:del w:id="576" w:author="Liliana Salvador" w:date="2022-02-22T18:42:00Z">
          <w:r w:rsidR="00907BFA" w:rsidDel="003F73CA">
            <w:rPr>
              <w:color w:val="000000" w:themeColor="text1"/>
            </w:rPr>
            <w:delText>able to reported by all software except for Metaphlan3.</w:delText>
          </w:r>
        </w:del>
      </w:ins>
      <w:ins w:id="577" w:author="Ruijie Xu" w:date="2022-02-01T15:34:00Z">
        <w:del w:id="578" w:author="Liliana Salvador" w:date="2022-02-22T18:42:00Z">
          <w:r w:rsidR="004E310B" w:rsidDel="003F73CA">
            <w:rPr>
              <w:color w:val="000000" w:themeColor="text1"/>
            </w:rPr>
            <w:delText xml:space="preserve"> </w:delText>
          </w:r>
        </w:del>
      </w:ins>
      <w:ins w:id="579" w:author="Ruijie Xu" w:date="2022-02-01T15:37:00Z">
        <w:del w:id="580" w:author="Liliana Salvador" w:date="2022-02-22T18:42:00Z">
          <w:r w:rsidR="00907BFA" w:rsidDel="003F73CA">
            <w:rPr>
              <w:color w:val="000000" w:themeColor="text1"/>
            </w:rPr>
            <w:delText xml:space="preserve">Kaiju and Centrifuge were most sensitive in </w:delText>
          </w:r>
        </w:del>
      </w:ins>
      <w:ins w:id="581" w:author="Ruijie Xu" w:date="2022-02-01T16:24:00Z">
        <w:del w:id="582" w:author="Liliana Salvador" w:date="2022-02-22T18:42:00Z">
          <w:r w:rsidR="008653B3" w:rsidDel="003F73CA">
            <w:rPr>
              <w:color w:val="000000" w:themeColor="text1"/>
            </w:rPr>
            <w:delText>differentially abundant</w:delText>
          </w:r>
        </w:del>
      </w:ins>
      <w:ins w:id="583" w:author="Ruijie Xu" w:date="2022-02-01T16:25:00Z">
        <w:del w:id="584" w:author="Liliana Salvador" w:date="2022-02-22T18:42:00Z">
          <w:r w:rsidR="008653B3" w:rsidDel="003F73CA">
            <w:rPr>
              <w:color w:val="000000" w:themeColor="text1"/>
            </w:rPr>
            <w:delText xml:space="preserve"> (DA)</w:delText>
          </w:r>
        </w:del>
      </w:ins>
      <w:ins w:id="585" w:author="Ruijie Xu" w:date="2022-02-01T15:37:00Z">
        <w:del w:id="586" w:author="Liliana Salvador" w:date="2022-02-22T18:42:00Z">
          <w:r w:rsidR="00907BFA" w:rsidDel="003F73CA">
            <w:rPr>
              <w:color w:val="000000" w:themeColor="text1"/>
            </w:rPr>
            <w:delText xml:space="preserve"> taxa identification, especially with virus and archaea taxa, while Diamond were less sensitive in this analysis compare to other software. </w:delText>
          </w:r>
        </w:del>
      </w:ins>
      <w:del w:id="587" w:author="Liliana Salvador" w:date="2022-02-22T18:42:00Z">
        <w:r w:rsidR="005320C9" w:rsidRPr="003A137D" w:rsidDel="003F73CA">
          <w:rPr>
            <w:color w:val="000000" w:themeColor="text1"/>
          </w:rPr>
          <w:delText xml:space="preserve"> </w:delText>
        </w:r>
      </w:del>
      <w:ins w:id="588" w:author="Ruijie Xu" w:date="2022-02-01T15:39:00Z">
        <w:del w:id="589" w:author="Liliana Salvador" w:date="2022-02-22T18:42:00Z">
          <w:r w:rsidR="00907BFA" w:rsidDel="003F73CA">
            <w:rPr>
              <w:color w:val="000000" w:themeColor="text1"/>
            </w:rPr>
            <w:delText xml:space="preserve">As for </w:delText>
          </w:r>
        </w:del>
      </w:ins>
      <w:ins w:id="590" w:author="Ruijie Xu" w:date="2022-02-02T11:02:00Z">
        <w:del w:id="591" w:author="Liliana Salvador" w:date="2022-02-22T18:42:00Z">
          <w:r w:rsidR="00463AA7" w:rsidDel="003F73CA">
            <w:rPr>
              <w:i/>
              <w:iCs/>
              <w:color w:val="000000" w:themeColor="text1"/>
            </w:rPr>
            <w:delText>Leptospira</w:delText>
          </w:r>
        </w:del>
      </w:ins>
      <w:ins w:id="592" w:author="Ruijie Xu" w:date="2022-02-01T15:39:00Z">
        <w:del w:id="593" w:author="Liliana Salvador" w:date="2022-02-22T18:42:00Z">
          <w:r w:rsidR="00907BFA" w:rsidDel="003F73CA">
            <w:rPr>
              <w:color w:val="000000" w:themeColor="text1"/>
            </w:rPr>
            <w:delText xml:space="preserve"> diagno</w:delText>
          </w:r>
        </w:del>
      </w:ins>
      <w:ins w:id="594" w:author="Ruijie Xu" w:date="2022-02-01T15:40:00Z">
        <w:del w:id="595" w:author="Liliana Salvador" w:date="2022-02-22T18:42:00Z">
          <w:r w:rsidR="00907BFA" w:rsidDel="003F73CA">
            <w:rPr>
              <w:color w:val="000000" w:themeColor="text1"/>
            </w:rPr>
            <w:delText xml:space="preserve">sis, </w:delText>
          </w:r>
          <w:r w:rsidR="006D62FE" w:rsidDel="003F73CA">
            <w:rPr>
              <w:color w:val="000000" w:themeColor="text1"/>
            </w:rPr>
            <w:delText xml:space="preserve">Centrifuge was the most </w:delText>
          </w:r>
        </w:del>
      </w:ins>
      <w:del w:id="596" w:author="Liliana Salvador" w:date="2022-02-22T18:42:00Z">
        <w:r w:rsidR="005320C9" w:rsidRPr="003A137D" w:rsidDel="003F73CA">
          <w:rPr>
            <w:color w:val="000000" w:themeColor="text1"/>
          </w:rPr>
          <w:delText xml:space="preserve">show that </w:delText>
        </w:r>
        <w:r w:rsidR="00AE4F6D" w:rsidRPr="003A137D" w:rsidDel="003F73CA">
          <w:rPr>
            <w:color w:val="000000" w:themeColor="text1"/>
          </w:rPr>
          <w:delText xml:space="preserve">the three </w:delText>
        </w:r>
        <w:r w:rsidR="00443703" w:rsidRPr="003A137D" w:rsidDel="003F73CA">
          <w:rPr>
            <w:color w:val="000000" w:themeColor="text1"/>
          </w:rPr>
          <w:delText xml:space="preserve">software </w:delText>
        </w:r>
        <w:r w:rsidR="00AE4F6D" w:rsidRPr="003A137D" w:rsidDel="003F73CA">
          <w:rPr>
            <w:color w:val="000000" w:themeColor="text1"/>
          </w:rPr>
          <w:delText>report</w:delText>
        </w:r>
      </w:del>
      <w:ins w:id="597" w:author="Ruijie Xu" w:date="2022-02-01T15:42:00Z">
        <w:del w:id="598" w:author="Liliana Salvador" w:date="2022-02-22T18:42:00Z">
          <w:r w:rsidR="006D62FE" w:rsidDel="003F73CA">
            <w:rPr>
              <w:color w:val="000000" w:themeColor="text1"/>
            </w:rPr>
            <w:delText xml:space="preserve">sensitive software, </w:delText>
          </w:r>
        </w:del>
      </w:ins>
      <w:ins w:id="599" w:author="Ruijie Xu" w:date="2022-02-01T15:43:00Z">
        <w:del w:id="600" w:author="Liliana Salvador" w:date="2022-02-22T18:42:00Z">
          <w:r w:rsidR="006D62FE" w:rsidDel="003F73CA">
            <w:rPr>
              <w:color w:val="000000" w:themeColor="text1"/>
            </w:rPr>
            <w:delText xml:space="preserve">which </w:delText>
          </w:r>
        </w:del>
      </w:ins>
      <w:ins w:id="601" w:author="Ruijie Xu" w:date="2022-02-01T15:44:00Z">
        <w:del w:id="602" w:author="Liliana Salvador" w:date="2022-02-22T18:42:00Z">
          <w:r w:rsidR="006D62FE" w:rsidDel="003F73CA">
            <w:rPr>
              <w:color w:val="000000" w:themeColor="text1"/>
            </w:rPr>
            <w:delText>reported the presence of the bacteria in sample not detected by</w:delText>
          </w:r>
        </w:del>
      </w:ins>
      <w:ins w:id="603" w:author="Ruijie Xu" w:date="2022-02-01T15:48:00Z">
        <w:del w:id="604" w:author="Liliana Salvador" w:date="2022-02-22T18:42:00Z">
          <w:r w:rsidR="00D50E20" w:rsidDel="003F73CA">
            <w:rPr>
              <w:color w:val="000000" w:themeColor="text1"/>
            </w:rPr>
            <w:delText xml:space="preserve"> </w:delText>
          </w:r>
        </w:del>
      </w:ins>
      <w:ins w:id="605" w:author="Ruijie Xu" w:date="2022-02-01T16:25:00Z">
        <w:del w:id="606" w:author="Liliana Salvador" w:date="2022-02-22T18:42:00Z">
          <w:r w:rsidR="008653B3" w:rsidDel="003F73CA">
            <w:rPr>
              <w:color w:val="000000" w:themeColor="text1"/>
            </w:rPr>
            <w:delText>any other software or by</w:delText>
          </w:r>
        </w:del>
      </w:ins>
      <w:ins w:id="607" w:author="Ruijie Xu" w:date="2022-02-01T15:44:00Z">
        <w:del w:id="608" w:author="Liliana Salvador" w:date="2022-02-22T18:42:00Z">
          <w:r w:rsidR="006D62FE" w:rsidDel="003F73CA">
            <w:rPr>
              <w:color w:val="000000" w:themeColor="text1"/>
            </w:rPr>
            <w:delText xml:space="preserve"> tradtional </w:delText>
          </w:r>
        </w:del>
      </w:ins>
      <w:ins w:id="609" w:author="Ruijie Xu" w:date="2022-02-01T15:48:00Z">
        <w:del w:id="610" w:author="Liliana Salvador" w:date="2022-02-22T18:42:00Z">
          <w:r w:rsidR="00D50E20" w:rsidDel="003F73CA">
            <w:rPr>
              <w:color w:val="000000" w:themeColor="text1"/>
            </w:rPr>
            <w:delText>techniques</w:delText>
          </w:r>
        </w:del>
      </w:ins>
      <w:ins w:id="611" w:author="Ruijie Xu" w:date="2022-02-01T15:46:00Z">
        <w:r w:rsidR="00D50E20">
          <w:rPr>
            <w:color w:val="000000" w:themeColor="text1"/>
          </w:rPr>
          <w:t xml:space="preserve">. </w:t>
        </w:r>
      </w:ins>
      <w:del w:id="612" w:author="Ruijie Xu" w:date="2022-02-01T15:42:00Z">
        <w:r w:rsidR="00AE4F6D" w:rsidRPr="003A137D" w:rsidDel="006D62FE">
          <w:rPr>
            <w:color w:val="000000" w:themeColor="text1"/>
          </w:rPr>
          <w:delText xml:space="preserve"> </w:delText>
        </w:r>
      </w:del>
      <w:del w:id="613" w:author="Ruijie Xu" w:date="2022-02-01T15:48:00Z">
        <w:r w:rsidR="00285DB6" w:rsidRPr="003A137D" w:rsidDel="00D50E20">
          <w:rPr>
            <w:color w:val="000000" w:themeColor="text1"/>
          </w:rPr>
          <w:delText>discrepant results</w:delText>
        </w:r>
        <w:r w:rsidR="00AE4F6D" w:rsidRPr="003A137D" w:rsidDel="00D50E20">
          <w:rPr>
            <w:color w:val="000000" w:themeColor="text1"/>
          </w:rPr>
          <w:delText xml:space="preserve"> for the presence of </w:delText>
        </w:r>
        <w:r w:rsidR="00AE4F6D" w:rsidRPr="003A137D" w:rsidDel="00D50E20">
          <w:rPr>
            <w:i/>
            <w:color w:val="000000" w:themeColor="text1"/>
          </w:rPr>
          <w:delText>Leptospira</w:delText>
        </w:r>
        <w:r w:rsidR="00AE4F6D" w:rsidRPr="003A137D" w:rsidDel="00D50E20">
          <w:rPr>
            <w:color w:val="000000" w:themeColor="text1"/>
          </w:rPr>
          <w:delText xml:space="preserve"> and </w:delText>
        </w:r>
        <w:r w:rsidR="00443703" w:rsidRPr="003A137D" w:rsidDel="00D50E20">
          <w:rPr>
            <w:color w:val="000000" w:themeColor="text1"/>
          </w:rPr>
          <w:delText xml:space="preserve">that their microbial </w:delText>
        </w:r>
        <w:r w:rsidR="00AE4F6D" w:rsidRPr="003A137D" w:rsidDel="00D50E20">
          <w:rPr>
            <w:color w:val="000000" w:themeColor="text1"/>
          </w:rPr>
          <w:delText xml:space="preserve">profiling </w:delText>
        </w:r>
        <w:r w:rsidR="00443703" w:rsidRPr="003A137D" w:rsidDel="00D50E20">
          <w:rPr>
            <w:color w:val="000000" w:themeColor="text1"/>
          </w:rPr>
          <w:delText>is</w:delText>
        </w:r>
        <w:r w:rsidR="00AE4F6D" w:rsidRPr="003A137D" w:rsidDel="00D50E20">
          <w:rPr>
            <w:color w:val="000000" w:themeColor="text1"/>
          </w:rPr>
          <w:delText xml:space="preserve"> found </w:delText>
        </w:r>
        <w:r w:rsidR="00443703" w:rsidRPr="003A137D" w:rsidDel="00D50E20">
          <w:rPr>
            <w:color w:val="000000" w:themeColor="text1"/>
          </w:rPr>
          <w:delText xml:space="preserve">to be </w:delText>
        </w:r>
        <w:r w:rsidR="00AE4F6D" w:rsidRPr="003A137D" w:rsidDel="00D50E20">
          <w:rPr>
            <w:color w:val="000000" w:themeColor="text1"/>
          </w:rPr>
          <w:delText xml:space="preserve">less sensitive </w:delText>
        </w:r>
        <w:r w:rsidR="00443703" w:rsidRPr="003A137D" w:rsidDel="00D50E20">
          <w:rPr>
            <w:color w:val="000000" w:themeColor="text1"/>
          </w:rPr>
          <w:delText>for</w:delText>
        </w:r>
        <w:r w:rsidR="00AE4F6D" w:rsidRPr="003A137D" w:rsidDel="00D50E20">
          <w:rPr>
            <w:color w:val="000000" w:themeColor="text1"/>
          </w:rPr>
          <w:delText xml:space="preserve"> pathogen </w:delText>
        </w:r>
        <w:r w:rsidR="00285DB6" w:rsidRPr="003A137D" w:rsidDel="00D50E20">
          <w:rPr>
            <w:color w:val="000000" w:themeColor="text1"/>
          </w:rPr>
          <w:delText>detection</w:delText>
        </w:r>
        <w:r w:rsidR="00AE4F6D" w:rsidRPr="003A137D" w:rsidDel="00D50E20">
          <w:rPr>
            <w:color w:val="000000" w:themeColor="text1"/>
          </w:rPr>
          <w:delText xml:space="preserve"> </w:delText>
        </w:r>
        <w:r w:rsidR="00443703" w:rsidRPr="003A137D" w:rsidDel="00D50E20">
          <w:rPr>
            <w:color w:val="000000" w:themeColor="text1"/>
          </w:rPr>
          <w:delText>than</w:delText>
        </w:r>
        <w:r w:rsidR="00285DB6" w:rsidRPr="003A137D" w:rsidDel="00D50E20">
          <w:rPr>
            <w:color w:val="000000" w:themeColor="text1"/>
          </w:rPr>
          <w:delText xml:space="preserve"> </w:delText>
        </w:r>
        <w:r w:rsidR="00AE4F6D" w:rsidRPr="003A137D" w:rsidDel="00D50E20">
          <w:rPr>
            <w:color w:val="000000" w:themeColor="text1"/>
          </w:rPr>
          <w:delText>traditional laboratory techniques.</w:delText>
        </w:r>
        <w:r w:rsidR="005320C9" w:rsidRPr="003A137D" w:rsidDel="00D50E20">
          <w:rPr>
            <w:color w:val="000000" w:themeColor="text1"/>
          </w:rPr>
          <w:delText xml:space="preserve"> </w:delText>
        </w:r>
      </w:del>
      <w:r w:rsidR="005320C9" w:rsidRPr="003A137D">
        <w:rPr>
          <w:color w:val="000000" w:themeColor="text1"/>
        </w:rPr>
        <w:t>This study</w:t>
      </w:r>
      <w:r w:rsidR="00255E5F" w:rsidRPr="003A137D">
        <w:rPr>
          <w:color w:val="000000" w:themeColor="text1"/>
        </w:rPr>
        <w:t xml:space="preserve"> </w:t>
      </w:r>
      <w:del w:id="614" w:author="Liliana Salvador" w:date="2022-02-22T18:43:00Z">
        <w:r w:rsidR="00255E5F" w:rsidRPr="003A137D" w:rsidDel="003F73CA">
          <w:rPr>
            <w:color w:val="000000" w:themeColor="text1"/>
          </w:rPr>
          <w:delText>presents the</w:delText>
        </w:r>
      </w:del>
      <w:ins w:id="615" w:author="Liliana Salvador" w:date="2022-02-22T18:43:00Z">
        <w:r w:rsidR="003F73CA">
          <w:rPr>
            <w:color w:val="000000" w:themeColor="text1"/>
          </w:rPr>
          <w:t>highlights the</w:t>
        </w:r>
      </w:ins>
      <w:r w:rsidR="00255E5F" w:rsidRPr="003A137D">
        <w:rPr>
          <w:color w:val="000000" w:themeColor="text1"/>
        </w:rPr>
        <w:t xml:space="preserve"> </w:t>
      </w:r>
      <w:ins w:id="616" w:author="Liliana Salvador" w:date="2022-02-22T18:44:00Z">
        <w:r w:rsidR="003F73CA">
          <w:rPr>
            <w:color w:val="000000" w:themeColor="text1"/>
          </w:rPr>
          <w:t xml:space="preserve">potential </w:t>
        </w:r>
      </w:ins>
      <w:r w:rsidR="00255E5F" w:rsidRPr="003A137D">
        <w:rPr>
          <w:color w:val="000000" w:themeColor="text1"/>
        </w:rPr>
        <w:t>biases introduced by metagenomic profiling software for microbial community characterization a</w:t>
      </w:r>
      <w:r w:rsidR="00366132" w:rsidRPr="003A137D">
        <w:rPr>
          <w:color w:val="000000" w:themeColor="text1"/>
        </w:rPr>
        <w:t>nd the</w:t>
      </w:r>
      <w:r w:rsidR="00255E5F" w:rsidRPr="003A137D">
        <w:rPr>
          <w:color w:val="000000" w:themeColor="text1"/>
        </w:rPr>
        <w:t xml:space="preserve"> limit</w:t>
      </w:r>
      <w:ins w:id="617" w:author="Liliana Salvador" w:date="2022-02-22T18:44:00Z">
        <w:r w:rsidR="003F73CA">
          <w:rPr>
            <w:color w:val="000000" w:themeColor="text1"/>
          </w:rPr>
          <w:t>ation</w:t>
        </w:r>
      </w:ins>
      <w:r w:rsidR="00255E5F" w:rsidRPr="003A137D">
        <w:rPr>
          <w:color w:val="000000" w:themeColor="text1"/>
        </w:rPr>
        <w:t xml:space="preserve"> of using shotgun metagenomics as </w:t>
      </w:r>
      <w:del w:id="618" w:author="Liliana Salvador" w:date="2022-02-22T18:44:00Z">
        <w:r w:rsidR="00255E5F" w:rsidRPr="003A137D" w:rsidDel="003F73CA">
          <w:rPr>
            <w:color w:val="000000" w:themeColor="text1"/>
          </w:rPr>
          <w:delText xml:space="preserve">the </w:delText>
        </w:r>
      </w:del>
      <w:ins w:id="619" w:author="Liliana Salvador" w:date="2022-02-22T18:44:00Z">
        <w:r w:rsidR="003F73CA">
          <w:rPr>
            <w:color w:val="000000" w:themeColor="text1"/>
          </w:rPr>
          <w:t>a</w:t>
        </w:r>
        <w:r w:rsidR="003F73CA" w:rsidRPr="003A137D">
          <w:rPr>
            <w:color w:val="000000" w:themeColor="text1"/>
          </w:rPr>
          <w:t xml:space="preserve"> </w:t>
        </w:r>
      </w:ins>
      <w:r w:rsidR="00255E5F" w:rsidRPr="003A137D">
        <w:rPr>
          <w:color w:val="000000" w:themeColor="text1"/>
        </w:rPr>
        <w:t xml:space="preserve">tool for pathogen </w:t>
      </w:r>
      <w:r w:rsidR="00366132" w:rsidRPr="003A137D">
        <w:rPr>
          <w:color w:val="000000" w:themeColor="text1"/>
        </w:rPr>
        <w:t>detection</w:t>
      </w:r>
      <w:r w:rsidR="00255E5F" w:rsidRPr="003A137D">
        <w:rPr>
          <w:color w:val="000000" w:themeColor="text1"/>
        </w:rPr>
        <w:t>.</w:t>
      </w:r>
    </w:p>
    <w:p w14:paraId="51CBA20F" w14:textId="77777777" w:rsidR="005912FB" w:rsidRPr="003A137D" w:rsidRDefault="005912FB" w:rsidP="005912FB">
      <w:pPr>
        <w:spacing w:line="480" w:lineRule="auto"/>
        <w:rPr>
          <w:b/>
          <w:bCs/>
          <w:color w:val="000000" w:themeColor="text1"/>
        </w:rPr>
      </w:pPr>
    </w:p>
    <w:p w14:paraId="2414B69A" w14:textId="77BE1229" w:rsidR="00C919B3" w:rsidRPr="003A137D" w:rsidRDefault="00BE5190" w:rsidP="005912FB">
      <w:pPr>
        <w:spacing w:line="480" w:lineRule="auto"/>
        <w:rPr>
          <w:b/>
          <w:bCs/>
          <w:color w:val="000000" w:themeColor="text1"/>
        </w:rPr>
      </w:pPr>
      <w:r w:rsidRPr="003A137D">
        <w:rPr>
          <w:b/>
          <w:bCs/>
          <w:color w:val="000000" w:themeColor="text1"/>
        </w:rPr>
        <w:t xml:space="preserve">Materials and </w:t>
      </w:r>
      <w:r w:rsidR="00C919B3" w:rsidRPr="003A137D">
        <w:rPr>
          <w:b/>
          <w:bCs/>
          <w:color w:val="000000" w:themeColor="text1"/>
        </w:rPr>
        <w:t>Methods</w:t>
      </w:r>
    </w:p>
    <w:p w14:paraId="32D332C2" w14:textId="5946F913" w:rsidR="00C0014F" w:rsidRPr="003A137D" w:rsidRDefault="00C0014F" w:rsidP="0046408A">
      <w:pPr>
        <w:spacing w:line="480" w:lineRule="auto"/>
        <w:ind w:right="480"/>
        <w:rPr>
          <w:color w:val="000000" w:themeColor="text1"/>
        </w:rPr>
      </w:pPr>
      <w:r w:rsidRPr="003A137D">
        <w:rPr>
          <w:b/>
          <w:bCs/>
          <w:color w:val="000000" w:themeColor="text1"/>
        </w:rPr>
        <w:t xml:space="preserve">Samples. </w:t>
      </w:r>
      <w:r w:rsidRPr="003A137D">
        <w:rPr>
          <w:color w:val="000000" w:themeColor="text1"/>
        </w:rPr>
        <w:t xml:space="preserve">Tissue samples from </w:t>
      </w:r>
      <w:del w:id="620" w:author="Liliana Salvador" w:date="2022-02-22T18:45:00Z">
        <w:r w:rsidR="00366132" w:rsidRPr="003A137D" w:rsidDel="003F73CA">
          <w:rPr>
            <w:color w:val="000000" w:themeColor="text1"/>
          </w:rPr>
          <w:delText xml:space="preserve">the </w:delText>
        </w:r>
      </w:del>
      <w:r w:rsidRPr="003A137D">
        <w:rPr>
          <w:color w:val="000000" w:themeColor="text1"/>
        </w:rPr>
        <w:t xml:space="preserve">kidney (K), spleen (S), and lung (L) were obtained from four rats from two different species, </w:t>
      </w:r>
      <w:r w:rsidRPr="003A137D">
        <w:rPr>
          <w:i/>
          <w:iCs/>
          <w:color w:val="000000" w:themeColor="text1"/>
        </w:rPr>
        <w:t xml:space="preserve">Rattus </w:t>
      </w:r>
      <w:proofErr w:type="spellStart"/>
      <w:r w:rsidRPr="003A137D">
        <w:rPr>
          <w:i/>
          <w:iCs/>
          <w:color w:val="000000" w:themeColor="text1"/>
        </w:rPr>
        <w:t>rattus</w:t>
      </w:r>
      <w:proofErr w:type="spellEnd"/>
      <w:r w:rsidRPr="003A137D">
        <w:rPr>
          <w:color w:val="000000" w:themeColor="text1"/>
        </w:rPr>
        <w:t xml:space="preserve"> (R28) and </w:t>
      </w:r>
      <w:r w:rsidRPr="003A137D">
        <w:rPr>
          <w:i/>
          <w:iCs/>
          <w:color w:val="000000" w:themeColor="text1"/>
        </w:rPr>
        <w:t xml:space="preserve">Rattus </w:t>
      </w:r>
      <w:bookmarkStart w:id="621" w:name="OLE_LINK22"/>
      <w:bookmarkStart w:id="622" w:name="OLE_LINK23"/>
      <w:r w:rsidRPr="003A137D">
        <w:rPr>
          <w:i/>
          <w:iCs/>
          <w:color w:val="000000" w:themeColor="text1"/>
        </w:rPr>
        <w:t>norvegicus</w:t>
      </w:r>
      <w:bookmarkEnd w:id="621"/>
      <w:bookmarkEnd w:id="622"/>
      <w:r w:rsidRPr="003A137D">
        <w:rPr>
          <w:color w:val="000000" w:themeColor="text1"/>
        </w:rPr>
        <w:t xml:space="preserve"> (R22, R26, and R27). </w:t>
      </w:r>
      <w:bookmarkStart w:id="623" w:name="OLE_LINK27"/>
      <w:bookmarkStart w:id="624" w:name="OLE_LINK32"/>
      <w:r w:rsidRPr="003A137D">
        <w:rPr>
          <w:color w:val="000000" w:themeColor="text1"/>
        </w:rPr>
        <w:t>Rats were captured from the island of Saint Kitts (longitude 17.3434</w:t>
      </w:r>
      <w:r w:rsidRPr="003A137D">
        <w:rPr>
          <w:color w:val="000000" w:themeColor="text1"/>
        </w:rPr>
        <w:sym w:font="Symbol" w:char="F0B0"/>
      </w:r>
      <w:r w:rsidRPr="003A137D">
        <w:rPr>
          <w:color w:val="000000" w:themeColor="text1"/>
        </w:rPr>
        <w:t xml:space="preserve"> N and latitude – 62.7559</w:t>
      </w:r>
      <w:r w:rsidRPr="003A137D">
        <w:rPr>
          <w:color w:val="000000" w:themeColor="text1"/>
        </w:rPr>
        <w:sym w:font="Symbol" w:char="F0B0"/>
      </w:r>
      <w:r w:rsidRPr="003A137D">
        <w:rPr>
          <w:color w:val="000000" w:themeColor="text1"/>
        </w:rPr>
        <w:t xml:space="preserve">W) following protocols approved by the Ross University School of Veterinary Medicine (RUSVM) IACUC (approval # 17-01-04). </w:t>
      </w:r>
      <w:bookmarkEnd w:id="623"/>
      <w:bookmarkEnd w:id="624"/>
      <w:r w:rsidRPr="003A137D">
        <w:rPr>
          <w:color w:val="000000" w:themeColor="text1"/>
        </w:rPr>
        <w:t xml:space="preserve">DNA was extracted from </w:t>
      </w:r>
      <w:r w:rsidRPr="003A137D">
        <w:rPr>
          <w:color w:val="000000" w:themeColor="text1"/>
        </w:rPr>
        <w:lastRenderedPageBreak/>
        <w:t xml:space="preserve">samples using </w:t>
      </w:r>
      <w:proofErr w:type="spellStart"/>
      <w:r w:rsidRPr="003A137D">
        <w:rPr>
          <w:color w:val="000000" w:themeColor="text1"/>
        </w:rPr>
        <w:t>DNeasy</w:t>
      </w:r>
      <w:proofErr w:type="spellEnd"/>
      <w:r w:rsidRPr="003A137D">
        <w:rPr>
          <w:color w:val="000000" w:themeColor="text1"/>
        </w:rPr>
        <w:t xml:space="preserve"> Blood and Tissue Kits (QIAGEN Scientific Inc., MD, USA), following the </w:t>
      </w:r>
      <w:r w:rsidR="00242EFF" w:rsidRPr="003A137D">
        <w:rPr>
          <w:color w:val="000000" w:themeColor="text1"/>
        </w:rPr>
        <w:t xml:space="preserve">manufacturer's </w:t>
      </w:r>
      <w:r w:rsidRPr="003A137D">
        <w:rPr>
          <w:color w:val="000000" w:themeColor="text1"/>
        </w:rPr>
        <w:t>protocol.</w:t>
      </w:r>
    </w:p>
    <w:p w14:paraId="6B4F0801" w14:textId="77777777" w:rsidR="00C0014F" w:rsidRPr="003A137D" w:rsidRDefault="00C0014F" w:rsidP="0046408A">
      <w:pPr>
        <w:spacing w:line="480" w:lineRule="auto"/>
        <w:ind w:right="480"/>
        <w:rPr>
          <w:color w:val="000000" w:themeColor="text1"/>
        </w:rPr>
      </w:pPr>
    </w:p>
    <w:p w14:paraId="51F2EBCC" w14:textId="04B32B90" w:rsidR="00C0014F" w:rsidRPr="003A137D" w:rsidRDefault="00C0014F" w:rsidP="0046408A">
      <w:pPr>
        <w:spacing w:line="480" w:lineRule="auto"/>
        <w:rPr>
          <w:color w:val="000000" w:themeColor="text1"/>
        </w:rPr>
      </w:pPr>
      <w:r w:rsidRPr="003A137D">
        <w:rPr>
          <w:b/>
          <w:bCs/>
          <w:color w:val="000000" w:themeColor="text1"/>
        </w:rPr>
        <w:t xml:space="preserve">Metagenomic shotgun sequencing. </w:t>
      </w:r>
      <w:r w:rsidRPr="003A137D">
        <w:rPr>
          <w:color w:val="000000" w:themeColor="text1"/>
        </w:rPr>
        <w:t xml:space="preserve">DNA sample quality </w:t>
      </w:r>
      <w:bookmarkStart w:id="625" w:name="OLE_LINK20"/>
      <w:bookmarkStart w:id="626" w:name="OLE_LINK21"/>
      <w:r w:rsidRPr="003A137D">
        <w:rPr>
          <w:color w:val="000000" w:themeColor="text1"/>
        </w:rPr>
        <w:t>was assessed via</w:t>
      </w:r>
      <w:bookmarkEnd w:id="625"/>
      <w:bookmarkEnd w:id="626"/>
      <w:r w:rsidRPr="003A137D">
        <w:rPr>
          <w:color w:val="000000" w:themeColor="text1"/>
        </w:rPr>
        <w:t xml:space="preserve"> analysis of the DNA purity and integrity with the agarose gel. DNA purity (OD260/OD280)</w:t>
      </w:r>
      <w:r w:rsidR="00D000B2" w:rsidRPr="003A137D">
        <w:rPr>
          <w:color w:val="000000" w:themeColor="text1"/>
        </w:rPr>
        <w:t xml:space="preserve"> and concentration </w:t>
      </w:r>
      <w:r w:rsidR="00366132" w:rsidRPr="003A137D">
        <w:rPr>
          <w:color w:val="000000" w:themeColor="text1"/>
        </w:rPr>
        <w:t xml:space="preserve">were </w:t>
      </w:r>
      <w:r w:rsidRPr="003A137D">
        <w:rPr>
          <w:color w:val="000000" w:themeColor="text1"/>
        </w:rPr>
        <w:t xml:space="preserve">measured using the Nanodrop and Qubit 2.0. The library for metagenomic sequences was constructed with 1 </w:t>
      </w:r>
      <w:r w:rsidRPr="003A137D">
        <w:rPr>
          <w:color w:val="000000" w:themeColor="text1"/>
        </w:rPr>
        <w:sym w:font="Symbol" w:char="F06D"/>
      </w:r>
      <w:r w:rsidRPr="003A137D">
        <w:rPr>
          <w:color w:val="000000" w:themeColor="text1"/>
        </w:rPr>
        <w:t xml:space="preserve">g DNA per sample. Sequencing libraries were generated using </w:t>
      </w:r>
      <w:proofErr w:type="spellStart"/>
      <w:r w:rsidRPr="003A137D">
        <w:rPr>
          <w:color w:val="000000" w:themeColor="text1"/>
        </w:rPr>
        <w:t>NEBNext</w:t>
      </w:r>
      <w:proofErr w:type="spellEnd"/>
      <w:r w:rsidRPr="003A137D">
        <w:rPr>
          <w:color w:val="000000" w:themeColor="text1"/>
        </w:rPr>
        <w:sym w:font="Symbol" w:char="F0E2"/>
      </w:r>
      <w:r w:rsidRPr="003A137D">
        <w:rPr>
          <w:color w:val="000000" w:themeColor="text1"/>
        </w:rPr>
        <w:t xml:space="preserve"> Ultra</w:t>
      </w:r>
      <w:r w:rsidRPr="003A137D">
        <w:rPr>
          <w:color w:val="000000" w:themeColor="text1"/>
        </w:rPr>
        <w:sym w:font="Symbol" w:char="F0D4"/>
      </w:r>
      <w:r w:rsidRPr="003A137D">
        <w:rPr>
          <w:color w:val="000000" w:themeColor="text1"/>
        </w:rPr>
        <w:t xml:space="preserve"> DNA Library Prep Kit for Illumina following </w:t>
      </w:r>
      <w:r w:rsidR="00242EFF" w:rsidRPr="003A137D">
        <w:rPr>
          <w:color w:val="000000" w:themeColor="text1"/>
        </w:rPr>
        <w:t xml:space="preserve">manufacturer's </w:t>
      </w:r>
      <w:r w:rsidRPr="003A137D">
        <w:rPr>
          <w:color w:val="000000" w:themeColor="text1"/>
        </w:rPr>
        <w:t xml:space="preserve">instructions. The DNA sample was fragmented (350 bp), end-polished, A-tailed, ligated with Illumina sequencing adaptor and amplified with the PCR technique. The PCR products were then purified for sequencing. Before sequencing, samples were clustered on a </w:t>
      </w:r>
      <w:proofErr w:type="spellStart"/>
      <w:r w:rsidRPr="003A137D">
        <w:rPr>
          <w:color w:val="000000" w:themeColor="text1"/>
        </w:rPr>
        <w:t>cBot</w:t>
      </w:r>
      <w:proofErr w:type="spellEnd"/>
      <w:r w:rsidRPr="003A137D">
        <w:rPr>
          <w:color w:val="000000" w:themeColor="text1"/>
        </w:rPr>
        <w:t xml:space="preserve"> Cluster Generation System, then sequenced on an Illumina </w:t>
      </w:r>
      <w:proofErr w:type="spellStart"/>
      <w:r w:rsidRPr="003A137D">
        <w:rPr>
          <w:color w:val="000000" w:themeColor="text1"/>
        </w:rPr>
        <w:t>HiSeq</w:t>
      </w:r>
      <w:proofErr w:type="spellEnd"/>
      <w:r w:rsidRPr="003A137D">
        <w:rPr>
          <w:color w:val="000000" w:themeColor="text1"/>
        </w:rPr>
        <w:t xml:space="preserve"> platform for </w:t>
      </w:r>
      <w:proofErr w:type="gramStart"/>
      <w:r w:rsidR="00366132" w:rsidRPr="003A137D">
        <w:rPr>
          <w:color w:val="000000" w:themeColor="text1"/>
        </w:rPr>
        <w:t>paired-</w:t>
      </w:r>
      <w:r w:rsidRPr="003A137D">
        <w:rPr>
          <w:color w:val="000000" w:themeColor="text1"/>
        </w:rPr>
        <w:t>end</w:t>
      </w:r>
      <w:proofErr w:type="gramEnd"/>
      <w:r w:rsidRPr="003A137D">
        <w:rPr>
          <w:color w:val="000000" w:themeColor="text1"/>
        </w:rPr>
        <w:t xml:space="preserve"> reads.  </w:t>
      </w:r>
    </w:p>
    <w:p w14:paraId="6F4CDE6D" w14:textId="77777777" w:rsidR="00C0014F" w:rsidRPr="003A137D" w:rsidRDefault="00C0014F" w:rsidP="0046408A">
      <w:pPr>
        <w:spacing w:line="480" w:lineRule="auto"/>
        <w:rPr>
          <w:b/>
          <w:bCs/>
          <w:color w:val="000000" w:themeColor="text1"/>
        </w:rPr>
      </w:pPr>
    </w:p>
    <w:p w14:paraId="72FDFC52" w14:textId="3A544A30" w:rsidR="00C0014F" w:rsidRPr="003A137D" w:rsidRDefault="00C0014F" w:rsidP="0046408A">
      <w:pPr>
        <w:spacing w:line="480" w:lineRule="auto"/>
        <w:rPr>
          <w:rFonts w:eastAsia="SimSun"/>
          <w:color w:val="000000" w:themeColor="text1"/>
        </w:rPr>
      </w:pPr>
      <w:r w:rsidRPr="003A137D">
        <w:rPr>
          <w:b/>
          <w:bCs/>
          <w:color w:val="000000" w:themeColor="text1"/>
        </w:rPr>
        <w:t>Data pre-processing</w:t>
      </w:r>
      <w:r w:rsidRPr="003A137D">
        <w:rPr>
          <w:rFonts w:eastAsia="SimSun"/>
          <w:color w:val="000000" w:themeColor="text1"/>
        </w:rPr>
        <w:t xml:space="preserve">. Sequencing adapters, low-quality reads, and host DNA reads within the metagenomic samples were removed using the software </w:t>
      </w:r>
      <w:proofErr w:type="spellStart"/>
      <w:r w:rsidRPr="003A137D">
        <w:rPr>
          <w:rFonts w:eastAsia="SimSun"/>
          <w:color w:val="000000" w:themeColor="text1"/>
        </w:rPr>
        <w:t>KneadData</w:t>
      </w:r>
      <w:proofErr w:type="spellEnd"/>
      <w:r w:rsidR="00ED6AC3" w:rsidRPr="003A137D">
        <w:rPr>
          <w:rFonts w:eastAsia="SimSun"/>
          <w:color w:val="000000" w:themeColor="text1"/>
        </w:rPr>
        <w:t xml:space="preserve"> </w:t>
      </w:r>
      <w:r w:rsidR="00FE4009" w:rsidRPr="003A137D">
        <w:rPr>
          <w:rFonts w:eastAsia="SimSun"/>
          <w:color w:val="000000" w:themeColor="text1"/>
        </w:rPr>
        <w:fldChar w:fldCharType="begin"/>
      </w:r>
      <w:r w:rsidR="004765A2">
        <w:rPr>
          <w:rFonts w:eastAsia="SimSun"/>
          <w:color w:val="000000" w:themeColor="text1"/>
        </w:rPr>
        <w:instrText xml:space="preserve"> ADDIN ZOTERO_ITEM CSL_CITATION {"citationID":"PAf51IpZ","properties":{"formattedCitation":"(The Huttenhower Lab, no date)","plainCitation":"(The Huttenhower Lab, no date)","noteIndex":0},"citationItems":[{"id":"1BY60Z0f/hZOLRPcI","uris":["http://zotero.org/users/local/YOB362yk/items/DKE942I7"],"itemData":{"id":1704,"type":"webpage","language":"en-US","title":"KneadData","URL":"https://huttenhower.sph.harvard.edu/kneaddata/","author":[{"literal":"The Huttenhower Lab"}],"accessed":{"date-parts":[["2021",3,25]]}}}],"schema":"https://github.com/citation-style-language/schema/raw/master/csl-citation.json"} </w:instrText>
      </w:r>
      <w:r w:rsidR="00FE4009" w:rsidRPr="003A137D">
        <w:rPr>
          <w:rFonts w:eastAsia="SimSun"/>
          <w:color w:val="000000" w:themeColor="text1"/>
        </w:rPr>
        <w:fldChar w:fldCharType="separate"/>
      </w:r>
      <w:r w:rsidR="00350DBF" w:rsidRPr="003A137D">
        <w:rPr>
          <w:color w:val="000000"/>
        </w:rPr>
        <w:t xml:space="preserve">(The </w:t>
      </w:r>
      <w:proofErr w:type="spellStart"/>
      <w:r w:rsidR="00350DBF" w:rsidRPr="003A137D">
        <w:rPr>
          <w:color w:val="000000"/>
        </w:rPr>
        <w:t>Huttenhower</w:t>
      </w:r>
      <w:proofErr w:type="spellEnd"/>
      <w:r w:rsidR="00350DBF" w:rsidRPr="003A137D">
        <w:rPr>
          <w:color w:val="000000"/>
        </w:rPr>
        <w:t xml:space="preserve"> Lab, no date)</w:t>
      </w:r>
      <w:r w:rsidR="00FE4009" w:rsidRPr="003A137D">
        <w:rPr>
          <w:rFonts w:eastAsia="SimSun"/>
          <w:color w:val="000000" w:themeColor="text1"/>
        </w:rPr>
        <w:fldChar w:fldCharType="end"/>
      </w:r>
      <w:r w:rsidR="00FE4009" w:rsidRPr="003A137D">
        <w:rPr>
          <w:rFonts w:eastAsia="SimSun"/>
          <w:color w:val="000000" w:themeColor="text1"/>
        </w:rPr>
        <w:t xml:space="preserve"> </w:t>
      </w:r>
      <w:r w:rsidRPr="003A137D">
        <w:rPr>
          <w:rFonts w:eastAsia="SimSun"/>
          <w:color w:val="000000" w:themeColor="text1"/>
        </w:rPr>
        <w:t xml:space="preserve">with the default </w:t>
      </w:r>
      <w:proofErr w:type="spellStart"/>
      <w:r w:rsidRPr="003A137D">
        <w:rPr>
          <w:rFonts w:eastAsia="SimSun"/>
          <w:color w:val="000000" w:themeColor="text1"/>
        </w:rPr>
        <w:t>Trimmomatic</w:t>
      </w:r>
      <w:proofErr w:type="spellEnd"/>
      <w:r w:rsidRPr="003A137D">
        <w:rPr>
          <w:rFonts w:eastAsia="SimSun"/>
          <w:color w:val="000000" w:themeColor="text1"/>
        </w:rPr>
        <w:t xml:space="preserve"> </w:t>
      </w:r>
      <w:r w:rsidRPr="003A137D">
        <w:rPr>
          <w:rFonts w:eastAsia="SimSun"/>
          <w:color w:val="000000" w:themeColor="text1"/>
        </w:rPr>
        <w:fldChar w:fldCharType="begin"/>
      </w:r>
      <w:r w:rsidR="004765A2">
        <w:rPr>
          <w:rFonts w:eastAsia="SimSun"/>
          <w:color w:val="000000" w:themeColor="text1"/>
        </w:rPr>
        <w:instrText xml:space="preserve"> ADDIN ZOTERO_ITEM CSL_CITATION {"citationID":"iAQwc7TT","properties":{"formattedCitation":"(Bolger, Lohse and Usadel, 2014)","plainCitation":"(Bolger, Lohse and Usadel, 2014)","noteIndex":0},"citationItems":[{"id":"1BY60Z0f/7VpiZ6hZ","uris":["http://zotero.org/users/local/YOB362yk/items/8WT23NSK"],"itemData":{"id":656,"type":"article-journal","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 Results: The value of NGS read preprocessing is demonstrated for both reference-based and reference-free tasks. Trimmomatic is shown to produce output that is at least competitive with, and in many cases superior to, that produced by other tools, in all scenarios tested. Availability and implementation: Trimmomatic is licensed under GPL V3. It is cross-platform (Java 1.5+ required) and available at http://www.usadellab.org/cms/index.php?page= trimmomatic. © The Author 2014.","container-title":"Bioinformatics","DOI":"10.1093/bioinformatics/btu170","ISSN":"14602059","issue":"15","note":"Citation Key: Bolger2014","title":"Trimmomatic: A flexible trimmer for Illumina sequence data","volume":"30","author":[{"family":"Bolger","given":"Anthony M."},{"family":"Lohse","given":"Marc"},{"family":"Usadel","given":"Bjoern"}],"issued":{"date-parts":[["2014"]]}}}],"schema":"https://github.com/citation-style-language/schema/raw/master/csl-citation.json"} </w:instrText>
      </w:r>
      <w:r w:rsidRPr="003A137D">
        <w:rPr>
          <w:rFonts w:eastAsia="SimSun"/>
          <w:color w:val="000000" w:themeColor="text1"/>
        </w:rPr>
        <w:fldChar w:fldCharType="separate"/>
      </w:r>
      <w:r w:rsidR="00350DBF" w:rsidRPr="003A137D">
        <w:rPr>
          <w:color w:val="000000"/>
        </w:rPr>
        <w:t>(Bolger, Lohse and Usadel, 2014)</w:t>
      </w:r>
      <w:r w:rsidRPr="003A137D">
        <w:rPr>
          <w:rFonts w:eastAsia="SimSun"/>
          <w:color w:val="000000" w:themeColor="text1"/>
        </w:rPr>
        <w:fldChar w:fldCharType="end"/>
      </w:r>
      <w:r w:rsidRPr="003A137D">
        <w:rPr>
          <w:rFonts w:eastAsia="SimSun"/>
          <w:color w:val="000000" w:themeColor="text1"/>
        </w:rPr>
        <w:t xml:space="preserve"> (version 0.33) settings (SLIDINGWINDOW:4:20 MINLEN:50) and the </w:t>
      </w:r>
      <w:r w:rsidR="00242EFF" w:rsidRPr="003A137D">
        <w:rPr>
          <w:rFonts w:eastAsia="SimSun"/>
          <w:color w:val="000000" w:themeColor="text1"/>
        </w:rPr>
        <w:t>"—</w:t>
      </w:r>
      <w:r w:rsidRPr="003A137D">
        <w:rPr>
          <w:rFonts w:eastAsia="SimSun"/>
          <w:color w:val="000000" w:themeColor="text1"/>
        </w:rPr>
        <w:t>very-sensitive</w:t>
      </w:r>
      <w:r w:rsidR="00242EFF" w:rsidRPr="003A137D">
        <w:rPr>
          <w:rFonts w:eastAsia="SimSun"/>
          <w:color w:val="000000" w:themeColor="text1"/>
        </w:rPr>
        <w:t xml:space="preserve">" </w:t>
      </w:r>
      <w:r w:rsidRPr="003A137D">
        <w:rPr>
          <w:rFonts w:eastAsia="SimSun"/>
          <w:color w:val="000000" w:themeColor="text1"/>
        </w:rPr>
        <w:t xml:space="preserve">Bowtie </w:t>
      </w:r>
      <w:r w:rsidRPr="003A137D">
        <w:rPr>
          <w:rFonts w:eastAsia="SimSun"/>
          <w:color w:val="000000" w:themeColor="text1"/>
        </w:rPr>
        <w:fldChar w:fldCharType="begin"/>
      </w:r>
      <w:r w:rsidR="004765A2">
        <w:rPr>
          <w:rFonts w:eastAsia="SimSun"/>
          <w:color w:val="000000" w:themeColor="text1"/>
        </w:rPr>
        <w:instrText xml:space="preserve"> ADDIN ZOTERO_ITEM CSL_CITATION {"citationID":"12RvQ4JA","properties":{"formattedCitation":"(Langmead {\\i{}et al.}, 2019)","plainCitation":"(Langmead et al., 2019)","noteIndex":0},"citationItems":[{"id":"1BY60Z0f/fp2sKeYM","uris":["http://zotero.org/users/local/YOB362yk/items/8C3TFRJJ"],"itemData":{"id":1295,"type":"article-journal","abstract":"General-purpose processors can now contain many dozens of processor cores and support hundreds of simultaneous threads of execution. To make best use of these threads, genomics software must contend with new and subtle computer architecture issues. We discuss some of these and propose methods for improving thread scaling in tools that analyze each read independently, such as read aligners.We implement these methods in new versions of Bowtie, Bowtie 2 and HISAT. We greatly improve thread scaling in many scenarios, including on the recent Intel Xeon Phi architecture. We also highlight how bottlenecks are exacerbated by variable-record-length file formats like FASTQ and suggest changes that enable superior scaling.Experiments for this study: https://github.com/BenLangmead/bowtie-scaling.http://bowtie-bio.sourceforge.net.http://bowtie-bio.sourceforge.net/bowtie2.http://www.ccb.jhu.edu/software/hisatSupplementary data are available at Bioinformatics online.","container-title":"Bioinformatics","DOI":"10.1093/bioinformatics/bty648","ISSN":"1367-4803","issue":"3","journalAbbreviation":"Bioinformatics","page":"421-432","source":"Silverchair","title":"Scaling read aligners to hundreds of threads on general-purpose processors","volume":"35","author":[{"family":"Langmead","given":"Ben"},{"family":"Wilks","given":"Christopher"},{"family":"Antonescu","given":"Valentin"},{"family":"Charles","given":"Rone"}],"issued":{"date-parts":[["2019",2,1]]}}}],"schema":"https://github.com/citation-style-language/schema/raw/master/csl-citation.json"} </w:instrText>
      </w:r>
      <w:r w:rsidRPr="003A137D">
        <w:rPr>
          <w:rFonts w:eastAsia="SimSun"/>
          <w:color w:val="000000" w:themeColor="text1"/>
        </w:rPr>
        <w:fldChar w:fldCharType="separate"/>
      </w:r>
      <w:r w:rsidR="00350DBF" w:rsidRPr="003A137D">
        <w:rPr>
          <w:color w:val="000000"/>
        </w:rPr>
        <w:t xml:space="preserve">(Langmead </w:t>
      </w:r>
      <w:r w:rsidR="00350DBF" w:rsidRPr="003A137D">
        <w:rPr>
          <w:i/>
          <w:iCs/>
          <w:color w:val="000000"/>
        </w:rPr>
        <w:t>et al.</w:t>
      </w:r>
      <w:r w:rsidR="00350DBF" w:rsidRPr="003A137D">
        <w:rPr>
          <w:color w:val="000000"/>
        </w:rPr>
        <w:t>, 2019)</w:t>
      </w:r>
      <w:r w:rsidRPr="003A137D">
        <w:rPr>
          <w:rFonts w:eastAsia="SimSun"/>
          <w:color w:val="000000" w:themeColor="text1"/>
        </w:rPr>
        <w:fldChar w:fldCharType="end"/>
      </w:r>
      <w:r w:rsidRPr="003A137D">
        <w:rPr>
          <w:rFonts w:eastAsia="SimSun"/>
          <w:color w:val="000000" w:themeColor="text1"/>
        </w:rPr>
        <w:t xml:space="preserve"> (version 2.3) option. The </w:t>
      </w:r>
      <w:r w:rsidR="00242EFF" w:rsidRPr="003A137D">
        <w:rPr>
          <w:rFonts w:eastAsia="SimSun"/>
          <w:color w:val="000000" w:themeColor="text1"/>
        </w:rPr>
        <w:t xml:space="preserve">hosts' </w:t>
      </w:r>
      <w:r w:rsidRPr="003A137D">
        <w:rPr>
          <w:rFonts w:eastAsia="SimSun"/>
          <w:color w:val="000000" w:themeColor="text1"/>
        </w:rPr>
        <w:t xml:space="preserve">reference sequences, which were used to separate host reads from the microbial reads, were downloaded from the </w:t>
      </w:r>
      <w:r w:rsidR="00242EFF" w:rsidRPr="003A137D">
        <w:rPr>
          <w:rFonts w:eastAsia="SimSun"/>
          <w:color w:val="000000" w:themeColor="text1"/>
        </w:rPr>
        <w:t xml:space="preserve">NCBI's </w:t>
      </w:r>
      <w:proofErr w:type="spellStart"/>
      <w:r w:rsidRPr="003A137D">
        <w:rPr>
          <w:rFonts w:eastAsia="SimSun"/>
          <w:color w:val="000000" w:themeColor="text1"/>
        </w:rPr>
        <w:t>RefSeq</w:t>
      </w:r>
      <w:proofErr w:type="spellEnd"/>
      <w:r w:rsidRPr="003A137D">
        <w:rPr>
          <w:rFonts w:eastAsia="SimSun"/>
          <w:color w:val="000000" w:themeColor="text1"/>
        </w:rPr>
        <w:t xml:space="preserve"> </w:t>
      </w:r>
      <w:r w:rsidR="00FE5C5D" w:rsidRPr="003A137D">
        <w:rPr>
          <w:rFonts w:eastAsia="SimSun"/>
          <w:color w:val="000000" w:themeColor="text1"/>
        </w:rPr>
        <w:t>DB</w:t>
      </w:r>
      <w:r w:rsidRPr="003A137D">
        <w:rPr>
          <w:rFonts w:eastAsia="SimSun"/>
          <w:color w:val="000000" w:themeColor="text1"/>
        </w:rPr>
        <w:t xml:space="preserve"> (</w:t>
      </w:r>
      <w:r w:rsidR="00C6797F" w:rsidRPr="003A137D">
        <w:rPr>
          <w:rFonts w:eastAsia="SimSun"/>
          <w:color w:val="000000" w:themeColor="text1"/>
        </w:rPr>
        <w:t xml:space="preserve">Human: GCA_000001405.28_GRCh38.p13; </w:t>
      </w:r>
      <w:bookmarkStart w:id="627" w:name="OLE_LINK217"/>
      <w:bookmarkStart w:id="628" w:name="OLE_LINK218"/>
      <w:r w:rsidRPr="003A137D">
        <w:rPr>
          <w:rFonts w:eastAsia="SimSun"/>
          <w:i/>
          <w:iCs/>
          <w:color w:val="000000" w:themeColor="text1"/>
        </w:rPr>
        <w:t>R. norvegicus</w:t>
      </w:r>
      <w:r w:rsidRPr="003A137D">
        <w:rPr>
          <w:rFonts w:eastAsia="SimSun"/>
          <w:color w:val="000000" w:themeColor="text1"/>
        </w:rPr>
        <w:t xml:space="preserve">: </w:t>
      </w:r>
      <w:r w:rsidR="00702E39" w:rsidRPr="003A137D">
        <w:rPr>
          <w:rFonts w:eastAsia="SimSun"/>
          <w:color w:val="000000" w:themeColor="text1"/>
        </w:rPr>
        <w:t>GCF_015227675.2_mRatBN7.2</w:t>
      </w:r>
      <w:r w:rsidRPr="003A137D">
        <w:rPr>
          <w:rFonts w:eastAsia="SimSun"/>
          <w:color w:val="000000" w:themeColor="text1"/>
        </w:rPr>
        <w:t xml:space="preserve">; </w:t>
      </w:r>
      <w:r w:rsidRPr="003A137D">
        <w:rPr>
          <w:rFonts w:eastAsia="SimSun"/>
          <w:i/>
          <w:iCs/>
          <w:color w:val="000000" w:themeColor="text1"/>
        </w:rPr>
        <w:t xml:space="preserve">R. </w:t>
      </w:r>
      <w:proofErr w:type="spellStart"/>
      <w:r w:rsidRPr="003A137D">
        <w:rPr>
          <w:rFonts w:eastAsia="SimSun"/>
          <w:i/>
          <w:iCs/>
          <w:color w:val="000000" w:themeColor="text1"/>
        </w:rPr>
        <w:t>rattus</w:t>
      </w:r>
      <w:proofErr w:type="spellEnd"/>
      <w:r w:rsidRPr="003A137D">
        <w:rPr>
          <w:rFonts w:eastAsia="SimSun"/>
          <w:color w:val="000000" w:themeColor="text1"/>
        </w:rPr>
        <w:t xml:space="preserve">: </w:t>
      </w:r>
      <w:r w:rsidR="00702E39" w:rsidRPr="003A137D">
        <w:rPr>
          <w:rFonts w:eastAsia="SimSun"/>
          <w:color w:val="000000" w:themeColor="text1"/>
        </w:rPr>
        <w:t>GCF_011064425.1_Rrattus_CSIRO_v1</w:t>
      </w:r>
      <w:r w:rsidRPr="003A137D">
        <w:rPr>
          <w:rFonts w:eastAsia="SimSun"/>
          <w:color w:val="000000" w:themeColor="text1"/>
        </w:rPr>
        <w:t>).</w:t>
      </w:r>
      <w:bookmarkEnd w:id="627"/>
      <w:bookmarkEnd w:id="628"/>
    </w:p>
    <w:p w14:paraId="74F2493C" w14:textId="77777777" w:rsidR="003F73CA" w:rsidDel="00435EE6" w:rsidRDefault="003F73CA" w:rsidP="0046408A">
      <w:pPr>
        <w:spacing w:line="480" w:lineRule="auto"/>
        <w:rPr>
          <w:ins w:id="629" w:author="Liliana Salvador" w:date="2022-02-22T18:46:00Z"/>
          <w:del w:id="630" w:author="Ruijie Xu" w:date="2022-02-27T10:35:00Z"/>
          <w:b/>
          <w:bCs/>
          <w:color w:val="000000" w:themeColor="text1"/>
        </w:rPr>
      </w:pPr>
    </w:p>
    <w:p w14:paraId="050B3EE3" w14:textId="29BA8E50" w:rsidR="00C0014F" w:rsidRPr="003A137D" w:rsidRDefault="00C0014F" w:rsidP="0046408A">
      <w:pPr>
        <w:spacing w:line="480" w:lineRule="auto"/>
        <w:rPr>
          <w:bCs/>
          <w:color w:val="000000" w:themeColor="text1"/>
        </w:rPr>
      </w:pPr>
      <w:r w:rsidRPr="003A137D">
        <w:rPr>
          <w:b/>
          <w:bCs/>
          <w:color w:val="000000" w:themeColor="text1"/>
        </w:rPr>
        <w:t xml:space="preserve">Metagenomic profiling. </w:t>
      </w:r>
    </w:p>
    <w:p w14:paraId="1B7833AE" w14:textId="189F0077" w:rsidR="00C0014F" w:rsidDel="002C4897" w:rsidRDefault="00481FC6" w:rsidP="00271EA9">
      <w:pPr>
        <w:spacing w:line="480" w:lineRule="auto"/>
        <w:rPr>
          <w:del w:id="631" w:author="Ruijie Xu" w:date="2022-01-30T14:47:00Z"/>
          <w:bCs/>
          <w:color w:val="000000" w:themeColor="text1"/>
        </w:rPr>
      </w:pPr>
      <w:r w:rsidRPr="003A137D">
        <w:rPr>
          <w:bCs/>
          <w:color w:val="000000" w:themeColor="text1"/>
          <w:u w:val="single"/>
        </w:rPr>
        <w:lastRenderedPageBreak/>
        <w:t>Software</w:t>
      </w:r>
      <w:r w:rsidR="00C0014F" w:rsidRPr="003A137D">
        <w:rPr>
          <w:bCs/>
          <w:color w:val="000000" w:themeColor="text1"/>
        </w:rPr>
        <w:t xml:space="preserve">. </w:t>
      </w:r>
      <w:r w:rsidR="00FE5F66" w:rsidRPr="003A137D">
        <w:rPr>
          <w:bCs/>
          <w:color w:val="000000" w:themeColor="text1"/>
        </w:rPr>
        <w:t xml:space="preserve">Nine </w:t>
      </w:r>
      <w:del w:id="632" w:author="Ruijie Xu" w:date="2022-02-01T16:35:00Z">
        <w:r w:rsidR="00FE5F66" w:rsidRPr="003A137D" w:rsidDel="002C4897">
          <w:rPr>
            <w:bCs/>
            <w:color w:val="000000" w:themeColor="text1"/>
          </w:rPr>
          <w:delText>metagenomics profiling</w:delText>
        </w:r>
        <w:r w:rsidR="00C0014F" w:rsidRPr="003A137D" w:rsidDel="002C4897">
          <w:rPr>
            <w:bCs/>
            <w:color w:val="000000" w:themeColor="text1"/>
          </w:rPr>
          <w:delText xml:space="preserve"> </w:delText>
        </w:r>
      </w:del>
      <w:r w:rsidRPr="003A137D">
        <w:rPr>
          <w:bCs/>
          <w:color w:val="000000" w:themeColor="text1"/>
        </w:rPr>
        <w:t xml:space="preserve">software </w:t>
      </w:r>
      <w:r w:rsidR="00C0014F" w:rsidRPr="003A137D">
        <w:rPr>
          <w:bCs/>
          <w:color w:val="000000" w:themeColor="text1"/>
        </w:rPr>
        <w:t>(</w:t>
      </w:r>
      <w:del w:id="633" w:author="Ruijie Xu" w:date="2022-02-01T13:44:00Z">
        <w:r w:rsidR="00924362" w:rsidRPr="003A137D" w:rsidDel="00537B08">
          <w:rPr>
            <w:bCs/>
            <w:color w:val="000000" w:themeColor="text1"/>
          </w:rPr>
          <w:delText>B</w:delText>
        </w:r>
        <w:r w:rsidR="00FE5F66" w:rsidRPr="003A137D" w:rsidDel="00537B08">
          <w:rPr>
            <w:bCs/>
            <w:color w:val="000000" w:themeColor="text1"/>
          </w:rPr>
          <w:delText>lastn</w:delText>
        </w:r>
      </w:del>
      <w:ins w:id="634" w:author="Ruijie Xu" w:date="2022-02-01T13:44:00Z">
        <w:r w:rsidR="00537B08">
          <w:rPr>
            <w:bCs/>
            <w:color w:val="000000" w:themeColor="text1"/>
          </w:rPr>
          <w:t>BLASTN</w:t>
        </w:r>
      </w:ins>
      <w:r w:rsidR="00FE5F66" w:rsidRPr="003A137D">
        <w:rPr>
          <w:bCs/>
          <w:color w:val="000000" w:themeColor="text1"/>
        </w:rPr>
        <w:t xml:space="preserve">, </w:t>
      </w:r>
      <w:r w:rsidR="00924362" w:rsidRPr="003A137D">
        <w:rPr>
          <w:bCs/>
          <w:color w:val="000000" w:themeColor="text1"/>
        </w:rPr>
        <w:t>D</w:t>
      </w:r>
      <w:r w:rsidR="00FE5F66" w:rsidRPr="003A137D">
        <w:rPr>
          <w:bCs/>
          <w:color w:val="000000" w:themeColor="text1"/>
        </w:rPr>
        <w:t xml:space="preserve">iamond, </w:t>
      </w:r>
      <w:r w:rsidR="00924362" w:rsidRPr="003A137D">
        <w:rPr>
          <w:bCs/>
          <w:color w:val="000000" w:themeColor="text1"/>
        </w:rPr>
        <w:t>K</w:t>
      </w:r>
      <w:r w:rsidR="00FE5F66" w:rsidRPr="003A137D">
        <w:rPr>
          <w:bCs/>
          <w:color w:val="000000" w:themeColor="text1"/>
        </w:rPr>
        <w:t xml:space="preserve">raken2, </w:t>
      </w:r>
      <w:r w:rsidR="00924362" w:rsidRPr="003A137D">
        <w:rPr>
          <w:bCs/>
          <w:color w:val="000000" w:themeColor="text1"/>
        </w:rPr>
        <w:t>B</w:t>
      </w:r>
      <w:r w:rsidR="00FE5F66" w:rsidRPr="003A137D">
        <w:rPr>
          <w:bCs/>
          <w:color w:val="000000" w:themeColor="text1"/>
        </w:rPr>
        <w:t xml:space="preserve">racken, </w:t>
      </w:r>
      <w:r w:rsidR="00924362" w:rsidRPr="003A137D">
        <w:rPr>
          <w:bCs/>
          <w:color w:val="000000" w:themeColor="text1"/>
        </w:rPr>
        <w:t>C</w:t>
      </w:r>
      <w:r w:rsidR="00FE5F66" w:rsidRPr="003A137D">
        <w:rPr>
          <w:bCs/>
          <w:color w:val="000000" w:themeColor="text1"/>
        </w:rPr>
        <w:t xml:space="preserve">entrifuge, CLARK, CLARK-s, Metaphlan3, </w:t>
      </w:r>
      <w:ins w:id="635" w:author="Liliana Salvador" w:date="2022-02-22T18:46:00Z">
        <w:r w:rsidR="003F73CA">
          <w:rPr>
            <w:bCs/>
            <w:color w:val="000000" w:themeColor="text1"/>
          </w:rPr>
          <w:t xml:space="preserve">and </w:t>
        </w:r>
      </w:ins>
      <w:r w:rsidR="00FE5F66" w:rsidRPr="003A137D">
        <w:rPr>
          <w:bCs/>
          <w:color w:val="000000" w:themeColor="text1"/>
        </w:rPr>
        <w:t>Kaiju</w:t>
      </w:r>
      <w:r w:rsidR="00C0014F" w:rsidRPr="003A137D">
        <w:rPr>
          <w:bCs/>
          <w:color w:val="000000" w:themeColor="text1"/>
        </w:rPr>
        <w:t xml:space="preserve">) were </w:t>
      </w:r>
      <w:ins w:id="636" w:author="Ruijie Xu" w:date="2022-02-01T16:36:00Z">
        <w:r w:rsidR="002C4897">
          <w:rPr>
            <w:bCs/>
            <w:color w:val="000000" w:themeColor="text1"/>
          </w:rPr>
          <w:t>chos</w:t>
        </w:r>
      </w:ins>
      <w:ins w:id="637" w:author="Liliana Salvador" w:date="2022-02-22T18:46:00Z">
        <w:r w:rsidR="003F73CA">
          <w:rPr>
            <w:bCs/>
            <w:color w:val="000000" w:themeColor="text1"/>
          </w:rPr>
          <w:t>en</w:t>
        </w:r>
      </w:ins>
      <w:del w:id="638" w:author="Ruijie Xu" w:date="2022-02-01T16:36:00Z">
        <w:r w:rsidR="00C0014F" w:rsidRPr="003A137D" w:rsidDel="002C4897">
          <w:rPr>
            <w:bCs/>
            <w:color w:val="000000" w:themeColor="text1"/>
          </w:rPr>
          <w:delText>used</w:delText>
        </w:r>
      </w:del>
      <w:r w:rsidR="00C0014F" w:rsidRPr="003A137D">
        <w:rPr>
          <w:bCs/>
          <w:color w:val="000000" w:themeColor="text1"/>
        </w:rPr>
        <w:t xml:space="preserve"> to determine the </w:t>
      </w:r>
      <w:proofErr w:type="gramStart"/>
      <w:ins w:id="639" w:author="Liliana Salvador" w:date="2022-02-22T18:46:00Z">
        <w:r w:rsidR="003F73CA">
          <w:rPr>
            <w:bCs/>
            <w:color w:val="000000" w:themeColor="text1"/>
          </w:rPr>
          <w:t>rats</w:t>
        </w:r>
        <w:proofErr w:type="gramEnd"/>
        <w:r w:rsidR="003F73CA">
          <w:rPr>
            <w:bCs/>
            <w:color w:val="000000" w:themeColor="text1"/>
          </w:rPr>
          <w:t xml:space="preserve"> </w:t>
        </w:r>
      </w:ins>
      <w:r w:rsidR="00C0014F" w:rsidRPr="003A137D">
        <w:rPr>
          <w:bCs/>
          <w:color w:val="000000" w:themeColor="text1"/>
        </w:rPr>
        <w:t>tissues' metagenomic profiles</w:t>
      </w:r>
      <w:ins w:id="640" w:author="Ruijie Xu" w:date="2022-02-01T16:36:00Z">
        <w:r w:rsidR="002C4897">
          <w:rPr>
            <w:bCs/>
            <w:color w:val="000000" w:themeColor="text1"/>
          </w:rPr>
          <w:t xml:space="preserve">. </w:t>
        </w:r>
        <w:del w:id="641" w:author="Liliana Salvador" w:date="2022-02-22T18:47:00Z">
          <w:r w:rsidR="002C4897" w:rsidDel="000F5082">
            <w:rPr>
              <w:bCs/>
              <w:color w:val="000000" w:themeColor="text1"/>
            </w:rPr>
            <w:delText>Analysis for all</w:delText>
          </w:r>
        </w:del>
      </w:ins>
      <w:ins w:id="642" w:author="Liliana Salvador" w:date="2022-02-22T18:47:00Z">
        <w:r w:rsidR="000F5082">
          <w:rPr>
            <w:bCs/>
            <w:color w:val="000000" w:themeColor="text1"/>
          </w:rPr>
          <w:t xml:space="preserve">All </w:t>
        </w:r>
      </w:ins>
      <w:ins w:id="643" w:author="Ruijie Xu" w:date="2022-02-01T16:36:00Z">
        <w:del w:id="644" w:author="Liliana Salvador" w:date="2022-02-22T18:47:00Z">
          <w:r w:rsidR="002C4897" w:rsidDel="000F5082">
            <w:rPr>
              <w:bCs/>
              <w:color w:val="000000" w:themeColor="text1"/>
            </w:rPr>
            <w:delText xml:space="preserve"> </w:delText>
          </w:r>
        </w:del>
        <w:r w:rsidR="002C4897">
          <w:rPr>
            <w:bCs/>
            <w:color w:val="000000" w:themeColor="text1"/>
          </w:rPr>
          <w:t xml:space="preserve">software were </w:t>
        </w:r>
      </w:ins>
      <w:ins w:id="645" w:author="Liliana Salvador" w:date="2022-02-22T18:47:00Z">
        <w:r w:rsidR="000F5082">
          <w:rPr>
            <w:bCs/>
            <w:color w:val="000000" w:themeColor="text1"/>
          </w:rPr>
          <w:t xml:space="preserve">used </w:t>
        </w:r>
      </w:ins>
      <w:ins w:id="646" w:author="Ruijie Xu" w:date="2022-02-01T16:36:00Z">
        <w:del w:id="647" w:author="Liliana Salvador" w:date="2022-02-22T18:47:00Z">
          <w:r w:rsidR="002C4897" w:rsidDel="000F5082">
            <w:rPr>
              <w:bCs/>
              <w:color w:val="000000" w:themeColor="text1"/>
            </w:rPr>
            <w:delText xml:space="preserve">performed </w:delText>
          </w:r>
        </w:del>
        <w:r w:rsidR="002C4897">
          <w:rPr>
            <w:bCs/>
            <w:color w:val="000000" w:themeColor="text1"/>
          </w:rPr>
          <w:t>with the default setting</w:t>
        </w:r>
      </w:ins>
      <w:ins w:id="648" w:author="Liliana Salvador" w:date="2022-02-22T18:47:00Z">
        <w:r w:rsidR="000F5082">
          <w:rPr>
            <w:bCs/>
            <w:color w:val="000000" w:themeColor="text1"/>
          </w:rPr>
          <w:t>s</w:t>
        </w:r>
      </w:ins>
      <w:ins w:id="649" w:author="Ruijie Xu" w:date="2022-02-01T16:36:00Z">
        <w:r w:rsidR="002C4897">
          <w:rPr>
            <w:bCs/>
            <w:color w:val="000000" w:themeColor="text1"/>
          </w:rPr>
          <w:t xml:space="preserve"> according </w:t>
        </w:r>
      </w:ins>
      <w:ins w:id="650" w:author="Ruijie Xu" w:date="2022-02-01T16:37:00Z">
        <w:r w:rsidR="002C4897">
          <w:rPr>
            <w:bCs/>
            <w:color w:val="000000" w:themeColor="text1"/>
          </w:rPr>
          <w:t xml:space="preserve">to the instruction manuals provided by the developers. </w:t>
        </w:r>
      </w:ins>
      <w:del w:id="651" w:author="Ruijie Xu" w:date="2022-02-01T16:35:00Z">
        <w:r w:rsidR="00C0014F" w:rsidRPr="003A137D" w:rsidDel="002C4897">
          <w:rPr>
            <w:bCs/>
            <w:color w:val="000000" w:themeColor="text1"/>
          </w:rPr>
          <w:delText>.</w:delText>
        </w:r>
        <w:r w:rsidR="00C0014F" w:rsidRPr="003A137D" w:rsidDel="002C4897">
          <w:rPr>
            <w:color w:val="000000" w:themeColor="text1"/>
          </w:rPr>
          <w:delText xml:space="preserve">  K</w:delText>
        </w:r>
        <w:r w:rsidR="00ED6AC3" w:rsidRPr="003A137D" w:rsidDel="002C4897">
          <w:rPr>
            <w:color w:val="000000" w:themeColor="text1"/>
          </w:rPr>
          <w:delText>raken</w:delText>
        </w:r>
        <w:r w:rsidR="00C0014F" w:rsidRPr="003A137D" w:rsidDel="002C4897">
          <w:rPr>
            <w:color w:val="000000" w:themeColor="text1"/>
          </w:rPr>
          <w:delText xml:space="preserve">2 </w:delText>
        </w:r>
        <w:r w:rsidR="00C0014F" w:rsidRPr="003A137D" w:rsidDel="002C4897">
          <w:rPr>
            <w:color w:val="000000" w:themeColor="text1"/>
          </w:rPr>
          <w:fldChar w:fldCharType="begin"/>
        </w:r>
        <w:r w:rsidR="00506F24" w:rsidRPr="003A137D" w:rsidDel="002C4897">
          <w:rPr>
            <w:color w:val="000000" w:themeColor="text1"/>
          </w:rPr>
          <w:delInstrText xml:space="preserve"> ADDIN ZOTERO_ITEM CSL_CITATION {"citationID":"o6fsbAza","properties":{"formattedCitation":"(Wood, Lu and Langmead, 2019, p. 2)","plainCitation":"(Wood, Lu and Langmead, 2019, p. 2)","noteIndex":0},"citationItems":[{"id":"y7Rngnif/Vuw1LnWe","uris":["http://www.mendeley.com/documents/?uuid=895646b5-c012-3db1-89f6-78a90e79cead"],"uri":["http://www.mendeley.com/documents/?uuid=895646b5-c012-3db1-89f6-78a90e79cead"],"itemData":{"DOI":"10.1186/s13059-019-1891-0","ISSN":"1474760X","PMID":"31779668","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author":[{"dropping-particle":"","family":"Wood","given":"Derrick E.","non-dropping-particle":"","parse-names":false,"suffix":""},{"dropping-particle":"","family":"Lu","given":"Jennifer","non-dropping-particle":"","parse-names":false,"suffix":""},{"dropping-particle":"","family":"Langmead","given":"Ben","non-dropping-particle":"","parse-names":false,"suffix":""}],"container-title":"Genome Biology","id":"VYzrELcx/TuaPAKur","issued":{"date-parts":[["2019"]]},"title":"Improved metagenomic analysis with Kraken 2","type":"article-journal"},"locator":"2"}],"schema":"https://github.com/citation-style-language/schema/raw/master/csl-citation.json"} </w:delInstrText>
        </w:r>
        <w:r w:rsidR="00C0014F" w:rsidRPr="003A137D" w:rsidDel="002C4897">
          <w:rPr>
            <w:color w:val="000000" w:themeColor="text1"/>
          </w:rPr>
          <w:fldChar w:fldCharType="separate"/>
        </w:r>
        <w:r w:rsidR="00350DBF" w:rsidRPr="003A137D" w:rsidDel="002C4897">
          <w:rPr>
            <w:color w:val="000000"/>
          </w:rPr>
          <w:delText>(Wood, Lu and Langmead, 2019, p. 2)</w:delText>
        </w:r>
        <w:r w:rsidR="00C0014F" w:rsidRPr="003A137D" w:rsidDel="002C4897">
          <w:rPr>
            <w:color w:val="000000" w:themeColor="text1"/>
          </w:rPr>
          <w:fldChar w:fldCharType="end"/>
        </w:r>
        <w:r w:rsidR="00C0014F" w:rsidRPr="003A137D" w:rsidDel="002C4897">
          <w:rPr>
            <w:color w:val="000000" w:themeColor="text1"/>
          </w:rPr>
          <w:delText xml:space="preserve"> is the newest version of the most widely used taxonomical classification system. </w:delText>
        </w:r>
      </w:del>
      <w:del w:id="652" w:author="Ruijie Xu" w:date="2022-01-30T14:47:00Z">
        <w:r w:rsidR="00C0014F" w:rsidRPr="003A137D" w:rsidDel="00E35E47">
          <w:rPr>
            <w:color w:val="000000" w:themeColor="text1"/>
          </w:rPr>
          <w:delText xml:space="preserve">The classifier uses a k-mer assignment algorithm </w:delText>
        </w:r>
        <w:r w:rsidR="00366132" w:rsidRPr="003A137D" w:rsidDel="00E35E47">
          <w:rPr>
            <w:color w:val="000000" w:themeColor="text1"/>
          </w:rPr>
          <w:delText>to identify</w:delText>
        </w:r>
        <w:r w:rsidR="00C0014F" w:rsidRPr="003A137D" w:rsidDel="00E35E47">
          <w:rPr>
            <w:color w:val="000000" w:themeColor="text1"/>
          </w:rPr>
          <w:delText xml:space="preserve"> the lowest common ancestor of the query sequence in the </w:delText>
        </w:r>
        <w:r w:rsidR="00FE5C5D" w:rsidRPr="003A137D" w:rsidDel="00E35E47">
          <w:rPr>
            <w:color w:val="000000" w:themeColor="text1"/>
          </w:rPr>
          <w:delText>DB</w:delText>
        </w:r>
        <w:r w:rsidR="00C0014F" w:rsidRPr="003A137D" w:rsidDel="00E35E47">
          <w:rPr>
            <w:color w:val="000000" w:themeColor="text1"/>
          </w:rPr>
          <w:delText xml:space="preserve">. CLARK </w:delText>
        </w:r>
        <w:r w:rsidR="00C0014F" w:rsidRPr="003A137D" w:rsidDel="00E35E47">
          <w:rPr>
            <w:color w:val="000000" w:themeColor="text1"/>
          </w:rPr>
          <w:fldChar w:fldCharType="begin"/>
        </w:r>
        <w:r w:rsidR="00506F24" w:rsidRPr="003A137D" w:rsidDel="00E35E47">
          <w:rPr>
            <w:color w:val="000000" w:themeColor="text1"/>
          </w:rPr>
          <w:delInstrText xml:space="preserve"> ADDIN ZOTERO_ITEM CSL_CITATION {"citationID":"v2iBMlaE","properties":{"formattedCitation":"(Ounit {\\i{}et al.}, 2015)","plainCitation":"(Ounit et al., 2015)","noteIndex":0},"citationItems":[{"id":"y7Rngnif/dnuf2NMH","uris":["http://www.mendeley.com/documents/?uuid=b8e0157b-25d1-3b62-8b1c-0a37083a9878"],"uri":["http://www.mendeley.com/documents/?uuid=b8e0157b-25d1-3b62-8b1c-0a37083a9878"],"itemData":{"DOI":"10.1186/s12864-015-1419-2","ISSN":"14712164","PMID":"25879410","abstract":"Background: The problem of supervised DNA sequence classification arises in several fields of computational molecular biology. Although this problem has been extensively studied, it is still computationally challenging due to size of the datasets that modern sequencing technologies can produce. Results: We introduce Clark a novel approach to classify metagenomic reads at the species or genus level with high accuracy and high speed. Extensive experimental results on various metagenomic samples show that the classification accuracy of Clark is better or comparable to the best state-of-the-art tools and it is significantly faster than any of its competitors. In its fastest single-threaded mode Clark classifies, with high accuracy, about 32 million metagenomic short reads per minute. Clark can also classify BAC clones or transcripts to chromosome arms and centromeric regions. Conclusions: Clark is a versatile, fast and accurate sequence classification method, especially useful for metagenomics and genomics applications.","author":[{"dropping-particle":"","family":"Ounit","given":"Rachid","non-dropping-particle":"","parse-names":false,"suffix":""},{"dropping-particle":"","family":"Wanamaker","given":"Steve","non-dropping-particle":"","parse-names":false,"suffix":""},{"dropping-particle":"","family":"Close","given":"Timothy J.","non-dropping-particle":"","parse-names":false,"suffix":""},{"dropping-particle":"","family":"Lonardi","given":"Stefano","non-dropping-particle":"","parse-names":false,"suffix":""}],"container-title":"BMC Genomics","id":"cF4JtjzH/glfSONsf","issued":{"date-parts":[["2015"]]},"title":"CLARK: fast and accurate classification of metagenomic and genomic sequences using discriminative k-mers","type":"article-journal"}}],"schema":"https://github.com/citation-style-language/schema/raw/master/csl-citation.json"} </w:delInstrText>
        </w:r>
        <w:r w:rsidR="00C0014F" w:rsidRPr="003A137D" w:rsidDel="00E35E47">
          <w:rPr>
            <w:color w:val="000000" w:themeColor="text1"/>
          </w:rPr>
          <w:fldChar w:fldCharType="separate"/>
        </w:r>
        <w:r w:rsidR="00350DBF" w:rsidRPr="003A137D" w:rsidDel="00E35E47">
          <w:rPr>
            <w:color w:val="000000"/>
          </w:rPr>
          <w:delText xml:space="preserve">(Ounit </w:delText>
        </w:r>
        <w:r w:rsidR="00350DBF" w:rsidRPr="003A137D" w:rsidDel="00E35E47">
          <w:rPr>
            <w:i/>
            <w:iCs/>
            <w:color w:val="000000"/>
          </w:rPr>
          <w:delText>et al.</w:delText>
        </w:r>
        <w:r w:rsidR="00350DBF" w:rsidRPr="003A137D" w:rsidDel="00E35E47">
          <w:rPr>
            <w:color w:val="000000"/>
          </w:rPr>
          <w:delText>, 2015)</w:delText>
        </w:r>
        <w:r w:rsidR="00C0014F" w:rsidRPr="003A137D" w:rsidDel="00E35E47">
          <w:rPr>
            <w:color w:val="000000" w:themeColor="text1"/>
          </w:rPr>
          <w:fldChar w:fldCharType="end"/>
        </w:r>
        <w:r w:rsidR="00C0014F" w:rsidRPr="003A137D" w:rsidDel="00E35E47">
          <w:rPr>
            <w:color w:val="000000" w:themeColor="text1"/>
          </w:rPr>
          <w:delText xml:space="preserve">, a widely used classifier designed for high speed and accurate system used for taxonomical profiling, builds discriminative k-mers (k-mers found exclusively in one reference genome) from all k-mers in the </w:delText>
        </w:r>
        <w:r w:rsidR="00FE5C5D" w:rsidRPr="003A137D" w:rsidDel="00E35E47">
          <w:rPr>
            <w:color w:val="000000" w:themeColor="text1"/>
          </w:rPr>
          <w:delText>DB</w:delText>
        </w:r>
        <w:r w:rsidR="00C0014F" w:rsidRPr="003A137D" w:rsidDel="00E35E47">
          <w:rPr>
            <w:color w:val="000000" w:themeColor="text1"/>
          </w:rPr>
          <w:delText xml:space="preserve"> to increase classification speed. </w:delText>
        </w:r>
        <w:r w:rsidR="00587076" w:rsidRPr="003A137D" w:rsidDel="00E35E47">
          <w:rPr>
            <w:color w:val="000000" w:themeColor="text1"/>
          </w:rPr>
          <w:delText>CLARK-s</w:delText>
        </w:r>
        <w:r w:rsidR="00C0014F" w:rsidRPr="003A137D" w:rsidDel="00E35E47">
          <w:rPr>
            <w:color w:val="000000" w:themeColor="text1"/>
          </w:rPr>
          <w:delText xml:space="preserve"> </w:delText>
        </w:r>
        <w:r w:rsidR="00C0014F" w:rsidRPr="003A137D" w:rsidDel="00E35E47">
          <w:rPr>
            <w:color w:val="000000" w:themeColor="text1"/>
          </w:rPr>
          <w:fldChar w:fldCharType="begin"/>
        </w:r>
        <w:r w:rsidR="00506F24" w:rsidRPr="003A137D" w:rsidDel="00E35E47">
          <w:rPr>
            <w:color w:val="000000" w:themeColor="text1"/>
          </w:rPr>
          <w:delInstrText xml:space="preserve"> ADDIN ZOTERO_ITEM CSL_CITATION {"citationID":"NNFFg8ZX","properties":{"formattedCitation":"(Ounit and Lonardi, 2016)","plainCitation":"(Ounit and Lonardi, 2016)","noteIndex":0},"citationItems":[{"id":"y7Rngnif/SD4OPsgj","uris":["http://zotero.org/users/local/YOB362yk/items/QWSK6SV8"],"uri":["http://zotero.org/users/local/YOB362yk/items/QWSK6SV8"],"itemData":{"id":894,"type":"article-journal","abstract":"The growing number of metagenomic studies in medicine and environmental sciences is creating increasing demands on the computational infrastructure designed to analyze these very large datasets. Often, the construction of ultra-fast and precise taxonomic classifiers can compromise on their sensitivity (i.e. the number of reads correctly classified). Here we introduce CLARK-S, a new software tool that can classify short reads with high precision, high sensitivity and high speed.","container-title":"Bioinformatics","DOI":"10.1093/bioinformatics/btw542","ISSN":"14602059","note":"PMID: 27540266\nCitation Key: Ounit2016","title":"Higher classification sensitivity of short metagenomic reads with CLARK-S","author":[{"family":"Ounit","given":"Rachid"},{"family":"Lonardi","given":"Stefano"}],"issued":{"date-parts":[["2016"]]}}}],"schema":"https://github.com/citation-style-language/schema/raw/master/csl-citation.json"} </w:delInstrText>
        </w:r>
        <w:r w:rsidR="00C0014F" w:rsidRPr="003A137D" w:rsidDel="00E35E47">
          <w:rPr>
            <w:color w:val="000000" w:themeColor="text1"/>
          </w:rPr>
          <w:fldChar w:fldCharType="separate"/>
        </w:r>
        <w:r w:rsidR="00350DBF" w:rsidRPr="003A137D" w:rsidDel="00E35E47">
          <w:rPr>
            <w:color w:val="000000"/>
          </w:rPr>
          <w:delText>(Ounit and Lonardi, 2016)</w:delText>
        </w:r>
        <w:r w:rsidR="00C0014F" w:rsidRPr="003A137D" w:rsidDel="00E35E47">
          <w:rPr>
            <w:color w:val="000000" w:themeColor="text1"/>
          </w:rPr>
          <w:fldChar w:fldCharType="end"/>
        </w:r>
        <w:r w:rsidR="00C0014F" w:rsidRPr="003A137D" w:rsidDel="00E35E47">
          <w:rPr>
            <w:color w:val="000000" w:themeColor="text1"/>
          </w:rPr>
          <w:delText xml:space="preserve">, which is an extended framework of CLARK, builds a spaced- k-mer based classifier using </w:delText>
        </w:r>
        <w:r w:rsidR="00242EFF" w:rsidRPr="003A137D" w:rsidDel="00E35E47">
          <w:rPr>
            <w:color w:val="000000" w:themeColor="text1"/>
          </w:rPr>
          <w:delText xml:space="preserve">CLARK's </w:delText>
        </w:r>
        <w:r w:rsidR="00C0014F" w:rsidRPr="003A137D" w:rsidDel="00E35E47">
          <w:rPr>
            <w:color w:val="000000" w:themeColor="text1"/>
          </w:rPr>
          <w:delText xml:space="preserve">discriminative </w:delText>
        </w:r>
        <w:r w:rsidR="00FE5C5D" w:rsidRPr="003A137D" w:rsidDel="00E35E47">
          <w:rPr>
            <w:color w:val="000000" w:themeColor="text1"/>
          </w:rPr>
          <w:delText>DB</w:delText>
        </w:r>
        <w:r w:rsidR="00C0014F" w:rsidRPr="003A137D" w:rsidDel="00E35E47">
          <w:rPr>
            <w:color w:val="000000" w:themeColor="text1"/>
          </w:rPr>
          <w:delText xml:space="preserve">. The classifier was designed to increase sensitivity by allowing mismatches in a limited number of positions during a query. </w:delText>
        </w:r>
      </w:del>
    </w:p>
    <w:p w14:paraId="753F5B17" w14:textId="77777777" w:rsidR="002C4897" w:rsidRPr="003A137D" w:rsidRDefault="002C4897" w:rsidP="00271EA9">
      <w:pPr>
        <w:spacing w:line="480" w:lineRule="auto"/>
        <w:rPr>
          <w:ins w:id="653" w:author="Ruijie Xu" w:date="2022-02-01T16:35:00Z"/>
          <w:color w:val="000000" w:themeColor="text1"/>
        </w:rPr>
      </w:pPr>
    </w:p>
    <w:p w14:paraId="6D6349F0" w14:textId="2E0C7895" w:rsidR="00C0014F" w:rsidRPr="003A137D" w:rsidDel="002C4897" w:rsidRDefault="00C0014F" w:rsidP="00271EA9">
      <w:pPr>
        <w:spacing w:line="480" w:lineRule="auto"/>
        <w:rPr>
          <w:del w:id="654" w:author="Ruijie Xu" w:date="2022-02-01T16:35:00Z"/>
          <w:color w:val="000000" w:themeColor="text1"/>
          <w:u w:val="single"/>
        </w:rPr>
      </w:pPr>
    </w:p>
    <w:p w14:paraId="15187114" w14:textId="0DCAE8E6" w:rsidR="00C0014F" w:rsidRPr="003A137D" w:rsidDel="00D90F53" w:rsidRDefault="00C0014F" w:rsidP="00271EA9">
      <w:pPr>
        <w:spacing w:line="480" w:lineRule="auto"/>
        <w:rPr>
          <w:del w:id="655" w:author="Ruijie Xu" w:date="2022-01-30T14:51:00Z"/>
          <w:color w:val="000000" w:themeColor="text1"/>
        </w:rPr>
      </w:pPr>
      <w:r w:rsidRPr="003A137D">
        <w:rPr>
          <w:color w:val="000000" w:themeColor="text1"/>
          <w:u w:val="single"/>
        </w:rPr>
        <w:t>Database building</w:t>
      </w:r>
      <w:r w:rsidRPr="003A137D">
        <w:rPr>
          <w:color w:val="000000" w:themeColor="text1"/>
        </w:rPr>
        <w:t xml:space="preserve">. </w:t>
      </w:r>
      <w:ins w:id="656" w:author="Liliana Salvador" w:date="2022-02-22T18:49:00Z">
        <w:r w:rsidR="000F5082">
          <w:rPr>
            <w:color w:val="000000" w:themeColor="text1"/>
          </w:rPr>
          <w:t xml:space="preserve">If the software have pre-built DBs, </w:t>
        </w:r>
      </w:ins>
      <w:ins w:id="657" w:author="Liliana Salvador" w:date="2022-02-22T18:50:00Z">
        <w:r w:rsidR="000F5082">
          <w:rPr>
            <w:color w:val="000000" w:themeColor="text1"/>
          </w:rPr>
          <w:t>these</w:t>
        </w:r>
      </w:ins>
      <w:ins w:id="658" w:author="Liliana Salvador" w:date="2022-02-22T18:49:00Z">
        <w:r w:rsidR="000F5082">
          <w:rPr>
            <w:color w:val="000000" w:themeColor="text1"/>
          </w:rPr>
          <w:t xml:space="preserve"> </w:t>
        </w:r>
      </w:ins>
      <w:ins w:id="659" w:author="Ruijie Xu" w:date="2022-02-01T16:40:00Z">
        <w:del w:id="660" w:author="Liliana Salvador" w:date="2022-02-22T18:50:00Z">
          <w:r w:rsidR="002C4897" w:rsidDel="000F5082">
            <w:rPr>
              <w:color w:val="000000" w:themeColor="text1"/>
            </w:rPr>
            <w:delText>D</w:delText>
          </w:r>
        </w:del>
      </w:ins>
      <w:ins w:id="661" w:author="Ruijie Xu" w:date="2022-02-01T16:42:00Z">
        <w:del w:id="662" w:author="Liliana Salvador" w:date="2022-02-22T18:50:00Z">
          <w:r w:rsidR="006A0FB8" w:rsidDel="000F5082">
            <w:rPr>
              <w:color w:val="000000" w:themeColor="text1"/>
            </w:rPr>
            <w:delText>B</w:delText>
          </w:r>
        </w:del>
      </w:ins>
      <w:ins w:id="663" w:author="Ruijie Xu" w:date="2022-02-01T16:40:00Z">
        <w:del w:id="664" w:author="Liliana Salvador" w:date="2022-02-22T18:50:00Z">
          <w:r w:rsidR="002C4897" w:rsidDel="000F5082">
            <w:rPr>
              <w:color w:val="000000" w:themeColor="text1"/>
            </w:rPr>
            <w:delText xml:space="preserve">s </w:delText>
          </w:r>
        </w:del>
        <w:r w:rsidR="002C4897">
          <w:rPr>
            <w:color w:val="000000" w:themeColor="text1"/>
          </w:rPr>
          <w:t>were do</w:t>
        </w:r>
      </w:ins>
      <w:ins w:id="665" w:author="Liliana Salvador" w:date="2022-02-22T18:48:00Z">
        <w:r w:rsidR="000F5082">
          <w:rPr>
            <w:color w:val="000000" w:themeColor="text1"/>
          </w:rPr>
          <w:t>w</w:t>
        </w:r>
      </w:ins>
      <w:ins w:id="666" w:author="Ruijie Xu" w:date="2022-02-01T16:40:00Z">
        <w:del w:id="667" w:author="Liliana Salvador" w:date="2022-02-22T18:48:00Z">
          <w:r w:rsidR="002C4897" w:rsidDel="000F5082">
            <w:rPr>
              <w:color w:val="000000" w:themeColor="text1"/>
            </w:rPr>
            <w:delText>e</w:delText>
          </w:r>
        </w:del>
        <w:r w:rsidR="002C4897">
          <w:rPr>
            <w:color w:val="000000" w:themeColor="text1"/>
          </w:rPr>
          <w:t>nloaded directly f</w:t>
        </w:r>
        <w:del w:id="668" w:author="Liliana Salvador" w:date="2022-02-22T18:48:00Z">
          <w:r w:rsidR="002C4897" w:rsidDel="000F5082">
            <w:rPr>
              <w:color w:val="000000" w:themeColor="text1"/>
            </w:rPr>
            <w:delText>o</w:delText>
          </w:r>
        </w:del>
        <w:r w:rsidR="002C4897">
          <w:rPr>
            <w:color w:val="000000" w:themeColor="text1"/>
          </w:rPr>
          <w:t>r</w:t>
        </w:r>
      </w:ins>
      <w:ins w:id="669" w:author="Liliana Salvador" w:date="2022-02-22T18:48:00Z">
        <w:r w:rsidR="000F5082">
          <w:rPr>
            <w:color w:val="000000" w:themeColor="text1"/>
          </w:rPr>
          <w:t>o</w:t>
        </w:r>
      </w:ins>
      <w:ins w:id="670" w:author="Ruijie Xu" w:date="2022-02-01T16:40:00Z">
        <w:r w:rsidR="002C4897">
          <w:rPr>
            <w:color w:val="000000" w:themeColor="text1"/>
          </w:rPr>
          <w:t>m the software’</w:t>
        </w:r>
        <w:del w:id="671" w:author="Liliana Salvador" w:date="2022-02-22T18:48:00Z">
          <w:r w:rsidR="002C4897" w:rsidDel="000F5082">
            <w:rPr>
              <w:color w:val="000000" w:themeColor="text1"/>
            </w:rPr>
            <w:delText>s</w:delText>
          </w:r>
        </w:del>
        <w:r w:rsidR="002C4897">
          <w:rPr>
            <w:color w:val="000000" w:themeColor="text1"/>
          </w:rPr>
          <w:t xml:space="preserve"> homepage</w:t>
        </w:r>
      </w:ins>
      <w:ins w:id="672" w:author="Ruijie Xu" w:date="2022-02-01T16:39:00Z">
        <w:r w:rsidR="002C4897">
          <w:rPr>
            <w:color w:val="000000" w:themeColor="text1"/>
          </w:rPr>
          <w:t xml:space="preserve"> </w:t>
        </w:r>
        <w:del w:id="673" w:author="Liliana Salvador" w:date="2022-02-22T18:50:00Z">
          <w:r w:rsidR="002C4897" w:rsidDel="000F5082">
            <w:rPr>
              <w:color w:val="000000" w:themeColor="text1"/>
            </w:rPr>
            <w:delText xml:space="preserve">if a pre-built </w:delText>
          </w:r>
        </w:del>
      </w:ins>
      <w:ins w:id="674" w:author="Ruijie Xu" w:date="2022-02-01T16:42:00Z">
        <w:del w:id="675" w:author="Liliana Salvador" w:date="2022-02-22T18:50:00Z">
          <w:r w:rsidR="006A0FB8" w:rsidDel="000F5082">
            <w:rPr>
              <w:color w:val="000000" w:themeColor="text1"/>
            </w:rPr>
            <w:delText>DBs</w:delText>
          </w:r>
        </w:del>
      </w:ins>
      <w:ins w:id="676" w:author="Ruijie Xu" w:date="2022-02-01T16:39:00Z">
        <w:del w:id="677" w:author="Liliana Salvador" w:date="2022-02-22T18:50:00Z">
          <w:r w:rsidR="002C4897" w:rsidDel="000F5082">
            <w:rPr>
              <w:color w:val="000000" w:themeColor="text1"/>
            </w:rPr>
            <w:delText xml:space="preserve"> was provided by the developers</w:delText>
          </w:r>
        </w:del>
      </w:ins>
      <w:ins w:id="678" w:author="Ruijie Xu" w:date="2022-01-30T14:51:00Z">
        <w:del w:id="679" w:author="Liliana Salvador" w:date="2022-02-22T18:50:00Z">
          <w:r w:rsidR="00D90F53" w:rsidRPr="003A137D" w:rsidDel="000F5082">
            <w:rPr>
              <w:color w:val="000000" w:themeColor="text1"/>
            </w:rPr>
            <w:delText xml:space="preserve"> of </w:delText>
          </w:r>
        </w:del>
      </w:ins>
      <w:ins w:id="680" w:author="Ruijie Xu" w:date="2022-02-01T16:39:00Z">
        <w:del w:id="681" w:author="Liliana Salvador" w:date="2022-02-22T18:50:00Z">
          <w:r w:rsidR="002C4897" w:rsidDel="000F5082">
            <w:rPr>
              <w:color w:val="000000" w:themeColor="text1"/>
            </w:rPr>
            <w:delText>the</w:delText>
          </w:r>
        </w:del>
      </w:ins>
      <w:ins w:id="682" w:author="Ruijie Xu" w:date="2022-01-30T14:51:00Z">
        <w:del w:id="683" w:author="Liliana Salvador" w:date="2022-02-22T18:50:00Z">
          <w:r w:rsidR="00D90F53" w:rsidRPr="003A137D" w:rsidDel="000F5082">
            <w:rPr>
              <w:color w:val="000000" w:themeColor="text1"/>
            </w:rPr>
            <w:delText xml:space="preserve"> software</w:delText>
          </w:r>
        </w:del>
      </w:ins>
      <w:ins w:id="684" w:author="Ruijie Xu" w:date="2022-02-01T16:40:00Z">
        <w:del w:id="685" w:author="Liliana Salvador" w:date="2022-02-22T18:50:00Z">
          <w:r w:rsidR="002C4897" w:rsidDel="000F5082">
            <w:rPr>
              <w:color w:val="000000" w:themeColor="text1"/>
            </w:rPr>
            <w:delText xml:space="preserve"> </w:delText>
          </w:r>
        </w:del>
        <w:r w:rsidR="002C4897">
          <w:rPr>
            <w:color w:val="000000" w:themeColor="text1"/>
          </w:rPr>
          <w:t>(</w:t>
        </w:r>
      </w:ins>
      <w:ins w:id="686" w:author="Ruijie Xu" w:date="2022-02-01T16:41:00Z">
        <w:r w:rsidR="002C4897">
          <w:rPr>
            <w:color w:val="000000" w:themeColor="text1"/>
          </w:rPr>
          <w:t xml:space="preserve">BLASTN, </w:t>
        </w:r>
      </w:ins>
      <w:proofErr w:type="spellStart"/>
      <w:ins w:id="687" w:author="Ruijie Xu" w:date="2022-02-01T16:46:00Z">
        <w:r w:rsidR="006A0FB8">
          <w:rPr>
            <w:color w:val="000000" w:themeColor="text1"/>
          </w:rPr>
          <w:t>minikraken</w:t>
        </w:r>
        <w:proofErr w:type="spellEnd"/>
        <w:r w:rsidR="006A0FB8">
          <w:rPr>
            <w:color w:val="000000" w:themeColor="text1"/>
          </w:rPr>
          <w:t xml:space="preserve"> DB of </w:t>
        </w:r>
      </w:ins>
      <w:ins w:id="688" w:author="Ruijie Xu" w:date="2022-02-01T16:41:00Z">
        <w:r w:rsidR="006A0FB8">
          <w:rPr>
            <w:color w:val="000000" w:themeColor="text1"/>
          </w:rPr>
          <w:t>Kraken2, Centrifuge, a</w:t>
        </w:r>
      </w:ins>
      <w:ins w:id="689" w:author="Ruijie Xu" w:date="2022-02-01T16:42:00Z">
        <w:r w:rsidR="006A0FB8">
          <w:rPr>
            <w:color w:val="000000" w:themeColor="text1"/>
          </w:rPr>
          <w:t xml:space="preserve">nd </w:t>
        </w:r>
      </w:ins>
      <w:ins w:id="690" w:author="Ruijie Xu" w:date="2022-02-01T16:41:00Z">
        <w:r w:rsidR="006A0FB8">
          <w:rPr>
            <w:color w:val="000000" w:themeColor="text1"/>
          </w:rPr>
          <w:t>Metaphlan3</w:t>
        </w:r>
      </w:ins>
      <w:ins w:id="691" w:author="Ruijie Xu" w:date="2022-02-01T16:42:00Z">
        <w:r w:rsidR="006A0FB8">
          <w:rPr>
            <w:color w:val="000000" w:themeColor="text1"/>
          </w:rPr>
          <w:t xml:space="preserve">). </w:t>
        </w:r>
      </w:ins>
      <w:ins w:id="692" w:author="Liliana Salvador" w:date="2022-02-22T18:51:00Z">
        <w:r w:rsidR="000F5082">
          <w:rPr>
            <w:color w:val="000000" w:themeColor="text1"/>
          </w:rPr>
          <w:t xml:space="preserve">Otherwise, </w:t>
        </w:r>
      </w:ins>
      <w:ins w:id="693" w:author="Ruijie Xu" w:date="2022-02-01T16:42:00Z">
        <w:r w:rsidR="006A0FB8">
          <w:rPr>
            <w:color w:val="000000" w:themeColor="text1"/>
          </w:rPr>
          <w:t>D</w:t>
        </w:r>
      </w:ins>
      <w:ins w:id="694" w:author="Ruijie Xu" w:date="2022-02-01T16:43:00Z">
        <w:r w:rsidR="006A0FB8">
          <w:rPr>
            <w:color w:val="000000" w:themeColor="text1"/>
          </w:rPr>
          <w:t>B</w:t>
        </w:r>
      </w:ins>
      <w:ins w:id="695" w:author="Ruijie Xu" w:date="2022-02-01T16:44:00Z">
        <w:r w:rsidR="006A0FB8">
          <w:rPr>
            <w:color w:val="000000" w:themeColor="text1"/>
          </w:rPr>
          <w:t>s</w:t>
        </w:r>
      </w:ins>
      <w:ins w:id="696" w:author="Ruijie Xu" w:date="2022-02-01T16:42:00Z">
        <w:r w:rsidR="006A0FB8">
          <w:rPr>
            <w:color w:val="000000" w:themeColor="text1"/>
          </w:rPr>
          <w:t xml:space="preserve"> w</w:t>
        </w:r>
      </w:ins>
      <w:ins w:id="697" w:author="Ruijie Xu" w:date="2022-02-01T16:44:00Z">
        <w:r w:rsidR="006A0FB8">
          <w:rPr>
            <w:color w:val="000000" w:themeColor="text1"/>
          </w:rPr>
          <w:t>ere</w:t>
        </w:r>
      </w:ins>
      <w:ins w:id="698" w:author="Ruijie Xu" w:date="2022-02-01T16:42:00Z">
        <w:r w:rsidR="006A0FB8">
          <w:rPr>
            <w:color w:val="000000" w:themeColor="text1"/>
          </w:rPr>
          <w:t xml:space="preserve"> </w:t>
        </w:r>
      </w:ins>
      <w:ins w:id="699" w:author="Ruijie Xu" w:date="2022-01-30T14:52:00Z">
        <w:r w:rsidR="00D90F53" w:rsidRPr="003A137D">
          <w:rPr>
            <w:color w:val="000000" w:themeColor="text1"/>
          </w:rPr>
          <w:t>buil</w:t>
        </w:r>
      </w:ins>
      <w:ins w:id="700" w:author="Liliana Salvador" w:date="2022-02-22T18:51:00Z">
        <w:r w:rsidR="000F5082">
          <w:rPr>
            <w:color w:val="000000" w:themeColor="text1"/>
          </w:rPr>
          <w:t>t</w:t>
        </w:r>
      </w:ins>
      <w:ins w:id="701" w:author="Ruijie Xu" w:date="2022-01-30T14:52:00Z">
        <w:del w:id="702" w:author="Liliana Salvador" w:date="2022-02-22T18:51:00Z">
          <w:r w:rsidR="00D90F53" w:rsidRPr="003A137D" w:rsidDel="000F5082">
            <w:rPr>
              <w:color w:val="000000" w:themeColor="text1"/>
            </w:rPr>
            <w:delText>d</w:delText>
          </w:r>
        </w:del>
        <w:r w:rsidR="00D90F53" w:rsidRPr="003A137D">
          <w:rPr>
            <w:color w:val="000000" w:themeColor="text1"/>
          </w:rPr>
          <w:t xml:space="preserve"> based on the </w:t>
        </w:r>
      </w:ins>
      <w:ins w:id="703" w:author="Ruijie Xu" w:date="2022-02-01T16:51:00Z">
        <w:r w:rsidR="007C319A">
          <w:rPr>
            <w:color w:val="000000" w:themeColor="text1"/>
          </w:rPr>
          <w:t xml:space="preserve">standard </w:t>
        </w:r>
      </w:ins>
      <w:ins w:id="704" w:author="Ruijie Xu" w:date="2022-01-30T14:52:00Z">
        <w:r w:rsidR="00D90F53" w:rsidRPr="003A137D">
          <w:rPr>
            <w:color w:val="000000" w:themeColor="text1"/>
          </w:rPr>
          <w:t xml:space="preserve">instructions provided by the </w:t>
        </w:r>
      </w:ins>
      <w:ins w:id="705" w:author="Ruijie Xu" w:date="2022-02-01T16:42:00Z">
        <w:r w:rsidR="006A0FB8">
          <w:rPr>
            <w:color w:val="000000" w:themeColor="text1"/>
          </w:rPr>
          <w:t>software’</w:t>
        </w:r>
        <w:del w:id="706" w:author="Liliana Salvador" w:date="2022-02-22T18:51:00Z">
          <w:r w:rsidR="006A0FB8" w:rsidDel="000F5082">
            <w:rPr>
              <w:color w:val="000000" w:themeColor="text1"/>
            </w:rPr>
            <w:delText>s</w:delText>
          </w:r>
        </w:del>
        <w:r w:rsidR="006A0FB8">
          <w:rPr>
            <w:color w:val="000000" w:themeColor="text1"/>
          </w:rPr>
          <w:t xml:space="preserve"> </w:t>
        </w:r>
      </w:ins>
      <w:ins w:id="707" w:author="Ruijie Xu" w:date="2022-01-30T14:52:00Z">
        <w:r w:rsidR="00D90F53" w:rsidRPr="003A137D">
          <w:rPr>
            <w:color w:val="000000" w:themeColor="text1"/>
          </w:rPr>
          <w:t>manual</w:t>
        </w:r>
      </w:ins>
      <w:ins w:id="708" w:author="Ruijie Xu" w:date="2022-02-01T16:42:00Z">
        <w:r w:rsidR="006A0FB8">
          <w:rPr>
            <w:color w:val="000000" w:themeColor="text1"/>
          </w:rPr>
          <w:t xml:space="preserve"> </w:t>
        </w:r>
        <w:del w:id="709" w:author="Liliana Salvador" w:date="2022-02-22T18:51:00Z">
          <w:r w:rsidR="006A0FB8" w:rsidDel="000F5082">
            <w:rPr>
              <w:color w:val="000000" w:themeColor="text1"/>
            </w:rPr>
            <w:delText>if no pre-built DB</w:delText>
          </w:r>
        </w:del>
      </w:ins>
      <w:ins w:id="710" w:author="Ruijie Xu" w:date="2022-02-01T16:43:00Z">
        <w:del w:id="711" w:author="Liliana Salvador" w:date="2022-02-22T18:51:00Z">
          <w:r w:rsidR="006A0FB8" w:rsidDel="000F5082">
            <w:rPr>
              <w:color w:val="000000" w:themeColor="text1"/>
            </w:rPr>
            <w:delText xml:space="preserve"> were not released by software’s developers </w:delText>
          </w:r>
        </w:del>
        <w:r w:rsidR="006A0FB8">
          <w:rPr>
            <w:color w:val="000000" w:themeColor="text1"/>
          </w:rPr>
          <w:t>(</w:t>
        </w:r>
      </w:ins>
      <w:ins w:id="712" w:author="Ruijie Xu" w:date="2022-02-01T16:44:00Z">
        <w:r w:rsidR="006A0FB8">
          <w:rPr>
            <w:color w:val="000000" w:themeColor="text1"/>
          </w:rPr>
          <w:t>CLARK, CLARK-s, Diamond, and Kaiju</w:t>
        </w:r>
      </w:ins>
      <w:ins w:id="713" w:author="Ruijie Xu" w:date="2022-02-01T16:43:00Z">
        <w:r w:rsidR="006A0FB8">
          <w:rPr>
            <w:color w:val="000000" w:themeColor="text1"/>
          </w:rPr>
          <w:t>)</w:t>
        </w:r>
      </w:ins>
      <w:ins w:id="714" w:author="Liliana Salvador" w:date="2022-02-22T18:53:00Z">
        <w:r w:rsidR="000F5082">
          <w:rPr>
            <w:color w:val="000000" w:themeColor="text1"/>
          </w:rPr>
          <w:t>, with the exception of</w:t>
        </w:r>
      </w:ins>
      <w:ins w:id="715" w:author="Ruijie Xu" w:date="2022-01-30T14:52:00Z">
        <w:del w:id="716" w:author="Liliana Salvador" w:date="2022-02-22T18:53:00Z">
          <w:r w:rsidR="00D90F53" w:rsidRPr="003A137D" w:rsidDel="000F5082">
            <w:rPr>
              <w:color w:val="000000" w:themeColor="text1"/>
            </w:rPr>
            <w:delText>.</w:delText>
          </w:r>
        </w:del>
        <w:r w:rsidR="00D90F53" w:rsidRPr="003A137D">
          <w:rPr>
            <w:color w:val="000000" w:themeColor="text1"/>
          </w:rPr>
          <w:t xml:space="preserve"> </w:t>
        </w:r>
      </w:ins>
      <w:ins w:id="717" w:author="Ruijie Xu" w:date="2022-02-01T16:44:00Z">
        <w:del w:id="718" w:author="Liliana Salvador" w:date="2022-02-22T18:53:00Z">
          <w:r w:rsidR="006A0FB8" w:rsidDel="000F5082">
            <w:rPr>
              <w:color w:val="000000" w:themeColor="text1"/>
            </w:rPr>
            <w:delText xml:space="preserve">DBs </w:delText>
          </w:r>
        </w:del>
      </w:ins>
      <w:proofErr w:type="spellStart"/>
      <w:ins w:id="719" w:author="Ruijie Xu" w:date="2022-02-01T16:45:00Z">
        <w:r w:rsidR="006A0FB8">
          <w:rPr>
            <w:color w:val="000000" w:themeColor="text1"/>
          </w:rPr>
          <w:t>of</w:t>
        </w:r>
      </w:ins>
      <w:proofErr w:type="spellEnd"/>
      <w:ins w:id="720" w:author="Ruijie Xu" w:date="2022-02-01T16:44:00Z">
        <w:r w:rsidR="006A0FB8">
          <w:rPr>
            <w:color w:val="000000" w:themeColor="text1"/>
          </w:rPr>
          <w:t xml:space="preserve"> some software</w:t>
        </w:r>
      </w:ins>
      <w:ins w:id="721" w:author="Liliana Salvador" w:date="2022-02-22T18:53:00Z">
        <w:r w:rsidR="000F5082">
          <w:rPr>
            <w:color w:val="000000" w:themeColor="text1"/>
          </w:rPr>
          <w:t xml:space="preserve"> that had their DBs</w:t>
        </w:r>
      </w:ins>
      <w:ins w:id="722" w:author="Ruijie Xu" w:date="2022-02-01T16:44:00Z">
        <w:r w:rsidR="006A0FB8">
          <w:rPr>
            <w:color w:val="000000" w:themeColor="text1"/>
          </w:rPr>
          <w:t xml:space="preserve"> </w:t>
        </w:r>
        <w:del w:id="723" w:author="Liliana Salvador" w:date="2022-02-22T18:53:00Z">
          <w:r w:rsidR="006A0FB8" w:rsidDel="000F5082">
            <w:rPr>
              <w:color w:val="000000" w:themeColor="text1"/>
            </w:rPr>
            <w:delText xml:space="preserve">were </w:delText>
          </w:r>
        </w:del>
      </w:ins>
      <w:ins w:id="724" w:author="Ruijie Xu" w:date="2022-02-01T16:45:00Z">
        <w:del w:id="725" w:author="Liliana Salvador" w:date="2022-02-22T18:53:00Z">
          <w:r w:rsidR="006A0FB8" w:rsidDel="000F5082">
            <w:rPr>
              <w:color w:val="000000" w:themeColor="text1"/>
            </w:rPr>
            <w:delText xml:space="preserve">made </w:delText>
          </w:r>
        </w:del>
        <w:r w:rsidR="006A0FB8">
          <w:rPr>
            <w:color w:val="000000" w:themeColor="text1"/>
          </w:rPr>
          <w:t>available online with the contribution of the science community</w:t>
        </w:r>
      </w:ins>
      <w:ins w:id="726" w:author="Ruijie Xu" w:date="2022-02-01T16:47:00Z">
        <w:r w:rsidR="006A0FB8">
          <w:rPr>
            <w:color w:val="000000" w:themeColor="text1"/>
          </w:rPr>
          <w:t xml:space="preserve"> </w:t>
        </w:r>
      </w:ins>
      <w:ins w:id="727" w:author="Liliana Salvador" w:date="2022-02-22T18:54:00Z">
        <w:r w:rsidR="000F5082">
          <w:rPr>
            <w:color w:val="000000" w:themeColor="text1"/>
          </w:rPr>
          <w:t xml:space="preserve">(and </w:t>
        </w:r>
      </w:ins>
      <w:ins w:id="728" w:author="Ruijie Xu" w:date="2022-02-01T16:47:00Z">
        <w:r w:rsidR="006A0FB8">
          <w:rPr>
            <w:color w:val="000000" w:themeColor="text1"/>
          </w:rPr>
          <w:t xml:space="preserve">based on the </w:t>
        </w:r>
        <w:r w:rsidR="00CB046C">
          <w:rPr>
            <w:color w:val="000000" w:themeColor="text1"/>
          </w:rPr>
          <w:t>instruction manual of the corresponding software</w:t>
        </w:r>
      </w:ins>
      <w:ins w:id="729" w:author="Liliana Salvador" w:date="2022-02-22T18:54:00Z">
        <w:r w:rsidR="000F5082">
          <w:rPr>
            <w:color w:val="000000" w:themeColor="text1"/>
          </w:rPr>
          <w:t>)</w:t>
        </w:r>
      </w:ins>
      <w:ins w:id="730" w:author="Ruijie Xu" w:date="2022-02-01T16:45:00Z">
        <w:r w:rsidR="006A0FB8">
          <w:rPr>
            <w:color w:val="000000" w:themeColor="text1"/>
          </w:rPr>
          <w:t>. In this case, the DBs were</w:t>
        </w:r>
      </w:ins>
      <w:ins w:id="731" w:author="Liliana Salvador" w:date="2022-02-22T18:55:00Z">
        <w:r w:rsidR="000F5082">
          <w:rPr>
            <w:color w:val="000000" w:themeColor="text1"/>
          </w:rPr>
          <w:t xml:space="preserve"> </w:t>
        </w:r>
      </w:ins>
      <w:ins w:id="732" w:author="Ruijie Xu" w:date="2022-02-01T16:45:00Z">
        <w:del w:id="733" w:author="Liliana Salvador" w:date="2022-02-22T18:55:00Z">
          <w:r w:rsidR="006A0FB8" w:rsidDel="000F5082">
            <w:rPr>
              <w:color w:val="000000" w:themeColor="text1"/>
            </w:rPr>
            <w:delText xml:space="preserve"> </w:delText>
          </w:r>
        </w:del>
      </w:ins>
      <w:ins w:id="734" w:author="Ruijie Xu" w:date="2022-02-01T16:46:00Z">
        <w:del w:id="735" w:author="Liliana Salvador" w:date="2022-02-22T18:55:00Z">
          <w:r w:rsidR="006A0FB8" w:rsidDel="000F5082">
            <w:rPr>
              <w:color w:val="000000" w:themeColor="text1"/>
            </w:rPr>
            <w:delText xml:space="preserve">also </w:delText>
          </w:r>
        </w:del>
      </w:ins>
      <w:ins w:id="736" w:author="Ruijie Xu" w:date="2022-02-01T16:45:00Z">
        <w:r w:rsidR="006A0FB8">
          <w:rPr>
            <w:color w:val="000000" w:themeColor="text1"/>
          </w:rPr>
          <w:t>downloaded directly</w:t>
        </w:r>
      </w:ins>
      <w:ins w:id="737" w:author="Ruijie Xu" w:date="2022-02-01T16:46:00Z">
        <w:r w:rsidR="006A0FB8">
          <w:rPr>
            <w:color w:val="000000" w:themeColor="text1"/>
          </w:rPr>
          <w:t xml:space="preserve"> from the online resources (</w:t>
        </w:r>
      </w:ins>
      <w:ins w:id="738" w:author="Ruijie Xu" w:date="2022-02-01T16:47:00Z">
        <w:r w:rsidR="006A0FB8">
          <w:rPr>
            <w:color w:val="000000" w:themeColor="text1"/>
          </w:rPr>
          <w:t>standard DB</w:t>
        </w:r>
        <w:r w:rsidR="00CB046C">
          <w:rPr>
            <w:color w:val="000000" w:themeColor="text1"/>
          </w:rPr>
          <w:t xml:space="preserve"> of Kraken2, </w:t>
        </w:r>
        <w:proofErr w:type="spellStart"/>
        <w:r w:rsidR="00CB046C">
          <w:rPr>
            <w:color w:val="000000" w:themeColor="text1"/>
          </w:rPr>
          <w:t>maxikraken</w:t>
        </w:r>
        <w:proofErr w:type="spellEnd"/>
        <w:r w:rsidR="00CB046C">
          <w:rPr>
            <w:color w:val="000000" w:themeColor="text1"/>
          </w:rPr>
          <w:t xml:space="preserve"> DB of Krak</w:t>
        </w:r>
      </w:ins>
      <w:ins w:id="739" w:author="Ruijie Xu" w:date="2022-02-01T16:48:00Z">
        <w:r w:rsidR="00CB046C">
          <w:rPr>
            <w:color w:val="000000" w:themeColor="text1"/>
          </w:rPr>
          <w:t xml:space="preserve">en2, and </w:t>
        </w:r>
      </w:ins>
      <w:ins w:id="740" w:author="Ruijie Xu" w:date="2022-02-01T16:47:00Z">
        <w:r w:rsidR="00CB046C">
          <w:rPr>
            <w:color w:val="000000" w:themeColor="text1"/>
          </w:rPr>
          <w:t>Bracken</w:t>
        </w:r>
      </w:ins>
      <w:ins w:id="741" w:author="Ruijie Xu" w:date="2022-02-01T16:46:00Z">
        <w:r w:rsidR="006A0FB8">
          <w:rPr>
            <w:color w:val="000000" w:themeColor="text1"/>
          </w:rPr>
          <w:t>).</w:t>
        </w:r>
      </w:ins>
      <w:ins w:id="742" w:author="Ruijie Xu" w:date="2022-02-01T16:48:00Z">
        <w:r w:rsidR="00CB046C">
          <w:rPr>
            <w:color w:val="000000" w:themeColor="text1"/>
          </w:rPr>
          <w:t xml:space="preserve"> Detailed information about DB building is available in Table I. </w:t>
        </w:r>
      </w:ins>
      <w:del w:id="743" w:author="Ruijie Xu" w:date="2022-01-30T14:51:00Z">
        <w:r w:rsidRPr="003A137D" w:rsidDel="00D90F53">
          <w:rPr>
            <w:color w:val="000000" w:themeColor="text1"/>
          </w:rPr>
          <w:delText xml:space="preserve">Three different </w:delText>
        </w:r>
        <w:r w:rsidR="00FE5C5D" w:rsidRPr="003A137D" w:rsidDel="00D90F53">
          <w:rPr>
            <w:color w:val="000000" w:themeColor="text1"/>
          </w:rPr>
          <w:delText>DB</w:delText>
        </w:r>
        <w:r w:rsidRPr="003A137D" w:rsidDel="00D90F53">
          <w:rPr>
            <w:color w:val="000000" w:themeColor="text1"/>
          </w:rPr>
          <w:delText xml:space="preserve">s were used to evaluate the performance of Kraken2. A prebuilt </w:delText>
        </w:r>
        <w:r w:rsidR="00FE5C5D" w:rsidRPr="003A137D" w:rsidDel="00D90F53">
          <w:rPr>
            <w:color w:val="000000" w:themeColor="text1"/>
          </w:rPr>
          <w:delText>DB</w:delText>
        </w:r>
        <w:r w:rsidRPr="003A137D" w:rsidDel="00D90F53">
          <w:rPr>
            <w:color w:val="000000" w:themeColor="text1"/>
          </w:rPr>
          <w:delText xml:space="preserve">, MiniKraken2_v1_8GB, was downloaded directly from </w:delText>
        </w:r>
        <w:r w:rsidR="00242EFF" w:rsidRPr="003A137D" w:rsidDel="00D90F53">
          <w:rPr>
            <w:color w:val="000000" w:themeColor="text1"/>
          </w:rPr>
          <w:delText>K</w:delText>
        </w:r>
        <w:r w:rsidR="00ED6AC3" w:rsidRPr="003A137D" w:rsidDel="00D90F53">
          <w:rPr>
            <w:color w:val="000000" w:themeColor="text1"/>
          </w:rPr>
          <w:delText>raken</w:delText>
        </w:r>
        <w:r w:rsidR="00242EFF" w:rsidRPr="003A137D" w:rsidDel="00D90F53">
          <w:rPr>
            <w:color w:val="000000" w:themeColor="text1"/>
          </w:rPr>
          <w:delText xml:space="preserve">2's </w:delText>
        </w:r>
        <w:r w:rsidRPr="003A137D" w:rsidDel="00D90F53">
          <w:rPr>
            <w:color w:val="000000" w:themeColor="text1"/>
          </w:rPr>
          <w:delText xml:space="preserve">website. The standard Kraken2 </w:delText>
        </w:r>
        <w:r w:rsidR="00FE5C5D" w:rsidRPr="003A137D" w:rsidDel="00D90F53">
          <w:rPr>
            <w:color w:val="000000" w:themeColor="text1"/>
          </w:rPr>
          <w:delText>DB</w:delText>
        </w:r>
        <w:r w:rsidRPr="003A137D" w:rsidDel="00D90F53">
          <w:rPr>
            <w:color w:val="000000" w:themeColor="text1"/>
          </w:rPr>
          <w:delText xml:space="preserve"> was built with </w:delText>
        </w:r>
        <w:r w:rsidR="00242EFF" w:rsidRPr="003A137D" w:rsidDel="00D90F53">
          <w:rPr>
            <w:color w:val="000000" w:themeColor="text1"/>
          </w:rPr>
          <w:delText xml:space="preserve">Kraken2's </w:delText>
        </w:r>
        <w:r w:rsidR="00FE5C5D" w:rsidRPr="003A137D" w:rsidDel="00D90F53">
          <w:rPr>
            <w:color w:val="000000" w:themeColor="text1"/>
          </w:rPr>
          <w:delText>DB</w:delText>
        </w:r>
        <w:r w:rsidRPr="003A137D" w:rsidDel="00D90F53">
          <w:rPr>
            <w:color w:val="000000" w:themeColor="text1"/>
          </w:rPr>
          <w:delText xml:space="preserve"> building command </w:delText>
        </w:r>
        <w:r w:rsidR="00242EFF" w:rsidRPr="003A137D" w:rsidDel="00D90F53">
          <w:rPr>
            <w:color w:val="000000" w:themeColor="text1"/>
          </w:rPr>
          <w:delText>"</w:delText>
        </w:r>
        <w:r w:rsidRPr="003A137D" w:rsidDel="00D90F53">
          <w:rPr>
            <w:color w:val="000000" w:themeColor="text1"/>
          </w:rPr>
          <w:delText>Kraken-build</w:delText>
        </w:r>
        <w:r w:rsidR="00242EFF" w:rsidRPr="003A137D" w:rsidDel="00D90F53">
          <w:rPr>
            <w:color w:val="000000" w:themeColor="text1"/>
          </w:rPr>
          <w:delText xml:space="preserve">" </w:delText>
        </w:r>
        <w:r w:rsidRPr="003A137D" w:rsidDel="00D90F53">
          <w:rPr>
            <w:color w:val="000000" w:themeColor="text1"/>
          </w:rPr>
          <w:delText xml:space="preserve">with the </w:delText>
        </w:r>
        <w:r w:rsidR="00242EFF" w:rsidRPr="003A137D" w:rsidDel="00D90F53">
          <w:rPr>
            <w:color w:val="000000" w:themeColor="text1"/>
          </w:rPr>
          <w:delText>"—</w:delText>
        </w:r>
        <w:r w:rsidRPr="003A137D" w:rsidDel="00D90F53">
          <w:rPr>
            <w:color w:val="000000" w:themeColor="text1"/>
          </w:rPr>
          <w:delText>standard</w:delText>
        </w:r>
        <w:r w:rsidR="00242EFF" w:rsidRPr="003A137D" w:rsidDel="00D90F53">
          <w:rPr>
            <w:color w:val="000000" w:themeColor="text1"/>
          </w:rPr>
          <w:delText xml:space="preserve">" </w:delText>
        </w:r>
        <w:r w:rsidRPr="003A137D" w:rsidDel="00D90F53">
          <w:rPr>
            <w:color w:val="000000" w:themeColor="text1"/>
          </w:rPr>
          <w:delText xml:space="preserve">option. The customized Kraken2 </w:delText>
        </w:r>
        <w:r w:rsidR="00FE5C5D" w:rsidRPr="003A137D" w:rsidDel="00D90F53">
          <w:rPr>
            <w:color w:val="000000" w:themeColor="text1"/>
          </w:rPr>
          <w:delText>DB</w:delText>
        </w:r>
        <w:r w:rsidRPr="003A137D" w:rsidDel="00D90F53">
          <w:rPr>
            <w:color w:val="000000" w:themeColor="text1"/>
          </w:rPr>
          <w:delText xml:space="preserve"> was built with the addition of all standard </w:delText>
        </w:r>
        <w:r w:rsidR="00FE5C5D" w:rsidRPr="003A137D" w:rsidDel="00D90F53">
          <w:rPr>
            <w:color w:val="000000" w:themeColor="text1"/>
          </w:rPr>
          <w:delText>DB</w:delText>
        </w:r>
        <w:r w:rsidRPr="003A137D" w:rsidDel="00D90F53">
          <w:rPr>
            <w:color w:val="000000" w:themeColor="text1"/>
          </w:rPr>
          <w:delText xml:space="preserve"> libraries and the addition of the </w:delText>
        </w:r>
        <w:r w:rsidRPr="003A137D" w:rsidDel="00D90F53">
          <w:rPr>
            <w:rFonts w:eastAsia="SimSun"/>
            <w:color w:val="000000" w:themeColor="text1"/>
          </w:rPr>
          <w:delText xml:space="preserve">Refseq genome R. norvegicus (GCF_000001895.5_Rnor_6.0) and Refseq genome </w:delText>
        </w:r>
        <w:r w:rsidRPr="003A137D" w:rsidDel="00D90F53">
          <w:rPr>
            <w:rFonts w:eastAsia="SimSun"/>
            <w:i/>
            <w:iCs/>
            <w:color w:val="000000" w:themeColor="text1"/>
          </w:rPr>
          <w:delText>R. rattus</w:delText>
        </w:r>
        <w:r w:rsidRPr="003A137D" w:rsidDel="00D90F53">
          <w:rPr>
            <w:rFonts w:eastAsia="SimSun"/>
            <w:color w:val="000000" w:themeColor="text1"/>
          </w:rPr>
          <w:delText xml:space="preserve"> (GCF_011064425.1_Rrattus_CSIRO_v1). </w:delText>
        </w:r>
        <w:r w:rsidR="00242EFF" w:rsidRPr="003A137D" w:rsidDel="00D90F53">
          <w:rPr>
            <w:color w:val="000000" w:themeColor="text1"/>
          </w:rPr>
          <w:delText xml:space="preserve">CLARK's </w:delText>
        </w:r>
        <w:r w:rsidRPr="003A137D" w:rsidDel="00D90F53">
          <w:rPr>
            <w:color w:val="000000" w:themeColor="text1"/>
          </w:rPr>
          <w:delText xml:space="preserve">discriminative 31-mer </w:delText>
        </w:r>
        <w:r w:rsidR="00FE5C5D" w:rsidRPr="003A137D" w:rsidDel="00D90F53">
          <w:rPr>
            <w:color w:val="000000" w:themeColor="text1"/>
          </w:rPr>
          <w:delText>DB</w:delText>
        </w:r>
        <w:r w:rsidRPr="003A137D" w:rsidDel="00D90F53">
          <w:rPr>
            <w:color w:val="000000" w:themeColor="text1"/>
          </w:rPr>
          <w:delText xml:space="preserve"> was built with the addition of Human, Bacteria, Archaea, and </w:delText>
        </w:r>
        <w:r w:rsidR="00242EFF" w:rsidRPr="003A137D" w:rsidDel="00D90F53">
          <w:rPr>
            <w:color w:val="000000" w:themeColor="text1"/>
          </w:rPr>
          <w:delText xml:space="preserve">Viruses' </w:delText>
        </w:r>
        <w:r w:rsidRPr="003A137D" w:rsidDel="00D90F53">
          <w:rPr>
            <w:color w:val="000000" w:themeColor="text1"/>
          </w:rPr>
          <w:delText xml:space="preserve">NCBI RefSeq libraries, RefSeq genomes of </w:delText>
        </w:r>
        <w:r w:rsidRPr="003A137D" w:rsidDel="00D90F53">
          <w:rPr>
            <w:i/>
            <w:iCs/>
            <w:color w:val="000000" w:themeColor="text1"/>
          </w:rPr>
          <w:delText>R. rattus</w:delText>
        </w:r>
        <w:r w:rsidRPr="003A137D" w:rsidDel="00D90F53">
          <w:rPr>
            <w:color w:val="000000" w:themeColor="text1"/>
          </w:rPr>
          <w:delText xml:space="preserve"> and </w:delText>
        </w:r>
        <w:r w:rsidRPr="003A137D" w:rsidDel="00D90F53">
          <w:rPr>
            <w:i/>
            <w:iCs/>
            <w:color w:val="000000" w:themeColor="text1"/>
          </w:rPr>
          <w:delText>R. norvegicus</w:delText>
        </w:r>
        <w:r w:rsidRPr="003A137D" w:rsidDel="00D90F53">
          <w:rPr>
            <w:color w:val="000000" w:themeColor="text1"/>
          </w:rPr>
          <w:delText xml:space="preserve">, and UniVec_Core sequences in the Custom libraries. </w:delText>
        </w:r>
      </w:del>
    </w:p>
    <w:p w14:paraId="65B6CD87" w14:textId="5113F735" w:rsidR="00C0014F" w:rsidDel="007C319A" w:rsidRDefault="00C0014F" w:rsidP="00271EA9">
      <w:pPr>
        <w:spacing w:line="480" w:lineRule="auto"/>
        <w:rPr>
          <w:del w:id="744" w:author="Ruijie Xu" w:date="2022-02-01T16:49:00Z"/>
          <w:color w:val="000000" w:themeColor="text1"/>
          <w:u w:val="single"/>
        </w:rPr>
      </w:pPr>
    </w:p>
    <w:p w14:paraId="05FF9622" w14:textId="77777777" w:rsidR="007C319A" w:rsidRPr="003A137D" w:rsidRDefault="007C319A" w:rsidP="00271EA9">
      <w:pPr>
        <w:spacing w:line="480" w:lineRule="auto"/>
        <w:rPr>
          <w:ins w:id="745" w:author="Ruijie Xu" w:date="2022-02-01T16:49:00Z"/>
          <w:color w:val="000000" w:themeColor="text1"/>
          <w:u w:val="single"/>
        </w:rPr>
      </w:pPr>
    </w:p>
    <w:p w14:paraId="30F795E7" w14:textId="3A762C53" w:rsidR="00C0014F" w:rsidDel="00540FCF" w:rsidRDefault="00FB322B" w:rsidP="003A137D">
      <w:pPr>
        <w:spacing w:line="480" w:lineRule="auto"/>
        <w:rPr>
          <w:del w:id="746" w:author="Ruijie Xu" w:date="2022-01-30T14:48:00Z"/>
          <w:rFonts w:ascii="Calibri" w:eastAsia="SimSun" w:hAnsi="Calibri" w:cs="Calibri"/>
          <w:color w:val="000000" w:themeColor="text1"/>
        </w:rPr>
      </w:pPr>
      <w:ins w:id="747" w:author="Liliana Salvador" w:date="2022-02-22T18:58:00Z">
        <w:r w:rsidRPr="00FB322B">
          <w:rPr>
            <w:rFonts w:ascii="Calibri" w:hAnsi="Calibri" w:cs="Calibri"/>
            <w:color w:val="000000" w:themeColor="text1"/>
            <w:rPrChange w:id="748" w:author="Liliana Salvador" w:date="2022-02-22T19:00:00Z">
              <w:rPr>
                <w:color w:val="000000" w:themeColor="text1"/>
              </w:rPr>
            </w:rPrChange>
          </w:rPr>
          <w:t>For this specific analysis, a c</w:t>
        </w:r>
      </w:ins>
      <w:ins w:id="749" w:author="Ruijie Xu" w:date="2022-02-01T16:50:00Z">
        <w:del w:id="750" w:author="Liliana Salvador" w:date="2022-02-22T18:58:00Z">
          <w:r w:rsidR="007C319A" w:rsidRPr="00FB322B" w:rsidDel="00FB322B">
            <w:rPr>
              <w:rFonts w:ascii="Calibri" w:hAnsi="Calibri" w:cs="Calibri"/>
              <w:color w:val="000000" w:themeColor="text1"/>
              <w:rPrChange w:id="751" w:author="Liliana Salvador" w:date="2022-02-22T19:00:00Z">
                <w:rPr>
                  <w:color w:val="000000" w:themeColor="text1"/>
                  <w:u w:val="single"/>
                </w:rPr>
              </w:rPrChange>
            </w:rPr>
            <w:delText>C</w:delText>
          </w:r>
        </w:del>
        <w:r w:rsidR="007C319A" w:rsidRPr="00FB322B">
          <w:rPr>
            <w:rFonts w:ascii="Calibri" w:hAnsi="Calibri" w:cs="Calibri"/>
            <w:color w:val="000000" w:themeColor="text1"/>
            <w:rPrChange w:id="752" w:author="Liliana Salvador" w:date="2022-02-22T19:00:00Z">
              <w:rPr>
                <w:color w:val="000000" w:themeColor="text1"/>
                <w:u w:val="single"/>
              </w:rPr>
            </w:rPrChange>
          </w:rPr>
          <w:t xml:space="preserve">ustom Kraken2 DB </w:t>
        </w:r>
        <w:del w:id="753" w:author="Liliana Salvador" w:date="2022-02-22T18:59:00Z">
          <w:r w:rsidR="007C319A" w:rsidRPr="00FB322B" w:rsidDel="00FB322B">
            <w:rPr>
              <w:rFonts w:ascii="Calibri" w:hAnsi="Calibri" w:cs="Calibri"/>
              <w:color w:val="000000" w:themeColor="text1"/>
              <w:rPrChange w:id="754" w:author="Liliana Salvador" w:date="2022-02-22T19:00:00Z">
                <w:rPr>
                  <w:color w:val="000000" w:themeColor="text1"/>
                  <w:u w:val="single"/>
                </w:rPr>
              </w:rPrChange>
            </w:rPr>
            <w:delText>Building</w:delText>
          </w:r>
          <w:r w:rsidR="007C319A" w:rsidRPr="00FB322B" w:rsidDel="00FB322B">
            <w:rPr>
              <w:rFonts w:ascii="Calibri" w:hAnsi="Calibri" w:cs="Calibri"/>
              <w:color w:val="000000" w:themeColor="text1"/>
              <w:rPrChange w:id="755" w:author="Liliana Salvador" w:date="2022-02-22T19:00:00Z">
                <w:rPr>
                  <w:b/>
                  <w:bCs/>
                  <w:color w:val="000000" w:themeColor="text1"/>
                </w:rPr>
              </w:rPrChange>
            </w:rPr>
            <w:delText xml:space="preserve"> </w:delText>
          </w:r>
        </w:del>
      </w:ins>
      <w:ins w:id="756" w:author="Ruijie Xu" w:date="2022-02-01T16:52:00Z">
        <w:del w:id="757" w:author="Liliana Salvador" w:date="2022-02-22T18:59:00Z">
          <w:r w:rsidR="007C319A" w:rsidRPr="00FB322B" w:rsidDel="00FB322B">
            <w:rPr>
              <w:rFonts w:ascii="Calibri" w:hAnsi="Calibri" w:cs="Calibri"/>
              <w:color w:val="000000" w:themeColor="text1"/>
              <w:rPrChange w:id="758" w:author="Liliana Salvador" w:date="2022-02-22T19:00:00Z">
                <w:rPr>
                  <w:b/>
                  <w:bCs/>
                  <w:color w:val="000000" w:themeColor="text1"/>
                </w:rPr>
              </w:rPrChange>
            </w:rPr>
            <w:delText>of</w:delText>
          </w:r>
          <w:r w:rsidR="007C319A" w:rsidRPr="00FB322B" w:rsidDel="00FB322B">
            <w:rPr>
              <w:rFonts w:ascii="Calibri" w:hAnsi="Calibri" w:cs="Calibri"/>
              <w:b/>
              <w:bCs/>
              <w:color w:val="000000" w:themeColor="text1"/>
              <w:rPrChange w:id="759" w:author="Liliana Salvador" w:date="2022-02-22T19:00:00Z">
                <w:rPr>
                  <w:b/>
                  <w:bCs/>
                  <w:color w:val="000000" w:themeColor="text1"/>
                </w:rPr>
              </w:rPrChange>
            </w:rPr>
            <w:delText xml:space="preserve"> </w:delText>
          </w:r>
        </w:del>
      </w:ins>
      <w:ins w:id="760" w:author="Ruijie Xu" w:date="2022-02-01T16:50:00Z">
        <w:del w:id="761" w:author="Liliana Salvador" w:date="2022-02-22T18:59:00Z">
          <w:r w:rsidR="007C319A" w:rsidRPr="00FB322B" w:rsidDel="00FB322B">
            <w:rPr>
              <w:rFonts w:ascii="Calibri" w:hAnsi="Calibri" w:cs="Calibri"/>
              <w:color w:val="000000" w:themeColor="text1"/>
              <w:rPrChange w:id="762" w:author="Liliana Salvador" w:date="2022-02-22T19:00:00Z">
                <w:rPr>
                  <w:color w:val="000000" w:themeColor="text1"/>
                </w:rPr>
              </w:rPrChange>
            </w:rPr>
            <w:delText xml:space="preserve">Kraken2’s custom DB </w:delText>
          </w:r>
        </w:del>
        <w:r w:rsidR="007C319A" w:rsidRPr="00FB322B">
          <w:rPr>
            <w:rFonts w:ascii="Calibri" w:hAnsi="Calibri" w:cs="Calibri"/>
            <w:color w:val="000000" w:themeColor="text1"/>
            <w:rPrChange w:id="763" w:author="Liliana Salvador" w:date="2022-02-22T19:00:00Z">
              <w:rPr>
                <w:color w:val="000000" w:themeColor="text1"/>
              </w:rPr>
            </w:rPrChange>
          </w:rPr>
          <w:t>was buil</w:t>
        </w:r>
      </w:ins>
      <w:ins w:id="764" w:author="Ruijie Xu" w:date="2022-02-01T16:51:00Z">
        <w:r w:rsidR="007C319A" w:rsidRPr="00FB322B">
          <w:rPr>
            <w:rFonts w:ascii="Calibri" w:hAnsi="Calibri" w:cs="Calibri"/>
            <w:color w:val="000000" w:themeColor="text1"/>
            <w:rPrChange w:id="765" w:author="Liliana Salvador" w:date="2022-02-22T19:00:00Z">
              <w:rPr>
                <w:color w:val="000000" w:themeColor="text1"/>
              </w:rPr>
            </w:rPrChange>
          </w:rPr>
          <w:t>t</w:t>
        </w:r>
      </w:ins>
      <w:ins w:id="766" w:author="Ruijie Xu" w:date="2022-02-01T16:50:00Z">
        <w:r w:rsidR="007C319A" w:rsidRPr="00FB322B">
          <w:rPr>
            <w:rFonts w:ascii="Calibri" w:hAnsi="Calibri" w:cs="Calibri"/>
            <w:color w:val="000000" w:themeColor="text1"/>
            <w:rPrChange w:id="767" w:author="Liliana Salvador" w:date="2022-02-22T19:00:00Z">
              <w:rPr>
                <w:color w:val="000000" w:themeColor="text1"/>
              </w:rPr>
            </w:rPrChange>
          </w:rPr>
          <w:t xml:space="preserve"> following the </w:t>
        </w:r>
      </w:ins>
      <w:ins w:id="768" w:author="Liliana Salvador" w:date="2022-02-22T18:59:00Z">
        <w:r w:rsidRPr="00FB322B">
          <w:rPr>
            <w:rFonts w:ascii="Calibri" w:hAnsi="Calibri" w:cs="Calibri"/>
            <w:color w:val="000000" w:themeColor="text1"/>
            <w:rPrChange w:id="769" w:author="Liliana Salvador" w:date="2022-02-22T19:00:00Z">
              <w:rPr>
                <w:color w:val="000000" w:themeColor="text1"/>
              </w:rPr>
            </w:rPrChange>
          </w:rPr>
          <w:t xml:space="preserve">manual’s </w:t>
        </w:r>
      </w:ins>
      <w:ins w:id="770" w:author="Ruijie Xu" w:date="2022-02-01T16:51:00Z">
        <w:r w:rsidR="007C319A" w:rsidRPr="00FB322B">
          <w:rPr>
            <w:rFonts w:ascii="Calibri" w:hAnsi="Calibri" w:cs="Calibri"/>
            <w:color w:val="000000" w:themeColor="text1"/>
            <w:rPrChange w:id="771" w:author="Liliana Salvador" w:date="2022-02-22T19:00:00Z">
              <w:rPr>
                <w:color w:val="000000" w:themeColor="text1"/>
              </w:rPr>
            </w:rPrChange>
          </w:rPr>
          <w:t>instructions</w:t>
        </w:r>
        <w:del w:id="772" w:author="Liliana Salvador" w:date="2022-02-22T19:00:00Z">
          <w:r w:rsidR="007C319A" w:rsidRPr="00FB322B" w:rsidDel="00FB322B">
            <w:rPr>
              <w:rFonts w:ascii="Calibri" w:hAnsi="Calibri" w:cs="Calibri"/>
              <w:color w:val="000000" w:themeColor="text1"/>
              <w:rPrChange w:id="773" w:author="Liliana Salvador" w:date="2022-02-22T19:00:00Z">
                <w:rPr>
                  <w:color w:val="000000" w:themeColor="text1"/>
                </w:rPr>
              </w:rPrChange>
            </w:rPr>
            <w:delText xml:space="preserve"> on building customized DB</w:delText>
          </w:r>
        </w:del>
        <w:r w:rsidR="007C319A" w:rsidRPr="00FB322B">
          <w:rPr>
            <w:rFonts w:ascii="Calibri" w:hAnsi="Calibri" w:cs="Calibri"/>
            <w:color w:val="000000" w:themeColor="text1"/>
            <w:rPrChange w:id="774" w:author="Liliana Salvador" w:date="2022-02-22T19:00:00Z">
              <w:rPr>
                <w:color w:val="000000" w:themeColor="text1"/>
              </w:rPr>
            </w:rPrChange>
          </w:rPr>
          <w:t>.</w:t>
        </w:r>
      </w:ins>
      <w:ins w:id="775" w:author="Ruijie Xu" w:date="2022-02-01T16:52:00Z">
        <w:r w:rsidR="007C319A" w:rsidRPr="00FB322B">
          <w:rPr>
            <w:rFonts w:ascii="Calibri" w:hAnsi="Calibri" w:cs="Calibri"/>
            <w:color w:val="000000" w:themeColor="text1"/>
            <w:rPrChange w:id="776" w:author="Liliana Salvador" w:date="2022-02-22T19:00:00Z">
              <w:rPr>
                <w:color w:val="000000" w:themeColor="text1"/>
              </w:rPr>
            </w:rPrChange>
          </w:rPr>
          <w:t xml:space="preserve"> All </w:t>
        </w:r>
      </w:ins>
      <w:ins w:id="777" w:author="Ruijie Xu" w:date="2022-02-01T16:53:00Z">
        <w:r w:rsidR="00C755FC" w:rsidRPr="00FB322B">
          <w:rPr>
            <w:rFonts w:ascii="Calibri" w:hAnsi="Calibri" w:cs="Calibri"/>
            <w:color w:val="000000" w:themeColor="text1"/>
            <w:rPrChange w:id="778" w:author="Liliana Salvador" w:date="2022-02-22T19:00:00Z">
              <w:rPr>
                <w:color w:val="000000" w:themeColor="text1"/>
              </w:rPr>
            </w:rPrChange>
          </w:rPr>
          <w:t xml:space="preserve">the </w:t>
        </w:r>
      </w:ins>
      <w:ins w:id="779" w:author="Ruijie Xu" w:date="2022-02-01T16:52:00Z">
        <w:r w:rsidR="007C319A" w:rsidRPr="00FB322B">
          <w:rPr>
            <w:rFonts w:ascii="Calibri" w:hAnsi="Calibri" w:cs="Calibri"/>
            <w:color w:val="000000" w:themeColor="text1"/>
            <w:rPrChange w:id="780" w:author="Liliana Salvador" w:date="2022-02-22T19:00:00Z">
              <w:rPr>
                <w:color w:val="000000" w:themeColor="text1"/>
              </w:rPr>
            </w:rPrChange>
          </w:rPr>
          <w:t xml:space="preserve">libraries </w:t>
        </w:r>
        <w:r w:rsidR="00C755FC" w:rsidRPr="00FB322B">
          <w:rPr>
            <w:rFonts w:ascii="Calibri" w:hAnsi="Calibri" w:cs="Calibri"/>
            <w:color w:val="000000" w:themeColor="text1"/>
            <w:rPrChange w:id="781" w:author="Liliana Salvador" w:date="2022-02-22T19:00:00Z">
              <w:rPr>
                <w:color w:val="000000" w:themeColor="text1"/>
              </w:rPr>
            </w:rPrChange>
          </w:rPr>
          <w:t xml:space="preserve">included in </w:t>
        </w:r>
      </w:ins>
      <w:ins w:id="782" w:author="Liliana Salvador" w:date="2022-02-22T18:59:00Z">
        <w:r w:rsidRPr="00FB322B">
          <w:rPr>
            <w:rFonts w:ascii="Calibri" w:hAnsi="Calibri" w:cs="Calibri"/>
            <w:color w:val="000000" w:themeColor="text1"/>
            <w:rPrChange w:id="783" w:author="Liliana Salvador" w:date="2022-02-22T19:00:00Z">
              <w:rPr>
                <w:color w:val="000000" w:themeColor="text1"/>
              </w:rPr>
            </w:rPrChange>
          </w:rPr>
          <w:t xml:space="preserve">Kraken2’s </w:t>
        </w:r>
      </w:ins>
      <w:ins w:id="784" w:author="Ruijie Xu" w:date="2022-02-01T16:52:00Z">
        <w:del w:id="785" w:author="Liliana Salvador" w:date="2022-02-22T18:59:00Z">
          <w:r w:rsidR="00C755FC" w:rsidRPr="00FB322B" w:rsidDel="00FB322B">
            <w:rPr>
              <w:rFonts w:ascii="Calibri" w:hAnsi="Calibri" w:cs="Calibri"/>
              <w:color w:val="000000" w:themeColor="text1"/>
              <w:rPrChange w:id="786" w:author="Liliana Salvador" w:date="2022-02-22T19:00:00Z">
                <w:rPr>
                  <w:color w:val="000000" w:themeColor="text1"/>
                </w:rPr>
              </w:rPrChange>
            </w:rPr>
            <w:delText xml:space="preserve">the </w:delText>
          </w:r>
        </w:del>
        <w:r w:rsidR="00C755FC" w:rsidRPr="00FB322B">
          <w:rPr>
            <w:rFonts w:ascii="Calibri" w:hAnsi="Calibri" w:cs="Calibri"/>
            <w:color w:val="000000" w:themeColor="text1"/>
            <w:rPrChange w:id="787" w:author="Liliana Salvador" w:date="2022-02-22T19:00:00Z">
              <w:rPr>
                <w:color w:val="000000" w:themeColor="text1"/>
              </w:rPr>
            </w:rPrChange>
          </w:rPr>
          <w:t>standard DB</w:t>
        </w:r>
      </w:ins>
      <w:ins w:id="788" w:author="Liliana Salvador" w:date="2022-02-22T18:59:00Z">
        <w:r w:rsidRPr="00FB322B">
          <w:rPr>
            <w:rFonts w:ascii="Calibri" w:hAnsi="Calibri" w:cs="Calibri"/>
            <w:color w:val="000000" w:themeColor="text1"/>
            <w:rPrChange w:id="789" w:author="Liliana Salvador" w:date="2022-02-22T19:00:00Z">
              <w:rPr>
                <w:color w:val="000000" w:themeColor="text1"/>
              </w:rPr>
            </w:rPrChange>
          </w:rPr>
          <w:t>s</w:t>
        </w:r>
      </w:ins>
      <w:ins w:id="790" w:author="Ruijie Xu" w:date="2022-02-01T16:52:00Z">
        <w:del w:id="791" w:author="Liliana Salvador" w:date="2022-02-22T18:59:00Z">
          <w:r w:rsidR="00C755FC" w:rsidRPr="00FB322B" w:rsidDel="00FB322B">
            <w:rPr>
              <w:rFonts w:ascii="Calibri" w:hAnsi="Calibri" w:cs="Calibri"/>
              <w:color w:val="000000" w:themeColor="text1"/>
              <w:rPrChange w:id="792" w:author="Liliana Salvador" w:date="2022-02-22T19:00:00Z">
                <w:rPr>
                  <w:color w:val="000000" w:themeColor="text1"/>
                </w:rPr>
              </w:rPrChange>
            </w:rPr>
            <w:delText>S</w:delText>
          </w:r>
        </w:del>
        <w:r w:rsidR="00C755FC" w:rsidRPr="00FB322B">
          <w:rPr>
            <w:rFonts w:ascii="Calibri" w:hAnsi="Calibri" w:cs="Calibri"/>
            <w:color w:val="000000" w:themeColor="text1"/>
            <w:rPrChange w:id="793" w:author="Liliana Salvador" w:date="2022-02-22T19:00:00Z">
              <w:rPr>
                <w:color w:val="000000" w:themeColor="text1"/>
              </w:rPr>
            </w:rPrChange>
          </w:rPr>
          <w:t xml:space="preserve"> </w:t>
        </w:r>
        <w:del w:id="794" w:author="Liliana Salvador" w:date="2022-02-22T18:59:00Z">
          <w:r w:rsidR="00C755FC" w:rsidRPr="00FB322B" w:rsidDel="00FB322B">
            <w:rPr>
              <w:rFonts w:ascii="Calibri" w:hAnsi="Calibri" w:cs="Calibri"/>
              <w:color w:val="000000" w:themeColor="text1"/>
              <w:rPrChange w:id="795" w:author="Liliana Salvador" w:date="2022-02-22T19:00:00Z">
                <w:rPr>
                  <w:color w:val="000000" w:themeColor="text1"/>
                </w:rPr>
              </w:rPrChange>
            </w:rPr>
            <w:delText xml:space="preserve">of Kraken2 </w:delText>
          </w:r>
        </w:del>
      </w:ins>
      <w:ins w:id="796" w:author="Ruijie Xu" w:date="2022-02-01T16:53:00Z">
        <w:r w:rsidR="00C755FC" w:rsidRPr="00FB322B">
          <w:rPr>
            <w:rFonts w:ascii="Calibri" w:hAnsi="Calibri" w:cs="Calibri"/>
            <w:color w:val="000000" w:themeColor="text1"/>
            <w:rPrChange w:id="797" w:author="Liliana Salvador" w:date="2022-02-22T19:00:00Z">
              <w:rPr>
                <w:color w:val="000000" w:themeColor="text1"/>
              </w:rPr>
            </w:rPrChange>
          </w:rPr>
          <w:t>(</w:t>
        </w:r>
      </w:ins>
      <w:ins w:id="798" w:author="Liliana Salvador" w:date="2022-02-22T19:00:00Z">
        <w:r>
          <w:rPr>
            <w:rFonts w:ascii="Calibri" w:hAnsi="Calibri" w:cs="Calibri"/>
            <w:color w:val="000000" w:themeColor="text1"/>
          </w:rPr>
          <w:t xml:space="preserve">which </w:t>
        </w:r>
      </w:ins>
      <w:ins w:id="799" w:author="Ruijie Xu" w:date="2022-02-01T16:54:00Z">
        <w:r w:rsidR="003A137D" w:rsidRPr="00FB322B">
          <w:rPr>
            <w:rFonts w:ascii="Calibri" w:hAnsi="Calibri" w:cs="Calibri"/>
            <w:color w:val="000000" w:themeColor="text1"/>
            <w:rPrChange w:id="800" w:author="Liliana Salvador" w:date="2022-02-22T19:00:00Z">
              <w:rPr>
                <w:color w:val="000000" w:themeColor="text1"/>
              </w:rPr>
            </w:rPrChange>
          </w:rPr>
          <w:t>includ</w:t>
        </w:r>
      </w:ins>
      <w:ins w:id="801" w:author="Liliana Salvador" w:date="2022-02-22T19:00:00Z">
        <w:r>
          <w:rPr>
            <w:rFonts w:ascii="Calibri" w:hAnsi="Calibri" w:cs="Calibri"/>
            <w:color w:val="000000" w:themeColor="text1"/>
          </w:rPr>
          <w:t>e</w:t>
        </w:r>
      </w:ins>
      <w:ins w:id="802" w:author="Ruijie Xu" w:date="2022-02-01T16:54:00Z">
        <w:del w:id="803" w:author="Liliana Salvador" w:date="2022-02-22T19:00:00Z">
          <w:r w:rsidR="003A137D" w:rsidRPr="00FB322B" w:rsidDel="00FB322B">
            <w:rPr>
              <w:rFonts w:ascii="Calibri" w:hAnsi="Calibri" w:cs="Calibri"/>
              <w:color w:val="000000" w:themeColor="text1"/>
              <w:rPrChange w:id="804" w:author="Liliana Salvador" w:date="2022-02-22T19:00:00Z">
                <w:rPr>
                  <w:color w:val="000000" w:themeColor="text1"/>
                </w:rPr>
              </w:rPrChange>
            </w:rPr>
            <w:delText>ing</w:delText>
          </w:r>
        </w:del>
        <w:r w:rsidR="003A137D" w:rsidRPr="00FB322B">
          <w:rPr>
            <w:rFonts w:ascii="Calibri" w:hAnsi="Calibri" w:cs="Calibri"/>
            <w:color w:val="000000" w:themeColor="text1"/>
            <w:rPrChange w:id="805" w:author="Liliana Salvador" w:date="2022-02-22T19:00:00Z">
              <w:rPr>
                <w:color w:val="000000" w:themeColor="text1"/>
              </w:rPr>
            </w:rPrChange>
          </w:rPr>
          <w:t xml:space="preserve"> NCBI </w:t>
        </w:r>
        <w:proofErr w:type="spellStart"/>
        <w:r w:rsidR="003A137D" w:rsidRPr="00FB322B">
          <w:rPr>
            <w:rFonts w:ascii="Calibri" w:hAnsi="Calibri" w:cs="Calibri"/>
            <w:color w:val="000000" w:themeColor="text1"/>
            <w:rPrChange w:id="806" w:author="Liliana Salvador" w:date="2022-02-22T19:00:00Z">
              <w:rPr>
                <w:color w:val="000000" w:themeColor="text1"/>
              </w:rPr>
            </w:rPrChange>
          </w:rPr>
          <w:t>RefSeq’s</w:t>
        </w:r>
        <w:proofErr w:type="spellEnd"/>
        <w:r w:rsidR="003A137D" w:rsidRPr="00FB322B">
          <w:rPr>
            <w:rFonts w:ascii="Calibri" w:hAnsi="Calibri" w:cs="Calibri"/>
            <w:color w:val="000000" w:themeColor="text1"/>
            <w:rPrChange w:id="807" w:author="Liliana Salvador" w:date="2022-02-22T19:00:00Z">
              <w:rPr>
                <w:color w:val="000000" w:themeColor="text1"/>
              </w:rPr>
            </w:rPrChange>
          </w:rPr>
          <w:t xml:space="preserve"> </w:t>
        </w:r>
        <w:r w:rsidR="003A137D" w:rsidRPr="00FB322B">
          <w:rPr>
            <w:rFonts w:ascii="Calibri" w:hAnsi="Calibri" w:cs="Calibri"/>
            <w:color w:val="24292F"/>
            <w:shd w:val="clear" w:color="auto" w:fill="FFFFFF"/>
            <w:rPrChange w:id="808" w:author="Liliana Salvador" w:date="2022-02-22T19:00:00Z">
              <w:rPr>
                <w:rFonts w:ascii="Segoe UI" w:hAnsi="Segoe UI" w:cs="Segoe UI"/>
                <w:color w:val="24292F"/>
                <w:shd w:val="clear" w:color="auto" w:fill="FFFFFF"/>
              </w:rPr>
            </w:rPrChange>
          </w:rPr>
          <w:t xml:space="preserve">bacterial, archaeal, </w:t>
        </w:r>
        <w:del w:id="809" w:author="Liliana Salvador" w:date="2022-02-22T19:01:00Z">
          <w:r w:rsidR="003A137D" w:rsidRPr="00FB322B" w:rsidDel="00FB322B">
            <w:rPr>
              <w:rFonts w:ascii="Calibri" w:hAnsi="Calibri" w:cs="Calibri"/>
              <w:color w:val="24292F"/>
              <w:shd w:val="clear" w:color="auto" w:fill="FFFFFF"/>
              <w:rPrChange w:id="810" w:author="Liliana Salvador" w:date="2022-02-22T19:00:00Z">
                <w:rPr>
                  <w:rFonts w:ascii="Segoe UI" w:hAnsi="Segoe UI" w:cs="Segoe UI"/>
                  <w:color w:val="24292F"/>
                  <w:shd w:val="clear" w:color="auto" w:fill="FFFFFF"/>
                </w:rPr>
              </w:rPrChange>
            </w:rPr>
            <w:delText xml:space="preserve">and </w:delText>
          </w:r>
        </w:del>
        <w:r w:rsidR="003A137D" w:rsidRPr="00FB322B">
          <w:rPr>
            <w:rFonts w:ascii="Calibri" w:hAnsi="Calibri" w:cs="Calibri"/>
            <w:color w:val="24292F"/>
            <w:shd w:val="clear" w:color="auto" w:fill="FFFFFF"/>
            <w:rPrChange w:id="811" w:author="Liliana Salvador" w:date="2022-02-22T19:00:00Z">
              <w:rPr>
                <w:rFonts w:ascii="Segoe UI" w:hAnsi="Segoe UI" w:cs="Segoe UI"/>
                <w:color w:val="24292F"/>
                <w:shd w:val="clear" w:color="auto" w:fill="FFFFFF"/>
              </w:rPr>
            </w:rPrChange>
          </w:rPr>
          <w:t>viral</w:t>
        </w:r>
      </w:ins>
      <w:ins w:id="812" w:author="Liliana Salvador" w:date="2022-02-22T19:01:00Z">
        <w:r>
          <w:rPr>
            <w:rFonts w:ascii="Calibri" w:hAnsi="Calibri" w:cs="Calibri"/>
            <w:color w:val="24292F"/>
            <w:shd w:val="clear" w:color="auto" w:fill="FFFFFF"/>
          </w:rPr>
          <w:t xml:space="preserve">, human genome, </w:t>
        </w:r>
      </w:ins>
      <w:ins w:id="813" w:author="Liliana Salvador" w:date="2022-02-22T19:02:00Z">
        <w:r>
          <w:rPr>
            <w:rFonts w:ascii="Calibri" w:hAnsi="Calibri" w:cs="Calibri"/>
            <w:color w:val="24292F"/>
            <w:shd w:val="clear" w:color="auto" w:fill="FFFFFF"/>
          </w:rPr>
          <w:t xml:space="preserve">and known vectors </w:t>
        </w:r>
        <w:r w:rsidRPr="0094704F">
          <w:rPr>
            <w:rFonts w:ascii="Calibri" w:hAnsi="Calibri" w:cs="Calibri"/>
            <w:color w:val="24292F"/>
            <w:shd w:val="clear" w:color="auto" w:fill="FFFFFF"/>
          </w:rPr>
          <w:t>(</w:t>
        </w:r>
        <w:proofErr w:type="spellStart"/>
        <w:r w:rsidRPr="0094704F">
          <w:rPr>
            <w:rFonts w:ascii="Calibri" w:hAnsi="Calibri" w:cs="Calibri"/>
            <w:color w:val="24292F"/>
            <w:shd w:val="clear" w:color="auto" w:fill="FFFFFF"/>
          </w:rPr>
          <w:t>UniVec_Core</w:t>
        </w:r>
        <w:proofErr w:type="spellEnd"/>
        <w:r w:rsidRPr="0094704F">
          <w:rPr>
            <w:rFonts w:ascii="Calibri" w:hAnsi="Calibri" w:cs="Calibri"/>
            <w:color w:val="24292F"/>
            <w:shd w:val="clear" w:color="auto" w:fill="FFFFFF"/>
          </w:rPr>
          <w:t>)</w:t>
        </w:r>
      </w:ins>
      <w:ins w:id="814" w:author="Ruijie Xu" w:date="2022-02-01T16:54:00Z">
        <w:r w:rsidR="003A137D" w:rsidRPr="00FB322B">
          <w:rPr>
            <w:rFonts w:ascii="Calibri" w:hAnsi="Calibri" w:cs="Calibri"/>
            <w:color w:val="24292F"/>
            <w:shd w:val="clear" w:color="auto" w:fill="FFFFFF"/>
            <w:rPrChange w:id="815" w:author="Liliana Salvador" w:date="2022-02-22T19:00:00Z">
              <w:rPr>
                <w:rFonts w:ascii="Segoe UI" w:hAnsi="Segoe UI" w:cs="Segoe UI"/>
                <w:color w:val="24292F"/>
                <w:shd w:val="clear" w:color="auto" w:fill="FFFFFF"/>
              </w:rPr>
            </w:rPrChange>
          </w:rPr>
          <w:t xml:space="preserve"> libraries</w:t>
        </w:r>
        <w:del w:id="816" w:author="Liliana Salvador" w:date="2022-02-22T19:02:00Z">
          <w:r w:rsidR="003A137D" w:rsidRPr="00FB322B" w:rsidDel="00FB322B">
            <w:rPr>
              <w:rFonts w:ascii="Calibri" w:hAnsi="Calibri" w:cs="Calibri"/>
              <w:color w:val="24292F"/>
              <w:shd w:val="clear" w:color="auto" w:fill="FFFFFF"/>
              <w:rPrChange w:id="817" w:author="Liliana Salvador" w:date="2022-02-22T19:00:00Z">
                <w:rPr>
                  <w:rFonts w:ascii="Segoe UI" w:hAnsi="Segoe UI" w:cs="Segoe UI"/>
                  <w:color w:val="24292F"/>
                  <w:shd w:val="clear" w:color="auto" w:fill="FFFFFF"/>
                </w:rPr>
              </w:rPrChange>
            </w:rPr>
            <w:delText>, along with the human genome and library of known vectors (UniVec_Core)</w:delText>
          </w:r>
        </w:del>
      </w:ins>
      <w:ins w:id="818" w:author="Ruijie Xu" w:date="2022-02-01T16:53:00Z">
        <w:r w:rsidR="00C755FC" w:rsidRPr="00FB322B">
          <w:rPr>
            <w:rFonts w:ascii="Calibri" w:hAnsi="Calibri" w:cs="Calibri"/>
            <w:color w:val="000000" w:themeColor="text1"/>
            <w:rPrChange w:id="819" w:author="Liliana Salvador" w:date="2022-02-22T19:00:00Z">
              <w:rPr>
                <w:color w:val="000000" w:themeColor="text1"/>
              </w:rPr>
            </w:rPrChange>
          </w:rPr>
          <w:t xml:space="preserve">) </w:t>
        </w:r>
      </w:ins>
      <w:ins w:id="820" w:author="Ruijie Xu" w:date="2022-02-01T16:52:00Z">
        <w:r w:rsidR="00C755FC" w:rsidRPr="00FB322B">
          <w:rPr>
            <w:rFonts w:ascii="Calibri" w:hAnsi="Calibri" w:cs="Calibri"/>
            <w:color w:val="000000" w:themeColor="text1"/>
            <w:rPrChange w:id="821" w:author="Liliana Salvador" w:date="2022-02-22T19:00:00Z">
              <w:rPr>
                <w:color w:val="000000" w:themeColor="text1"/>
              </w:rPr>
            </w:rPrChange>
          </w:rPr>
          <w:t>w</w:t>
        </w:r>
      </w:ins>
      <w:ins w:id="822" w:author="Ruijie Xu" w:date="2022-02-01T16:53:00Z">
        <w:r w:rsidR="00C755FC" w:rsidRPr="00FB322B">
          <w:rPr>
            <w:rFonts w:ascii="Calibri" w:hAnsi="Calibri" w:cs="Calibri"/>
            <w:color w:val="000000" w:themeColor="text1"/>
            <w:rPrChange w:id="823" w:author="Liliana Salvador" w:date="2022-02-22T19:00:00Z">
              <w:rPr>
                <w:color w:val="000000" w:themeColor="text1"/>
              </w:rPr>
            </w:rPrChange>
          </w:rPr>
          <w:t>ere</w:t>
        </w:r>
      </w:ins>
      <w:ins w:id="824" w:author="Ruijie Xu" w:date="2022-02-01T16:52:00Z">
        <w:r w:rsidR="00C755FC" w:rsidRPr="00FB322B">
          <w:rPr>
            <w:rFonts w:ascii="Calibri" w:hAnsi="Calibri" w:cs="Calibri"/>
            <w:color w:val="000000" w:themeColor="text1"/>
            <w:rPrChange w:id="825" w:author="Liliana Salvador" w:date="2022-02-22T19:00:00Z">
              <w:rPr>
                <w:color w:val="000000" w:themeColor="text1"/>
              </w:rPr>
            </w:rPrChange>
          </w:rPr>
          <w:t xml:space="preserve"> included in the </w:t>
        </w:r>
      </w:ins>
      <w:ins w:id="826" w:author="Liliana Salvador" w:date="2022-02-22T19:02:00Z">
        <w:r>
          <w:rPr>
            <w:rFonts w:ascii="Calibri" w:hAnsi="Calibri" w:cs="Calibri"/>
            <w:color w:val="000000" w:themeColor="text1"/>
          </w:rPr>
          <w:t>c</w:t>
        </w:r>
      </w:ins>
      <w:ins w:id="827" w:author="Ruijie Xu" w:date="2022-02-27T10:36:00Z">
        <w:r w:rsidR="00435EE6">
          <w:rPr>
            <w:rFonts w:ascii="Calibri" w:hAnsi="Calibri" w:cs="Calibri"/>
            <w:color w:val="000000" w:themeColor="text1"/>
          </w:rPr>
          <w:t>u</w:t>
        </w:r>
      </w:ins>
      <w:ins w:id="828" w:author="Liliana Salvador" w:date="2022-02-22T19:02:00Z">
        <w:del w:id="829" w:author="Ruijie Xu" w:date="2022-02-27T10:36:00Z">
          <w:r w:rsidDel="00435EE6">
            <w:rPr>
              <w:rFonts w:ascii="Calibri" w:hAnsi="Calibri" w:cs="Calibri"/>
              <w:color w:val="000000" w:themeColor="text1"/>
            </w:rPr>
            <w:delText>o</w:delText>
          </w:r>
        </w:del>
        <w:r>
          <w:rPr>
            <w:rFonts w:ascii="Calibri" w:hAnsi="Calibri" w:cs="Calibri"/>
            <w:color w:val="000000" w:themeColor="text1"/>
          </w:rPr>
          <w:t>st</w:t>
        </w:r>
      </w:ins>
      <w:ins w:id="830" w:author="Ruijie Xu" w:date="2022-02-27T10:36:00Z">
        <w:r w:rsidR="00435EE6">
          <w:rPr>
            <w:rFonts w:ascii="Calibri" w:hAnsi="Calibri" w:cs="Calibri"/>
            <w:color w:val="000000" w:themeColor="text1"/>
          </w:rPr>
          <w:t>o</w:t>
        </w:r>
      </w:ins>
      <w:ins w:id="831" w:author="Liliana Salvador" w:date="2022-02-22T19:02:00Z">
        <w:del w:id="832" w:author="Ruijie Xu" w:date="2022-02-27T10:36:00Z">
          <w:r w:rsidDel="00435EE6">
            <w:rPr>
              <w:rFonts w:ascii="Calibri" w:hAnsi="Calibri" w:cs="Calibri"/>
              <w:color w:val="000000" w:themeColor="text1"/>
            </w:rPr>
            <w:delText>u</w:delText>
          </w:r>
        </w:del>
        <w:r>
          <w:rPr>
            <w:rFonts w:ascii="Calibri" w:hAnsi="Calibri" w:cs="Calibri"/>
            <w:color w:val="000000" w:themeColor="text1"/>
          </w:rPr>
          <w:t xml:space="preserve">mized </w:t>
        </w:r>
      </w:ins>
      <w:ins w:id="833" w:author="Ruijie Xu" w:date="2022-02-01T16:52:00Z">
        <w:r w:rsidR="00C755FC" w:rsidRPr="00FB322B">
          <w:rPr>
            <w:rFonts w:ascii="Calibri" w:hAnsi="Calibri" w:cs="Calibri"/>
            <w:color w:val="000000" w:themeColor="text1"/>
            <w:rPrChange w:id="834" w:author="Liliana Salvador" w:date="2022-02-22T19:00:00Z">
              <w:rPr>
                <w:color w:val="000000" w:themeColor="text1"/>
              </w:rPr>
            </w:rPrChange>
          </w:rPr>
          <w:t>DB</w:t>
        </w:r>
      </w:ins>
      <w:ins w:id="835" w:author="Liliana Salvador" w:date="2022-02-22T19:03:00Z">
        <w:r>
          <w:rPr>
            <w:rFonts w:ascii="Calibri" w:hAnsi="Calibri" w:cs="Calibri"/>
            <w:color w:val="000000" w:themeColor="text1"/>
          </w:rPr>
          <w:t>,</w:t>
        </w:r>
      </w:ins>
      <w:ins w:id="836" w:author="Ruijie Xu" w:date="2022-02-01T16:52:00Z">
        <w:r w:rsidR="00C755FC" w:rsidRPr="00FB322B">
          <w:rPr>
            <w:rFonts w:ascii="Calibri" w:hAnsi="Calibri" w:cs="Calibri"/>
            <w:color w:val="000000" w:themeColor="text1"/>
            <w:rPrChange w:id="837" w:author="Liliana Salvador" w:date="2022-02-22T19:00:00Z">
              <w:rPr>
                <w:color w:val="000000" w:themeColor="text1"/>
              </w:rPr>
            </w:rPrChange>
          </w:rPr>
          <w:t xml:space="preserve"> with the addition of</w:t>
        </w:r>
      </w:ins>
      <w:ins w:id="838" w:author="Liliana Salvador" w:date="2022-02-22T19:02:00Z">
        <w:r>
          <w:rPr>
            <w:rFonts w:ascii="Calibri" w:hAnsi="Calibri" w:cs="Calibri"/>
            <w:color w:val="000000" w:themeColor="text1"/>
          </w:rPr>
          <w:t xml:space="preserve"> the </w:t>
        </w:r>
      </w:ins>
      <w:ins w:id="839" w:author="Liliana Salvador" w:date="2022-02-22T19:03:00Z">
        <w:r>
          <w:rPr>
            <w:rFonts w:ascii="Calibri" w:hAnsi="Calibri" w:cs="Calibri"/>
            <w:color w:val="000000" w:themeColor="text1"/>
          </w:rPr>
          <w:t>two genomes from the two rat species:</w:t>
        </w:r>
      </w:ins>
      <w:ins w:id="840" w:author="Ruijie Xu" w:date="2022-02-01T16:52:00Z">
        <w:r w:rsidR="00C755FC" w:rsidRPr="00FB322B">
          <w:rPr>
            <w:rFonts w:ascii="Calibri" w:hAnsi="Calibri" w:cs="Calibri"/>
            <w:color w:val="000000" w:themeColor="text1"/>
            <w:rPrChange w:id="841" w:author="Liliana Salvador" w:date="2022-02-22T19:00:00Z">
              <w:rPr>
                <w:color w:val="000000" w:themeColor="text1"/>
              </w:rPr>
            </w:rPrChange>
          </w:rPr>
          <w:t xml:space="preserve"> </w:t>
        </w:r>
        <w:r w:rsidR="00C755FC" w:rsidRPr="00FB322B">
          <w:rPr>
            <w:rFonts w:ascii="Calibri" w:eastAsia="SimSun" w:hAnsi="Calibri" w:cs="Calibri"/>
            <w:i/>
            <w:iCs/>
            <w:color w:val="000000" w:themeColor="text1"/>
            <w:rPrChange w:id="842" w:author="Liliana Salvador" w:date="2022-02-22T19:00:00Z">
              <w:rPr>
                <w:rFonts w:eastAsia="SimSun"/>
                <w:i/>
                <w:iCs/>
                <w:color w:val="000000" w:themeColor="text1"/>
              </w:rPr>
            </w:rPrChange>
          </w:rPr>
          <w:t>R. norvegicus</w:t>
        </w:r>
      </w:ins>
      <w:ins w:id="843" w:author="Ruijie Xu" w:date="2022-02-01T16:53:00Z">
        <w:r w:rsidR="00C755FC" w:rsidRPr="00FB322B">
          <w:rPr>
            <w:rFonts w:ascii="Calibri" w:eastAsia="SimSun" w:hAnsi="Calibri" w:cs="Calibri"/>
            <w:color w:val="000000" w:themeColor="text1"/>
            <w:rPrChange w:id="844" w:author="Liliana Salvador" w:date="2022-02-22T19:00:00Z">
              <w:rPr>
                <w:rFonts w:eastAsia="SimSun"/>
                <w:color w:val="000000" w:themeColor="text1"/>
              </w:rPr>
            </w:rPrChange>
          </w:rPr>
          <w:t xml:space="preserve"> </w:t>
        </w:r>
        <w:del w:id="845" w:author="Liliana Salvador" w:date="2022-02-22T19:03:00Z">
          <w:r w:rsidR="00C755FC" w:rsidRPr="00FB322B" w:rsidDel="00FB322B">
            <w:rPr>
              <w:rFonts w:ascii="Calibri" w:eastAsia="SimSun" w:hAnsi="Calibri" w:cs="Calibri"/>
              <w:color w:val="000000" w:themeColor="text1"/>
              <w:rPrChange w:id="846" w:author="Liliana Salvador" w:date="2022-02-22T19:00:00Z">
                <w:rPr>
                  <w:rFonts w:eastAsia="SimSun"/>
                  <w:color w:val="000000" w:themeColor="text1"/>
                </w:rPr>
              </w:rPrChange>
            </w:rPr>
            <w:delText xml:space="preserve">genome </w:delText>
          </w:r>
        </w:del>
        <w:r w:rsidR="00C755FC" w:rsidRPr="00FB322B">
          <w:rPr>
            <w:rFonts w:ascii="Calibri" w:eastAsia="SimSun" w:hAnsi="Calibri" w:cs="Calibri"/>
            <w:color w:val="000000" w:themeColor="text1"/>
            <w:rPrChange w:id="847" w:author="Liliana Salvador" w:date="2022-02-22T19:00:00Z">
              <w:rPr>
                <w:rFonts w:eastAsia="SimSun"/>
                <w:color w:val="000000" w:themeColor="text1"/>
              </w:rPr>
            </w:rPrChange>
          </w:rPr>
          <w:t>(</w:t>
        </w:r>
      </w:ins>
      <w:ins w:id="848" w:author="Ruijie Xu" w:date="2022-02-01T16:52:00Z">
        <w:r w:rsidR="00C755FC" w:rsidRPr="00FB322B">
          <w:rPr>
            <w:rFonts w:ascii="Calibri" w:eastAsia="SimSun" w:hAnsi="Calibri" w:cs="Calibri"/>
            <w:color w:val="000000" w:themeColor="text1"/>
            <w:rPrChange w:id="849" w:author="Liliana Salvador" w:date="2022-02-22T19:00:00Z">
              <w:rPr>
                <w:rFonts w:eastAsia="SimSun"/>
                <w:color w:val="000000" w:themeColor="text1"/>
              </w:rPr>
            </w:rPrChange>
          </w:rPr>
          <w:t>GCF_015227675.2_mRatBN7.2</w:t>
        </w:r>
      </w:ins>
      <w:ins w:id="850" w:author="Ruijie Xu" w:date="2022-02-01T16:53:00Z">
        <w:r w:rsidR="00C755FC" w:rsidRPr="00FB322B">
          <w:rPr>
            <w:rFonts w:ascii="Calibri" w:eastAsia="SimSun" w:hAnsi="Calibri" w:cs="Calibri"/>
            <w:color w:val="000000" w:themeColor="text1"/>
            <w:rPrChange w:id="851" w:author="Liliana Salvador" w:date="2022-02-22T19:00:00Z">
              <w:rPr>
                <w:rFonts w:eastAsia="SimSun"/>
                <w:color w:val="000000" w:themeColor="text1"/>
              </w:rPr>
            </w:rPrChange>
          </w:rPr>
          <w:t xml:space="preserve">) and </w:t>
        </w:r>
      </w:ins>
      <w:ins w:id="852" w:author="Ruijie Xu" w:date="2022-02-01T16:52:00Z">
        <w:r w:rsidR="00C755FC" w:rsidRPr="00FB322B">
          <w:rPr>
            <w:rFonts w:ascii="Calibri" w:eastAsia="SimSun" w:hAnsi="Calibri" w:cs="Calibri"/>
            <w:i/>
            <w:iCs/>
            <w:color w:val="000000" w:themeColor="text1"/>
            <w:rPrChange w:id="853" w:author="Liliana Salvador" w:date="2022-02-22T19:00:00Z">
              <w:rPr>
                <w:rFonts w:eastAsia="SimSun"/>
                <w:i/>
                <w:iCs/>
                <w:color w:val="000000" w:themeColor="text1"/>
              </w:rPr>
            </w:rPrChange>
          </w:rPr>
          <w:t xml:space="preserve">R. </w:t>
        </w:r>
        <w:proofErr w:type="spellStart"/>
        <w:r w:rsidR="00C755FC" w:rsidRPr="00FB322B">
          <w:rPr>
            <w:rFonts w:ascii="Calibri" w:eastAsia="SimSun" w:hAnsi="Calibri" w:cs="Calibri"/>
            <w:i/>
            <w:iCs/>
            <w:color w:val="000000" w:themeColor="text1"/>
            <w:rPrChange w:id="854" w:author="Liliana Salvador" w:date="2022-02-22T19:00:00Z">
              <w:rPr>
                <w:rFonts w:eastAsia="SimSun"/>
                <w:i/>
                <w:iCs/>
                <w:color w:val="000000" w:themeColor="text1"/>
              </w:rPr>
            </w:rPrChange>
          </w:rPr>
          <w:t>rattus</w:t>
        </w:r>
      </w:ins>
      <w:proofErr w:type="spellEnd"/>
      <w:ins w:id="855" w:author="Liliana Salvador" w:date="2022-02-22T19:03:00Z">
        <w:r>
          <w:rPr>
            <w:rFonts w:ascii="Calibri" w:eastAsia="SimSun" w:hAnsi="Calibri" w:cs="Calibri"/>
            <w:color w:val="000000" w:themeColor="text1"/>
          </w:rPr>
          <w:t xml:space="preserve"> </w:t>
        </w:r>
      </w:ins>
      <w:ins w:id="856" w:author="Ruijie Xu" w:date="2022-02-01T16:53:00Z">
        <w:del w:id="857" w:author="Liliana Salvador" w:date="2022-02-22T19:03:00Z">
          <w:r w:rsidR="00C755FC" w:rsidRPr="00FB322B" w:rsidDel="00FB322B">
            <w:rPr>
              <w:rFonts w:ascii="Calibri" w:eastAsia="SimSun" w:hAnsi="Calibri" w:cs="Calibri"/>
              <w:color w:val="000000" w:themeColor="text1"/>
              <w:rPrChange w:id="858" w:author="Liliana Salvador" w:date="2022-02-22T19:00:00Z">
                <w:rPr>
                  <w:rFonts w:eastAsia="SimSun"/>
                  <w:color w:val="000000" w:themeColor="text1"/>
                </w:rPr>
              </w:rPrChange>
            </w:rPr>
            <w:delText xml:space="preserve"> genome </w:delText>
          </w:r>
        </w:del>
        <w:r w:rsidR="00C755FC" w:rsidRPr="00FB322B">
          <w:rPr>
            <w:rFonts w:ascii="Calibri" w:eastAsia="SimSun" w:hAnsi="Calibri" w:cs="Calibri"/>
            <w:color w:val="000000" w:themeColor="text1"/>
            <w:rPrChange w:id="859" w:author="Liliana Salvador" w:date="2022-02-22T19:00:00Z">
              <w:rPr>
                <w:rFonts w:eastAsia="SimSun"/>
                <w:color w:val="000000" w:themeColor="text1"/>
              </w:rPr>
            </w:rPrChange>
          </w:rPr>
          <w:t>(</w:t>
        </w:r>
      </w:ins>
      <w:ins w:id="860" w:author="Ruijie Xu" w:date="2022-02-01T16:52:00Z">
        <w:r w:rsidR="00C755FC" w:rsidRPr="00FB322B">
          <w:rPr>
            <w:rFonts w:ascii="Calibri" w:eastAsia="SimSun" w:hAnsi="Calibri" w:cs="Calibri"/>
            <w:color w:val="000000" w:themeColor="text1"/>
            <w:rPrChange w:id="861" w:author="Liliana Salvador" w:date="2022-02-22T19:00:00Z">
              <w:rPr>
                <w:rFonts w:eastAsia="SimSun"/>
                <w:color w:val="000000" w:themeColor="text1"/>
              </w:rPr>
            </w:rPrChange>
          </w:rPr>
          <w:t>GCF_011064425.1_Rrattus_CSIRO_v1).</w:t>
        </w:r>
      </w:ins>
      <w:del w:id="862" w:author="Ruijie Xu" w:date="2022-02-01T16:49:00Z">
        <w:r w:rsidR="00C0014F" w:rsidRPr="00FB322B" w:rsidDel="007C319A">
          <w:rPr>
            <w:rFonts w:ascii="Calibri" w:hAnsi="Calibri" w:cs="Calibri"/>
            <w:b/>
            <w:bCs/>
            <w:color w:val="000000" w:themeColor="text1"/>
            <w:rPrChange w:id="863" w:author="Liliana Salvador" w:date="2022-02-22T19:00:00Z">
              <w:rPr>
                <w:color w:val="000000" w:themeColor="text1"/>
                <w:u w:val="single"/>
              </w:rPr>
            </w:rPrChange>
          </w:rPr>
          <w:delText xml:space="preserve">Taxonomical </w:delText>
        </w:r>
        <w:r w:rsidR="00F5051E" w:rsidRPr="00FB322B" w:rsidDel="007C319A">
          <w:rPr>
            <w:rFonts w:ascii="Calibri" w:hAnsi="Calibri" w:cs="Calibri"/>
            <w:b/>
            <w:bCs/>
            <w:color w:val="000000" w:themeColor="text1"/>
            <w:rPrChange w:id="864" w:author="Liliana Salvador" w:date="2022-02-22T19:00:00Z">
              <w:rPr>
                <w:color w:val="000000" w:themeColor="text1"/>
                <w:u w:val="single"/>
              </w:rPr>
            </w:rPrChange>
          </w:rPr>
          <w:delText>p</w:delText>
        </w:r>
        <w:r w:rsidR="00C0014F" w:rsidRPr="00FB322B" w:rsidDel="007C319A">
          <w:rPr>
            <w:rFonts w:ascii="Calibri" w:hAnsi="Calibri" w:cs="Calibri"/>
            <w:b/>
            <w:bCs/>
            <w:color w:val="000000" w:themeColor="text1"/>
            <w:rPrChange w:id="865" w:author="Liliana Salvador" w:date="2022-02-22T19:00:00Z">
              <w:rPr>
                <w:color w:val="000000" w:themeColor="text1"/>
                <w:u w:val="single"/>
              </w:rPr>
            </w:rPrChange>
          </w:rPr>
          <w:delText>rofiling</w:delText>
        </w:r>
        <w:r w:rsidR="00C0014F" w:rsidRPr="00FB322B" w:rsidDel="007C319A">
          <w:rPr>
            <w:rFonts w:ascii="Calibri" w:hAnsi="Calibri" w:cs="Calibri"/>
            <w:b/>
            <w:bCs/>
            <w:color w:val="000000" w:themeColor="text1"/>
            <w:rPrChange w:id="866" w:author="Liliana Salvador" w:date="2022-02-22T19:00:00Z">
              <w:rPr>
                <w:color w:val="000000" w:themeColor="text1"/>
              </w:rPr>
            </w:rPrChange>
          </w:rPr>
          <w:delText>. All</w:delText>
        </w:r>
      </w:del>
      <w:del w:id="867" w:author="Ruijie Xu" w:date="2022-01-30T14:48:00Z">
        <w:r w:rsidR="00C0014F" w:rsidRPr="00FB322B" w:rsidDel="00E35E47">
          <w:rPr>
            <w:rFonts w:ascii="Calibri" w:hAnsi="Calibri" w:cs="Calibri"/>
            <w:b/>
            <w:bCs/>
            <w:color w:val="000000" w:themeColor="text1"/>
            <w:rPrChange w:id="868" w:author="Liliana Salvador" w:date="2022-02-22T19:00:00Z">
              <w:rPr>
                <w:color w:val="000000" w:themeColor="text1"/>
              </w:rPr>
            </w:rPrChange>
          </w:rPr>
          <w:delText xml:space="preserve"> Kraken2, CLARK, and </w:delText>
        </w:r>
        <w:r w:rsidR="00587076" w:rsidRPr="00FB322B" w:rsidDel="00E35E47">
          <w:rPr>
            <w:rFonts w:ascii="Calibri" w:hAnsi="Calibri" w:cs="Calibri"/>
            <w:b/>
            <w:bCs/>
            <w:color w:val="000000" w:themeColor="text1"/>
            <w:rPrChange w:id="869" w:author="Liliana Salvador" w:date="2022-02-22T19:00:00Z">
              <w:rPr>
                <w:color w:val="000000" w:themeColor="text1"/>
              </w:rPr>
            </w:rPrChange>
          </w:rPr>
          <w:delText>CLARK-s</w:delText>
        </w:r>
        <w:r w:rsidR="00C0014F" w:rsidRPr="00FB322B" w:rsidDel="00E35E47">
          <w:rPr>
            <w:rFonts w:ascii="Calibri" w:hAnsi="Calibri" w:cs="Calibri"/>
            <w:b/>
            <w:bCs/>
            <w:color w:val="000000" w:themeColor="text1"/>
            <w:rPrChange w:id="870" w:author="Liliana Salvador" w:date="2022-02-22T19:00:00Z">
              <w:rPr>
                <w:color w:val="000000" w:themeColor="text1"/>
              </w:rPr>
            </w:rPrChange>
          </w:rPr>
          <w:delText xml:space="preserve"> taxonomical</w:delText>
        </w:r>
      </w:del>
      <w:del w:id="871" w:author="Ruijie Xu" w:date="2022-02-01T16:49:00Z">
        <w:r w:rsidR="00C0014F" w:rsidRPr="00FB322B" w:rsidDel="007C319A">
          <w:rPr>
            <w:rFonts w:ascii="Calibri" w:hAnsi="Calibri" w:cs="Calibri"/>
            <w:b/>
            <w:bCs/>
            <w:color w:val="000000" w:themeColor="text1"/>
            <w:rPrChange w:id="872" w:author="Liliana Salvador" w:date="2022-02-22T19:00:00Z">
              <w:rPr>
                <w:color w:val="000000" w:themeColor="text1"/>
              </w:rPr>
            </w:rPrChange>
          </w:rPr>
          <w:delText xml:space="preserve"> profiling analyses were performed according to </w:delText>
        </w:r>
      </w:del>
      <w:del w:id="873" w:author="Ruijie Xu" w:date="2022-01-30T14:48:00Z">
        <w:r w:rsidR="00C0014F" w:rsidRPr="00FB322B" w:rsidDel="00E35E47">
          <w:rPr>
            <w:rFonts w:ascii="Calibri" w:hAnsi="Calibri" w:cs="Calibri"/>
            <w:b/>
            <w:bCs/>
            <w:color w:val="000000" w:themeColor="text1"/>
            <w:rPrChange w:id="874" w:author="Liliana Salvador" w:date="2022-02-22T19:00:00Z">
              <w:rPr>
                <w:color w:val="000000" w:themeColor="text1"/>
              </w:rPr>
            </w:rPrChange>
          </w:rPr>
          <w:delText xml:space="preserve">the </w:delText>
        </w:r>
      </w:del>
      <w:del w:id="875" w:author="Ruijie Xu" w:date="2022-02-01T16:49:00Z">
        <w:r w:rsidR="00191084" w:rsidRPr="00FB322B" w:rsidDel="007C319A">
          <w:rPr>
            <w:rFonts w:ascii="Calibri" w:hAnsi="Calibri" w:cs="Calibri"/>
            <w:b/>
            <w:bCs/>
            <w:color w:val="000000" w:themeColor="text1"/>
            <w:rPrChange w:id="876" w:author="Liliana Salvador" w:date="2022-02-22T19:00:00Z">
              <w:rPr>
                <w:color w:val="000000" w:themeColor="text1"/>
              </w:rPr>
            </w:rPrChange>
          </w:rPr>
          <w:delText xml:space="preserve">software' </w:delText>
        </w:r>
        <w:r w:rsidR="00C0014F" w:rsidRPr="00FB322B" w:rsidDel="007C319A">
          <w:rPr>
            <w:rFonts w:ascii="Calibri" w:hAnsi="Calibri" w:cs="Calibri"/>
            <w:b/>
            <w:bCs/>
            <w:color w:val="000000" w:themeColor="text1"/>
            <w:rPrChange w:id="877" w:author="Liliana Salvador" w:date="2022-02-22T19:00:00Z">
              <w:rPr>
                <w:color w:val="000000" w:themeColor="text1"/>
              </w:rPr>
            </w:rPrChange>
          </w:rPr>
          <w:delText>manual</w:delText>
        </w:r>
        <w:bookmarkStart w:id="878" w:name="OLE_LINK28"/>
        <w:bookmarkStart w:id="879" w:name="OLE_LINK29"/>
        <w:r w:rsidR="00C0014F" w:rsidRPr="00FB322B" w:rsidDel="007C319A">
          <w:rPr>
            <w:rFonts w:ascii="Calibri" w:hAnsi="Calibri" w:cs="Calibri"/>
            <w:b/>
            <w:bCs/>
            <w:color w:val="000000" w:themeColor="text1"/>
            <w:rPrChange w:id="880" w:author="Liliana Salvador" w:date="2022-02-22T19:00:00Z">
              <w:rPr>
                <w:color w:val="000000" w:themeColor="text1"/>
              </w:rPr>
            </w:rPrChange>
          </w:rPr>
          <w:delText>s</w:delText>
        </w:r>
        <w:bookmarkEnd w:id="878"/>
        <w:bookmarkEnd w:id="879"/>
        <w:r w:rsidR="00C0014F" w:rsidRPr="00FB322B" w:rsidDel="007C319A">
          <w:rPr>
            <w:rFonts w:ascii="Calibri" w:hAnsi="Calibri" w:cs="Calibri"/>
            <w:b/>
            <w:bCs/>
            <w:color w:val="000000" w:themeColor="text1"/>
            <w:rPrChange w:id="881" w:author="Liliana Salvador" w:date="2022-02-22T19:00:00Z">
              <w:rPr>
                <w:color w:val="000000" w:themeColor="text1"/>
              </w:rPr>
            </w:rPrChange>
          </w:rPr>
          <w:delText xml:space="preserve">. </w:delText>
        </w:r>
      </w:del>
      <w:del w:id="882" w:author="Ruijie Xu" w:date="2022-01-30T14:48:00Z">
        <w:r w:rsidR="00C0014F" w:rsidRPr="00FB322B" w:rsidDel="00E35E47">
          <w:rPr>
            <w:rFonts w:ascii="Calibri" w:hAnsi="Calibri" w:cs="Calibri"/>
            <w:b/>
            <w:bCs/>
            <w:color w:val="000000" w:themeColor="text1"/>
            <w:rPrChange w:id="883" w:author="Liliana Salvador" w:date="2022-02-22T19:00:00Z">
              <w:rPr>
                <w:color w:val="000000" w:themeColor="text1"/>
              </w:rPr>
            </w:rPrChange>
          </w:rPr>
          <w:delText xml:space="preserve">To compare the differences in profiling composition across different </w:delText>
        </w:r>
        <w:r w:rsidR="00FE5C5D" w:rsidRPr="00FB322B" w:rsidDel="00E35E47">
          <w:rPr>
            <w:rFonts w:ascii="Calibri" w:hAnsi="Calibri" w:cs="Calibri"/>
            <w:b/>
            <w:bCs/>
            <w:color w:val="000000" w:themeColor="text1"/>
            <w:rPrChange w:id="884" w:author="Liliana Salvador" w:date="2022-02-22T19:00:00Z">
              <w:rPr>
                <w:color w:val="000000" w:themeColor="text1"/>
              </w:rPr>
            </w:rPrChange>
          </w:rPr>
          <w:delText>DB</w:delText>
        </w:r>
        <w:r w:rsidR="00C0014F" w:rsidRPr="00FB322B" w:rsidDel="00E35E47">
          <w:rPr>
            <w:rFonts w:ascii="Calibri" w:hAnsi="Calibri" w:cs="Calibri"/>
            <w:b/>
            <w:bCs/>
            <w:color w:val="000000" w:themeColor="text1"/>
            <w:rPrChange w:id="885" w:author="Liliana Salvador" w:date="2022-02-22T19:00:00Z">
              <w:rPr>
                <w:color w:val="000000" w:themeColor="text1"/>
              </w:rPr>
            </w:rPrChange>
          </w:rPr>
          <w:delText xml:space="preserve">s in Kraken2, we first looked at the number of reads </w:delText>
        </w:r>
        <w:r w:rsidR="00C94498" w:rsidRPr="00FB322B" w:rsidDel="00E35E47">
          <w:rPr>
            <w:rFonts w:ascii="Calibri" w:hAnsi="Calibri" w:cs="Calibri"/>
            <w:b/>
            <w:bCs/>
            <w:color w:val="000000" w:themeColor="text1"/>
            <w:rPrChange w:id="886" w:author="Liliana Salvador" w:date="2022-02-22T19:00:00Z">
              <w:rPr>
                <w:color w:val="000000" w:themeColor="text1"/>
              </w:rPr>
            </w:rPrChange>
          </w:rPr>
          <w:delText xml:space="preserve">classified into each of the following taxonomic </w:delText>
        </w:r>
        <w:r w:rsidR="007273CE" w:rsidRPr="00FB322B" w:rsidDel="00E35E47">
          <w:rPr>
            <w:rFonts w:ascii="Calibri" w:hAnsi="Calibri" w:cs="Calibri"/>
            <w:b/>
            <w:bCs/>
            <w:color w:val="000000" w:themeColor="text1"/>
            <w:rPrChange w:id="887" w:author="Liliana Salvador" w:date="2022-02-22T19:00:00Z">
              <w:rPr>
                <w:color w:val="000000" w:themeColor="text1"/>
              </w:rPr>
            </w:rPrChange>
          </w:rPr>
          <w:delText>groups</w:delText>
        </w:r>
        <w:r w:rsidR="00C94498" w:rsidRPr="00FB322B" w:rsidDel="00E35E47">
          <w:rPr>
            <w:rFonts w:ascii="Calibri" w:hAnsi="Calibri" w:cs="Calibri"/>
            <w:b/>
            <w:bCs/>
            <w:color w:val="000000" w:themeColor="text1"/>
            <w:rPrChange w:id="888" w:author="Liliana Salvador" w:date="2022-02-22T19:00:00Z">
              <w:rPr>
                <w:color w:val="000000" w:themeColor="text1"/>
              </w:rPr>
            </w:rPrChange>
          </w:rPr>
          <w:delText xml:space="preserve">: </w:delText>
        </w:r>
        <w:r w:rsidR="00C0014F" w:rsidRPr="00FB322B" w:rsidDel="00E35E47">
          <w:rPr>
            <w:rFonts w:ascii="Calibri" w:hAnsi="Calibri" w:cs="Calibri"/>
            <w:b/>
            <w:bCs/>
            <w:color w:val="000000" w:themeColor="text1"/>
            <w:rPrChange w:id="889" w:author="Liliana Salvador" w:date="2022-02-22T19:00:00Z">
              <w:rPr>
                <w:color w:val="000000" w:themeColor="text1"/>
              </w:rPr>
            </w:rPrChange>
          </w:rPr>
          <w:delText>domains Eukaryota, Bacteria</w:delText>
        </w:r>
        <w:r w:rsidR="004F1047" w:rsidRPr="00FB322B" w:rsidDel="00E35E47">
          <w:rPr>
            <w:rFonts w:ascii="Calibri" w:hAnsi="Calibri" w:cs="Calibri"/>
            <w:b/>
            <w:bCs/>
            <w:color w:val="000000" w:themeColor="text1"/>
            <w:rPrChange w:id="890" w:author="Liliana Salvador" w:date="2022-02-22T19:00:00Z">
              <w:rPr>
                <w:color w:val="000000" w:themeColor="text1"/>
              </w:rPr>
            </w:rPrChange>
          </w:rPr>
          <w:delText xml:space="preserve"> and</w:delText>
        </w:r>
        <w:r w:rsidR="00C0014F" w:rsidRPr="00FB322B" w:rsidDel="00E35E47">
          <w:rPr>
            <w:rFonts w:ascii="Calibri" w:hAnsi="Calibri" w:cs="Calibri"/>
            <w:b/>
            <w:bCs/>
            <w:color w:val="000000" w:themeColor="text1"/>
            <w:rPrChange w:id="891" w:author="Liliana Salvador" w:date="2022-02-22T19:00:00Z">
              <w:rPr>
                <w:color w:val="000000" w:themeColor="text1"/>
              </w:rPr>
            </w:rPrChange>
          </w:rPr>
          <w:delText xml:space="preserve"> Archaea, Viruses, </w:delText>
        </w:r>
        <w:r w:rsidR="00242EFF" w:rsidRPr="00FB322B" w:rsidDel="00E35E47">
          <w:rPr>
            <w:rFonts w:ascii="Calibri" w:hAnsi="Calibri" w:cs="Calibri"/>
            <w:b/>
            <w:bCs/>
            <w:color w:val="000000" w:themeColor="text1"/>
            <w:rPrChange w:id="892" w:author="Liliana Salvador" w:date="2022-02-22T19:00:00Z">
              <w:rPr>
                <w:color w:val="000000" w:themeColor="text1"/>
              </w:rPr>
            </w:rPrChange>
          </w:rPr>
          <w:delText>'</w:delText>
        </w:r>
        <w:r w:rsidR="00C0014F" w:rsidRPr="00FB322B" w:rsidDel="00E35E47">
          <w:rPr>
            <w:rFonts w:ascii="Calibri" w:hAnsi="Calibri" w:cs="Calibri"/>
            <w:b/>
            <w:bCs/>
            <w:color w:val="000000" w:themeColor="text1"/>
            <w:rPrChange w:id="893" w:author="Liliana Salvador" w:date="2022-02-22T19:00:00Z">
              <w:rPr>
                <w:color w:val="000000" w:themeColor="text1"/>
              </w:rPr>
            </w:rPrChange>
          </w:rPr>
          <w:delText xml:space="preserve">Other </w:delText>
        </w:r>
        <w:r w:rsidR="00242EFF" w:rsidRPr="00FB322B" w:rsidDel="00E35E47">
          <w:rPr>
            <w:rFonts w:ascii="Calibri" w:hAnsi="Calibri" w:cs="Calibri"/>
            <w:b/>
            <w:bCs/>
            <w:color w:val="000000" w:themeColor="text1"/>
            <w:rPrChange w:id="894" w:author="Liliana Salvador" w:date="2022-02-22T19:00:00Z">
              <w:rPr>
                <w:color w:val="000000" w:themeColor="text1"/>
              </w:rPr>
            </w:rPrChange>
          </w:rPr>
          <w:delText xml:space="preserve">Sequences' </w:delText>
        </w:r>
        <w:r w:rsidR="00C0014F" w:rsidRPr="00FB322B" w:rsidDel="00E35E47">
          <w:rPr>
            <w:rFonts w:ascii="Calibri" w:hAnsi="Calibri" w:cs="Calibri"/>
            <w:b/>
            <w:bCs/>
            <w:color w:val="000000" w:themeColor="text1"/>
            <w:rPrChange w:id="895" w:author="Liliana Salvador" w:date="2022-02-22T19:00:00Z">
              <w:rPr>
                <w:color w:val="000000" w:themeColor="text1"/>
              </w:rPr>
            </w:rPrChange>
          </w:rPr>
          <w:delText xml:space="preserve">(reads were classified but do not belong to any of the </w:delText>
        </w:r>
        <w:r w:rsidR="00511236" w:rsidRPr="00FB322B" w:rsidDel="00E35E47">
          <w:rPr>
            <w:rFonts w:ascii="Calibri" w:hAnsi="Calibri" w:cs="Calibri"/>
            <w:b/>
            <w:bCs/>
            <w:color w:val="000000" w:themeColor="text1"/>
            <w:rPrChange w:id="896" w:author="Liliana Salvador" w:date="2022-02-22T19:00:00Z">
              <w:rPr>
                <w:color w:val="000000" w:themeColor="text1"/>
              </w:rPr>
            </w:rPrChange>
          </w:rPr>
          <w:delText xml:space="preserve">other </w:delText>
        </w:r>
        <w:r w:rsidR="007273CE" w:rsidRPr="00FB322B" w:rsidDel="00E35E47">
          <w:rPr>
            <w:rFonts w:ascii="Calibri" w:hAnsi="Calibri" w:cs="Calibri"/>
            <w:b/>
            <w:bCs/>
            <w:color w:val="000000" w:themeColor="text1"/>
            <w:rPrChange w:id="897" w:author="Liliana Salvador" w:date="2022-02-22T19:00:00Z">
              <w:rPr>
                <w:color w:val="000000" w:themeColor="text1"/>
              </w:rPr>
            </w:rPrChange>
          </w:rPr>
          <w:delText>taxonomic groups</w:delText>
        </w:r>
        <w:r w:rsidR="00C0014F" w:rsidRPr="00FB322B" w:rsidDel="00E35E47">
          <w:rPr>
            <w:rFonts w:ascii="Calibri" w:hAnsi="Calibri" w:cs="Calibri"/>
            <w:b/>
            <w:bCs/>
            <w:color w:val="000000" w:themeColor="text1"/>
            <w:rPrChange w:id="898" w:author="Liliana Salvador" w:date="2022-02-22T19:00:00Z">
              <w:rPr>
                <w:color w:val="000000" w:themeColor="text1"/>
              </w:rPr>
            </w:rPrChange>
          </w:rPr>
          <w:delText xml:space="preserve">), and </w:delText>
        </w:r>
        <w:r w:rsidR="00242EFF" w:rsidRPr="00FB322B" w:rsidDel="00E35E47">
          <w:rPr>
            <w:rFonts w:ascii="Calibri" w:hAnsi="Calibri" w:cs="Calibri"/>
            <w:b/>
            <w:bCs/>
            <w:color w:val="000000" w:themeColor="text1"/>
            <w:rPrChange w:id="899" w:author="Liliana Salvador" w:date="2022-02-22T19:00:00Z">
              <w:rPr>
                <w:color w:val="000000" w:themeColor="text1"/>
              </w:rPr>
            </w:rPrChange>
          </w:rPr>
          <w:delText>'</w:delText>
        </w:r>
        <w:r w:rsidR="00C0014F" w:rsidRPr="00FB322B" w:rsidDel="00E35E47">
          <w:rPr>
            <w:rFonts w:ascii="Calibri" w:hAnsi="Calibri" w:cs="Calibri"/>
            <w:b/>
            <w:bCs/>
            <w:color w:val="000000" w:themeColor="text1"/>
            <w:rPrChange w:id="900" w:author="Liliana Salvador" w:date="2022-02-22T19:00:00Z">
              <w:rPr>
                <w:color w:val="000000" w:themeColor="text1"/>
              </w:rPr>
            </w:rPrChange>
          </w:rPr>
          <w:delText>Unclassified</w:delText>
        </w:r>
        <w:r w:rsidR="00242EFF" w:rsidRPr="00FB322B" w:rsidDel="00E35E47">
          <w:rPr>
            <w:rFonts w:ascii="Calibri" w:hAnsi="Calibri" w:cs="Calibri"/>
            <w:b/>
            <w:bCs/>
            <w:color w:val="000000" w:themeColor="text1"/>
            <w:rPrChange w:id="901" w:author="Liliana Salvador" w:date="2022-02-22T19:00:00Z">
              <w:rPr>
                <w:color w:val="000000" w:themeColor="text1"/>
              </w:rPr>
            </w:rPrChange>
          </w:rPr>
          <w:delText>'</w:delText>
        </w:r>
        <w:r w:rsidR="00C0014F" w:rsidRPr="00FB322B" w:rsidDel="00E35E47">
          <w:rPr>
            <w:rFonts w:ascii="Calibri" w:hAnsi="Calibri" w:cs="Calibri"/>
            <w:b/>
            <w:bCs/>
            <w:color w:val="000000" w:themeColor="text1"/>
            <w:rPrChange w:id="902" w:author="Liliana Salvador" w:date="2022-02-22T19:00:00Z">
              <w:rPr>
                <w:color w:val="000000" w:themeColor="text1"/>
              </w:rPr>
            </w:rPrChange>
          </w:rPr>
          <w:delText xml:space="preserve"> (reads that were not classified using the Kraken2 classifier in both domain and genus levels</w:delText>
        </w:r>
        <w:r w:rsidR="002C0511" w:rsidRPr="00FB322B" w:rsidDel="00E35E47">
          <w:rPr>
            <w:rFonts w:ascii="Calibri" w:hAnsi="Calibri" w:cs="Calibri"/>
            <w:b/>
            <w:bCs/>
            <w:color w:val="000000" w:themeColor="text1"/>
            <w:rPrChange w:id="903" w:author="Liliana Salvador" w:date="2022-02-22T19:00:00Z">
              <w:rPr>
                <w:color w:val="000000" w:themeColor="text1"/>
              </w:rPr>
            </w:rPrChange>
          </w:rPr>
          <w:delText>)</w:delText>
        </w:r>
        <w:r w:rsidR="00C0014F" w:rsidRPr="00FB322B" w:rsidDel="00E35E47">
          <w:rPr>
            <w:rFonts w:ascii="Calibri" w:hAnsi="Calibri" w:cs="Calibri"/>
            <w:b/>
            <w:bCs/>
            <w:color w:val="000000" w:themeColor="text1"/>
            <w:rPrChange w:id="904" w:author="Liliana Salvador" w:date="2022-02-22T19:00:00Z">
              <w:rPr>
                <w:color w:val="000000" w:themeColor="text1"/>
              </w:rPr>
            </w:rPrChange>
          </w:rPr>
          <w:delText xml:space="preserve">. </w:delText>
        </w:r>
      </w:del>
    </w:p>
    <w:p w14:paraId="4A0C503A" w14:textId="77777777" w:rsidR="00540FCF" w:rsidRPr="00FB322B" w:rsidRDefault="00540FCF">
      <w:pPr>
        <w:spacing w:line="480" w:lineRule="auto"/>
        <w:rPr>
          <w:ins w:id="905" w:author="Liliana Salvador" w:date="2022-02-22T19:03:00Z"/>
          <w:rFonts w:ascii="Calibri" w:hAnsi="Calibri" w:cs="Calibri"/>
          <w:color w:val="000000" w:themeColor="text1"/>
          <w:rPrChange w:id="906" w:author="Liliana Salvador" w:date="2022-02-22T19:00:00Z">
            <w:rPr>
              <w:ins w:id="907" w:author="Liliana Salvador" w:date="2022-02-22T19:03:00Z"/>
              <w:color w:val="000000" w:themeColor="text1"/>
            </w:rPr>
          </w:rPrChange>
        </w:rPr>
      </w:pPr>
    </w:p>
    <w:p w14:paraId="253E7AF0" w14:textId="77777777" w:rsidR="00C0014F" w:rsidRPr="00FB322B" w:rsidDel="0085367F" w:rsidRDefault="00C0014F">
      <w:pPr>
        <w:spacing w:line="480" w:lineRule="auto"/>
        <w:rPr>
          <w:del w:id="908" w:author="Ruijie Xu" w:date="2022-01-30T14:51:00Z"/>
          <w:rFonts w:ascii="Calibri" w:hAnsi="Calibri" w:cs="Calibri"/>
          <w:b/>
          <w:bCs/>
          <w:color w:val="000000" w:themeColor="text1"/>
          <w:rPrChange w:id="909" w:author="Liliana Salvador" w:date="2022-02-22T19:00:00Z">
            <w:rPr>
              <w:del w:id="910" w:author="Ruijie Xu" w:date="2022-01-30T14:51:00Z"/>
              <w:b/>
              <w:bCs/>
              <w:color w:val="000000" w:themeColor="text1"/>
            </w:rPr>
          </w:rPrChange>
        </w:rPr>
      </w:pPr>
    </w:p>
    <w:p w14:paraId="68FF0F9E" w14:textId="24946600" w:rsidR="00C0014F" w:rsidRPr="00FB322B" w:rsidDel="0085367F" w:rsidRDefault="00C0014F">
      <w:pPr>
        <w:spacing w:line="480" w:lineRule="auto"/>
        <w:rPr>
          <w:del w:id="911" w:author="Ruijie Xu" w:date="2022-01-30T14:50:00Z"/>
          <w:rFonts w:ascii="Calibri" w:hAnsi="Calibri" w:cs="Calibri"/>
          <w:b/>
          <w:bCs/>
          <w:color w:val="000000" w:themeColor="text1"/>
          <w:rPrChange w:id="912" w:author="Liliana Salvador" w:date="2022-02-22T19:00:00Z">
            <w:rPr>
              <w:del w:id="913" w:author="Ruijie Xu" w:date="2022-01-30T14:50:00Z"/>
              <w:color w:val="000000" w:themeColor="text1"/>
            </w:rPr>
          </w:rPrChange>
        </w:rPr>
      </w:pPr>
      <w:del w:id="914" w:author="Ruijie Xu" w:date="2022-01-30T14:51:00Z">
        <w:r w:rsidRPr="00FB322B" w:rsidDel="0085367F">
          <w:rPr>
            <w:rFonts w:ascii="Calibri" w:hAnsi="Calibri" w:cs="Calibri"/>
            <w:b/>
            <w:bCs/>
            <w:color w:val="000000" w:themeColor="text1"/>
            <w:rPrChange w:id="915" w:author="Liliana Salvador" w:date="2022-02-22T19:00:00Z">
              <w:rPr>
                <w:b/>
                <w:bCs/>
                <w:color w:val="000000" w:themeColor="text1"/>
              </w:rPr>
            </w:rPrChange>
          </w:rPr>
          <w:delText xml:space="preserve">Data </w:delText>
        </w:r>
        <w:r w:rsidR="00F5051E" w:rsidRPr="00FB322B" w:rsidDel="0085367F">
          <w:rPr>
            <w:rFonts w:ascii="Calibri" w:hAnsi="Calibri" w:cs="Calibri"/>
            <w:b/>
            <w:bCs/>
            <w:color w:val="000000" w:themeColor="text1"/>
            <w:rPrChange w:id="916" w:author="Liliana Salvador" w:date="2022-02-22T19:00:00Z">
              <w:rPr>
                <w:b/>
                <w:bCs/>
                <w:color w:val="000000" w:themeColor="text1"/>
              </w:rPr>
            </w:rPrChange>
          </w:rPr>
          <w:delText>v</w:delText>
        </w:r>
        <w:r w:rsidRPr="00FB322B" w:rsidDel="0085367F">
          <w:rPr>
            <w:rFonts w:ascii="Calibri" w:hAnsi="Calibri" w:cs="Calibri"/>
            <w:b/>
            <w:bCs/>
            <w:color w:val="000000" w:themeColor="text1"/>
            <w:rPrChange w:id="917" w:author="Liliana Salvador" w:date="2022-02-22T19:00:00Z">
              <w:rPr>
                <w:b/>
                <w:bCs/>
                <w:color w:val="000000" w:themeColor="text1"/>
              </w:rPr>
            </w:rPrChange>
          </w:rPr>
          <w:delText>isualization</w:delText>
        </w:r>
        <w:r w:rsidRPr="00FB322B" w:rsidDel="0085367F">
          <w:rPr>
            <w:rFonts w:ascii="Calibri" w:hAnsi="Calibri" w:cs="Calibri"/>
            <w:b/>
            <w:bCs/>
            <w:color w:val="000000" w:themeColor="text1"/>
            <w:rPrChange w:id="918" w:author="Liliana Salvador" w:date="2022-02-22T19:00:00Z">
              <w:rPr>
                <w:color w:val="000000" w:themeColor="text1"/>
              </w:rPr>
            </w:rPrChange>
          </w:rPr>
          <w:delText xml:space="preserve">. </w:delText>
        </w:r>
      </w:del>
      <w:del w:id="919" w:author="Ruijie Xu" w:date="2022-01-30T14:48:00Z">
        <w:r w:rsidRPr="00FB322B" w:rsidDel="006A4167">
          <w:rPr>
            <w:rFonts w:ascii="Calibri" w:hAnsi="Calibri" w:cs="Calibri"/>
            <w:b/>
            <w:bCs/>
            <w:color w:val="000000" w:themeColor="text1"/>
            <w:rPrChange w:id="920" w:author="Liliana Salvador" w:date="2022-02-22T19:00:00Z">
              <w:rPr>
                <w:color w:val="000000" w:themeColor="text1"/>
              </w:rPr>
            </w:rPrChange>
          </w:rPr>
          <w:delText xml:space="preserve">The taxonomical profiles classified with Kraken2, CLARK, and </w:delText>
        </w:r>
        <w:r w:rsidR="00587076" w:rsidRPr="00FB322B" w:rsidDel="006A4167">
          <w:rPr>
            <w:rFonts w:ascii="Calibri" w:hAnsi="Calibri" w:cs="Calibri"/>
            <w:b/>
            <w:bCs/>
            <w:color w:val="000000" w:themeColor="text1"/>
            <w:rPrChange w:id="921" w:author="Liliana Salvador" w:date="2022-02-22T19:00:00Z">
              <w:rPr>
                <w:color w:val="000000" w:themeColor="text1"/>
              </w:rPr>
            </w:rPrChange>
          </w:rPr>
          <w:delText>CLARK-s</w:delText>
        </w:r>
        <w:r w:rsidRPr="00FB322B" w:rsidDel="006A4167">
          <w:rPr>
            <w:rFonts w:ascii="Calibri" w:hAnsi="Calibri" w:cs="Calibri"/>
            <w:b/>
            <w:bCs/>
            <w:color w:val="000000" w:themeColor="text1"/>
            <w:rPrChange w:id="922" w:author="Liliana Salvador" w:date="2022-02-22T19:00:00Z">
              <w:rPr>
                <w:color w:val="000000" w:themeColor="text1"/>
              </w:rPr>
            </w:rPrChange>
          </w:rPr>
          <w:delText xml:space="preserve"> were shown in histogram format </w:delText>
        </w:r>
      </w:del>
      <w:del w:id="923" w:author="Ruijie Xu" w:date="2022-01-30T14:50:00Z">
        <w:r w:rsidRPr="00FB322B" w:rsidDel="0085367F">
          <w:rPr>
            <w:rFonts w:ascii="Calibri" w:hAnsi="Calibri" w:cs="Calibri"/>
            <w:b/>
            <w:bCs/>
            <w:color w:val="000000" w:themeColor="text1"/>
            <w:rPrChange w:id="924" w:author="Liliana Salvador" w:date="2022-02-22T19:00:00Z">
              <w:rPr>
                <w:color w:val="000000" w:themeColor="text1"/>
              </w:rPr>
            </w:rPrChange>
          </w:rPr>
          <w:delText xml:space="preserve">using the R package </w:delText>
        </w:r>
        <w:r w:rsidR="00242EFF" w:rsidRPr="00FB322B" w:rsidDel="0085367F">
          <w:rPr>
            <w:rFonts w:ascii="Calibri" w:hAnsi="Calibri" w:cs="Calibri"/>
            <w:b/>
            <w:bCs/>
            <w:color w:val="000000" w:themeColor="text1"/>
            <w:rPrChange w:id="925" w:author="Liliana Salvador" w:date="2022-02-22T19:00:00Z">
              <w:rPr>
                <w:color w:val="000000" w:themeColor="text1"/>
              </w:rPr>
            </w:rPrChange>
          </w:rPr>
          <w:delText>"</w:delText>
        </w:r>
        <w:r w:rsidRPr="00FB322B" w:rsidDel="0085367F">
          <w:rPr>
            <w:rFonts w:ascii="Calibri" w:hAnsi="Calibri" w:cs="Calibri"/>
            <w:b/>
            <w:bCs/>
            <w:color w:val="000000" w:themeColor="text1"/>
            <w:rPrChange w:id="926" w:author="Liliana Salvador" w:date="2022-02-22T19:00:00Z">
              <w:rPr>
                <w:color w:val="000000" w:themeColor="text1"/>
              </w:rPr>
            </w:rPrChange>
          </w:rPr>
          <w:delText>ggplot2</w:delText>
        </w:r>
        <w:r w:rsidR="00242EFF" w:rsidRPr="00FB322B" w:rsidDel="0085367F">
          <w:rPr>
            <w:rFonts w:ascii="Calibri" w:hAnsi="Calibri" w:cs="Calibri"/>
            <w:b/>
            <w:bCs/>
            <w:color w:val="000000" w:themeColor="text1"/>
            <w:rPrChange w:id="927" w:author="Liliana Salvador" w:date="2022-02-22T19:00:00Z">
              <w:rPr>
                <w:color w:val="000000" w:themeColor="text1"/>
              </w:rPr>
            </w:rPrChange>
          </w:rPr>
          <w:delText xml:space="preserve">" </w:delText>
        </w:r>
        <w:r w:rsidRPr="00FB322B" w:rsidDel="0085367F">
          <w:rPr>
            <w:rFonts w:ascii="Calibri" w:hAnsi="Calibri" w:cs="Calibri"/>
            <w:b/>
            <w:bCs/>
            <w:color w:val="000000" w:themeColor="text1"/>
            <w:rPrChange w:id="928" w:author="Liliana Salvador" w:date="2022-02-22T19:00:00Z">
              <w:rPr>
                <w:color w:val="000000" w:themeColor="text1"/>
              </w:rPr>
            </w:rPrChange>
          </w:rPr>
          <w:fldChar w:fldCharType="begin" w:fldLock="1"/>
        </w:r>
        <w:r w:rsidR="00506F24" w:rsidRPr="00FB322B" w:rsidDel="0085367F">
          <w:rPr>
            <w:rFonts w:ascii="Calibri" w:hAnsi="Calibri" w:cs="Calibri"/>
            <w:b/>
            <w:bCs/>
            <w:color w:val="000000" w:themeColor="text1"/>
            <w:rPrChange w:id="929" w:author="Liliana Salvador" w:date="2022-02-22T19:00:00Z">
              <w:rPr>
                <w:color w:val="000000" w:themeColor="text1"/>
              </w:rPr>
            </w:rPrChange>
          </w:rPr>
          <w:delInstrText xml:space="preserve"> ADDIN ZOTERO_ITEM CSL_CITATION {"citationID":"n6y1Ukid","properties":{"formattedCitation":"(Ginestet, 2011)","plainCitation":"(Ginestet, 2011)","noteIndex":0},"citationItems":[{"id":"y7Rngnif/vKaA30iM","uris":["http://www.mendeley.com/documents/?uuid=bf0f6774-b0ca-3fc1-954f-fc6f8a9608ed"],"uri":["http://www.mendeley.com/documents/?uuid=bf0f6774-b0ca-3fc1-954f-fc6f8a9608ed"],"itemData":{"DOI":"10.1111/j.1467-985x.2010.00676_9.x","abstract":"The genus Artemisia consists of about 500 species, occurring throughout the world. Some very important drug leads have been discovered from this genus, notably artemisinin, the well known anti-malarial drug isolated from the Chinese herb Artemisia annua. The genus is also known for its aromatic nature and hence research has been focussed on the chemical compositions of the volatile secondary metabolites obtained from various Artemisia species. In the southern African region, A. afra is one of the most popular and commonly used herbal medicines. It is used to treat various ailments ranging from coughs and colds to malaria and diabetes. Although it is one of the most popular local herbal medicines, only limited scientific research, mainly focussing on the volatile secondary metabolites content, has been conducted on this species. The aim of this review was therefore to collect all available scientific literature published on A. afra and combine it into this paper. In this review, a general overview will be given on the morphology, taxonomy and geographical distribution of A. afra. The major focus will however be on the secondary metabolites, mainly the volatile secondary metabolites, which have been identified from this species. In addition all of the reported biological activities of the extracts derived from this species have been included as well as the literature on the pharmacology and toxicology. We aim at bringing together most of the available scientific research conducted on this species, which is currently scattered across various publications, into this review paper. © 2008 SAAB.","author":[{"dropping-particle":"","family":"Ginestet","given":"Cedric","non-dropping-particle":"","parse-names":false,"suffix":""}],"container-title":"Journal of the Royal Statistical Society: Series A (Statistics in Society)","id":"ITEM-1","issued":{"date-parts":[["2011"]]},"title":"ggplot2: Elegant Graphics for Data Analysis","type":"article-journal"}}],"schema":"https://github.com/citation-style-language/schema/raw/master/csl-citation.json"} </w:delInstrText>
        </w:r>
        <w:r w:rsidRPr="00FB322B" w:rsidDel="0085367F">
          <w:rPr>
            <w:rFonts w:ascii="Calibri" w:hAnsi="Calibri" w:cs="Calibri"/>
            <w:b/>
            <w:bCs/>
            <w:color w:val="000000" w:themeColor="text1"/>
            <w:rPrChange w:id="930" w:author="Liliana Salvador" w:date="2022-02-22T19:00:00Z">
              <w:rPr>
                <w:color w:val="000000" w:themeColor="text1"/>
              </w:rPr>
            </w:rPrChange>
          </w:rPr>
          <w:fldChar w:fldCharType="separate"/>
        </w:r>
        <w:r w:rsidR="00350DBF" w:rsidRPr="00FB322B" w:rsidDel="0085367F">
          <w:rPr>
            <w:rFonts w:ascii="Calibri" w:hAnsi="Calibri" w:cs="Calibri"/>
            <w:b/>
            <w:bCs/>
            <w:color w:val="000000" w:themeColor="text1"/>
            <w:rPrChange w:id="931" w:author="Liliana Salvador" w:date="2022-02-22T19:00:00Z">
              <w:rPr>
                <w:color w:val="000000"/>
              </w:rPr>
            </w:rPrChange>
          </w:rPr>
          <w:delText>(Ginestet, 2011)</w:delText>
        </w:r>
        <w:r w:rsidRPr="00FB322B" w:rsidDel="0085367F">
          <w:rPr>
            <w:rFonts w:ascii="Calibri" w:hAnsi="Calibri" w:cs="Calibri"/>
            <w:b/>
            <w:bCs/>
            <w:color w:val="000000" w:themeColor="text1"/>
            <w:rPrChange w:id="932" w:author="Liliana Salvador" w:date="2022-02-22T19:00:00Z">
              <w:rPr>
                <w:color w:val="000000" w:themeColor="text1"/>
              </w:rPr>
            </w:rPrChange>
          </w:rPr>
          <w:fldChar w:fldCharType="end"/>
        </w:r>
        <w:r w:rsidRPr="00FB322B" w:rsidDel="0085367F">
          <w:rPr>
            <w:rFonts w:ascii="Calibri" w:hAnsi="Calibri" w:cs="Calibri"/>
            <w:b/>
            <w:bCs/>
            <w:color w:val="000000" w:themeColor="text1"/>
            <w:rPrChange w:id="933" w:author="Liliana Salvador" w:date="2022-02-22T19:00:00Z">
              <w:rPr>
                <w:color w:val="000000" w:themeColor="text1"/>
              </w:rPr>
            </w:rPrChange>
          </w:rPr>
          <w:delText xml:space="preserve">. </w:delText>
        </w:r>
      </w:del>
    </w:p>
    <w:p w14:paraId="1C0716B6" w14:textId="77777777" w:rsidR="00C0014F" w:rsidRPr="00FB322B" w:rsidRDefault="00C0014F" w:rsidP="003A137D">
      <w:pPr>
        <w:spacing w:line="480" w:lineRule="auto"/>
        <w:rPr>
          <w:rFonts w:ascii="Calibri" w:hAnsi="Calibri" w:cs="Calibri"/>
          <w:b/>
          <w:bCs/>
          <w:color w:val="000000" w:themeColor="text1"/>
          <w:rPrChange w:id="934" w:author="Liliana Salvador" w:date="2022-02-22T19:00:00Z">
            <w:rPr>
              <w:b/>
              <w:bCs/>
              <w:color w:val="000000" w:themeColor="text1"/>
            </w:rPr>
          </w:rPrChange>
        </w:rPr>
      </w:pPr>
    </w:p>
    <w:p w14:paraId="10330790" w14:textId="0FE4BC53" w:rsidR="0085367F" w:rsidRPr="003A137D" w:rsidRDefault="00C0014F" w:rsidP="0085367F">
      <w:pPr>
        <w:spacing w:line="480" w:lineRule="auto"/>
        <w:rPr>
          <w:ins w:id="935" w:author="Ruijie Xu" w:date="2022-01-30T14:51:00Z"/>
          <w:color w:val="000000" w:themeColor="text1"/>
        </w:rPr>
      </w:pPr>
      <w:r w:rsidRPr="003A137D">
        <w:rPr>
          <w:b/>
          <w:bCs/>
          <w:color w:val="000000" w:themeColor="text1"/>
        </w:rPr>
        <w:t xml:space="preserve">Statistical </w:t>
      </w:r>
      <w:r w:rsidR="00F5051E" w:rsidRPr="003A137D">
        <w:rPr>
          <w:b/>
          <w:bCs/>
          <w:color w:val="000000" w:themeColor="text1"/>
        </w:rPr>
        <w:t>a</w:t>
      </w:r>
      <w:r w:rsidRPr="003A137D">
        <w:rPr>
          <w:b/>
          <w:bCs/>
          <w:color w:val="000000" w:themeColor="text1"/>
        </w:rPr>
        <w:t>nalysis</w:t>
      </w:r>
      <w:r w:rsidRPr="003A137D">
        <w:rPr>
          <w:color w:val="000000" w:themeColor="text1"/>
        </w:rPr>
        <w:t xml:space="preserve">. </w:t>
      </w:r>
      <w:ins w:id="936" w:author="Ruijie Xu" w:date="2022-01-30T14:50:00Z">
        <w:r w:rsidR="00E825DC" w:rsidRPr="003A137D">
          <w:rPr>
            <w:color w:val="000000" w:themeColor="text1"/>
          </w:rPr>
          <w:t xml:space="preserve">Metagenomic profiles were loaded into R </w:t>
        </w:r>
      </w:ins>
      <w:ins w:id="937" w:author="Liliana Salvador" w:date="2022-02-22T19:04:00Z">
        <w:r w:rsidR="00540FCF" w:rsidRPr="003A137D">
          <w:rPr>
            <w:color w:val="000000" w:themeColor="text1"/>
          </w:rPr>
          <w:fldChar w:fldCharType="begin"/>
        </w:r>
      </w:ins>
      <w:r w:rsidR="004765A2">
        <w:rPr>
          <w:color w:val="000000" w:themeColor="text1"/>
        </w:rPr>
        <w:instrText xml:space="preserve"> ADDIN ZOTERO_ITEM CSL_CITATION {"citationID":"HE2oXMhW","properties":{"formattedCitation":"(R Core Team, 2020)","plainCitation":"(R Core Team, 2020)","noteIndex":0},"citationItems":[{"id":"1BY60Z0f/9hkyZkec","uris":["http://zotero.org/users/local/YOB362yk/items/9J2WWJ6L"],"itemData":{"id":1706,"type":"article-journal","container-title":"R Foundation for Statistical Computing","note":"Vienna,\n  Austria.","title":"R: A Language and Environment for Statistical Computing","URL":"https://www.r-project.org/","author":[{"literal":"R Core Team"}],"accessed":{"date-parts":[["2021",3,25]]},"issued":{"date-parts":[["2020"]]}}}],"schema":"https://github.com/citation-style-language/schema/raw/master/csl-citation.json"} </w:instrText>
      </w:r>
      <w:ins w:id="938" w:author="Liliana Salvador" w:date="2022-02-22T19:04:00Z">
        <w:r w:rsidR="00540FCF" w:rsidRPr="003A137D">
          <w:rPr>
            <w:color w:val="000000" w:themeColor="text1"/>
          </w:rPr>
          <w:fldChar w:fldCharType="separate"/>
        </w:r>
        <w:r w:rsidR="00540FCF" w:rsidRPr="003A137D">
          <w:rPr>
            <w:color w:val="000000"/>
          </w:rPr>
          <w:t>(R Core Team, 2020)</w:t>
        </w:r>
        <w:r w:rsidR="00540FCF" w:rsidRPr="003A137D">
          <w:rPr>
            <w:color w:val="000000" w:themeColor="text1"/>
          </w:rPr>
          <w:fldChar w:fldCharType="end"/>
        </w:r>
        <w:r w:rsidR="00540FCF">
          <w:rPr>
            <w:color w:val="000000" w:themeColor="text1"/>
          </w:rPr>
          <w:t xml:space="preserve"> </w:t>
        </w:r>
      </w:ins>
      <w:ins w:id="939" w:author="Ruijie Xu" w:date="2022-01-30T14:50:00Z">
        <w:r w:rsidR="00E825DC" w:rsidRPr="003A137D">
          <w:rPr>
            <w:color w:val="000000" w:themeColor="text1"/>
          </w:rPr>
          <w:t xml:space="preserve">for </w:t>
        </w:r>
      </w:ins>
      <w:ins w:id="940" w:author="Liliana Salvador" w:date="2022-02-22T19:05:00Z">
        <w:r w:rsidR="00540FCF">
          <w:rPr>
            <w:color w:val="000000" w:themeColor="text1"/>
          </w:rPr>
          <w:t xml:space="preserve">statistical </w:t>
        </w:r>
      </w:ins>
      <w:ins w:id="941" w:author="Ruijie Xu" w:date="2022-01-30T14:50:00Z">
        <w:r w:rsidR="00E825DC" w:rsidRPr="003A137D">
          <w:rPr>
            <w:color w:val="000000" w:themeColor="text1"/>
          </w:rPr>
          <w:t xml:space="preserve">analysis using the package </w:t>
        </w:r>
        <w:commentRangeStart w:id="942"/>
        <w:r w:rsidR="00E825DC" w:rsidRPr="003A137D">
          <w:rPr>
            <w:color w:val="000000" w:themeColor="text1"/>
          </w:rPr>
          <w:t>“</w:t>
        </w:r>
        <w:proofErr w:type="spellStart"/>
        <w:r w:rsidR="00E825DC" w:rsidRPr="003A137D">
          <w:rPr>
            <w:color w:val="000000" w:themeColor="text1"/>
          </w:rPr>
          <w:t>phyloseq</w:t>
        </w:r>
        <w:proofErr w:type="spellEnd"/>
        <w:r w:rsidR="00E825DC" w:rsidRPr="003A137D">
          <w:rPr>
            <w:color w:val="000000" w:themeColor="text1"/>
          </w:rPr>
          <w:t>”</w:t>
        </w:r>
      </w:ins>
      <w:commentRangeEnd w:id="942"/>
      <w:r w:rsidR="00540FCF">
        <w:rPr>
          <w:rStyle w:val="CommentReference"/>
        </w:rPr>
        <w:commentReference w:id="942"/>
      </w:r>
      <w:ins w:id="943" w:author="Ruijie Xu" w:date="2022-02-27T10:37:00Z">
        <w:r w:rsidR="00435EE6">
          <w:rPr>
            <w:color w:val="000000" w:themeColor="text1"/>
          </w:rPr>
          <w:t xml:space="preserve"> </w:t>
        </w:r>
      </w:ins>
      <w:r w:rsidR="00435EE6">
        <w:rPr>
          <w:color w:val="000000" w:themeColor="text1"/>
        </w:rPr>
        <w:fldChar w:fldCharType="begin"/>
      </w:r>
      <w:r w:rsidR="004765A2">
        <w:rPr>
          <w:color w:val="000000" w:themeColor="text1"/>
        </w:rPr>
        <w:instrText xml:space="preserve"> ADDIN ZOTERO_ITEM CSL_CITATION {"citationID":"a9q7scn2jo","properties":{"formattedCitation":"(McMurdie and Holmes, 2013)","plainCitation":"(McMurdie and Holmes, 2013)","noteIndex":0},"citationItems":[{"id":"1BY60Z0f/1L0aIg03","uris":["http://zotero.org/users/8256916/items/8YS6SEWK"],"itemData":{"id":2545,"type":"article-journal","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 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 Conclusions The phyloseq project for R is a new open-source software package, freely available on the web from both GitHub and Bioconductor.","container-title":"PLOS ONE","DOI":"10.1371/journal.pone.0061217","ISSN":"1932-6203","issue":"4","journalAbbreviation":"PLOS ONE","language":"en","note":"publisher: Public Library of Science","page":"e61217","source":"PLoS Journals","title":"phyloseq: An R Package for Reproducible Interactive Analysis and Graphics of Microbiome Census Data","title-short":"phyloseq","URL":"https://journals.plos.org/plosone/article?id=10.1371/journal.pone.0061217","volume":"8","author":[{"family":"McMurdie","given":"Paul J."},{"family":"Holmes","given":"Susan"}],"accessed":{"date-parts":[["2022",2,27]]},"issued":{"date-parts":[["2013",4,22]]}}}],"schema":"https://github.com/citation-style-language/schema/raw/master/csl-citation.json"} </w:instrText>
      </w:r>
      <w:r w:rsidR="00435EE6">
        <w:rPr>
          <w:color w:val="000000" w:themeColor="text1"/>
        </w:rPr>
        <w:fldChar w:fldCharType="separate"/>
      </w:r>
      <w:r w:rsidR="004765A2" w:rsidRPr="004765A2">
        <w:rPr>
          <w:rFonts w:ascii="Calibri" w:cs="Calibri"/>
          <w:color w:val="000000"/>
        </w:rPr>
        <w:t>(</w:t>
      </w:r>
      <w:proofErr w:type="spellStart"/>
      <w:r w:rsidR="004765A2" w:rsidRPr="004765A2">
        <w:rPr>
          <w:rFonts w:ascii="Calibri" w:cs="Calibri"/>
          <w:color w:val="000000"/>
        </w:rPr>
        <w:t>McMurdie</w:t>
      </w:r>
      <w:proofErr w:type="spellEnd"/>
      <w:r w:rsidR="004765A2" w:rsidRPr="004765A2">
        <w:rPr>
          <w:rFonts w:ascii="Calibri" w:cs="Calibri"/>
          <w:color w:val="000000"/>
        </w:rPr>
        <w:t xml:space="preserve"> and Holmes, 2013)</w:t>
      </w:r>
      <w:r w:rsidR="00435EE6">
        <w:rPr>
          <w:color w:val="000000" w:themeColor="text1"/>
        </w:rPr>
        <w:fldChar w:fldCharType="end"/>
      </w:r>
      <w:ins w:id="944" w:author="Ruijie Xu" w:date="2022-01-30T14:50:00Z">
        <w:r w:rsidR="00E825DC" w:rsidRPr="003A137D">
          <w:rPr>
            <w:color w:val="000000" w:themeColor="text1"/>
          </w:rPr>
          <w:t xml:space="preserve">. </w:t>
        </w:r>
      </w:ins>
      <w:r w:rsidRPr="003A137D">
        <w:rPr>
          <w:color w:val="000000" w:themeColor="text1"/>
        </w:rPr>
        <w:t>Pairwise significant difference assessments were performed by Wilcoxon signed-rank</w:t>
      </w:r>
      <w:del w:id="945" w:author="Ruijie Xu" w:date="2022-02-02T10:51:00Z">
        <w:r w:rsidRPr="003A137D" w:rsidDel="006A2E67">
          <w:rPr>
            <w:color w:val="000000" w:themeColor="text1"/>
          </w:rPr>
          <w:delText xml:space="preserve"> exact</w:delText>
        </w:r>
      </w:del>
      <w:r w:rsidRPr="003A137D">
        <w:rPr>
          <w:color w:val="000000" w:themeColor="text1"/>
        </w:rPr>
        <w:t xml:space="preserve"> test</w:t>
      </w:r>
      <w:ins w:id="946" w:author="Ruijie Xu" w:date="2022-02-02T10:52:00Z">
        <w:r w:rsidR="006A2E67">
          <w:rPr>
            <w:color w:val="000000" w:themeColor="text1"/>
          </w:rPr>
          <w:t xml:space="preserve"> implemented in R’s </w:t>
        </w:r>
        <w:commentRangeStart w:id="947"/>
        <w:r w:rsidR="006A2E67">
          <w:rPr>
            <w:color w:val="000000" w:themeColor="text1"/>
          </w:rPr>
          <w:t>“</w:t>
        </w:r>
        <w:proofErr w:type="spellStart"/>
        <w:r w:rsidR="006A2E67">
          <w:rPr>
            <w:color w:val="000000" w:themeColor="text1"/>
          </w:rPr>
          <w:t>rstatix</w:t>
        </w:r>
        <w:proofErr w:type="spellEnd"/>
        <w:r w:rsidR="006A2E67">
          <w:rPr>
            <w:color w:val="000000" w:themeColor="text1"/>
          </w:rPr>
          <w:t>” package</w:t>
        </w:r>
      </w:ins>
      <w:commentRangeEnd w:id="947"/>
      <w:r w:rsidR="00540FCF">
        <w:rPr>
          <w:rStyle w:val="CommentReference"/>
        </w:rPr>
        <w:commentReference w:id="947"/>
      </w:r>
      <w:ins w:id="948" w:author="Ruijie Xu" w:date="2022-02-27T10:41:00Z">
        <w:r w:rsidR="00435EE6">
          <w:rPr>
            <w:color w:val="000000" w:themeColor="text1"/>
          </w:rPr>
          <w:t xml:space="preserve"> </w:t>
        </w:r>
      </w:ins>
      <w:r w:rsidR="00435EE6">
        <w:rPr>
          <w:color w:val="000000" w:themeColor="text1"/>
        </w:rPr>
        <w:fldChar w:fldCharType="begin"/>
      </w:r>
      <w:r w:rsidR="004765A2">
        <w:rPr>
          <w:color w:val="000000" w:themeColor="text1"/>
        </w:rPr>
        <w:instrText xml:space="preserve"> ADDIN ZOTERO_ITEM CSL_CITATION {"citationID":"a1rg2l07pfu","properties":{"formattedCitation":"(Kassambara, 2021)","plainCitation":"(Kassambara, 2021)","noteIndex":0},"citationItems":[{"id":2548,"uris":["http://zotero.org/users/8256916/items/GKCWEDWW"],"itemData":{"id":2548,"type":"book","medium":"R package version 0.7.0","title":"rstatix: Pipe-Friendly Framework for Basic Statistical Tests.","URL":"https://CRAN.R-project.org/package=rstatix","author":[{"family":"Kassambara","given":"Alboukadel"}],"issued":{"date-parts":[["2021"]]}}}],"schema":"https://github.com/citation-style-language/schema/raw/master/csl-citation.json"} </w:instrText>
      </w:r>
      <w:r w:rsidR="00435EE6">
        <w:rPr>
          <w:color w:val="000000" w:themeColor="text1"/>
        </w:rPr>
        <w:fldChar w:fldCharType="separate"/>
      </w:r>
      <w:r w:rsidR="004765A2" w:rsidRPr="004765A2">
        <w:rPr>
          <w:rFonts w:ascii="Calibri" w:cs="Calibri"/>
          <w:color w:val="000000"/>
        </w:rPr>
        <w:t>(</w:t>
      </w:r>
      <w:proofErr w:type="spellStart"/>
      <w:r w:rsidR="004765A2" w:rsidRPr="004765A2">
        <w:rPr>
          <w:rFonts w:ascii="Calibri" w:cs="Calibri"/>
          <w:color w:val="000000"/>
        </w:rPr>
        <w:t>Kassambara</w:t>
      </w:r>
      <w:proofErr w:type="spellEnd"/>
      <w:r w:rsidR="004765A2" w:rsidRPr="004765A2">
        <w:rPr>
          <w:rFonts w:ascii="Calibri" w:cs="Calibri"/>
          <w:color w:val="000000"/>
        </w:rPr>
        <w:t>, 2021)</w:t>
      </w:r>
      <w:r w:rsidR="00435EE6">
        <w:rPr>
          <w:color w:val="000000" w:themeColor="text1"/>
        </w:rPr>
        <w:fldChar w:fldCharType="end"/>
      </w:r>
      <w:r w:rsidRPr="003A137D">
        <w:rPr>
          <w:color w:val="000000" w:themeColor="text1"/>
        </w:rPr>
        <w:t>, which is a non-parametric statistical hypothesis test used for comparing repeated measurements on a single sample</w:t>
      </w:r>
      <w:ins w:id="949" w:author="Ruijie Xu" w:date="2022-02-27T10:42:00Z">
        <w:r w:rsidR="00435EE6">
          <w:rPr>
            <w:color w:val="000000" w:themeColor="text1"/>
          </w:rPr>
          <w:t>.</w:t>
        </w:r>
      </w:ins>
      <w:commentRangeStart w:id="950"/>
      <w:del w:id="951" w:author="Ruijie Xu" w:date="2022-02-02T10:53:00Z">
        <w:r w:rsidRPr="003A137D" w:rsidDel="006A2E67">
          <w:rPr>
            <w:color w:val="000000" w:themeColor="text1"/>
          </w:rPr>
          <w:delText xml:space="preserve">. Significant differences across all three </w:delText>
        </w:r>
        <w:r w:rsidR="004B70DA" w:rsidRPr="003A137D" w:rsidDel="006A2E67">
          <w:rPr>
            <w:color w:val="000000" w:themeColor="text1"/>
          </w:rPr>
          <w:delText xml:space="preserve">software </w:delText>
        </w:r>
        <w:r w:rsidRPr="003A137D" w:rsidDel="006A2E67">
          <w:rPr>
            <w:color w:val="000000" w:themeColor="text1"/>
          </w:rPr>
          <w:delText xml:space="preserve">were assessed by the non-parametric statistical Friedman rank-sum test. This test has been used to detect differences in measurements across more than two groups. Both statistical tests mentioned above were performed with the R package </w:delText>
        </w:r>
        <w:r w:rsidR="00242EFF" w:rsidRPr="003A137D" w:rsidDel="006A2E67">
          <w:rPr>
            <w:color w:val="000000" w:themeColor="text1"/>
          </w:rPr>
          <w:delText>"</w:delText>
        </w:r>
        <w:r w:rsidR="003D344B" w:rsidRPr="003A137D" w:rsidDel="006A2E67">
          <w:rPr>
            <w:color w:val="000000" w:themeColor="text1"/>
          </w:rPr>
          <w:delText>stats</w:delText>
        </w:r>
        <w:r w:rsidR="00242EFF" w:rsidRPr="003A137D" w:rsidDel="006A2E67">
          <w:rPr>
            <w:color w:val="000000" w:themeColor="text1"/>
          </w:rPr>
          <w:delText>"</w:delText>
        </w:r>
      </w:del>
      <w:ins w:id="952" w:author="Ruijie Xu" w:date="2022-02-27T10:42:00Z">
        <w:r w:rsidR="00435EE6">
          <w:rPr>
            <w:color w:val="000000" w:themeColor="text1"/>
          </w:rPr>
          <w:t xml:space="preserve"> </w:t>
        </w:r>
      </w:ins>
      <w:del w:id="953" w:author="Ruijie Xu" w:date="2022-02-27T10:42:00Z">
        <w:r w:rsidR="00242EFF" w:rsidRPr="003A137D" w:rsidDel="00435EE6">
          <w:rPr>
            <w:color w:val="000000" w:themeColor="text1"/>
          </w:rPr>
          <w:lastRenderedPageBreak/>
          <w:delText xml:space="preserve"> </w:delText>
        </w:r>
        <w:r w:rsidRPr="003A137D" w:rsidDel="00435EE6">
          <w:rPr>
            <w:color w:val="000000" w:themeColor="text1"/>
          </w:rPr>
          <w:fldChar w:fldCharType="begin"/>
        </w:r>
        <w:r w:rsidR="00506F24" w:rsidRPr="003A137D" w:rsidDel="00435EE6">
          <w:rPr>
            <w:color w:val="000000" w:themeColor="text1"/>
          </w:rPr>
          <w:delInstrText xml:space="preserve"> ADDIN ZOTERO_ITEM CSL_CITATION {"citationID":"HE2oXMhW","properties":{"formattedCitation":"(R Core Team, 2020)","plainCitation":"(R Core Team, 2020)","noteIndex":0},"citationItems":[{"id":"y7Rngnif/d7qZbPtA","uris":["http://zotero.org/users/local/YOB362yk/items/9J2WWJ6L"],"uri":["http://zotero.org/users/local/YOB362yk/items/9J2WWJ6L"],"itemData":{"id":1706,"type":"article-journal","container-title":"R Foundation for Statistical Computing","note":"Vienna,\n  Austria.","title":"R: A Language and Environment for Statistical Computing","URL":"https://www.r-project.org/","author":[{"literal":"R Core Team"}],"accessed":{"date-parts":[["2021",3,25]]},"issued":{"date-parts":[["2020"]]}}}],"schema":"https://github.com/citation-style-language/schema/raw/master/csl-citation.json"} </w:delInstrText>
        </w:r>
        <w:r w:rsidRPr="003A137D" w:rsidDel="00435EE6">
          <w:rPr>
            <w:color w:val="000000" w:themeColor="text1"/>
          </w:rPr>
          <w:fldChar w:fldCharType="separate"/>
        </w:r>
        <w:r w:rsidR="00350DBF" w:rsidRPr="003A137D" w:rsidDel="00435EE6">
          <w:rPr>
            <w:color w:val="000000"/>
          </w:rPr>
          <w:delText>(R Core Team, 2020)</w:delText>
        </w:r>
        <w:r w:rsidRPr="003A137D" w:rsidDel="00435EE6">
          <w:rPr>
            <w:color w:val="000000" w:themeColor="text1"/>
          </w:rPr>
          <w:fldChar w:fldCharType="end"/>
        </w:r>
        <w:commentRangeEnd w:id="950"/>
        <w:r w:rsidR="00540FCF" w:rsidDel="00435EE6">
          <w:rPr>
            <w:rStyle w:val="CommentReference"/>
          </w:rPr>
          <w:commentReference w:id="950"/>
        </w:r>
        <w:r w:rsidRPr="003A137D" w:rsidDel="00435EE6">
          <w:rPr>
            <w:color w:val="000000" w:themeColor="text1"/>
          </w:rPr>
          <w:delText xml:space="preserve">. </w:delText>
        </w:r>
      </w:del>
      <w:r w:rsidRPr="003A137D">
        <w:rPr>
          <w:color w:val="000000" w:themeColor="text1"/>
        </w:rPr>
        <w:t>Alpha</w:t>
      </w:r>
      <w:r w:rsidR="00C26014" w:rsidRPr="003A137D">
        <w:rPr>
          <w:color w:val="000000" w:themeColor="text1"/>
        </w:rPr>
        <w:t xml:space="preserve"> </w:t>
      </w:r>
      <w:r w:rsidR="00C26014" w:rsidRPr="003A137D">
        <w:rPr>
          <w:color w:val="000000" w:themeColor="text1"/>
        </w:rPr>
        <w:fldChar w:fldCharType="begin"/>
      </w:r>
      <w:r w:rsidR="004765A2">
        <w:rPr>
          <w:color w:val="000000" w:themeColor="text1"/>
        </w:rPr>
        <w:instrText xml:space="preserve"> ADDIN ZOTERO_ITEM CSL_CITATION {"citationID":"WF7cOx8l","properties":{"formattedCitation":"(Shannon, 1948; Simpson, 1949)","plainCitation":"(Shannon, 1948; Simpson, 1949)","noteIndex":0},"citationItems":[{"id":"1BY60Z0f/ieOP9s9D","uris":["http://zotero.org/users/local/YOB362yk/items/KKKZYTA7"],"itemData":{"id":1709,"type":"article-journal","abstract":"THE 'characteristic' defined by Yule1 and the 'index of diversity' defined by Fisher2 are two measures of the degree of concentration or diversity achieved when the individuals of a population are classified into groups. Both are defined as statistics to be calculated from sample data and not in terms of population constants. The index of diversity has so far been used chiefly with the logarithmic distribution. It cannot be used everywhere, as it does not always give values which are independent of sample size ; it cannot do so, for example, when applied to an infinite population of individuals classified into a finite number of groups. Williams3 has pointed out a relationship between the characteristic and the index of diversity when both are applied to a logarithmic distribution. The present purpose is to define and examine a measure of concentration in terms of population constants.","container-title":"Nature","DOI":"10.1038/163688a0","ISSN":"1476-4687","issue":"4148","language":"en","note":"number: 4148\npublisher: Nature Publishing Group","page":"688-688","source":"www.nature.com","title":"Measurement of Diversity","URL":"https://www.nature.com/articles/163688a0","volume":"163","author":[{"family":"Simpson","given":"E. H."}],"accessed":{"date-parts":[["2021",3,25]]},"issued":{"date-parts":[["1949",4]]}}},{"id":"1BY60Z0f/L6OBi6JR","uris":["http://zotero.org/users/local/YOB362yk/items/SLNC33AX"],"itemData":{"id":1715,"type":"article-journal","container-title":"m The Bell System Technical Journal","DOI":"10.1002/j.1538-7305.1948.tb01338.x","language":"en","page":"379-423","source":"Zotero","title":"A Mathematical Theory of Communication","volume":"27","author":[{"family":"Shannon","given":"C E"}],"issued":{"date-parts":[["1948",7]]}}}],"schema":"https://github.com/citation-style-language/schema/raw/master/csl-citation.json"} </w:instrText>
      </w:r>
      <w:r w:rsidR="00C26014" w:rsidRPr="003A137D">
        <w:rPr>
          <w:color w:val="000000" w:themeColor="text1"/>
        </w:rPr>
        <w:fldChar w:fldCharType="separate"/>
      </w:r>
      <w:r w:rsidR="00350DBF" w:rsidRPr="003A137D">
        <w:rPr>
          <w:color w:val="000000"/>
        </w:rPr>
        <w:t>(Shannon, 1948; Simpson, 1949)</w:t>
      </w:r>
      <w:r w:rsidR="00C26014" w:rsidRPr="003A137D">
        <w:rPr>
          <w:color w:val="000000" w:themeColor="text1"/>
        </w:rPr>
        <w:fldChar w:fldCharType="end"/>
      </w:r>
      <w:r w:rsidRPr="003A137D">
        <w:rPr>
          <w:color w:val="000000" w:themeColor="text1"/>
        </w:rPr>
        <w:t xml:space="preserve"> and beta diversity</w:t>
      </w:r>
      <w:r w:rsidR="00C26014" w:rsidRPr="003A137D">
        <w:rPr>
          <w:color w:val="000000" w:themeColor="text1"/>
        </w:rPr>
        <w:t xml:space="preserve"> </w:t>
      </w:r>
      <w:r w:rsidR="00C26014" w:rsidRPr="003A137D">
        <w:rPr>
          <w:color w:val="000000" w:themeColor="text1"/>
        </w:rPr>
        <w:fldChar w:fldCharType="begin"/>
      </w:r>
      <w:r w:rsidR="004765A2">
        <w:rPr>
          <w:color w:val="000000" w:themeColor="text1"/>
        </w:rPr>
        <w:instrText xml:space="preserve"> ADDIN ZOTERO_ITEM CSL_CITATION {"citationID":"frixPLjw","properties":{"formattedCitation":"(Bray and Curtis, 1957)","plainCitation":"(Bray and Curtis, 1957)","noteIndex":0},"citationItems":[{"id":"1BY60Z0f/asbcleTe","uris":["http://zotero.org/users/local/YOB362yk/items/23WDUYH4"],"itemData":{"id":1719,"type":"article-journal","container-title":"Ecological Monographs","DOI":"https://doi.org/10.2307/1942268","ISSN":"1557-7015","issue":"4","language":"en","note":"_eprint: https://esajournals.onlinelibrary.wiley.com/doi/pdf/10.2307/1942268","page":"325-349","source":"Wiley Online Library","title":"An Ordination of the Upland Forest Communities of Southern Wisconsin","URL":"https://esajournals.onlinelibrary.wiley.com/doi/abs/10.2307/1942268","volume":"27","author":[{"family":"Bray","given":"J. Roger"},{"family":"Curtis","given":"J. T."}],"accessed":{"date-parts":[["2021",3,25]]},"issued":{"date-parts":[["1957"]]}}}],"schema":"https://github.com/citation-style-language/schema/raw/master/csl-citation.json"} </w:instrText>
      </w:r>
      <w:r w:rsidR="00C26014" w:rsidRPr="003A137D">
        <w:rPr>
          <w:color w:val="000000" w:themeColor="text1"/>
        </w:rPr>
        <w:fldChar w:fldCharType="separate"/>
      </w:r>
      <w:r w:rsidR="00350DBF" w:rsidRPr="003A137D">
        <w:rPr>
          <w:color w:val="000000"/>
        </w:rPr>
        <w:t>(Bray and Curtis, 1957)</w:t>
      </w:r>
      <w:r w:rsidR="00C26014" w:rsidRPr="003A137D">
        <w:rPr>
          <w:color w:val="000000" w:themeColor="text1"/>
        </w:rPr>
        <w:fldChar w:fldCharType="end"/>
      </w:r>
      <w:r w:rsidRPr="003A137D">
        <w:rPr>
          <w:color w:val="000000" w:themeColor="text1"/>
        </w:rPr>
        <w:t xml:space="preserve"> indices</w:t>
      </w:r>
      <w:r w:rsidR="00C26014" w:rsidRPr="003A137D">
        <w:rPr>
          <w:color w:val="000000" w:themeColor="text1"/>
        </w:rPr>
        <w:t xml:space="preserve"> </w:t>
      </w:r>
      <w:r w:rsidR="00C26014" w:rsidRPr="003A137D">
        <w:rPr>
          <w:color w:val="000000" w:themeColor="text1"/>
        </w:rPr>
        <w:fldChar w:fldCharType="begin"/>
      </w:r>
      <w:r w:rsidR="004765A2">
        <w:rPr>
          <w:color w:val="000000" w:themeColor="text1"/>
        </w:rPr>
        <w:instrText xml:space="preserve"> ADDIN ZOTERO_ITEM CSL_CITATION {"citationID":"Fzm8k9AU","properties":{"formattedCitation":"(Whittaker, 1960)","plainCitation":"(Whittaker, 1960)","noteIndex":0},"citationItems":[{"id":"1BY60Z0f/eiHZPk9U","uris":["http://zotero.org/users/local/YOB362yk/items/INW54527"],"itemData":{"id":1722,"type":"article-journal","container-title":"Ecological Monographs","DOI":"https://doi.org/10.2307/1943563","ISSN":"1557-7015","issue":"3","language":"en","note":"_eprint: https://esajournals.onlinelibrary.wiley.com/doi/pdf/10.2307/1943563","page":"279-338","source":"Wiley Online Library","title":"Vegetation of the Siskiyou Mountains, Oregon and California","URL":"https://esajournals.onlinelibrary.wiley.com/doi/abs/10.2307/1943563","volume":"30","author":[{"family":"Whittaker","given":"R. H."}],"accessed":{"date-parts":[["2021",3,25]]},"issued":{"date-parts":[["1960"]]}}}],"schema":"https://github.com/citation-style-language/schema/raw/master/csl-citation.json"} </w:instrText>
      </w:r>
      <w:r w:rsidR="00C26014" w:rsidRPr="003A137D">
        <w:rPr>
          <w:color w:val="000000" w:themeColor="text1"/>
        </w:rPr>
        <w:fldChar w:fldCharType="separate"/>
      </w:r>
      <w:r w:rsidR="00350DBF" w:rsidRPr="003A137D">
        <w:rPr>
          <w:color w:val="000000"/>
        </w:rPr>
        <w:t>(Whittaker, 1960)</w:t>
      </w:r>
      <w:r w:rsidR="00C26014" w:rsidRPr="003A137D">
        <w:rPr>
          <w:color w:val="000000" w:themeColor="text1"/>
        </w:rPr>
        <w:fldChar w:fldCharType="end"/>
      </w:r>
      <w:r w:rsidRPr="003A137D">
        <w:rPr>
          <w:color w:val="000000" w:themeColor="text1"/>
        </w:rPr>
        <w:t xml:space="preserve"> were used to describe the relationship of the microbes within and between samples, respectively, and were calculated with the R package </w:t>
      </w:r>
      <w:r w:rsidR="00242EFF" w:rsidRPr="003A137D">
        <w:rPr>
          <w:color w:val="000000" w:themeColor="text1"/>
        </w:rPr>
        <w:t>"</w:t>
      </w:r>
      <w:r w:rsidRPr="003A137D">
        <w:rPr>
          <w:color w:val="000000" w:themeColor="text1"/>
        </w:rPr>
        <w:t>vegan</w:t>
      </w:r>
      <w:r w:rsidR="00242EFF" w:rsidRPr="003A137D">
        <w:rPr>
          <w:color w:val="000000" w:themeColor="text1"/>
        </w:rPr>
        <w:t xml:space="preserve">" </w:t>
      </w:r>
      <w:r w:rsidRPr="003A137D">
        <w:rPr>
          <w:color w:val="000000" w:themeColor="text1"/>
        </w:rPr>
        <w:fldChar w:fldCharType="begin" w:fldLock="1"/>
      </w:r>
      <w:r w:rsidR="004765A2">
        <w:rPr>
          <w:color w:val="000000" w:themeColor="text1"/>
        </w:rPr>
        <w:instrText xml:space="preserve"> ADDIN ZOTERO_ITEM CSL_CITATION {"citationID":"X5jurPBq","properties":{"formattedCitation":"(Oksanen {\\i{}et al.}, 2013)","plainCitation":"(Oksanen et al., 2013)","noteIndex":0},"citationItems":[{"id":"1BY60Z0f/0UnYsd6o","uris":["http://www.mendeley.com/documents/?uuid=2528ba7f-d42a-3a20-9431-c491360db67b"],"itemData":{"abstract":"Ordination methods, diversity analysis and other functions for community and vegetation ecologists","author":[{"dropping-particle":"","family":"Oksanen","given":"J","non-dropping-particle":"","parse-names":false,"suffix":""},{"dropping-particle":"","family":"Blanchet","given":"F G","non-dropping-particle":"","parse-names":false,"suffix":""},{"dropping-particle":"","family":"Kindt","given":"R","non-dropping-particle":"","parse-names":false,"suffix":""},{"dropping-particle":"","family":"Legendre","given":"P","non-dropping-particle":"","parse-names":false,"suffix":""},{"dropping-particle":"","family":"Minchin","given":"P R","non-dropping-particle":"","parse-names":false,"suffix":""},{"dropping-particle":"","family":"O'Hara","given":"R B","non-dropping-particle":"","parse-names":false,"suffix":""}],"container-title":"R Packag ver","id":"ITEM-1","issued":{"date-parts":[["2013"]]},"title":"Package vegan","type":"article-journal"}}],"schema":"https://github.com/citation-style-language/schema/raw/master/csl-citation.json"} </w:instrText>
      </w:r>
      <w:r w:rsidRPr="003A137D">
        <w:rPr>
          <w:color w:val="000000" w:themeColor="text1"/>
        </w:rPr>
        <w:fldChar w:fldCharType="separate"/>
      </w:r>
      <w:r w:rsidR="00350DBF" w:rsidRPr="003A137D">
        <w:rPr>
          <w:color w:val="000000"/>
        </w:rPr>
        <w:t xml:space="preserve">(Oksanen </w:t>
      </w:r>
      <w:r w:rsidR="00350DBF" w:rsidRPr="003A137D">
        <w:rPr>
          <w:i/>
          <w:iCs/>
          <w:color w:val="000000"/>
        </w:rPr>
        <w:t>et al.</w:t>
      </w:r>
      <w:r w:rsidR="00350DBF" w:rsidRPr="003A137D">
        <w:rPr>
          <w:color w:val="000000"/>
        </w:rPr>
        <w:t>, 2013)</w:t>
      </w:r>
      <w:r w:rsidRPr="003A137D">
        <w:rPr>
          <w:color w:val="000000" w:themeColor="text1"/>
        </w:rPr>
        <w:fldChar w:fldCharType="end"/>
      </w:r>
      <w:r w:rsidRPr="003A137D">
        <w:rPr>
          <w:color w:val="000000" w:themeColor="text1"/>
        </w:rPr>
        <w:t xml:space="preserve">. </w:t>
      </w:r>
      <w:ins w:id="954" w:author="Liliana Salvador" w:date="2022-02-22T19:17:00Z">
        <w:r w:rsidR="00F427DD">
          <w:rPr>
            <w:color w:val="000000" w:themeColor="text1"/>
          </w:rPr>
          <w:t xml:space="preserve">The </w:t>
        </w:r>
      </w:ins>
      <w:ins w:id="955" w:author="Ruijie Xu" w:date="2022-02-27T10:43:00Z">
        <w:r w:rsidR="00435EE6">
          <w:rPr>
            <w:color w:val="000000" w:themeColor="text1"/>
          </w:rPr>
          <w:t>d</w:t>
        </w:r>
      </w:ins>
      <w:ins w:id="956" w:author="Liliana Salvador" w:date="2022-02-22T19:17:00Z">
        <w:r w:rsidR="00F427DD">
          <w:rPr>
            <w:color w:val="000000" w:themeColor="text1"/>
          </w:rPr>
          <w:t>ifferential</w:t>
        </w:r>
      </w:ins>
      <w:ins w:id="957" w:author="Ruijie Xu" w:date="2022-02-27T10:43:00Z">
        <w:r w:rsidR="00435EE6">
          <w:rPr>
            <w:color w:val="000000" w:themeColor="text1"/>
          </w:rPr>
          <w:t>ly</w:t>
        </w:r>
      </w:ins>
      <w:ins w:id="958" w:author="Liliana Salvador" w:date="2022-02-22T19:17:00Z">
        <w:r w:rsidR="00F427DD">
          <w:rPr>
            <w:color w:val="000000" w:themeColor="text1"/>
          </w:rPr>
          <w:t xml:space="preserve"> </w:t>
        </w:r>
      </w:ins>
      <w:ins w:id="959" w:author="Ruijie Xu" w:date="2022-02-27T10:43:00Z">
        <w:r w:rsidR="00435EE6">
          <w:rPr>
            <w:color w:val="000000" w:themeColor="text1"/>
          </w:rPr>
          <w:t>a</w:t>
        </w:r>
      </w:ins>
      <w:ins w:id="960" w:author="Liliana Salvador" w:date="2022-02-22T19:17:00Z">
        <w:r w:rsidR="00F427DD">
          <w:rPr>
            <w:color w:val="000000" w:themeColor="text1"/>
          </w:rPr>
          <w:t>bundan</w:t>
        </w:r>
      </w:ins>
      <w:ins w:id="961" w:author="Ruijie Xu" w:date="2022-02-27T10:43:00Z">
        <w:r w:rsidR="00435EE6">
          <w:rPr>
            <w:color w:val="000000" w:themeColor="text1"/>
          </w:rPr>
          <w:t>t</w:t>
        </w:r>
      </w:ins>
      <w:ins w:id="962" w:author="Liliana Salvador" w:date="2022-02-22T19:17:00Z">
        <w:del w:id="963" w:author="Ruijie Xu" w:date="2022-02-27T10:43:00Z">
          <w:r w:rsidR="00F427DD" w:rsidDel="00435EE6">
            <w:rPr>
              <w:color w:val="000000" w:themeColor="text1"/>
            </w:rPr>
            <w:delText>ce</w:delText>
          </w:r>
        </w:del>
      </w:ins>
      <w:ins w:id="964" w:author="Ruijie Xu" w:date="2022-02-02T10:56:00Z">
        <w:r w:rsidR="006A2E67" w:rsidRPr="003A137D">
          <w:rPr>
            <w:color w:val="000000" w:themeColor="text1"/>
          </w:rPr>
          <w:t xml:space="preserve"> taxa analy</w:t>
        </w:r>
      </w:ins>
      <w:ins w:id="965" w:author="Ruijie Xu" w:date="2022-02-27T10:43:00Z">
        <w:r w:rsidR="00435EE6">
          <w:rPr>
            <w:color w:val="000000" w:themeColor="text1"/>
          </w:rPr>
          <w:t>z</w:t>
        </w:r>
      </w:ins>
      <w:ins w:id="966" w:author="Liliana Salvador" w:date="2022-02-22T19:18:00Z">
        <w:r w:rsidR="00F427DD">
          <w:rPr>
            <w:color w:val="000000" w:themeColor="text1"/>
          </w:rPr>
          <w:t>e</w:t>
        </w:r>
      </w:ins>
      <w:ins w:id="967" w:author="Ruijie Xu" w:date="2022-02-02T10:56:00Z">
        <w:del w:id="968" w:author="Liliana Salvador" w:date="2022-02-22T19:18:00Z">
          <w:r w:rsidR="006A2E67" w:rsidRPr="003A137D" w:rsidDel="00F427DD">
            <w:rPr>
              <w:color w:val="000000" w:themeColor="text1"/>
            </w:rPr>
            <w:delText>i</w:delText>
          </w:r>
        </w:del>
      </w:ins>
      <w:ins w:id="969" w:author="Ruijie Xu" w:date="2022-02-27T10:43:00Z">
        <w:r w:rsidR="00435EE6">
          <w:rPr>
            <w:color w:val="000000" w:themeColor="text1"/>
          </w:rPr>
          <w:t>d</w:t>
        </w:r>
      </w:ins>
      <w:ins w:id="970" w:author="Ruijie Xu" w:date="2022-02-02T10:56:00Z">
        <w:r w:rsidR="006A2E67" w:rsidRPr="003A137D">
          <w:rPr>
            <w:color w:val="000000" w:themeColor="text1"/>
          </w:rPr>
          <w:t xml:space="preserve"> </w:t>
        </w:r>
        <w:del w:id="971" w:author="Liliana Salvador" w:date="2022-02-22T19:17:00Z">
          <w:r w:rsidR="006A2E67" w:rsidDel="00F427DD">
            <w:rPr>
              <w:color w:val="000000" w:themeColor="text1"/>
            </w:rPr>
            <w:delText xml:space="preserve">identify DA taxa </w:delText>
          </w:r>
        </w:del>
        <w:r w:rsidR="0010410F">
          <w:rPr>
            <w:color w:val="000000" w:themeColor="text1"/>
          </w:rPr>
          <w:t xml:space="preserve">between samples collected from two different tissues </w:t>
        </w:r>
      </w:ins>
      <w:del w:id="972" w:author="Ruijie Xu" w:date="2022-01-30T14:49:00Z">
        <w:r w:rsidRPr="003A137D" w:rsidDel="003F5999">
          <w:rPr>
            <w:color w:val="000000" w:themeColor="text1"/>
          </w:rPr>
          <w:delText>Plotting of the beta diversity indices was done using Multidimensional scaling (MDS)</w:delText>
        </w:r>
        <w:r w:rsidR="00C26014" w:rsidRPr="003A137D" w:rsidDel="003F5999">
          <w:rPr>
            <w:color w:val="000000" w:themeColor="text1"/>
          </w:rPr>
          <w:delText xml:space="preserve"> </w:delText>
        </w:r>
        <w:r w:rsidR="00C26014" w:rsidRPr="003A137D" w:rsidDel="003F5999">
          <w:rPr>
            <w:color w:val="000000" w:themeColor="text1"/>
          </w:rPr>
          <w:fldChar w:fldCharType="begin"/>
        </w:r>
        <w:r w:rsidR="00506F24" w:rsidRPr="00F427DD" w:rsidDel="003F5999">
          <w:rPr>
            <w:color w:val="000000" w:themeColor="text1"/>
          </w:rPr>
          <w:delInstrText xml:space="preserve"> ADDIN ZOTERO_ITEM CSL_CITATION {"citationID":"aDhfNCWY","properties":{"formattedCitation":"(Mair, 2018)","plainCitation":"(Mair, 2018)","noteIndex":0},"citationItems":[{"id":"y7Rngnif/pJh6QfYR","uris":["http://zotero.org/users/local/YOB362yk/items/CZCGTLSH"],"uri":["http://zotero.org/users/local/YOB362yk/items/CZCGTLSH"],"itemData":{"id":1708,"type":"article-journal","abstract":"Multidimensional scaling (MDS) a multivariate method, applicable to a variety of data scenarios. It aims to represent input proximities among objects, such as variables or persons, by means of fitted distances in a low-dimensional space. The chapter starts with general elaborations on proximities, followed by exploratory MDS using the SMACOF framework. Within this context, goodness-of-fit assessment in MDS is discussed in detail. Another section covers confirmatory MDS where it is distinguished between internal and external constraints on the configuration. What follows is a section on unfolding, a technique for dual scaling based on preference data. In the last part of this chapter, basic MDS is extended to multiple input dissimilarity matrices (individual differences scaling). In addition, Procrustes is introduced for matching multiple MDS configurations.","collection-title":"Use R!","container-title":"Modern Psychometrics with R","DOI":"10.1007/978-3-319-93177-7_9","language":"en","note":"DOI: 10.1007/978-3-319-93177-7_9","page":"257-287","source":"Springer Link","title":"Multidimensional Scaling","URL":"https://doi.org/10.1007/978-3-319-93177-7_9","author":[{"family":"Mair","given":"Pa</w:delInstrText>
        </w:r>
        <w:r w:rsidR="00506F24" w:rsidRPr="00912B0E" w:rsidDel="003F5999">
          <w:rPr>
            <w:color w:val="000000" w:themeColor="text1"/>
          </w:rPr>
          <w:delInstrText xml:space="preserve">trick"}],"editor":[{"family":"Mair","given":"Patrick"}],"accessed":{"date-parts":[["2021",3,25]]},"issued":{"date-parts":[["2018"]]}}}],"schema":"https://github.com/citation-style-language/schema/raw/master/csl-citation.json"} </w:delInstrText>
        </w:r>
        <w:r w:rsidR="00C26014" w:rsidRPr="003A137D" w:rsidDel="003F5999">
          <w:rPr>
            <w:color w:val="000000" w:themeColor="text1"/>
          </w:rPr>
          <w:fldChar w:fldCharType="separate"/>
        </w:r>
        <w:r w:rsidR="00350DBF" w:rsidRPr="003A137D" w:rsidDel="003F5999">
          <w:rPr>
            <w:color w:val="000000"/>
          </w:rPr>
          <w:delText>(Mair, 2018)</w:delText>
        </w:r>
        <w:r w:rsidR="00C26014" w:rsidRPr="003A137D" w:rsidDel="003F5999">
          <w:rPr>
            <w:color w:val="000000" w:themeColor="text1"/>
          </w:rPr>
          <w:fldChar w:fldCharType="end"/>
        </w:r>
        <w:r w:rsidRPr="003A137D" w:rsidDel="003F5999">
          <w:rPr>
            <w:color w:val="000000" w:themeColor="text1"/>
          </w:rPr>
          <w:delText xml:space="preserve">, which reduces the dimensions of the pairwise comparison matrix between samples for the visualization of in-between sample microbial community relationship in a lower dimension, was done with the R package </w:delText>
        </w:r>
        <w:r w:rsidR="00242EFF" w:rsidRPr="003A137D" w:rsidDel="003F5999">
          <w:rPr>
            <w:color w:val="000000" w:themeColor="text1"/>
          </w:rPr>
          <w:delText>"</w:delText>
        </w:r>
        <w:r w:rsidRPr="003A137D" w:rsidDel="003F5999">
          <w:rPr>
            <w:color w:val="000000" w:themeColor="text1"/>
          </w:rPr>
          <w:delText>phyloseq</w:delText>
        </w:r>
        <w:r w:rsidR="00242EFF" w:rsidRPr="003A137D" w:rsidDel="003F5999">
          <w:rPr>
            <w:color w:val="000000" w:themeColor="text1"/>
          </w:rPr>
          <w:delText xml:space="preserve">" </w:delText>
        </w:r>
        <w:r w:rsidRPr="003A137D" w:rsidDel="003F5999">
          <w:rPr>
            <w:color w:val="000000" w:themeColor="text1"/>
          </w:rPr>
          <w:fldChar w:fldCharType="begin" w:fldLock="1"/>
        </w:r>
        <w:r w:rsidR="00506F24" w:rsidRPr="003A137D" w:rsidDel="003F5999">
          <w:rPr>
            <w:color w:val="000000" w:themeColor="text1"/>
          </w:rPr>
          <w:delInstrText xml:space="preserve"> ADDIN ZOTERO_ITEM CSL_CITATION {"citationID":"0ymGBaLp","properties":{"formattedCitation":"(McMurdie and Holmes, 2013)","plainCitation":"(McMurdie and Holmes, 2013)","noteIndex":0},"citationItems":[{"id":"y7Rngnif/7eQw8baF","uris":["http://www.mendeley.com/documents/?uuid=32175fdd-659c-37a1-be76-dd599031fdbb"],"uri":["http://www.mendeley.com/documents/?uuid=32175fdd-659c-37a1-be76-dd599031fdbb"],"itemData":{"DOI":"10.1371/journal.pone.0061217","ISSN":"19326203","PMID":"23630581","abstract":"Background: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Results: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Conclusions:The phyloseq project for R is a new open-source software package, freely available on the web from both GitHub and Bioconductor. © 2013 McMurdie, Holmes.","author":[{"dropping-particle":"","family":"McMurdie","given":"Paul J.","non-dropping-particle":"","parse-names":false,"suffix":""},{"dropping-particle":"","family":"Holmes","given":"Susan","non-dropping-particle":"","parse-names":false,"suffix":""}],"container-title":"PLoS ONE","id":"ITEM-1","issued":{"date-parts":[["2013"]]},"title":"Phyloseq: An R Package for Reproducible Interactive Analysis and Graphics of Microbiome Census Data","type":"article-journal"}}],"schema":"https://github.com/citation-style-language/schema/raw/master/csl-citation.json"} </w:delInstrText>
        </w:r>
        <w:r w:rsidRPr="003A137D" w:rsidDel="003F5999">
          <w:rPr>
            <w:color w:val="000000" w:themeColor="text1"/>
          </w:rPr>
          <w:fldChar w:fldCharType="separate"/>
        </w:r>
        <w:r w:rsidR="00350DBF" w:rsidRPr="003A137D" w:rsidDel="003F5999">
          <w:rPr>
            <w:color w:val="000000"/>
          </w:rPr>
          <w:delText>(McMurdie and Holmes, 2013)</w:delText>
        </w:r>
        <w:r w:rsidRPr="003A137D" w:rsidDel="003F5999">
          <w:rPr>
            <w:color w:val="000000" w:themeColor="text1"/>
          </w:rPr>
          <w:fldChar w:fldCharType="end"/>
        </w:r>
        <w:r w:rsidRPr="003A137D" w:rsidDel="003F5999">
          <w:rPr>
            <w:color w:val="000000" w:themeColor="text1"/>
          </w:rPr>
          <w:delText xml:space="preserve">. </w:delText>
        </w:r>
      </w:del>
      <w:del w:id="973" w:author="Ruijie Xu" w:date="2022-02-02T10:56:00Z">
        <w:r w:rsidRPr="003A137D" w:rsidDel="0010410F">
          <w:rPr>
            <w:color w:val="000000" w:themeColor="text1"/>
          </w:rPr>
          <w:delText xml:space="preserve">Microbial compositions present in each sample </w:delText>
        </w:r>
      </w:del>
      <w:r w:rsidRPr="003A137D">
        <w:rPr>
          <w:color w:val="000000" w:themeColor="text1"/>
        </w:rPr>
        <w:t xml:space="preserve">were </w:t>
      </w:r>
      <w:del w:id="974" w:author="Liliana Salvador" w:date="2022-02-22T19:18:00Z">
        <w:r w:rsidRPr="003A137D" w:rsidDel="00F427DD">
          <w:rPr>
            <w:color w:val="000000" w:themeColor="text1"/>
          </w:rPr>
          <w:delText xml:space="preserve">assessed </w:delText>
        </w:r>
      </w:del>
      <w:ins w:id="975" w:author="Liliana Salvador" w:date="2022-02-22T19:18:00Z">
        <w:r w:rsidR="00F427DD">
          <w:rPr>
            <w:color w:val="000000" w:themeColor="text1"/>
          </w:rPr>
          <w:t>done</w:t>
        </w:r>
        <w:r w:rsidR="00F427DD" w:rsidRPr="003A137D">
          <w:rPr>
            <w:color w:val="000000" w:themeColor="text1"/>
          </w:rPr>
          <w:t xml:space="preserve"> </w:t>
        </w:r>
      </w:ins>
      <w:r w:rsidRPr="003A137D">
        <w:rPr>
          <w:color w:val="000000" w:themeColor="text1"/>
        </w:rPr>
        <w:t>by</w:t>
      </w:r>
      <w:ins w:id="976" w:author="Liliana Salvador" w:date="2022-02-22T19:18:00Z">
        <w:r w:rsidR="00912B0E">
          <w:rPr>
            <w:color w:val="000000" w:themeColor="text1"/>
          </w:rPr>
          <w:t xml:space="preserve"> using</w:t>
        </w:r>
      </w:ins>
      <w:r w:rsidRPr="003A137D">
        <w:rPr>
          <w:color w:val="000000" w:themeColor="text1"/>
        </w:rPr>
        <w:t xml:space="preserve"> </w:t>
      </w:r>
      <w:del w:id="977" w:author="Ruijie Xu" w:date="2022-02-02T10:58:00Z">
        <w:r w:rsidRPr="003A137D" w:rsidDel="0010410F">
          <w:rPr>
            <w:color w:val="000000" w:themeColor="text1"/>
          </w:rPr>
          <w:delText xml:space="preserve">a </w:delText>
        </w:r>
      </w:del>
      <w:del w:id="978" w:author="Ruijie Xu" w:date="2022-02-02T10:56:00Z">
        <w:r w:rsidRPr="003A137D" w:rsidDel="006A2E67">
          <w:rPr>
            <w:color w:val="000000" w:themeColor="text1"/>
          </w:rPr>
          <w:delText>differentially abundant</w:delText>
        </w:r>
        <w:r w:rsidR="00315E9F" w:rsidRPr="003A137D" w:rsidDel="006A2E67">
          <w:rPr>
            <w:color w:val="000000" w:themeColor="text1"/>
          </w:rPr>
          <w:delText xml:space="preserve"> (DA)</w:delText>
        </w:r>
        <w:r w:rsidRPr="003A137D" w:rsidDel="006A2E67">
          <w:rPr>
            <w:color w:val="000000" w:themeColor="text1"/>
          </w:rPr>
          <w:delText xml:space="preserve"> taxa analysis </w:delText>
        </w:r>
      </w:del>
      <w:del w:id="979" w:author="Ruijie Xu" w:date="2022-02-02T10:58:00Z">
        <w:r w:rsidRPr="003A137D" w:rsidDel="0010410F">
          <w:rPr>
            <w:color w:val="000000" w:themeColor="text1"/>
          </w:rPr>
          <w:delText xml:space="preserve">using </w:delText>
        </w:r>
      </w:del>
      <w:r w:rsidRPr="003A137D">
        <w:rPr>
          <w:color w:val="000000" w:themeColor="text1"/>
        </w:rPr>
        <w:t xml:space="preserve">the R package </w:t>
      </w:r>
      <w:r w:rsidR="00242EFF" w:rsidRPr="003A137D">
        <w:rPr>
          <w:color w:val="000000" w:themeColor="text1"/>
        </w:rPr>
        <w:t>"</w:t>
      </w:r>
      <w:commentRangeStart w:id="980"/>
      <w:r w:rsidRPr="003A137D">
        <w:rPr>
          <w:color w:val="000000" w:themeColor="text1"/>
        </w:rPr>
        <w:t>DeSeq2</w:t>
      </w:r>
      <w:r w:rsidR="00242EFF" w:rsidRPr="003A137D">
        <w:rPr>
          <w:color w:val="000000" w:themeColor="text1"/>
        </w:rPr>
        <w:t xml:space="preserve">" </w:t>
      </w:r>
      <w:commentRangeEnd w:id="980"/>
      <w:r w:rsidR="00912B0E">
        <w:rPr>
          <w:rStyle w:val="CommentReference"/>
        </w:rPr>
        <w:commentReference w:id="980"/>
      </w:r>
      <w:r w:rsidR="00435EE6">
        <w:rPr>
          <w:color w:val="000000" w:themeColor="text1"/>
        </w:rPr>
        <w:fldChar w:fldCharType="begin"/>
      </w:r>
      <w:r w:rsidR="004765A2">
        <w:rPr>
          <w:color w:val="000000" w:themeColor="text1"/>
        </w:rPr>
        <w:instrText xml:space="preserve"> ADDIN ZOTERO_ITEM CSL_CITATION {"citationID":"aqgce9rahh","properties":{"formattedCitation":"(Love, Huber and Anders, 2014)","plainCitation":"(Love, Huber and Anders, 2014)","noteIndex":0},"citationItems":[{"id":"1BY60Z0f/xmwUxHhG","uris":["http://zotero.org/users/local/YOB362yk/items/QMEGFY3Q"],"itemData":{"id":"1BY60Z0f/xmwUxHhG","type":"article-journ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container-title":"Genome Biology","DOI":"10.1186/s13059-014-0550-8","ISSN":"1474-760X","issue":"12","journalAbbreviation":"Genome Biology","page":"550","source":"BioMed Central","title":"Moderated estimation of fold change and dispersion for RNA-seq data with DESeq2","URL":"https://doi.org/10.1186/s13059-014-0550-8","volume":"15","author":[{"family":"Love","given":"Michael I."},{"family":"Huber","given":"Wolfgang"},{"family":"Anders","given":"Simon"}],"accessed":{"date-parts":[["2021",3,24]]},"issued":{"date-parts":[["2014",12,5]]}}}],"schema":"https://github.com/citation-style-language/schema/raw/master/csl-citation.json"} </w:instrText>
      </w:r>
      <w:r w:rsidR="00435EE6">
        <w:rPr>
          <w:color w:val="000000" w:themeColor="text1"/>
        </w:rPr>
        <w:fldChar w:fldCharType="separate"/>
      </w:r>
      <w:r w:rsidR="004765A2" w:rsidRPr="004765A2">
        <w:rPr>
          <w:rFonts w:ascii="Calibri" w:cs="Calibri"/>
          <w:color w:val="000000"/>
        </w:rPr>
        <w:t>(Love, Huber and Anders, 2014)</w:t>
      </w:r>
      <w:r w:rsidR="00435EE6">
        <w:rPr>
          <w:color w:val="000000" w:themeColor="text1"/>
        </w:rPr>
        <w:fldChar w:fldCharType="end"/>
      </w:r>
      <w:ins w:id="981" w:author="Ruijie Xu" w:date="2022-02-27T10:44:00Z">
        <w:r w:rsidR="00435EE6">
          <w:rPr>
            <w:color w:val="000000" w:themeColor="text1"/>
          </w:rPr>
          <w:t xml:space="preserve"> </w:t>
        </w:r>
      </w:ins>
      <w:ins w:id="982" w:author="Ruijie Xu" w:date="2022-02-02T10:59:00Z">
        <w:r w:rsidR="0010410F">
          <w:rPr>
            <w:color w:val="000000" w:themeColor="text1"/>
          </w:rPr>
          <w:t xml:space="preserve">using the "Wald” test </w:t>
        </w:r>
      </w:ins>
      <w:del w:id="983" w:author="Ruijie Xu" w:date="2022-02-27T10:44:00Z">
        <w:r w:rsidRPr="003A137D" w:rsidDel="00435EE6">
          <w:rPr>
            <w:color w:val="000000" w:themeColor="text1"/>
          </w:rPr>
          <w:fldChar w:fldCharType="begin"/>
        </w:r>
        <w:r w:rsidR="00506F24" w:rsidRPr="003A137D" w:rsidDel="00435EE6">
          <w:rPr>
            <w:color w:val="000000" w:themeColor="text1"/>
          </w:rPr>
          <w:delInstrText xml:space="preserve"> ADDIN ZOTERO_ITEM CSL_CITATION {"citationID":"9arkx6ms","properties":{"formattedCitation":"(Love, Huber and Anders, 2014)","plainCitation":"(Love, Huber and Anders, 2014)","noteIndex":0},"citationItems":[{"id":"y7Rngnif/B8N6PZIo","uris":["http://zotero.org/users/local/YOB362yk/items/QMEGFY3Q"],"uri":["http://zotero.org/users/local/YOB362yk/items/QMEGFY3Q"],"itemData":{"id":1674,"type":"article-journ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container-title":"Genome Biology","DOI":"10.1186/s13059-014-0550-8","ISSN":"1474-760X","issue":"12","journalAbbreviation":"Genome Biology","page":"550","source":"BioMed Central","title":"Moderated estimation of fold change and dispersion for RNA-seq data with DESeq2","URL":"https://doi.org/10.1186/s13059-014-0550-8","volume":"15","author":[{"family":"Love","given":"Michael I."},{"family":"Huber","given":"Wolfgang"},{"family":"Anders","given":"Simon"}],"accessed":{"date-parts":[["2021",3,24]]},"issued":{"date-parts":[["2014",12,5]]}}}],"schema":"https://github.com/citation-style-language/schema/raw/master/csl-citation.json"} </w:delInstrText>
        </w:r>
        <w:r w:rsidRPr="003A137D" w:rsidDel="00435EE6">
          <w:rPr>
            <w:color w:val="000000" w:themeColor="text1"/>
          </w:rPr>
          <w:fldChar w:fldCharType="separate"/>
        </w:r>
        <w:r w:rsidR="00350DBF" w:rsidRPr="003A137D" w:rsidDel="00435EE6">
          <w:rPr>
            <w:color w:val="000000"/>
          </w:rPr>
          <w:delText>(Love, Huber and Anders, 2014)</w:delText>
        </w:r>
        <w:r w:rsidRPr="003A137D" w:rsidDel="00435EE6">
          <w:rPr>
            <w:color w:val="000000" w:themeColor="text1"/>
          </w:rPr>
          <w:fldChar w:fldCharType="end"/>
        </w:r>
      </w:del>
      <w:ins w:id="984" w:author="Liliana Salvador" w:date="2022-02-22T19:18:00Z">
        <w:r w:rsidR="00912B0E">
          <w:rPr>
            <w:color w:val="000000" w:themeColor="text1"/>
          </w:rPr>
          <w:t xml:space="preserve">which </w:t>
        </w:r>
      </w:ins>
      <w:ins w:id="985" w:author="Liliana Salvador" w:date="2022-02-22T19:19:00Z">
        <w:r w:rsidR="00912B0E">
          <w:rPr>
            <w:color w:val="000000" w:themeColor="text1"/>
          </w:rPr>
          <w:t>normalizes</w:t>
        </w:r>
      </w:ins>
      <w:ins w:id="986" w:author="Liliana Salvador" w:date="2022-02-22T19:18:00Z">
        <w:r w:rsidR="00912B0E">
          <w:rPr>
            <w:color w:val="000000" w:themeColor="text1"/>
          </w:rPr>
          <w:t xml:space="preserve"> </w:t>
        </w:r>
      </w:ins>
      <w:ins w:id="987" w:author="Ruijie Xu" w:date="2022-02-02T10:57:00Z">
        <w:del w:id="988" w:author="Liliana Salvador" w:date="2022-02-22T19:18:00Z">
          <w:r w:rsidR="0010410F" w:rsidDel="00912B0E">
            <w:rPr>
              <w:color w:val="000000" w:themeColor="text1"/>
            </w:rPr>
            <w:delText xml:space="preserve">with </w:delText>
          </w:r>
        </w:del>
        <w:r w:rsidR="0010410F">
          <w:rPr>
            <w:color w:val="000000" w:themeColor="text1"/>
          </w:rPr>
          <w:t xml:space="preserve">reads </w:t>
        </w:r>
      </w:ins>
      <w:ins w:id="989" w:author="Liliana Salvador" w:date="2022-02-22T19:19:00Z">
        <w:r w:rsidR="00912B0E">
          <w:rPr>
            <w:color w:val="000000" w:themeColor="text1"/>
          </w:rPr>
          <w:t xml:space="preserve">classified </w:t>
        </w:r>
      </w:ins>
      <w:ins w:id="990" w:author="Ruijie Xu" w:date="2022-02-02T10:57:00Z">
        <w:del w:id="991" w:author="Liliana Salvador" w:date="2022-02-22T19:19:00Z">
          <w:r w:rsidR="0010410F" w:rsidDel="00912B0E">
            <w:rPr>
              <w:color w:val="000000" w:themeColor="text1"/>
            </w:rPr>
            <w:delText xml:space="preserve">classified </w:delText>
          </w:r>
        </w:del>
        <w:r w:rsidR="0010410F">
          <w:rPr>
            <w:color w:val="000000" w:themeColor="text1"/>
          </w:rPr>
          <w:t xml:space="preserve">under each species </w:t>
        </w:r>
      </w:ins>
      <w:ins w:id="992" w:author="Ruijie Xu" w:date="2022-02-02T10:58:00Z">
        <w:r w:rsidR="0010410F">
          <w:rPr>
            <w:color w:val="000000" w:themeColor="text1"/>
          </w:rPr>
          <w:t xml:space="preserve">taxon </w:t>
        </w:r>
        <w:del w:id="993" w:author="Liliana Salvador" w:date="2022-02-22T19:19:00Z">
          <w:r w:rsidR="0010410F" w:rsidDel="00912B0E">
            <w:rPr>
              <w:color w:val="000000" w:themeColor="text1"/>
            </w:rPr>
            <w:delText>normalized using</w:delText>
          </w:r>
        </w:del>
      </w:ins>
      <w:ins w:id="994" w:author="Liliana Salvador" w:date="2022-02-22T19:19:00Z">
        <w:r w:rsidR="00912B0E">
          <w:rPr>
            <w:color w:val="000000" w:themeColor="text1"/>
          </w:rPr>
          <w:t>with</w:t>
        </w:r>
      </w:ins>
      <w:ins w:id="995" w:author="Ruijie Xu" w:date="2022-02-02T10:58:00Z">
        <w:r w:rsidR="0010410F">
          <w:rPr>
            <w:color w:val="000000" w:themeColor="text1"/>
          </w:rPr>
          <w:t xml:space="preserve"> the “</w:t>
        </w:r>
        <w:proofErr w:type="spellStart"/>
        <w:r w:rsidR="0010410F">
          <w:rPr>
            <w:color w:val="000000" w:themeColor="text1"/>
          </w:rPr>
          <w:t>poscounts</w:t>
        </w:r>
        <w:proofErr w:type="spellEnd"/>
        <w:r w:rsidR="0010410F">
          <w:rPr>
            <w:color w:val="000000" w:themeColor="text1"/>
          </w:rPr>
          <w:t>” method</w:t>
        </w:r>
      </w:ins>
      <w:ins w:id="996" w:author="Ruijie Xu" w:date="2022-02-02T10:57:00Z">
        <w:r w:rsidR="0010410F">
          <w:rPr>
            <w:color w:val="000000" w:themeColor="text1"/>
          </w:rPr>
          <w:t>.</w:t>
        </w:r>
      </w:ins>
      <w:ins w:id="997" w:author="Ruijie Xu" w:date="2022-02-02T10:55:00Z">
        <w:r w:rsidR="006A2E67">
          <w:rPr>
            <w:color w:val="000000" w:themeColor="text1"/>
          </w:rPr>
          <w:t xml:space="preserve"> </w:t>
        </w:r>
      </w:ins>
      <w:del w:id="998" w:author="Ruijie Xu" w:date="2022-02-02T10:55:00Z">
        <w:r w:rsidRPr="003A137D" w:rsidDel="006A2E67">
          <w:rPr>
            <w:color w:val="000000" w:themeColor="text1"/>
          </w:rPr>
          <w:delText>.</w:delText>
        </w:r>
      </w:del>
      <w:ins w:id="999" w:author="Liliana Salvador" w:date="2022-02-22T19:21:00Z">
        <w:r w:rsidR="00912B0E">
          <w:rPr>
            <w:color w:val="000000" w:themeColor="text1"/>
          </w:rPr>
          <w:t>The d</w:t>
        </w:r>
      </w:ins>
      <w:ins w:id="1000" w:author="Ruijie Xu" w:date="2022-01-30T14:51:00Z">
        <w:del w:id="1001" w:author="Liliana Salvador" w:date="2022-02-22T19:21:00Z">
          <w:r w:rsidR="0085367F" w:rsidRPr="003A137D" w:rsidDel="00912B0E">
            <w:rPr>
              <w:color w:val="000000" w:themeColor="text1"/>
            </w:rPr>
            <w:delText>D</w:delText>
          </w:r>
        </w:del>
        <w:r w:rsidR="0085367F" w:rsidRPr="003A137D">
          <w:rPr>
            <w:color w:val="000000" w:themeColor="text1"/>
          </w:rPr>
          <w:t>ata visualization for the metagenomics profiles w</w:t>
        </w:r>
      </w:ins>
      <w:ins w:id="1002" w:author="Liliana Salvador" w:date="2022-02-22T19:21:00Z">
        <w:r w:rsidR="00912B0E">
          <w:rPr>
            <w:color w:val="000000" w:themeColor="text1"/>
          </w:rPr>
          <w:t>as</w:t>
        </w:r>
      </w:ins>
      <w:ins w:id="1003" w:author="Ruijie Xu" w:date="2022-01-30T14:51:00Z">
        <w:del w:id="1004" w:author="Liliana Salvador" w:date="2022-02-22T19:21:00Z">
          <w:r w:rsidR="0085367F" w:rsidRPr="003A137D" w:rsidDel="00912B0E">
            <w:rPr>
              <w:color w:val="000000" w:themeColor="text1"/>
            </w:rPr>
            <w:delText>ere</w:delText>
          </w:r>
        </w:del>
        <w:r w:rsidR="0085367F" w:rsidRPr="003A137D">
          <w:rPr>
            <w:color w:val="000000" w:themeColor="text1"/>
          </w:rPr>
          <w:t xml:space="preserve"> performed using the R package "ggplot2" </w:t>
        </w:r>
        <w:r w:rsidR="0085367F" w:rsidRPr="003A137D">
          <w:rPr>
            <w:color w:val="000000" w:themeColor="text1"/>
          </w:rPr>
          <w:fldChar w:fldCharType="begin" w:fldLock="1"/>
        </w:r>
      </w:ins>
      <w:r w:rsidR="004765A2">
        <w:rPr>
          <w:color w:val="000000" w:themeColor="text1"/>
        </w:rPr>
        <w:instrText xml:space="preserve"> ADDIN ZOTERO_ITEM CSL_CITATION {"citationID":"n6y1Ukid","properties":{"formattedCitation":"(Ginestet, 2011)","plainCitation":"(Ginestet, 2011)","noteIndex":0},"citationItems":[{"id":"1BY60Z0f/aFxmw7nb","uris":["http://www.mendeley.com/documents/?uuid=bf0f6774-b0ca-3fc1-954f-fc6f8a9608ed"],"itemData":{"DOI":"10.1111/j.1467-985x.2010.00676_9.x","abstract":"The genus Artemisia consists of about 500 species, occurring throughout the world. Some very important drug leads have been discovered from this genus, notably artemisinin, the well known anti-malarial drug isolated from the Chinese herb Artemisia annua. The genus is also known for its aromatic nature and hence research has been focussed on the chemical compositions of the volatile secondary metabolites obtained from various Artemisia species. In the southern African region, A. afra is one of the most popular and commonly used herbal medicines. It is used to treat various ailments ranging from coughs and colds to malaria and diabetes. Although it is one of the most popular local herbal medicines, only limited scientific research, mainly focussing on the volatile secondary metabolites content, has been conducted on this species. The aim of this review was therefore to collect all available scientific literature published on A. afra and combine it into this paper. In this review, a general overview will be given on the morphology, taxonomy and geographical distribution of A. afra. The major focus will however be on the secondary metabolites, mainly the volatile secondary metabolites, which have been identified from this species. In addition all of the reported biological activities of the extracts derived from this species have been included as well as the literature on the pharmacology and toxicology. We aim at bringing together most of the available scientific research conducted on this species, which is currently scattered across various publications, into this review paper. © 2008 SAAB.","author":[{"dropping-particle":"","family":"Ginestet","given":"Cedric","non-dropping-particle":"","parse-names":false,"suffix":""}],"container-title":"Journal of the Royal Statistical Society: Series A (Statistics in Society)","id":"ITEM-1","issued":{"date-parts":[["2011"]]},"title":"ggplot2: Elegant Graphics for Data Analysis","type":"article-journal"}}],"schema":"https://github.com/citation-style-language/schema/raw/master/csl-citation.json"} </w:instrText>
      </w:r>
      <w:ins w:id="1005" w:author="Ruijie Xu" w:date="2022-01-30T14:51:00Z">
        <w:r w:rsidR="0085367F" w:rsidRPr="003A137D">
          <w:rPr>
            <w:color w:val="000000" w:themeColor="text1"/>
          </w:rPr>
          <w:fldChar w:fldCharType="separate"/>
        </w:r>
        <w:r w:rsidR="0085367F" w:rsidRPr="003A137D">
          <w:rPr>
            <w:color w:val="000000"/>
          </w:rPr>
          <w:t>(Ginestet, 2011)</w:t>
        </w:r>
        <w:r w:rsidR="0085367F" w:rsidRPr="003A137D">
          <w:rPr>
            <w:color w:val="000000" w:themeColor="text1"/>
          </w:rPr>
          <w:fldChar w:fldCharType="end"/>
        </w:r>
        <w:r w:rsidR="0085367F" w:rsidRPr="003A137D">
          <w:rPr>
            <w:color w:val="000000" w:themeColor="text1"/>
          </w:rPr>
          <w:t xml:space="preserve">. </w:t>
        </w:r>
      </w:ins>
      <w:ins w:id="1006" w:author="Ruijie Xu" w:date="2022-02-02T12:30:00Z">
        <w:r w:rsidR="00CF1D3A">
          <w:rPr>
            <w:color w:val="000000" w:themeColor="text1"/>
          </w:rPr>
          <w:t>For all statistical analysis, p-value</w:t>
        </w:r>
      </w:ins>
      <w:ins w:id="1007" w:author="Liliana Salvador" w:date="2022-02-22T19:21:00Z">
        <w:r w:rsidR="00912B0E">
          <w:rPr>
            <w:color w:val="000000" w:themeColor="text1"/>
          </w:rPr>
          <w:t>s</w:t>
        </w:r>
      </w:ins>
      <w:ins w:id="1008" w:author="Ruijie Xu" w:date="2022-02-02T12:30:00Z">
        <w:r w:rsidR="00CF1D3A">
          <w:rPr>
            <w:color w:val="000000" w:themeColor="text1"/>
          </w:rPr>
          <w:t xml:space="preserve"> w</w:t>
        </w:r>
      </w:ins>
      <w:ins w:id="1009" w:author="Liliana Salvador" w:date="2022-02-22T19:21:00Z">
        <w:r w:rsidR="00912B0E">
          <w:rPr>
            <w:color w:val="000000" w:themeColor="text1"/>
          </w:rPr>
          <w:t>ere</w:t>
        </w:r>
      </w:ins>
      <w:ins w:id="1010" w:author="Ruijie Xu" w:date="2022-02-02T12:30:00Z">
        <w:del w:id="1011" w:author="Liliana Salvador" w:date="2022-02-22T19:21:00Z">
          <w:r w:rsidR="00CF1D3A" w:rsidDel="00912B0E">
            <w:rPr>
              <w:color w:val="000000" w:themeColor="text1"/>
            </w:rPr>
            <w:delText>as</w:delText>
          </w:r>
        </w:del>
        <w:r w:rsidR="00CF1D3A">
          <w:rPr>
            <w:color w:val="000000" w:themeColor="text1"/>
          </w:rPr>
          <w:t xml:space="preserve"> adjusted with</w:t>
        </w:r>
      </w:ins>
      <w:ins w:id="1012" w:author="Liliana Salvador" w:date="2022-02-22T19:21:00Z">
        <w:r w:rsidR="00912B0E">
          <w:rPr>
            <w:color w:val="000000" w:themeColor="text1"/>
          </w:rPr>
          <w:t xml:space="preserve"> the</w:t>
        </w:r>
      </w:ins>
      <w:ins w:id="1013" w:author="Ruijie Xu" w:date="2022-02-02T12:30:00Z">
        <w:r w:rsidR="00CF1D3A">
          <w:rPr>
            <w:color w:val="000000" w:themeColor="text1"/>
          </w:rPr>
          <w:t xml:space="preserve"> </w:t>
        </w:r>
        <w:commentRangeStart w:id="1014"/>
        <w:r w:rsidR="00CF1D3A">
          <w:rPr>
            <w:color w:val="000000" w:themeColor="text1"/>
          </w:rPr>
          <w:t>Holm-Bon</w:t>
        </w:r>
      </w:ins>
      <w:ins w:id="1015" w:author="Ruijie Xu" w:date="2022-02-02T12:31:00Z">
        <w:r w:rsidR="00CF1D3A">
          <w:rPr>
            <w:color w:val="000000" w:themeColor="text1"/>
          </w:rPr>
          <w:t>f</w:t>
        </w:r>
      </w:ins>
      <w:ins w:id="1016" w:author="Ruijie Xu" w:date="2022-02-02T12:30:00Z">
        <w:r w:rsidR="00CF1D3A">
          <w:rPr>
            <w:color w:val="000000" w:themeColor="text1"/>
          </w:rPr>
          <w:t>erroni</w:t>
        </w:r>
      </w:ins>
      <w:ins w:id="1017" w:author="Ruijie Xu" w:date="2022-02-02T12:31:00Z">
        <w:r w:rsidR="00CF1D3A">
          <w:rPr>
            <w:color w:val="000000" w:themeColor="text1"/>
          </w:rPr>
          <w:t xml:space="preserve"> method</w:t>
        </w:r>
      </w:ins>
      <w:commentRangeEnd w:id="1014"/>
      <w:r w:rsidR="00912B0E">
        <w:rPr>
          <w:rStyle w:val="CommentReference"/>
        </w:rPr>
        <w:commentReference w:id="1014"/>
      </w:r>
      <w:ins w:id="1018" w:author="Ruijie Xu" w:date="2022-02-27T10:46:00Z">
        <w:r w:rsidR="00435EE6">
          <w:rPr>
            <w:color w:val="000000" w:themeColor="text1"/>
          </w:rPr>
          <w:t xml:space="preserve"> </w:t>
        </w:r>
      </w:ins>
      <w:r w:rsidR="00435EE6">
        <w:rPr>
          <w:color w:val="000000" w:themeColor="text1"/>
        </w:rPr>
        <w:fldChar w:fldCharType="begin"/>
      </w:r>
      <w:r w:rsidR="004765A2">
        <w:rPr>
          <w:color w:val="000000" w:themeColor="text1"/>
        </w:rPr>
        <w:instrText xml:space="preserve"> ADDIN ZOTERO_ITEM CSL_CITATION {"citationID":"allqd0fpri","properties":{"formattedCitation":"(Holm, 1979)","plainCitation":"(Holm, 1979)","noteIndex":0},"citationItems":[{"id":2549,"uris":["http://zotero.org/users/8256916/items/YT4YSD3V"],"itemData":{"id":2549,"type":"article-journal","abstract":"This paper presents a simple and widely applicable multiple test procedure of the sequentially rejective type, i.e. hypotheses are rejected one at a time until no further rejections can be done. It is shown that the test has a prescribed level of significance protection against error of the first kind for any combination of true hypotheses. The power properties of the test and a number of possible applications are also discussed.","container-title":"Scandinavian Journal of Statistics","ISSN":"0303-6898","issue":"2","note":"publisher: [Board of the Foundation of the Scandinavian Journal of Statistics, Wiley]","page":"65-70","source":"JSTOR","title":"A Simple Sequentially Rejective Multiple Test Procedure","URL":"https://www.jstor.org/stable/4615733","volume":"6","author":[{"family":"Holm","given":"Sture"}],"accessed":{"date-parts":[["2022",2,27]]},"issued":{"date-parts":[["1979"]]}}}],"schema":"https://github.com/citation-style-language/schema/raw/master/csl-citation.json"} </w:instrText>
      </w:r>
      <w:r w:rsidR="00435EE6">
        <w:rPr>
          <w:color w:val="000000" w:themeColor="text1"/>
        </w:rPr>
        <w:fldChar w:fldCharType="separate"/>
      </w:r>
      <w:r w:rsidR="004765A2" w:rsidRPr="004765A2">
        <w:rPr>
          <w:rFonts w:ascii="Calibri" w:cs="Calibri"/>
          <w:color w:val="000000"/>
        </w:rPr>
        <w:t>(Holm, 1979)</w:t>
      </w:r>
      <w:r w:rsidR="00435EE6">
        <w:rPr>
          <w:color w:val="000000" w:themeColor="text1"/>
        </w:rPr>
        <w:fldChar w:fldCharType="end"/>
      </w:r>
      <w:ins w:id="1019" w:author="Ruijie Xu" w:date="2022-02-02T12:31:00Z">
        <w:r w:rsidR="00CF1D3A">
          <w:rPr>
            <w:color w:val="000000" w:themeColor="text1"/>
          </w:rPr>
          <w:t xml:space="preserve">. </w:t>
        </w:r>
        <w:r w:rsidR="00A64E33">
          <w:rPr>
            <w:color w:val="000000" w:themeColor="text1"/>
          </w:rPr>
          <w:t>Results with p-adjusted value (</w:t>
        </w:r>
        <w:proofErr w:type="spellStart"/>
        <w:r w:rsidR="00A64E33">
          <w:rPr>
            <w:color w:val="000000" w:themeColor="text1"/>
          </w:rPr>
          <w:t>padj</w:t>
        </w:r>
        <w:proofErr w:type="spellEnd"/>
        <w:r w:rsidR="00A64E33">
          <w:rPr>
            <w:color w:val="000000" w:themeColor="text1"/>
          </w:rPr>
          <w:t>) &lt; 0.05 were identified as significant.</w:t>
        </w:r>
      </w:ins>
      <w:ins w:id="1020" w:author="Ruijie Xu" w:date="2022-02-02T12:30:00Z">
        <w:r w:rsidR="00CF1D3A">
          <w:rPr>
            <w:color w:val="000000" w:themeColor="text1"/>
          </w:rPr>
          <w:t xml:space="preserve"> </w:t>
        </w:r>
      </w:ins>
    </w:p>
    <w:p w14:paraId="7C1BC6AE" w14:textId="202063B3" w:rsidR="005912FB" w:rsidDel="00CE098C" w:rsidRDefault="005912FB" w:rsidP="005912FB">
      <w:pPr>
        <w:spacing w:line="480" w:lineRule="auto"/>
        <w:rPr>
          <w:del w:id="1021" w:author="Ruijie Xu" w:date="2022-02-02T12:31:00Z"/>
          <w:b/>
          <w:bCs/>
          <w:color w:val="000000" w:themeColor="text1"/>
        </w:rPr>
      </w:pPr>
    </w:p>
    <w:p w14:paraId="011EF595" w14:textId="77777777" w:rsidR="00912B0E" w:rsidRPr="003A137D" w:rsidRDefault="00912B0E" w:rsidP="005912FB">
      <w:pPr>
        <w:spacing w:line="480" w:lineRule="auto"/>
        <w:rPr>
          <w:ins w:id="1022" w:author="Liliana Salvador" w:date="2022-02-22T19:22:00Z"/>
          <w:b/>
          <w:bCs/>
          <w:color w:val="000000" w:themeColor="text1"/>
        </w:rPr>
      </w:pPr>
    </w:p>
    <w:p w14:paraId="583B1744" w14:textId="327C1927" w:rsidR="00F440CF" w:rsidDel="001329B6" w:rsidRDefault="00C919B3" w:rsidP="005912FB">
      <w:pPr>
        <w:spacing w:line="480" w:lineRule="auto"/>
        <w:rPr>
          <w:del w:id="1023" w:author="Ruijie Xu" w:date="2022-02-02T12:17:00Z"/>
          <w:b/>
          <w:bCs/>
          <w:color w:val="000000" w:themeColor="text1"/>
        </w:rPr>
      </w:pPr>
      <w:r w:rsidRPr="003A137D">
        <w:rPr>
          <w:b/>
          <w:bCs/>
          <w:color w:val="000000" w:themeColor="text1"/>
        </w:rPr>
        <w:t>Results</w:t>
      </w:r>
    </w:p>
    <w:p w14:paraId="5DDDB5FF" w14:textId="77777777" w:rsidR="001329B6" w:rsidRPr="003A137D" w:rsidRDefault="001329B6" w:rsidP="005912FB">
      <w:pPr>
        <w:spacing w:line="480" w:lineRule="auto"/>
        <w:rPr>
          <w:ins w:id="1024" w:author="Ruijie Xu" w:date="2022-02-02T12:17:00Z"/>
          <w:b/>
          <w:bCs/>
          <w:color w:val="000000" w:themeColor="text1"/>
        </w:rPr>
      </w:pPr>
    </w:p>
    <w:p w14:paraId="7B75B774" w14:textId="77777777" w:rsidR="0052454F" w:rsidRDefault="001329B6" w:rsidP="005912FB">
      <w:pPr>
        <w:spacing w:line="480" w:lineRule="auto"/>
        <w:rPr>
          <w:ins w:id="1025" w:author="Ruijie Xu" w:date="2022-02-27T13:38:00Z"/>
          <w:b/>
          <w:bCs/>
          <w:color w:val="000000" w:themeColor="text1"/>
        </w:rPr>
      </w:pPr>
      <w:commentRangeStart w:id="1026"/>
      <w:ins w:id="1027" w:author="Ruijie Xu" w:date="2022-02-02T12:17:00Z">
        <w:r>
          <w:rPr>
            <w:b/>
            <w:bCs/>
            <w:color w:val="000000" w:themeColor="text1"/>
          </w:rPr>
          <w:t>Setting up DB</w:t>
        </w:r>
      </w:ins>
      <w:ins w:id="1028" w:author="Liliana Salvador" w:date="2022-02-22T19:22:00Z">
        <w:r w:rsidR="00912B0E">
          <w:rPr>
            <w:b/>
            <w:bCs/>
            <w:color w:val="000000" w:themeColor="text1"/>
          </w:rPr>
          <w:t>s</w:t>
        </w:r>
      </w:ins>
      <w:ins w:id="1029" w:author="Liliana Salvador" w:date="2022-02-23T11:31:00Z">
        <w:r w:rsidR="00A87C25">
          <w:rPr>
            <w:b/>
            <w:bCs/>
            <w:color w:val="000000" w:themeColor="text1"/>
          </w:rPr>
          <w:t xml:space="preserve"> </w:t>
        </w:r>
      </w:ins>
      <w:ins w:id="1030" w:author="Ruijie Xu" w:date="2022-02-02T12:17:00Z">
        <w:del w:id="1031" w:author="Liliana Salvador" w:date="2022-02-23T11:31:00Z">
          <w:r w:rsidDel="00A87C25">
            <w:rPr>
              <w:b/>
              <w:bCs/>
              <w:color w:val="000000" w:themeColor="text1"/>
            </w:rPr>
            <w:delText xml:space="preserve"> </w:delText>
          </w:r>
        </w:del>
        <w:r>
          <w:rPr>
            <w:b/>
            <w:bCs/>
            <w:color w:val="000000" w:themeColor="text1"/>
          </w:rPr>
          <w:t>for Microbial Profiling</w:t>
        </w:r>
      </w:ins>
    </w:p>
    <w:p w14:paraId="268291BA" w14:textId="59849FE5" w:rsidR="0052454F" w:rsidRDefault="0052454F" w:rsidP="000D0D38">
      <w:pPr>
        <w:spacing w:line="480" w:lineRule="auto"/>
        <w:rPr>
          <w:ins w:id="1032" w:author="Ruijie Xu" w:date="2022-02-27T13:38:00Z"/>
          <w:bCs/>
          <w:i/>
          <w:color w:val="000000" w:themeColor="text1"/>
        </w:rPr>
      </w:pPr>
      <w:ins w:id="1033" w:author="Ruijie Xu" w:date="2022-02-27T13:38:00Z">
        <w:r>
          <w:rPr>
            <w:bCs/>
            <w:i/>
            <w:color w:val="000000" w:themeColor="text1"/>
          </w:rPr>
          <w:t xml:space="preserve">DB </w:t>
        </w:r>
      </w:ins>
      <w:ins w:id="1034" w:author="Ruijie Xu" w:date="2022-02-27T13:39:00Z">
        <w:r>
          <w:rPr>
            <w:bCs/>
            <w:i/>
            <w:color w:val="000000" w:themeColor="text1"/>
          </w:rPr>
          <w:t>setup</w:t>
        </w:r>
      </w:ins>
      <w:ins w:id="1035" w:author="Ruijie Xu" w:date="2022-02-27T13:42:00Z">
        <w:r w:rsidR="00C20546">
          <w:rPr>
            <w:bCs/>
            <w:i/>
            <w:color w:val="000000" w:themeColor="text1"/>
          </w:rPr>
          <w:t xml:space="preserve"> - DB</w:t>
        </w:r>
      </w:ins>
      <w:ins w:id="1036" w:author="Ruijie Xu" w:date="2022-02-27T13:43:00Z">
        <w:r w:rsidR="00C20546">
          <w:rPr>
            <w:bCs/>
            <w:i/>
            <w:color w:val="000000" w:themeColor="text1"/>
          </w:rPr>
          <w:t>s</w:t>
        </w:r>
      </w:ins>
    </w:p>
    <w:p w14:paraId="1F2161C7" w14:textId="79394E6D" w:rsidR="00BB21F0" w:rsidRPr="003A137D" w:rsidDel="00912B0E" w:rsidRDefault="00C0014F" w:rsidP="005912FB">
      <w:pPr>
        <w:spacing w:line="480" w:lineRule="auto"/>
        <w:rPr>
          <w:del w:id="1037" w:author="Liliana Salvador" w:date="2022-02-22T19:23:00Z"/>
          <w:color w:val="000000" w:themeColor="text1"/>
        </w:rPr>
      </w:pPr>
      <w:del w:id="1038" w:author="Ruijie Xu" w:date="2022-02-02T12:15:00Z">
        <w:r w:rsidRPr="003A137D" w:rsidDel="001329B6">
          <w:rPr>
            <w:b/>
            <w:bCs/>
            <w:color w:val="000000" w:themeColor="text1"/>
          </w:rPr>
          <w:delText>Profiling</w:delText>
        </w:r>
      </w:del>
      <w:del w:id="1039" w:author="Ruijie Xu" w:date="2022-02-02T11:46:00Z">
        <w:r w:rsidRPr="003A137D" w:rsidDel="00632BC5">
          <w:rPr>
            <w:b/>
            <w:bCs/>
            <w:color w:val="000000" w:themeColor="text1"/>
          </w:rPr>
          <w:delText xml:space="preserve"> compositions </w:delText>
        </w:r>
        <w:r w:rsidR="006B2511" w:rsidRPr="003A137D" w:rsidDel="00632BC5">
          <w:rPr>
            <w:b/>
            <w:bCs/>
            <w:color w:val="000000" w:themeColor="text1"/>
          </w:rPr>
          <w:delText>with different</w:delText>
        </w:r>
      </w:del>
      <w:del w:id="1040" w:author="Ruijie Xu" w:date="2022-02-02T12:16:00Z">
        <w:r w:rsidR="006B2511" w:rsidRPr="003A137D" w:rsidDel="001329B6">
          <w:rPr>
            <w:b/>
            <w:bCs/>
            <w:color w:val="000000" w:themeColor="text1"/>
          </w:rPr>
          <w:delText xml:space="preserve"> </w:delText>
        </w:r>
        <w:r w:rsidR="00A310EF" w:rsidRPr="003A137D" w:rsidDel="001329B6">
          <w:rPr>
            <w:b/>
            <w:bCs/>
            <w:color w:val="000000" w:themeColor="text1"/>
          </w:rPr>
          <w:delText>DBs</w:delText>
        </w:r>
      </w:del>
      <w:commentRangeEnd w:id="1026"/>
      <w:del w:id="1041" w:author="Ruijie Xu" w:date="2022-02-27T13:38:00Z">
        <w:r w:rsidR="00A87C25" w:rsidDel="0052454F">
          <w:rPr>
            <w:rStyle w:val="CommentReference"/>
          </w:rPr>
          <w:commentReference w:id="1026"/>
        </w:r>
      </w:del>
      <w:del w:id="1042" w:author="Ruijie Xu" w:date="2022-02-02T12:16:00Z">
        <w:r w:rsidRPr="003A137D" w:rsidDel="001329B6">
          <w:rPr>
            <w:color w:val="000000" w:themeColor="text1"/>
          </w:rPr>
          <w:delText xml:space="preserve">. </w:delText>
        </w:r>
      </w:del>
      <w:r w:rsidR="00F440CF" w:rsidRPr="003A137D">
        <w:rPr>
          <w:color w:val="000000" w:themeColor="text1"/>
        </w:rPr>
        <w:t xml:space="preserve">To address the biases introduced from </w:t>
      </w:r>
      <w:r w:rsidR="000E0822" w:rsidRPr="003A137D">
        <w:rPr>
          <w:color w:val="000000" w:themeColor="text1"/>
        </w:rPr>
        <w:t xml:space="preserve">database </w:t>
      </w:r>
      <w:ins w:id="1043" w:author="Ruijie Xu" w:date="2022-02-02T11:47:00Z">
        <w:r w:rsidR="00632BC5">
          <w:rPr>
            <w:color w:val="000000" w:themeColor="text1"/>
          </w:rPr>
          <w:t xml:space="preserve">and software </w:t>
        </w:r>
      </w:ins>
      <w:r w:rsidR="000E0822" w:rsidRPr="003A137D">
        <w:rPr>
          <w:color w:val="000000" w:themeColor="text1"/>
        </w:rPr>
        <w:t>selection</w:t>
      </w:r>
      <w:r w:rsidR="00F440CF" w:rsidRPr="003A137D">
        <w:rPr>
          <w:color w:val="000000" w:themeColor="text1"/>
        </w:rPr>
        <w:t xml:space="preserve"> </w:t>
      </w:r>
      <w:r w:rsidR="000E0822" w:rsidRPr="003A137D">
        <w:rPr>
          <w:color w:val="000000" w:themeColor="text1"/>
        </w:rPr>
        <w:t>during</w:t>
      </w:r>
      <w:r w:rsidR="00F440CF" w:rsidRPr="003A137D">
        <w:rPr>
          <w:color w:val="000000" w:themeColor="text1"/>
        </w:rPr>
        <w:t xml:space="preserve"> metagenomics profiling, four different </w:t>
      </w:r>
      <w:ins w:id="1044" w:author="Ruijie Xu" w:date="2022-02-02T11:47:00Z">
        <w:r w:rsidR="00632BC5">
          <w:rPr>
            <w:color w:val="000000" w:themeColor="text1"/>
          </w:rPr>
          <w:t xml:space="preserve">Kraken2 </w:t>
        </w:r>
      </w:ins>
      <w:r w:rsidR="00F440CF" w:rsidRPr="003A137D">
        <w:rPr>
          <w:color w:val="000000" w:themeColor="text1"/>
        </w:rPr>
        <w:t>databases (</w:t>
      </w:r>
      <w:proofErr w:type="spellStart"/>
      <w:r w:rsidR="00F440CF" w:rsidRPr="003A137D">
        <w:rPr>
          <w:color w:val="000000" w:themeColor="text1"/>
        </w:rPr>
        <w:t>minikraken</w:t>
      </w:r>
      <w:proofErr w:type="spellEnd"/>
      <w:r w:rsidR="00F440CF" w:rsidRPr="003A137D">
        <w:rPr>
          <w:color w:val="000000" w:themeColor="text1"/>
        </w:rPr>
        <w:t xml:space="preserve">, standard, customized, and </w:t>
      </w:r>
      <w:proofErr w:type="spellStart"/>
      <w:r w:rsidR="00F440CF" w:rsidRPr="003A137D">
        <w:rPr>
          <w:color w:val="000000" w:themeColor="text1"/>
        </w:rPr>
        <w:t>maxikraken</w:t>
      </w:r>
      <w:proofErr w:type="spellEnd"/>
      <w:r w:rsidR="00F440CF" w:rsidRPr="003A137D">
        <w:rPr>
          <w:color w:val="000000" w:themeColor="text1"/>
        </w:rPr>
        <w:t xml:space="preserve">) </w:t>
      </w:r>
      <w:ins w:id="1045" w:author="Ruijie Xu" w:date="2022-02-02T11:47:00Z">
        <w:r w:rsidR="00632BC5">
          <w:rPr>
            <w:color w:val="000000" w:themeColor="text1"/>
          </w:rPr>
          <w:t xml:space="preserve">and nine </w:t>
        </w:r>
      </w:ins>
      <w:ins w:id="1046" w:author="Ruijie Xu" w:date="2022-02-02T11:48:00Z">
        <w:r w:rsidR="00632BC5">
          <w:rPr>
            <w:color w:val="000000" w:themeColor="text1"/>
          </w:rPr>
          <w:t xml:space="preserve">different profiling software </w:t>
        </w:r>
      </w:ins>
      <w:r w:rsidR="00F440CF" w:rsidRPr="003A137D">
        <w:rPr>
          <w:color w:val="000000" w:themeColor="text1"/>
        </w:rPr>
        <w:t xml:space="preserve">were used to classify the </w:t>
      </w:r>
      <w:ins w:id="1047" w:author="Ruijie Xu" w:date="2022-02-02T11:48:00Z">
        <w:r w:rsidR="00632BC5">
          <w:rPr>
            <w:color w:val="000000" w:themeColor="text1"/>
          </w:rPr>
          <w:t>microbial communities of the wild rat samples</w:t>
        </w:r>
        <w:del w:id="1048" w:author="Liliana Salvador" w:date="2022-02-23T19:23:00Z">
          <w:r w:rsidR="00632BC5" w:rsidDel="00EE17D5">
            <w:rPr>
              <w:color w:val="000000" w:themeColor="text1"/>
            </w:rPr>
            <w:delText xml:space="preserve"> (Table I)</w:delText>
          </w:r>
        </w:del>
      </w:ins>
      <w:del w:id="1049" w:author="Ruijie Xu" w:date="2022-02-02T11:48:00Z">
        <w:r w:rsidR="00F440CF" w:rsidRPr="003A137D" w:rsidDel="00632BC5">
          <w:rPr>
            <w:color w:val="000000" w:themeColor="text1"/>
          </w:rPr>
          <w:delText>Rattus samples using Kraken2</w:delText>
        </w:r>
      </w:del>
      <w:r w:rsidR="00F440CF" w:rsidRPr="003A137D">
        <w:rPr>
          <w:color w:val="000000" w:themeColor="text1"/>
        </w:rPr>
        <w:t>.</w:t>
      </w:r>
      <w:ins w:id="1050" w:author="Ruijie Xu" w:date="2022-02-27T10:47:00Z">
        <w:r w:rsidR="00435EE6">
          <w:rPr>
            <w:color w:val="000000" w:themeColor="text1"/>
          </w:rPr>
          <w:t xml:space="preserve"> </w:t>
        </w:r>
      </w:ins>
      <w:ins w:id="1051" w:author="Ruijie Xu" w:date="2022-02-27T10:48:00Z">
        <w:r w:rsidR="00435EE6">
          <w:rPr>
            <w:color w:val="000000" w:themeColor="text1"/>
          </w:rPr>
          <w:t xml:space="preserve">Specific versions </w:t>
        </w:r>
      </w:ins>
      <w:ins w:id="1052" w:author="Ruijie Xu" w:date="2022-02-27T10:53:00Z">
        <w:r w:rsidR="000D0D38">
          <w:rPr>
            <w:color w:val="000000" w:themeColor="text1"/>
          </w:rPr>
          <w:t xml:space="preserve">and compositions </w:t>
        </w:r>
      </w:ins>
      <w:ins w:id="1053" w:author="Ruijie Xu" w:date="2022-02-27T10:48:00Z">
        <w:r w:rsidR="00435EE6">
          <w:rPr>
            <w:color w:val="000000" w:themeColor="text1"/>
          </w:rPr>
          <w:t xml:space="preserve">of the DBs </w:t>
        </w:r>
      </w:ins>
      <w:ins w:id="1054" w:author="Ruijie Xu" w:date="2022-02-27T10:49:00Z">
        <w:r w:rsidR="00435EE6">
          <w:rPr>
            <w:color w:val="000000" w:themeColor="text1"/>
          </w:rPr>
          <w:t xml:space="preserve">used for </w:t>
        </w:r>
      </w:ins>
      <w:ins w:id="1055" w:author="Ruijie Xu" w:date="2022-02-27T10:50:00Z">
        <w:r w:rsidR="000D0D38">
          <w:rPr>
            <w:color w:val="000000" w:themeColor="text1"/>
          </w:rPr>
          <w:t>each software in</w:t>
        </w:r>
      </w:ins>
      <w:ins w:id="1056" w:author="Ruijie Xu" w:date="2022-02-27T10:51:00Z">
        <w:r w:rsidR="000D0D38">
          <w:rPr>
            <w:color w:val="000000" w:themeColor="text1"/>
          </w:rPr>
          <w:t xml:space="preserve"> </w:t>
        </w:r>
      </w:ins>
      <w:ins w:id="1057" w:author="Ruijie Xu" w:date="2022-02-27T10:49:00Z">
        <w:r w:rsidR="00435EE6">
          <w:rPr>
            <w:color w:val="000000" w:themeColor="text1"/>
          </w:rPr>
          <w:t xml:space="preserve">this </w:t>
        </w:r>
        <w:proofErr w:type="gramStart"/>
        <w:r w:rsidR="00435EE6">
          <w:rPr>
            <w:color w:val="000000" w:themeColor="text1"/>
          </w:rPr>
          <w:t xml:space="preserve">study </w:t>
        </w:r>
      </w:ins>
      <w:ins w:id="1058" w:author="Ruijie Xu" w:date="2022-02-27T10:48:00Z">
        <w:r w:rsidR="00435EE6">
          <w:rPr>
            <w:color w:val="000000" w:themeColor="text1"/>
          </w:rPr>
          <w:t>,</w:t>
        </w:r>
        <w:proofErr w:type="gramEnd"/>
        <w:r w:rsidR="00435EE6">
          <w:rPr>
            <w:color w:val="000000" w:themeColor="text1"/>
          </w:rPr>
          <w:t xml:space="preserve"> as well as the </w:t>
        </w:r>
      </w:ins>
      <w:ins w:id="1059" w:author="Ruijie Xu" w:date="2022-02-27T10:51:00Z">
        <w:r w:rsidR="000D0D38">
          <w:rPr>
            <w:color w:val="000000" w:themeColor="text1"/>
          </w:rPr>
          <w:t xml:space="preserve">computational </w:t>
        </w:r>
      </w:ins>
      <w:ins w:id="1060" w:author="Ruijie Xu" w:date="2022-02-27T10:50:00Z">
        <w:r w:rsidR="000D0D38">
          <w:rPr>
            <w:color w:val="000000" w:themeColor="text1"/>
          </w:rPr>
          <w:t xml:space="preserve">resources </w:t>
        </w:r>
      </w:ins>
      <w:ins w:id="1061" w:author="Ruijie Xu" w:date="2022-02-27T10:51:00Z">
        <w:r w:rsidR="000D0D38">
          <w:rPr>
            <w:color w:val="000000" w:themeColor="text1"/>
          </w:rPr>
          <w:t xml:space="preserve">and time </w:t>
        </w:r>
      </w:ins>
      <w:ins w:id="1062" w:author="Ruijie Xu" w:date="2022-02-27T10:53:00Z">
        <w:r w:rsidR="000D0D38">
          <w:rPr>
            <w:color w:val="000000" w:themeColor="text1"/>
          </w:rPr>
          <w:t xml:space="preserve">used </w:t>
        </w:r>
      </w:ins>
      <w:ins w:id="1063" w:author="Ruijie Xu" w:date="2022-02-27T10:50:00Z">
        <w:r w:rsidR="000D0D38">
          <w:rPr>
            <w:color w:val="000000" w:themeColor="text1"/>
          </w:rPr>
          <w:t xml:space="preserve">to </w:t>
        </w:r>
      </w:ins>
      <w:ins w:id="1064" w:author="Ruijie Xu" w:date="2022-02-27T10:51:00Z">
        <w:r w:rsidR="000D0D38">
          <w:rPr>
            <w:color w:val="000000" w:themeColor="text1"/>
          </w:rPr>
          <w:t xml:space="preserve">build each software </w:t>
        </w:r>
      </w:ins>
      <w:ins w:id="1065" w:author="Liliana Salvador" w:date="2022-02-23T19:23:00Z">
        <w:del w:id="1066" w:author="Ruijie Xu" w:date="2022-02-27T10:47:00Z">
          <w:r w:rsidR="00EE17D5" w:rsidDel="00435EE6">
            <w:rPr>
              <w:color w:val="000000" w:themeColor="text1"/>
            </w:rPr>
            <w:delText xml:space="preserve"> </w:delText>
          </w:r>
          <w:commentRangeStart w:id="1067"/>
          <w:r w:rsidR="00EE17D5" w:rsidDel="00435EE6">
            <w:rPr>
              <w:color w:val="000000" w:themeColor="text1"/>
            </w:rPr>
            <w:delText>[…]</w:delText>
          </w:r>
          <w:commentRangeEnd w:id="1067"/>
          <w:r w:rsidR="00EE17D5" w:rsidDel="00435EE6">
            <w:rPr>
              <w:rStyle w:val="CommentReference"/>
            </w:rPr>
            <w:commentReference w:id="1067"/>
          </w:r>
        </w:del>
      </w:ins>
      <w:ins w:id="1068" w:author="Liliana Salvador" w:date="2022-02-22T19:23:00Z">
        <w:del w:id="1069" w:author="Ruijie Xu" w:date="2022-02-27T10:47:00Z">
          <w:r w:rsidR="00912B0E" w:rsidDel="00435EE6">
            <w:rPr>
              <w:color w:val="000000" w:themeColor="text1"/>
            </w:rPr>
            <w:delText xml:space="preserve"> </w:delText>
          </w:r>
        </w:del>
      </w:ins>
      <w:ins w:id="1070" w:author="Ruijie Xu" w:date="2022-02-27T10:51:00Z">
        <w:r w:rsidR="000D0D38">
          <w:rPr>
            <w:color w:val="000000" w:themeColor="text1"/>
          </w:rPr>
          <w:t xml:space="preserve">is available in  </w:t>
        </w:r>
      </w:ins>
      <w:ins w:id="1071" w:author="Liliana Salvador" w:date="2022-02-23T19:23:00Z">
        <w:del w:id="1072" w:author="Ruijie Xu" w:date="2022-02-27T10:51:00Z">
          <w:r w:rsidR="00EE17D5" w:rsidDel="000D0D38">
            <w:rPr>
              <w:color w:val="000000" w:themeColor="text1"/>
            </w:rPr>
            <w:delText>(</w:delText>
          </w:r>
        </w:del>
        <w:r w:rsidR="00EE17D5">
          <w:rPr>
            <w:color w:val="000000" w:themeColor="text1"/>
          </w:rPr>
          <w:t>Table 1</w:t>
        </w:r>
        <w:del w:id="1073" w:author="Ruijie Xu" w:date="2022-02-27T10:51:00Z">
          <w:r w:rsidR="00EE17D5" w:rsidDel="000D0D38">
            <w:rPr>
              <w:color w:val="000000" w:themeColor="text1"/>
            </w:rPr>
            <w:delText>)</w:delText>
          </w:r>
        </w:del>
        <w:r w:rsidR="00EE17D5">
          <w:rPr>
            <w:color w:val="000000" w:themeColor="text1"/>
          </w:rPr>
          <w:t xml:space="preserve">. </w:t>
        </w:r>
      </w:ins>
      <w:ins w:id="1074" w:author="Ruijie Xu" w:date="2022-02-27T10:54:00Z">
        <w:r w:rsidR="000D0D38">
          <w:rPr>
            <w:color w:val="000000" w:themeColor="text1"/>
          </w:rPr>
          <w:t>For DBs</w:t>
        </w:r>
      </w:ins>
      <w:ins w:id="1075" w:author="Ruijie Xu" w:date="2022-02-27T10:55:00Z">
        <w:r w:rsidR="00F30CE9">
          <w:rPr>
            <w:color w:val="000000" w:themeColor="text1"/>
          </w:rPr>
          <w:t xml:space="preserve"> comparisons, </w:t>
        </w:r>
      </w:ins>
      <w:commentRangeStart w:id="1076"/>
      <w:del w:id="1077" w:author="Liliana Salvador" w:date="2022-02-22T19:23:00Z">
        <w:r w:rsidR="00F440CF" w:rsidRPr="003A137D" w:rsidDel="00912B0E">
          <w:rPr>
            <w:color w:val="000000" w:themeColor="text1"/>
          </w:rPr>
          <w:delText xml:space="preserve"> </w:delText>
        </w:r>
      </w:del>
    </w:p>
    <w:commentRangeEnd w:id="1076"/>
    <w:p w14:paraId="76136485" w14:textId="27437F4E" w:rsidR="00BB21F0" w:rsidRDefault="00EE17D5" w:rsidP="000D0D38">
      <w:pPr>
        <w:spacing w:line="480" w:lineRule="auto"/>
        <w:rPr>
          <w:ins w:id="1078" w:author="Ruijie Xu" w:date="2022-02-27T13:39:00Z"/>
          <w:color w:val="000000" w:themeColor="text1"/>
        </w:rPr>
      </w:pPr>
      <w:del w:id="1079" w:author="Ruijie Xu" w:date="2022-02-27T10:52:00Z">
        <w:r w:rsidDel="000D0D38">
          <w:rPr>
            <w:rStyle w:val="CommentReference"/>
          </w:rPr>
          <w:commentReference w:id="1076"/>
        </w:r>
      </w:del>
      <w:commentRangeStart w:id="1080"/>
      <w:del w:id="1081" w:author="Ruijie Xu" w:date="2022-02-02T11:49:00Z">
        <w:r w:rsidR="00BB21F0" w:rsidRPr="003A137D" w:rsidDel="00632BC5">
          <w:rPr>
            <w:color w:val="000000" w:themeColor="text1"/>
          </w:rPr>
          <w:delText>T</w:delText>
        </w:r>
      </w:del>
      <w:del w:id="1082" w:author="Ruijie Xu" w:date="2022-02-02T11:50:00Z">
        <w:r w:rsidR="00BB21F0" w:rsidRPr="003A137D" w:rsidDel="00632BC5">
          <w:rPr>
            <w:color w:val="000000" w:themeColor="text1"/>
          </w:rPr>
          <w:delText>hree</w:delText>
        </w:r>
      </w:del>
      <w:del w:id="1083" w:author="Ruijie Xu" w:date="2022-02-27T10:52:00Z">
        <w:r w:rsidR="00BB21F0" w:rsidRPr="003A137D" w:rsidDel="000D0D38">
          <w:rPr>
            <w:color w:val="000000" w:themeColor="text1"/>
          </w:rPr>
          <w:delText xml:space="preserve"> </w:delText>
        </w:r>
      </w:del>
      <w:del w:id="1084" w:author="Ruijie Xu" w:date="2022-02-02T11:49:00Z">
        <w:r w:rsidR="00BB21F0" w:rsidRPr="003A137D" w:rsidDel="00632BC5">
          <w:rPr>
            <w:color w:val="000000" w:themeColor="text1"/>
          </w:rPr>
          <w:delText>of the four databases was</w:delText>
        </w:r>
      </w:del>
      <w:del w:id="1085" w:author="Ruijie Xu" w:date="2022-02-02T11:50:00Z">
        <w:r w:rsidR="00BB21F0" w:rsidRPr="003A137D" w:rsidDel="00632BC5">
          <w:rPr>
            <w:color w:val="000000" w:themeColor="text1"/>
          </w:rPr>
          <w:delText xml:space="preserve"> </w:delText>
        </w:r>
      </w:del>
      <w:del w:id="1086" w:author="Ruijie Xu" w:date="2022-02-27T10:52:00Z">
        <w:r w:rsidR="00BB21F0" w:rsidRPr="003A137D" w:rsidDel="000D0D38">
          <w:rPr>
            <w:color w:val="000000" w:themeColor="text1"/>
          </w:rPr>
          <w:delText xml:space="preserve">built </w:delText>
        </w:r>
      </w:del>
      <w:del w:id="1087" w:author="Ruijie Xu" w:date="2022-02-02T11:50:00Z">
        <w:r w:rsidR="00BB21F0" w:rsidRPr="003A137D" w:rsidDel="00632BC5">
          <w:rPr>
            <w:color w:val="000000" w:themeColor="text1"/>
          </w:rPr>
          <w:delText>previously</w:delText>
        </w:r>
      </w:del>
      <w:del w:id="1088" w:author="Ruijie Xu" w:date="2022-02-02T11:52:00Z">
        <w:r w:rsidR="00BB21F0" w:rsidRPr="003A137D" w:rsidDel="009D5FBE">
          <w:rPr>
            <w:color w:val="000000" w:themeColor="text1"/>
          </w:rPr>
          <w:delText xml:space="preserve"> and provided</w:delText>
        </w:r>
      </w:del>
      <w:del w:id="1089" w:author="Ruijie Xu" w:date="2022-02-27T10:52:00Z">
        <w:r w:rsidR="00BB21F0" w:rsidRPr="003A137D" w:rsidDel="000D0D38">
          <w:rPr>
            <w:color w:val="000000" w:themeColor="text1"/>
          </w:rPr>
          <w:delText xml:space="preserve"> by the science community without charge</w:delText>
        </w:r>
      </w:del>
      <w:del w:id="1090" w:author="Ruijie Xu" w:date="2022-02-02T11:53:00Z">
        <w:r w:rsidR="00BB21F0" w:rsidRPr="003A137D" w:rsidDel="009D5FBE">
          <w:rPr>
            <w:color w:val="000000" w:themeColor="text1"/>
          </w:rPr>
          <w:delText xml:space="preserve"> (minikrakenV2, standard, maxikraken), while the c</w:delText>
        </w:r>
      </w:del>
      <w:del w:id="1091" w:author="Ruijie Xu" w:date="2022-02-27T10:52:00Z">
        <w:r w:rsidR="00BB21F0" w:rsidRPr="003A137D" w:rsidDel="000D0D38">
          <w:rPr>
            <w:color w:val="000000" w:themeColor="text1"/>
          </w:rPr>
          <w:delText xml:space="preserve">ustomized </w:delText>
        </w:r>
        <w:commentRangeEnd w:id="1080"/>
        <w:r w:rsidDel="000D0D38">
          <w:rPr>
            <w:rStyle w:val="CommentReference"/>
          </w:rPr>
          <w:commentReference w:id="1080"/>
        </w:r>
      </w:del>
      <w:ins w:id="1092" w:author="Ruijie Xu" w:date="2022-02-27T10:55:00Z">
        <w:r w:rsidR="00F30CE9">
          <w:rPr>
            <w:color w:val="000000" w:themeColor="text1"/>
          </w:rPr>
          <w:t>t</w:t>
        </w:r>
      </w:ins>
      <w:ins w:id="1093" w:author="Ruijie Xu" w:date="2022-02-02T12:07:00Z">
        <w:r w:rsidR="00711753">
          <w:rPr>
            <w:color w:val="000000" w:themeColor="text1"/>
          </w:rPr>
          <w:t xml:space="preserve">he </w:t>
        </w:r>
      </w:ins>
      <w:del w:id="1094" w:author="Ruijie Xu" w:date="2022-02-02T11:53:00Z">
        <w:r w:rsidR="00BB21F0" w:rsidRPr="003A137D" w:rsidDel="009D5FBE">
          <w:rPr>
            <w:color w:val="000000" w:themeColor="text1"/>
          </w:rPr>
          <w:delText xml:space="preserve">databases were </w:delText>
        </w:r>
      </w:del>
      <w:del w:id="1095" w:author="Ruijie Xu" w:date="2022-02-02T11:56:00Z">
        <w:r w:rsidR="00BB21F0" w:rsidRPr="003A137D" w:rsidDel="009D5FBE">
          <w:rPr>
            <w:color w:val="000000" w:themeColor="text1"/>
          </w:rPr>
          <w:delText xml:space="preserve">build following the protocols provided in the Kraken2 manual. </w:delText>
        </w:r>
      </w:del>
      <w:ins w:id="1096" w:author="Ruijie Xu" w:date="2022-02-02T12:07:00Z">
        <w:r w:rsidR="00711753">
          <w:rPr>
            <w:color w:val="000000" w:themeColor="text1"/>
          </w:rPr>
          <w:t>m</w:t>
        </w:r>
      </w:ins>
      <w:del w:id="1097" w:author="Ruijie Xu" w:date="2022-02-02T12:07:00Z">
        <w:r w:rsidR="00BB21F0" w:rsidRPr="003A137D" w:rsidDel="00711753">
          <w:rPr>
            <w:color w:val="000000" w:themeColor="text1"/>
          </w:rPr>
          <w:delText>M</w:delText>
        </w:r>
      </w:del>
      <w:r w:rsidR="00BB21F0" w:rsidRPr="003A137D">
        <w:rPr>
          <w:color w:val="000000" w:themeColor="text1"/>
        </w:rPr>
        <w:t xml:space="preserve">axikraken2 DBs, </w:t>
      </w:r>
      <w:ins w:id="1098" w:author="Ruijie Xu" w:date="2022-02-02T12:05:00Z">
        <w:r w:rsidR="00711753">
          <w:rPr>
            <w:color w:val="000000" w:themeColor="text1"/>
          </w:rPr>
          <w:t xml:space="preserve">includes both </w:t>
        </w:r>
      </w:ins>
      <w:ins w:id="1099" w:author="Ruijie Xu" w:date="2022-02-02T12:06:00Z">
        <w:r w:rsidR="00711753">
          <w:rPr>
            <w:color w:val="000000" w:themeColor="text1"/>
          </w:rPr>
          <w:t xml:space="preserve">complete and draft genomes of the microbe, </w:t>
        </w:r>
      </w:ins>
      <w:del w:id="1100" w:author="Ruijie Xu" w:date="2022-02-02T12:06:00Z">
        <w:r w:rsidR="00BB21F0" w:rsidRPr="003A137D" w:rsidDel="00711753">
          <w:rPr>
            <w:color w:val="000000" w:themeColor="text1"/>
          </w:rPr>
          <w:delText>a</w:delText>
        </w:r>
        <w:r w:rsidR="00B5341A" w:rsidRPr="003A137D" w:rsidDel="00711753">
          <w:rPr>
            <w:color w:val="000000" w:themeColor="text1"/>
          </w:rPr>
          <w:delText>lthough</w:delText>
        </w:r>
        <w:r w:rsidR="00C719C0" w:rsidRPr="003A137D" w:rsidDel="00711753">
          <w:rPr>
            <w:color w:val="000000" w:themeColor="text1"/>
          </w:rPr>
          <w:delText xml:space="preserve"> </w:delText>
        </w:r>
      </w:del>
      <w:del w:id="1101" w:author="Ruijie Xu" w:date="2022-02-02T11:56:00Z">
        <w:r w:rsidR="00BB21F0" w:rsidRPr="003A137D" w:rsidDel="009D5FBE">
          <w:rPr>
            <w:color w:val="000000" w:themeColor="text1"/>
          </w:rPr>
          <w:delText>could be</w:delText>
        </w:r>
      </w:del>
      <w:del w:id="1102" w:author="Ruijie Xu" w:date="2022-02-02T12:06:00Z">
        <w:r w:rsidR="00BB21F0" w:rsidRPr="003A137D" w:rsidDel="00711753">
          <w:rPr>
            <w:color w:val="000000" w:themeColor="text1"/>
          </w:rPr>
          <w:delText xml:space="preserve"> downloaded directly</w:delText>
        </w:r>
      </w:del>
      <w:del w:id="1103" w:author="Ruijie Xu" w:date="2022-02-02T12:07:00Z">
        <w:r w:rsidR="00BB21F0" w:rsidRPr="003A137D" w:rsidDel="00711753">
          <w:rPr>
            <w:color w:val="000000" w:themeColor="text1"/>
          </w:rPr>
          <w:delText>,</w:delText>
        </w:r>
      </w:del>
      <w:r w:rsidR="00BB21F0" w:rsidRPr="003A137D">
        <w:rPr>
          <w:color w:val="000000" w:themeColor="text1"/>
        </w:rPr>
        <w:t xml:space="preserve"> </w:t>
      </w:r>
      <w:del w:id="1104" w:author="Ruijie Xu" w:date="2022-02-02T11:57:00Z">
        <w:r w:rsidR="00BB21F0" w:rsidRPr="003A137D" w:rsidDel="009D5FBE">
          <w:rPr>
            <w:color w:val="000000" w:themeColor="text1"/>
          </w:rPr>
          <w:delText xml:space="preserve">requires </w:delText>
        </w:r>
      </w:del>
      <w:ins w:id="1105" w:author="Ruijie Xu" w:date="2022-02-02T11:57:00Z">
        <w:r w:rsidR="009D5FBE">
          <w:rPr>
            <w:color w:val="000000" w:themeColor="text1"/>
          </w:rPr>
          <w:t xml:space="preserve">requires </w:t>
        </w:r>
      </w:ins>
      <w:r w:rsidR="003C7FC9" w:rsidRPr="003A137D">
        <w:rPr>
          <w:color w:val="000000" w:themeColor="text1"/>
        </w:rPr>
        <w:t xml:space="preserve">over 150 </w:t>
      </w:r>
      <w:r w:rsidR="00BB21F0" w:rsidRPr="003A137D">
        <w:rPr>
          <w:color w:val="000000" w:themeColor="text1"/>
        </w:rPr>
        <w:t xml:space="preserve">GB </w:t>
      </w:r>
      <w:ins w:id="1106" w:author="Ruijie Xu" w:date="2022-02-27T10:54:00Z">
        <w:r w:rsidR="000D0D38">
          <w:rPr>
            <w:color w:val="000000" w:themeColor="text1"/>
          </w:rPr>
          <w:t xml:space="preserve">of </w:t>
        </w:r>
      </w:ins>
      <w:r w:rsidR="00B5341A" w:rsidRPr="003A137D">
        <w:rPr>
          <w:color w:val="000000" w:themeColor="text1"/>
        </w:rPr>
        <w:t>memory</w:t>
      </w:r>
      <w:r w:rsidR="003C7FC9" w:rsidRPr="003A137D">
        <w:rPr>
          <w:color w:val="000000" w:themeColor="text1"/>
        </w:rPr>
        <w:t xml:space="preserve"> </w:t>
      </w:r>
      <w:ins w:id="1107" w:author="Ruijie Xu" w:date="2022-02-02T11:57:00Z">
        <w:r w:rsidR="00547C20">
          <w:rPr>
            <w:color w:val="000000" w:themeColor="text1"/>
          </w:rPr>
          <w:t xml:space="preserve">available on </w:t>
        </w:r>
      </w:ins>
      <w:r w:rsidR="003C7FC9" w:rsidRPr="003A137D">
        <w:rPr>
          <w:color w:val="000000" w:themeColor="text1"/>
        </w:rPr>
        <w:t xml:space="preserve">the workstation </w:t>
      </w:r>
      <w:del w:id="1108" w:author="Ruijie Xu" w:date="2022-02-02T11:57:00Z">
        <w:r w:rsidR="003C7FC9" w:rsidRPr="003A137D" w:rsidDel="00547C20">
          <w:rPr>
            <w:color w:val="000000" w:themeColor="text1"/>
          </w:rPr>
          <w:delText>used for analysis</w:delText>
        </w:r>
      </w:del>
      <w:ins w:id="1109" w:author="Ruijie Xu" w:date="2022-02-02T11:57:00Z">
        <w:r w:rsidR="00547C20">
          <w:rPr>
            <w:color w:val="000000" w:themeColor="text1"/>
          </w:rPr>
          <w:t xml:space="preserve">for </w:t>
        </w:r>
      </w:ins>
      <w:ins w:id="1110" w:author="Ruijie Xu" w:date="2022-02-27T10:54:00Z">
        <w:r w:rsidR="000D0D38">
          <w:rPr>
            <w:color w:val="000000" w:themeColor="text1"/>
          </w:rPr>
          <w:t xml:space="preserve">the </w:t>
        </w:r>
      </w:ins>
      <w:ins w:id="1111" w:author="Ruijie Xu" w:date="2022-02-02T11:57:00Z">
        <w:r w:rsidR="00547C20">
          <w:rPr>
            <w:color w:val="000000" w:themeColor="text1"/>
          </w:rPr>
          <w:t>downstream analys</w:t>
        </w:r>
      </w:ins>
      <w:ins w:id="1112" w:author="Ruijie Xu" w:date="2022-02-27T10:54:00Z">
        <w:r w:rsidR="000D0D38">
          <w:rPr>
            <w:color w:val="000000" w:themeColor="text1"/>
          </w:rPr>
          <w:t>es</w:t>
        </w:r>
      </w:ins>
      <w:ins w:id="1113" w:author="Ruijie Xu" w:date="2022-02-02T11:58:00Z">
        <w:r w:rsidR="00547C20">
          <w:rPr>
            <w:color w:val="000000" w:themeColor="text1"/>
          </w:rPr>
          <w:t>,</w:t>
        </w:r>
      </w:ins>
      <w:del w:id="1114" w:author="Ruijie Xu" w:date="2022-02-02T11:58:00Z">
        <w:r w:rsidR="003C7FC9" w:rsidRPr="003A137D" w:rsidDel="00547C20">
          <w:rPr>
            <w:color w:val="000000" w:themeColor="text1"/>
          </w:rPr>
          <w:delText>.</w:delText>
        </w:r>
      </w:del>
      <w:r w:rsidR="003C7FC9" w:rsidRPr="003A137D">
        <w:rPr>
          <w:color w:val="000000" w:themeColor="text1"/>
        </w:rPr>
        <w:t xml:space="preserve"> </w:t>
      </w:r>
      <w:ins w:id="1115" w:author="Ruijie Xu" w:date="2022-02-02T11:58:00Z">
        <w:r w:rsidR="00547C20">
          <w:rPr>
            <w:color w:val="000000" w:themeColor="text1"/>
          </w:rPr>
          <w:t>w</w:t>
        </w:r>
      </w:ins>
      <w:del w:id="1116" w:author="Ruijie Xu" w:date="2022-02-02T11:58:00Z">
        <w:r w:rsidR="003C7FC9" w:rsidRPr="003A137D" w:rsidDel="00547C20">
          <w:rPr>
            <w:color w:val="000000" w:themeColor="text1"/>
          </w:rPr>
          <w:delText>W</w:delText>
        </w:r>
      </w:del>
      <w:r w:rsidR="003C7FC9" w:rsidRPr="003A137D">
        <w:rPr>
          <w:color w:val="000000" w:themeColor="text1"/>
        </w:rPr>
        <w:t xml:space="preserve">hile </w:t>
      </w:r>
      <w:ins w:id="1117" w:author="Ruijie Xu" w:date="2022-02-02T12:06:00Z">
        <w:r w:rsidR="00711753">
          <w:rPr>
            <w:color w:val="000000" w:themeColor="text1"/>
          </w:rPr>
          <w:t xml:space="preserve">the standard </w:t>
        </w:r>
      </w:ins>
      <w:ins w:id="1118" w:author="Ruijie Xu" w:date="2022-02-27T10:54:00Z">
        <w:r w:rsidR="000D0D38">
          <w:rPr>
            <w:color w:val="000000" w:themeColor="text1"/>
          </w:rPr>
          <w:t xml:space="preserve">DB </w:t>
        </w:r>
      </w:ins>
      <w:ins w:id="1119" w:author="Ruijie Xu" w:date="2022-02-02T12:06:00Z">
        <w:r w:rsidR="00711753">
          <w:rPr>
            <w:color w:val="000000" w:themeColor="text1"/>
          </w:rPr>
          <w:t xml:space="preserve">requires only 53 GB and </w:t>
        </w:r>
      </w:ins>
      <w:proofErr w:type="spellStart"/>
      <w:r w:rsidR="003C7FC9" w:rsidRPr="003A137D">
        <w:rPr>
          <w:color w:val="000000" w:themeColor="text1"/>
        </w:rPr>
        <w:t>minikraken</w:t>
      </w:r>
      <w:proofErr w:type="spellEnd"/>
      <w:ins w:id="1120" w:author="Ruijie Xu" w:date="2022-02-27T10:54:00Z">
        <w:r w:rsidR="000D0D38">
          <w:rPr>
            <w:color w:val="000000" w:themeColor="text1"/>
          </w:rPr>
          <w:t xml:space="preserve"> DB</w:t>
        </w:r>
      </w:ins>
      <w:del w:id="1121" w:author="Ruijie Xu" w:date="2022-02-27T10:54:00Z">
        <w:r w:rsidR="003C7FC9" w:rsidRPr="003A137D" w:rsidDel="000D0D38">
          <w:rPr>
            <w:color w:val="000000" w:themeColor="text1"/>
          </w:rPr>
          <w:delText>V2</w:delText>
        </w:r>
      </w:del>
      <w:ins w:id="1122" w:author="Ruijie Xu" w:date="2022-02-02T11:58:00Z">
        <w:r w:rsidR="00547C20">
          <w:rPr>
            <w:color w:val="000000" w:themeColor="text1"/>
          </w:rPr>
          <w:t xml:space="preserve"> </w:t>
        </w:r>
      </w:ins>
      <w:del w:id="1123" w:author="Ruijie Xu" w:date="2022-02-02T11:58:00Z">
        <w:r w:rsidR="003C7FC9" w:rsidRPr="003A137D" w:rsidDel="00547C20">
          <w:rPr>
            <w:color w:val="000000" w:themeColor="text1"/>
          </w:rPr>
          <w:delText xml:space="preserve">, distributed by the developer of Kraken2, </w:delText>
        </w:r>
      </w:del>
      <w:ins w:id="1124" w:author="Ruijie Xu" w:date="2022-02-02T12:06:00Z">
        <w:r w:rsidR="00711753">
          <w:rPr>
            <w:color w:val="000000" w:themeColor="text1"/>
          </w:rPr>
          <w:t xml:space="preserve">requires </w:t>
        </w:r>
      </w:ins>
      <w:del w:id="1125" w:author="Ruijie Xu" w:date="2022-02-02T12:06:00Z">
        <w:r w:rsidR="003C7FC9" w:rsidRPr="003A137D" w:rsidDel="00711753">
          <w:rPr>
            <w:color w:val="000000" w:themeColor="text1"/>
          </w:rPr>
          <w:delText xml:space="preserve">only requires less than </w:delText>
        </w:r>
      </w:del>
      <w:r w:rsidR="003C7FC9" w:rsidRPr="003A137D">
        <w:rPr>
          <w:color w:val="000000" w:themeColor="text1"/>
        </w:rPr>
        <w:t xml:space="preserve">8GB. Customized </w:t>
      </w:r>
      <w:del w:id="1126" w:author="Ruijie Xu" w:date="2022-02-27T10:55:00Z">
        <w:r w:rsidR="003C7FC9" w:rsidRPr="003A137D" w:rsidDel="00F30CE9">
          <w:rPr>
            <w:color w:val="000000" w:themeColor="text1"/>
          </w:rPr>
          <w:delText xml:space="preserve">database </w:delText>
        </w:r>
      </w:del>
      <w:ins w:id="1127" w:author="Ruijie Xu" w:date="2022-02-27T10:55:00Z">
        <w:r w:rsidR="00F30CE9">
          <w:rPr>
            <w:color w:val="000000" w:themeColor="text1"/>
          </w:rPr>
          <w:t>DB</w:t>
        </w:r>
        <w:r w:rsidR="00F30CE9" w:rsidRPr="003A137D">
          <w:rPr>
            <w:color w:val="000000" w:themeColor="text1"/>
          </w:rPr>
          <w:t xml:space="preserve"> </w:t>
        </w:r>
      </w:ins>
      <w:r w:rsidR="00C719C0" w:rsidRPr="003A137D">
        <w:rPr>
          <w:color w:val="000000" w:themeColor="text1"/>
        </w:rPr>
        <w:t xml:space="preserve">(60 GB) </w:t>
      </w:r>
      <w:bookmarkStart w:id="1128" w:name="OLE_LINK221"/>
      <w:bookmarkStart w:id="1129" w:name="OLE_LINK222"/>
      <w:r w:rsidR="003C7FC9" w:rsidRPr="003A137D">
        <w:rPr>
          <w:color w:val="000000" w:themeColor="text1"/>
        </w:rPr>
        <w:t xml:space="preserve">was built with the same composition of the standard </w:t>
      </w:r>
      <w:del w:id="1130" w:author="Ruijie Xu" w:date="2022-02-27T10:55:00Z">
        <w:r w:rsidR="003C7FC9" w:rsidRPr="003A137D" w:rsidDel="00F30CE9">
          <w:rPr>
            <w:color w:val="000000" w:themeColor="text1"/>
          </w:rPr>
          <w:delText>database</w:delText>
        </w:r>
      </w:del>
      <w:ins w:id="1131" w:author="Ruijie Xu" w:date="2022-02-27T10:55:00Z">
        <w:r w:rsidR="00F30CE9">
          <w:rPr>
            <w:color w:val="000000" w:themeColor="text1"/>
          </w:rPr>
          <w:t>DB</w:t>
        </w:r>
      </w:ins>
      <w:del w:id="1132" w:author="Ruijie Xu" w:date="2022-02-02T12:09:00Z">
        <w:r w:rsidR="00C719C0" w:rsidRPr="003A137D" w:rsidDel="0054202F">
          <w:rPr>
            <w:color w:val="000000" w:themeColor="text1"/>
          </w:rPr>
          <w:delText xml:space="preserve"> (53 GB)</w:delText>
        </w:r>
      </w:del>
      <w:r w:rsidR="003C7FC9" w:rsidRPr="003A137D">
        <w:rPr>
          <w:color w:val="000000" w:themeColor="text1"/>
        </w:rPr>
        <w:t xml:space="preserve">, with the addition of the </w:t>
      </w:r>
      <w:del w:id="1133" w:author="Ruijie Xu" w:date="2022-02-02T12:09:00Z">
        <w:r w:rsidR="003C7FC9" w:rsidRPr="003A137D" w:rsidDel="0054202F">
          <w:rPr>
            <w:color w:val="000000" w:themeColor="text1"/>
          </w:rPr>
          <w:delText xml:space="preserve">two </w:delText>
        </w:r>
      </w:del>
      <w:ins w:id="1134" w:author="Ruijie Xu" w:date="2022-02-02T12:09:00Z">
        <w:r w:rsidR="0054202F">
          <w:rPr>
            <w:color w:val="000000" w:themeColor="text1"/>
          </w:rPr>
          <w:t>genomes of two</w:t>
        </w:r>
        <w:r w:rsidR="0054202F" w:rsidRPr="003A137D">
          <w:rPr>
            <w:color w:val="000000" w:themeColor="text1"/>
          </w:rPr>
          <w:t xml:space="preserve"> </w:t>
        </w:r>
      </w:ins>
      <w:r w:rsidR="003C7FC9" w:rsidRPr="003A137D">
        <w:rPr>
          <w:color w:val="000000" w:themeColor="text1"/>
        </w:rPr>
        <w:t xml:space="preserve">Rattus </w:t>
      </w:r>
      <w:del w:id="1135" w:author="Ruijie Xu" w:date="2022-02-02T12:09:00Z">
        <w:r w:rsidR="003C7FC9" w:rsidRPr="003A137D" w:rsidDel="0054202F">
          <w:rPr>
            <w:color w:val="000000" w:themeColor="text1"/>
          </w:rPr>
          <w:lastRenderedPageBreak/>
          <w:delText xml:space="preserve">genomes, which is the host </w:delText>
        </w:r>
      </w:del>
      <w:r w:rsidR="003C7FC9" w:rsidRPr="003A137D">
        <w:rPr>
          <w:color w:val="000000" w:themeColor="text1"/>
        </w:rPr>
        <w:t>sp</w:t>
      </w:r>
      <w:ins w:id="1136" w:author="Ruijie Xu" w:date="2022-02-02T12:10:00Z">
        <w:del w:id="1137" w:author="Liliana Salvador" w:date="2022-02-23T19:34:00Z">
          <w:r w:rsidR="0054202F" w:rsidDel="00EE5D21">
            <w:rPr>
              <w:color w:val="000000" w:themeColor="text1"/>
            </w:rPr>
            <w:delText>a</w:delText>
          </w:r>
        </w:del>
      </w:ins>
      <w:r w:rsidR="003C7FC9" w:rsidRPr="003A137D">
        <w:rPr>
          <w:color w:val="000000" w:themeColor="text1"/>
        </w:rPr>
        <w:t xml:space="preserve">ecies </w:t>
      </w:r>
      <w:del w:id="1138" w:author="Ruijie Xu" w:date="2022-02-02T12:09:00Z">
        <w:r w:rsidR="003C7FC9" w:rsidRPr="003A137D" w:rsidDel="0054202F">
          <w:rPr>
            <w:color w:val="000000" w:themeColor="text1"/>
          </w:rPr>
          <w:delText xml:space="preserve">of </w:delText>
        </w:r>
      </w:del>
      <w:r w:rsidR="003C7FC9" w:rsidRPr="003A137D">
        <w:rPr>
          <w:color w:val="000000" w:themeColor="text1"/>
        </w:rPr>
        <w:t>the dataset</w:t>
      </w:r>
      <w:bookmarkEnd w:id="1128"/>
      <w:bookmarkEnd w:id="1129"/>
      <w:ins w:id="1139" w:author="Ruijie Xu" w:date="2022-02-02T12:10:00Z">
        <w:r w:rsidR="0054202F">
          <w:rPr>
            <w:color w:val="000000" w:themeColor="text1"/>
          </w:rPr>
          <w:t xml:space="preserve"> was collected from</w:t>
        </w:r>
      </w:ins>
      <w:r w:rsidR="003C7FC9" w:rsidRPr="003A137D">
        <w:rPr>
          <w:color w:val="000000" w:themeColor="text1"/>
        </w:rPr>
        <w:t xml:space="preserve">. With 12 threads of CPU used on UGA’s high memory </w:t>
      </w:r>
      <w:r w:rsidR="00A636DD" w:rsidRPr="003A137D">
        <w:rPr>
          <w:color w:val="000000" w:themeColor="text1"/>
        </w:rPr>
        <w:t xml:space="preserve">computing node, the building of the customized database took ~15 </w:t>
      </w:r>
      <w:proofErr w:type="spellStart"/>
      <w:r w:rsidR="00A636DD" w:rsidRPr="003A137D">
        <w:rPr>
          <w:color w:val="000000" w:themeColor="text1"/>
        </w:rPr>
        <w:t>hrs</w:t>
      </w:r>
      <w:proofErr w:type="spellEnd"/>
      <w:r w:rsidR="00A636DD" w:rsidRPr="003A137D">
        <w:rPr>
          <w:color w:val="000000" w:themeColor="text1"/>
        </w:rPr>
        <w:t xml:space="preserve"> (Table I) to complete the building process. </w:t>
      </w:r>
      <w:del w:id="1140" w:author="Ruijie Xu" w:date="2022-02-02T11:59:00Z">
        <w:r w:rsidR="00C719C0" w:rsidRPr="003A137D" w:rsidDel="00547C20">
          <w:rPr>
            <w:color w:val="000000" w:themeColor="text1"/>
          </w:rPr>
          <w:delText xml:space="preserve">Kraken2 </w:delText>
        </w:r>
      </w:del>
      <w:del w:id="1141" w:author="Ruijie Xu" w:date="2022-02-02T11:58:00Z">
        <w:r w:rsidR="00C719C0" w:rsidRPr="003A137D" w:rsidDel="00547C20">
          <w:rPr>
            <w:color w:val="000000" w:themeColor="text1"/>
          </w:rPr>
          <w:delText xml:space="preserve">will </w:delText>
        </w:r>
      </w:del>
      <w:del w:id="1142" w:author="Ruijie Xu" w:date="2022-02-02T11:59:00Z">
        <w:r w:rsidR="00C719C0" w:rsidRPr="003A137D" w:rsidDel="00547C20">
          <w:rPr>
            <w:color w:val="000000" w:themeColor="text1"/>
          </w:rPr>
          <w:delText>load</w:delText>
        </w:r>
      </w:del>
      <w:del w:id="1143" w:author="Ruijie Xu" w:date="2022-02-02T11:58:00Z">
        <w:r w:rsidR="00C719C0" w:rsidRPr="003A137D" w:rsidDel="00547C20">
          <w:rPr>
            <w:color w:val="000000" w:themeColor="text1"/>
          </w:rPr>
          <w:delText>ed</w:delText>
        </w:r>
      </w:del>
      <w:del w:id="1144" w:author="Ruijie Xu" w:date="2022-02-02T11:59:00Z">
        <w:r w:rsidR="00C719C0" w:rsidRPr="003A137D" w:rsidDel="00547C20">
          <w:rPr>
            <w:color w:val="000000" w:themeColor="text1"/>
          </w:rPr>
          <w:delText xml:space="preserve"> </w:delText>
        </w:r>
      </w:del>
      <w:del w:id="1145" w:author="Ruijie Xu" w:date="2022-02-02T11:58:00Z">
        <w:r w:rsidR="00C719C0" w:rsidRPr="003A137D" w:rsidDel="00547C20">
          <w:rPr>
            <w:color w:val="000000" w:themeColor="text1"/>
          </w:rPr>
          <w:delText xml:space="preserve">database </w:delText>
        </w:r>
      </w:del>
      <w:del w:id="1146" w:author="Ruijie Xu" w:date="2022-02-02T11:59:00Z">
        <w:r w:rsidR="00C719C0" w:rsidRPr="003A137D" w:rsidDel="00547C20">
          <w:rPr>
            <w:color w:val="000000" w:themeColor="text1"/>
          </w:rPr>
          <w:delText xml:space="preserve">selected into the </w:delText>
        </w:r>
        <w:r w:rsidR="00937EFC" w:rsidRPr="003A137D" w:rsidDel="00547C20">
          <w:rPr>
            <w:color w:val="000000" w:themeColor="text1"/>
          </w:rPr>
          <w:delText>workstation</w:delText>
        </w:r>
        <w:r w:rsidR="00C719C0" w:rsidRPr="003A137D" w:rsidDel="00547C20">
          <w:rPr>
            <w:color w:val="000000" w:themeColor="text1"/>
          </w:rPr>
          <w:delText xml:space="preserve"> for every analysis</w:delText>
        </w:r>
        <w:r w:rsidR="00937EFC" w:rsidRPr="003A137D" w:rsidDel="00547C20">
          <w:rPr>
            <w:color w:val="000000" w:themeColor="text1"/>
          </w:rPr>
          <w:delText xml:space="preserve"> the software perform, thus the memory resources utilized during Kraken2’s analyses are directly correlated with the choice of the databases. </w:delText>
        </w:r>
      </w:del>
      <w:r w:rsidR="00937EFC" w:rsidRPr="003A137D">
        <w:rPr>
          <w:color w:val="000000" w:themeColor="text1"/>
        </w:rPr>
        <w:t xml:space="preserve">Time of the analyses also changes </w:t>
      </w:r>
      <w:r w:rsidR="00F00266" w:rsidRPr="003A137D">
        <w:rPr>
          <w:color w:val="000000" w:themeColor="text1"/>
        </w:rPr>
        <w:t xml:space="preserve">with the selection of the databases, but the differences is only in the range of </w:t>
      </w:r>
      <w:ins w:id="1147" w:author="Ruijie Xu" w:date="2022-02-02T12:10:00Z">
        <w:r w:rsidR="0054202F">
          <w:rPr>
            <w:color w:val="000000" w:themeColor="text1"/>
          </w:rPr>
          <w:t>minutes</w:t>
        </w:r>
      </w:ins>
      <w:del w:id="1148" w:author="Ruijie Xu" w:date="2022-02-02T12:10:00Z">
        <w:r w:rsidR="00F00266" w:rsidRPr="003A137D" w:rsidDel="0054202F">
          <w:rPr>
            <w:color w:val="000000" w:themeColor="text1"/>
          </w:rPr>
          <w:delText>seconds</w:delText>
        </w:r>
      </w:del>
      <w:r w:rsidR="00F00266" w:rsidRPr="003A137D">
        <w:rPr>
          <w:color w:val="000000" w:themeColor="text1"/>
        </w:rPr>
        <w:t>.</w:t>
      </w:r>
      <w:r w:rsidR="00C719C0" w:rsidRPr="003A137D">
        <w:rPr>
          <w:color w:val="000000" w:themeColor="text1"/>
        </w:rPr>
        <w:t xml:space="preserve"> </w:t>
      </w:r>
    </w:p>
    <w:p w14:paraId="637798B8" w14:textId="0C207028" w:rsidR="0052454F" w:rsidRPr="0052454F" w:rsidRDefault="0052454F" w:rsidP="000D0D38">
      <w:pPr>
        <w:spacing w:line="480" w:lineRule="auto"/>
        <w:rPr>
          <w:ins w:id="1149" w:author="Ruijie Xu" w:date="2022-02-02T12:11:00Z"/>
          <w:bCs/>
          <w:i/>
          <w:color w:val="000000" w:themeColor="text1"/>
          <w:rPrChange w:id="1150" w:author="Ruijie Xu" w:date="2022-02-27T13:39:00Z">
            <w:rPr>
              <w:ins w:id="1151" w:author="Ruijie Xu" w:date="2022-02-02T12:11:00Z"/>
              <w:color w:val="000000" w:themeColor="text1"/>
            </w:rPr>
          </w:rPrChange>
        </w:rPr>
      </w:pPr>
      <w:ins w:id="1152" w:author="Ruijie Xu" w:date="2022-02-27T13:39:00Z">
        <w:r>
          <w:rPr>
            <w:bCs/>
            <w:i/>
            <w:color w:val="000000" w:themeColor="text1"/>
          </w:rPr>
          <w:t>DB s</w:t>
        </w:r>
      </w:ins>
      <w:ins w:id="1153" w:author="Ruijie Xu" w:date="2022-02-27T13:40:00Z">
        <w:r>
          <w:rPr>
            <w:bCs/>
            <w:i/>
            <w:color w:val="000000" w:themeColor="text1"/>
          </w:rPr>
          <w:t>et</w:t>
        </w:r>
      </w:ins>
      <w:ins w:id="1154" w:author="Ruijie Xu" w:date="2022-02-27T13:42:00Z">
        <w:r w:rsidR="00C20546">
          <w:rPr>
            <w:bCs/>
            <w:i/>
            <w:color w:val="000000" w:themeColor="text1"/>
          </w:rPr>
          <w:t>up - Software</w:t>
        </w:r>
      </w:ins>
    </w:p>
    <w:p w14:paraId="50BA131F" w14:textId="7EA35294" w:rsidR="00E27F2F" w:rsidRDefault="00E27F2F" w:rsidP="005912FB">
      <w:pPr>
        <w:spacing w:line="480" w:lineRule="auto"/>
        <w:rPr>
          <w:ins w:id="1155" w:author="Ruijie Xu" w:date="2022-02-02T12:15:00Z"/>
          <w:color w:val="000000" w:themeColor="text1"/>
        </w:rPr>
      </w:pPr>
      <w:ins w:id="1156" w:author="Ruijie Xu" w:date="2022-02-02T12:11:00Z">
        <w:r>
          <w:rPr>
            <w:color w:val="000000" w:themeColor="text1"/>
          </w:rPr>
          <w:t xml:space="preserve">For rest of the software, </w:t>
        </w:r>
      </w:ins>
      <w:ins w:id="1157" w:author="Ruijie Xu" w:date="2022-02-02T12:12:00Z">
        <w:r>
          <w:rPr>
            <w:color w:val="000000" w:themeColor="text1"/>
          </w:rPr>
          <w:t>pre-built DBs were chosen to perform the profiling</w:t>
        </w:r>
      </w:ins>
      <w:ins w:id="1158" w:author="Liliana Salvador" w:date="2022-02-23T19:34:00Z">
        <w:r w:rsidR="00EE5D21">
          <w:rPr>
            <w:color w:val="000000" w:themeColor="text1"/>
          </w:rPr>
          <w:t>,</w:t>
        </w:r>
      </w:ins>
      <w:ins w:id="1159" w:author="Ruijie Xu" w:date="2022-02-02T12:12:00Z">
        <w:r>
          <w:rPr>
            <w:color w:val="000000" w:themeColor="text1"/>
          </w:rPr>
          <w:t xml:space="preserve"> if </w:t>
        </w:r>
      </w:ins>
      <w:ins w:id="1160" w:author="Liliana Salvador" w:date="2022-02-23T19:34:00Z">
        <w:r w:rsidR="00EE5D21">
          <w:rPr>
            <w:color w:val="000000" w:themeColor="text1"/>
          </w:rPr>
          <w:t>these</w:t>
        </w:r>
      </w:ins>
      <w:ins w:id="1161" w:author="Liliana Salvador" w:date="2022-02-23T19:35:00Z">
        <w:r w:rsidR="00EE5D21">
          <w:rPr>
            <w:color w:val="000000" w:themeColor="text1"/>
          </w:rPr>
          <w:t xml:space="preserve"> were</w:t>
        </w:r>
      </w:ins>
      <w:ins w:id="1162" w:author="Ruijie Xu" w:date="2022-02-02T12:12:00Z">
        <w:del w:id="1163" w:author="Liliana Salvador" w:date="2022-02-23T19:34:00Z">
          <w:r w:rsidDel="00EE5D21">
            <w:rPr>
              <w:color w:val="000000" w:themeColor="text1"/>
            </w:rPr>
            <w:delText>it is</w:delText>
          </w:r>
        </w:del>
        <w:r>
          <w:rPr>
            <w:color w:val="000000" w:themeColor="text1"/>
          </w:rPr>
          <w:t xml:space="preserve"> provided by the </w:t>
        </w:r>
        <w:del w:id="1164" w:author="Liliana Salvador" w:date="2022-02-23T19:35:00Z">
          <w:r w:rsidDel="00EE5D21">
            <w:rPr>
              <w:color w:val="000000" w:themeColor="text1"/>
            </w:rPr>
            <w:delText>developers</w:delText>
          </w:r>
        </w:del>
      </w:ins>
      <w:ins w:id="1165" w:author="Liliana Salvador" w:date="2022-02-23T19:35:00Z">
        <w:r w:rsidR="00EE5D21">
          <w:rPr>
            <w:color w:val="000000" w:themeColor="text1"/>
          </w:rPr>
          <w:t>software</w:t>
        </w:r>
      </w:ins>
      <w:ins w:id="1166" w:author="Ruijie Xu" w:date="2022-02-02T12:12:00Z">
        <w:r>
          <w:rPr>
            <w:color w:val="000000" w:themeColor="text1"/>
          </w:rPr>
          <w:t xml:space="preserve"> </w:t>
        </w:r>
        <w:del w:id="1167" w:author="Liliana Salvador" w:date="2022-02-23T19:35:00Z">
          <w:r w:rsidDel="00EE5D21">
            <w:rPr>
              <w:color w:val="000000" w:themeColor="text1"/>
            </w:rPr>
            <w:delText>of these software</w:delText>
          </w:r>
        </w:del>
      </w:ins>
      <w:ins w:id="1168" w:author="Ruijie Xu" w:date="2022-02-02T12:14:00Z">
        <w:del w:id="1169" w:author="Liliana Salvador" w:date="2022-02-23T19:35:00Z">
          <w:r w:rsidR="001329B6" w:rsidDel="00EE5D21">
            <w:rPr>
              <w:color w:val="000000" w:themeColor="text1"/>
            </w:rPr>
            <w:delText xml:space="preserve"> </w:delText>
          </w:r>
        </w:del>
        <w:r w:rsidR="001329B6">
          <w:rPr>
            <w:color w:val="000000" w:themeColor="text1"/>
          </w:rPr>
          <w:t>(Table I)</w:t>
        </w:r>
      </w:ins>
      <w:ins w:id="1170" w:author="Ruijie Xu" w:date="2022-02-02T12:12:00Z">
        <w:r>
          <w:rPr>
            <w:color w:val="000000" w:themeColor="text1"/>
          </w:rPr>
          <w:t xml:space="preserve">. </w:t>
        </w:r>
      </w:ins>
      <w:ins w:id="1171" w:author="Ruijie Xu" w:date="2022-02-02T12:11:00Z">
        <w:r w:rsidRPr="003A137D">
          <w:rPr>
            <w:color w:val="000000" w:themeColor="text1"/>
          </w:rPr>
          <w:t>CLARK, CLARK-s, Diamond, and Kaiju</w:t>
        </w:r>
      </w:ins>
      <w:ins w:id="1172" w:author="Ruijie Xu" w:date="2022-02-02T12:13:00Z">
        <w:r>
          <w:rPr>
            <w:color w:val="000000" w:themeColor="text1"/>
          </w:rPr>
          <w:t xml:space="preserve"> were the only four software in our study without a </w:t>
        </w:r>
        <w:r w:rsidR="001329B6">
          <w:rPr>
            <w:color w:val="000000" w:themeColor="text1"/>
          </w:rPr>
          <w:t>pre-built software provided.</w:t>
        </w:r>
      </w:ins>
      <w:ins w:id="1173" w:author="Ruijie Xu" w:date="2022-02-02T12:11:00Z">
        <w:r w:rsidRPr="003A137D">
          <w:rPr>
            <w:color w:val="000000" w:themeColor="text1"/>
          </w:rPr>
          <w:t xml:space="preserve"> With 12 threads of CPU used on UGA’s high memory computing node, building of CLARK’s database took over 42 hours to complete, with over 400 GB memory utilized (Table I). CLARK-s database, required to build on top of the CLARK’s database, took around 40 additional </w:t>
        </w:r>
        <w:proofErr w:type="gramStart"/>
        <w:r w:rsidRPr="003A137D">
          <w:rPr>
            <w:color w:val="000000" w:themeColor="text1"/>
          </w:rPr>
          <w:t>hour</w:t>
        </w:r>
        <w:proofErr w:type="gramEnd"/>
        <w:r w:rsidRPr="003A137D">
          <w:rPr>
            <w:color w:val="000000" w:themeColor="text1"/>
          </w:rPr>
          <w:t xml:space="preserve"> to complete, with around 300 GB memory utilized (Table I). Building of Diamond’s database, with the same computational setting, completed in ~2.4 hours utilizing ~ 8 GB, while Kaiju’s database took ~ 5 hours to complete utilizing ~115 GB of memory (Table I). As for analysis time, using 12 CPU on UGA’s high memory computing node, Diamond used ~5 hour on average to classify one sample and </w:t>
        </w:r>
        <w:r>
          <w:rPr>
            <w:color w:val="000000" w:themeColor="text1"/>
          </w:rPr>
          <w:t>BLASTN</w:t>
        </w:r>
        <w:r w:rsidRPr="003A137D">
          <w:rPr>
            <w:color w:val="000000" w:themeColor="text1"/>
          </w:rPr>
          <w:t xml:space="preserve"> used ~2 </w:t>
        </w:r>
        <w:proofErr w:type="spellStart"/>
        <w:r w:rsidRPr="003A137D">
          <w:rPr>
            <w:color w:val="000000" w:themeColor="text1"/>
          </w:rPr>
          <w:t>hr</w:t>
        </w:r>
        <w:proofErr w:type="spellEnd"/>
        <w:r w:rsidRPr="003A137D">
          <w:rPr>
            <w:color w:val="000000" w:themeColor="text1"/>
          </w:rPr>
          <w:t xml:space="preserve"> to classify one sample. Rest of the software could finish classifying one sample within </w:t>
        </w:r>
      </w:ins>
      <w:ins w:id="1174" w:author="Ruijie Xu" w:date="2022-02-02T12:15:00Z">
        <w:r w:rsidR="001329B6">
          <w:rPr>
            <w:color w:val="000000" w:themeColor="text1"/>
          </w:rPr>
          <w:t>5</w:t>
        </w:r>
      </w:ins>
      <w:ins w:id="1175" w:author="Ruijie Xu" w:date="2022-02-02T12:11:00Z">
        <w:r w:rsidRPr="003A137D">
          <w:rPr>
            <w:color w:val="000000" w:themeColor="text1"/>
          </w:rPr>
          <w:t xml:space="preserve"> minute</w:t>
        </w:r>
      </w:ins>
      <w:ins w:id="1176" w:author="Ruijie Xu" w:date="2022-02-27T10:58:00Z">
        <w:r w:rsidR="00F30CE9">
          <w:rPr>
            <w:color w:val="000000" w:themeColor="text1"/>
          </w:rPr>
          <w:t>s</w:t>
        </w:r>
      </w:ins>
      <w:ins w:id="1177" w:author="Ruijie Xu" w:date="2022-02-02T12:11:00Z">
        <w:r w:rsidRPr="003A137D">
          <w:rPr>
            <w:color w:val="000000" w:themeColor="text1"/>
          </w:rPr>
          <w:t xml:space="preserve"> </w:t>
        </w:r>
      </w:ins>
      <w:ins w:id="1178" w:author="Ruijie Xu" w:date="2022-02-02T12:15:00Z">
        <w:r w:rsidR="001329B6">
          <w:rPr>
            <w:color w:val="000000" w:themeColor="text1"/>
          </w:rPr>
          <w:t xml:space="preserve">at most </w:t>
        </w:r>
      </w:ins>
      <w:ins w:id="1179" w:author="Ruijie Xu" w:date="2022-02-02T12:11:00Z">
        <w:r w:rsidRPr="003A137D">
          <w:rPr>
            <w:color w:val="000000" w:themeColor="text1"/>
          </w:rPr>
          <w:t xml:space="preserve">(Table I).  </w:t>
        </w:r>
      </w:ins>
    </w:p>
    <w:p w14:paraId="624EC42A" w14:textId="77777777" w:rsidR="00A87C25" w:rsidRDefault="00A87C25" w:rsidP="005912FB">
      <w:pPr>
        <w:spacing w:line="480" w:lineRule="auto"/>
        <w:rPr>
          <w:ins w:id="1180" w:author="Liliana Salvador" w:date="2022-02-23T11:32:00Z"/>
          <w:b/>
          <w:bCs/>
          <w:color w:val="000000" w:themeColor="text1"/>
        </w:rPr>
      </w:pPr>
    </w:p>
    <w:p w14:paraId="620DCC35" w14:textId="457EE632" w:rsidR="001329B6" w:rsidRDefault="00D73618" w:rsidP="005912FB">
      <w:pPr>
        <w:spacing w:line="480" w:lineRule="auto"/>
        <w:rPr>
          <w:ins w:id="1181" w:author="Ruijie Xu" w:date="2022-02-27T13:40:00Z"/>
          <w:b/>
          <w:bCs/>
          <w:color w:val="000000" w:themeColor="text1"/>
        </w:rPr>
      </w:pPr>
      <w:ins w:id="1182" w:author="Ruijie Xu" w:date="2022-02-02T12:18:00Z">
        <w:r w:rsidRPr="003D5D8B">
          <w:rPr>
            <w:b/>
            <w:bCs/>
            <w:color w:val="000000" w:themeColor="text1"/>
            <w:rPrChange w:id="1183" w:author="Ruijie Xu" w:date="2022-02-02T12:20:00Z">
              <w:rPr>
                <w:color w:val="000000" w:themeColor="text1"/>
              </w:rPr>
            </w:rPrChange>
          </w:rPr>
          <w:t>Differences in Microbial Profiles Classified Using Different DBs and Software</w:t>
        </w:r>
      </w:ins>
    </w:p>
    <w:p w14:paraId="3051D752" w14:textId="0261D9FF" w:rsidR="0052454F" w:rsidRPr="0052454F" w:rsidRDefault="0052454F" w:rsidP="005912FB">
      <w:pPr>
        <w:spacing w:line="480" w:lineRule="auto"/>
        <w:rPr>
          <w:bCs/>
          <w:i/>
          <w:color w:val="000000" w:themeColor="text1"/>
          <w:rPrChange w:id="1184" w:author="Ruijie Xu" w:date="2022-02-27T13:40:00Z">
            <w:rPr>
              <w:color w:val="000000" w:themeColor="text1"/>
            </w:rPr>
          </w:rPrChange>
        </w:rPr>
      </w:pPr>
      <w:ins w:id="1185" w:author="Ruijie Xu" w:date="2022-02-27T13:40:00Z">
        <w:r>
          <w:rPr>
            <w:bCs/>
            <w:i/>
            <w:color w:val="000000" w:themeColor="text1"/>
          </w:rPr>
          <w:t>Microbial profile comparison - DBs</w:t>
        </w:r>
      </w:ins>
    </w:p>
    <w:p w14:paraId="262DFADA" w14:textId="4F9ED32E" w:rsidR="00F5051E" w:rsidRDefault="003D5D8B" w:rsidP="005912FB">
      <w:pPr>
        <w:spacing w:line="480" w:lineRule="auto"/>
        <w:rPr>
          <w:ins w:id="1186" w:author="Ruijie Xu" w:date="2022-02-27T13:40:00Z"/>
          <w:color w:val="000000" w:themeColor="text1"/>
        </w:rPr>
      </w:pPr>
      <w:ins w:id="1187" w:author="Ruijie Xu" w:date="2022-02-02T12:22:00Z">
        <w:r>
          <w:rPr>
            <w:color w:val="000000" w:themeColor="text1"/>
          </w:rPr>
          <w:t>Significant differences were identified between the microb</w:t>
        </w:r>
      </w:ins>
      <w:ins w:id="1188" w:author="Ruijie Xu" w:date="2022-02-02T12:23:00Z">
        <w:r>
          <w:rPr>
            <w:color w:val="000000" w:themeColor="text1"/>
          </w:rPr>
          <w:t>ial profiles of the rat samples when different DB</w:t>
        </w:r>
      </w:ins>
      <w:ins w:id="1189" w:author="Liliana Salvador" w:date="2022-02-23T19:36:00Z">
        <w:r w:rsidR="00EE5D21">
          <w:rPr>
            <w:color w:val="000000" w:themeColor="text1"/>
          </w:rPr>
          <w:t>s</w:t>
        </w:r>
      </w:ins>
      <w:ins w:id="1190" w:author="Ruijie Xu" w:date="2022-02-02T12:23:00Z">
        <w:r>
          <w:rPr>
            <w:color w:val="000000" w:themeColor="text1"/>
          </w:rPr>
          <w:t xml:space="preserve"> w</w:t>
        </w:r>
      </w:ins>
      <w:ins w:id="1191" w:author="Liliana Salvador" w:date="2022-02-23T19:36:00Z">
        <w:r w:rsidR="00EE5D21">
          <w:rPr>
            <w:color w:val="000000" w:themeColor="text1"/>
          </w:rPr>
          <w:t>ere</w:t>
        </w:r>
      </w:ins>
      <w:ins w:id="1192" w:author="Ruijie Xu" w:date="2022-02-02T12:23:00Z">
        <w:del w:id="1193" w:author="Liliana Salvador" w:date="2022-02-23T19:36:00Z">
          <w:r w:rsidDel="00EE5D21">
            <w:rPr>
              <w:color w:val="000000" w:themeColor="text1"/>
            </w:rPr>
            <w:delText>as</w:delText>
          </w:r>
        </w:del>
        <w:r>
          <w:rPr>
            <w:color w:val="000000" w:themeColor="text1"/>
          </w:rPr>
          <w:t xml:space="preserve"> used for classification</w:t>
        </w:r>
      </w:ins>
      <w:ins w:id="1194" w:author="Ruijie Xu" w:date="2022-02-03T12:05:00Z">
        <w:r w:rsidR="00971368">
          <w:rPr>
            <w:color w:val="000000" w:themeColor="text1"/>
          </w:rPr>
          <w:t xml:space="preserve"> (Table SI.1)</w:t>
        </w:r>
      </w:ins>
      <w:ins w:id="1195" w:author="Ruijie Xu" w:date="2022-02-02T12:21:00Z">
        <w:r>
          <w:rPr>
            <w:color w:val="000000" w:themeColor="text1"/>
          </w:rPr>
          <w:t xml:space="preserve">. </w:t>
        </w:r>
      </w:ins>
      <w:r w:rsidR="00F440CF" w:rsidRPr="003A137D">
        <w:rPr>
          <w:color w:val="000000" w:themeColor="text1"/>
        </w:rPr>
        <w:t>The</w:t>
      </w:r>
      <w:r w:rsidR="00C0014F" w:rsidRPr="003A137D">
        <w:rPr>
          <w:color w:val="000000" w:themeColor="text1"/>
        </w:rPr>
        <w:t xml:space="preserve"> </w:t>
      </w:r>
      <w:r w:rsidR="00F440CF" w:rsidRPr="003A137D">
        <w:rPr>
          <w:color w:val="000000" w:themeColor="text1"/>
        </w:rPr>
        <w:t xml:space="preserve">average </w:t>
      </w:r>
      <w:r w:rsidR="00C0014F" w:rsidRPr="003A137D">
        <w:rPr>
          <w:color w:val="000000" w:themeColor="text1"/>
        </w:rPr>
        <w:t>number</w:t>
      </w:r>
      <w:ins w:id="1196" w:author="Ruijie Xu" w:date="2022-02-02T12:24:00Z">
        <w:del w:id="1197" w:author="Liliana Salvador" w:date="2022-02-23T19:37:00Z">
          <w:r w:rsidR="00CF1D3A" w:rsidDel="00EE5D21">
            <w:rPr>
              <w:color w:val="000000" w:themeColor="text1"/>
            </w:rPr>
            <w:delText>s</w:delText>
          </w:r>
        </w:del>
      </w:ins>
      <w:r w:rsidR="00C0014F" w:rsidRPr="003A137D">
        <w:rPr>
          <w:color w:val="000000" w:themeColor="text1"/>
        </w:rPr>
        <w:t xml:space="preserve"> of </w:t>
      </w:r>
      <w:r w:rsidR="00A310EF" w:rsidRPr="003A137D">
        <w:rPr>
          <w:color w:val="000000" w:themeColor="text1"/>
        </w:rPr>
        <w:t xml:space="preserve">total </w:t>
      </w:r>
      <w:r w:rsidR="00F440CF" w:rsidRPr="003A137D">
        <w:rPr>
          <w:color w:val="000000" w:themeColor="text1"/>
        </w:rPr>
        <w:t xml:space="preserve">classified </w:t>
      </w:r>
      <w:r w:rsidR="00C0014F" w:rsidRPr="003A137D">
        <w:rPr>
          <w:color w:val="000000" w:themeColor="text1"/>
        </w:rPr>
        <w:t xml:space="preserve">reads </w:t>
      </w:r>
      <w:r w:rsidR="00A310EF" w:rsidRPr="003A137D">
        <w:rPr>
          <w:color w:val="000000" w:themeColor="text1"/>
        </w:rPr>
        <w:t>using the</w:t>
      </w:r>
      <w:del w:id="1198" w:author="Liliana Salvador" w:date="2022-02-23T19:37:00Z">
        <w:r w:rsidR="00A310EF" w:rsidRPr="003A137D" w:rsidDel="00EE5D21">
          <w:rPr>
            <w:color w:val="000000" w:themeColor="text1"/>
          </w:rPr>
          <w:delText>se</w:delText>
        </w:r>
      </w:del>
      <w:r w:rsidR="00A310EF" w:rsidRPr="003A137D">
        <w:rPr>
          <w:color w:val="000000" w:themeColor="text1"/>
        </w:rPr>
        <w:t xml:space="preserve"> </w:t>
      </w:r>
      <w:ins w:id="1199" w:author="Ruijie Xu" w:date="2022-02-02T12:24:00Z">
        <w:r w:rsidR="00CF1D3A">
          <w:rPr>
            <w:color w:val="000000" w:themeColor="text1"/>
          </w:rPr>
          <w:t xml:space="preserve">kraken2 </w:t>
        </w:r>
      </w:ins>
      <w:r w:rsidR="00A310EF" w:rsidRPr="003A137D">
        <w:rPr>
          <w:color w:val="000000" w:themeColor="text1"/>
        </w:rPr>
        <w:t>DBs</w:t>
      </w:r>
      <w:r w:rsidR="00F440CF" w:rsidRPr="003A137D">
        <w:rPr>
          <w:color w:val="000000" w:themeColor="text1"/>
        </w:rPr>
        <w:t xml:space="preserve"> range from 10</w:t>
      </w:r>
      <w:r w:rsidR="00F046AE" w:rsidRPr="003A137D">
        <w:rPr>
          <w:color w:val="000000" w:themeColor="text1"/>
        </w:rPr>
        <w:t>,</w:t>
      </w:r>
      <w:r w:rsidR="00F440CF" w:rsidRPr="003A137D">
        <w:rPr>
          <w:color w:val="000000" w:themeColor="text1"/>
        </w:rPr>
        <w:t xml:space="preserve">755 </w:t>
      </w:r>
      <w:r w:rsidR="009A41D3" w:rsidRPr="003A137D">
        <w:rPr>
          <w:color w:val="000000" w:themeColor="text1"/>
        </w:rPr>
        <w:t>(SD: 20</w:t>
      </w:r>
      <w:r w:rsidR="00F046AE" w:rsidRPr="003A137D">
        <w:rPr>
          <w:color w:val="000000" w:themeColor="text1"/>
        </w:rPr>
        <w:t>,</w:t>
      </w:r>
      <w:r w:rsidR="009A41D3" w:rsidRPr="003A137D">
        <w:rPr>
          <w:color w:val="000000" w:themeColor="text1"/>
        </w:rPr>
        <w:t xml:space="preserve">651) </w:t>
      </w:r>
      <w:r w:rsidR="00F440CF" w:rsidRPr="003A137D">
        <w:rPr>
          <w:color w:val="000000" w:themeColor="text1"/>
        </w:rPr>
        <w:t xml:space="preserve">using the </w:t>
      </w:r>
      <w:proofErr w:type="spellStart"/>
      <w:r w:rsidR="00F440CF" w:rsidRPr="003A137D">
        <w:rPr>
          <w:color w:val="000000" w:themeColor="text1"/>
        </w:rPr>
        <w:t>minikraken</w:t>
      </w:r>
      <w:proofErr w:type="spellEnd"/>
      <w:r w:rsidR="00F440CF" w:rsidRPr="003A137D">
        <w:rPr>
          <w:color w:val="000000" w:themeColor="text1"/>
        </w:rPr>
        <w:t xml:space="preserve"> DB to 21</w:t>
      </w:r>
      <w:r w:rsidR="00F046AE" w:rsidRPr="003A137D">
        <w:rPr>
          <w:color w:val="000000" w:themeColor="text1"/>
        </w:rPr>
        <w:t>,</w:t>
      </w:r>
      <w:r w:rsidR="00F440CF" w:rsidRPr="003A137D">
        <w:rPr>
          <w:color w:val="000000" w:themeColor="text1"/>
        </w:rPr>
        <w:t>402</w:t>
      </w:r>
      <w:r w:rsidR="009A41D3" w:rsidRPr="003A137D">
        <w:rPr>
          <w:color w:val="000000" w:themeColor="text1"/>
        </w:rPr>
        <w:t xml:space="preserve"> (SD: 27</w:t>
      </w:r>
      <w:r w:rsidR="00F046AE" w:rsidRPr="003A137D">
        <w:rPr>
          <w:color w:val="000000" w:themeColor="text1"/>
        </w:rPr>
        <w:t>,</w:t>
      </w:r>
      <w:r w:rsidR="009A41D3" w:rsidRPr="003A137D">
        <w:rPr>
          <w:color w:val="000000" w:themeColor="text1"/>
        </w:rPr>
        <w:t>043)</w:t>
      </w:r>
      <w:r w:rsidR="00A310EF" w:rsidRPr="003A137D">
        <w:rPr>
          <w:color w:val="000000" w:themeColor="text1"/>
        </w:rPr>
        <w:t xml:space="preserve"> </w:t>
      </w:r>
      <w:r w:rsidR="00F440CF" w:rsidRPr="003A137D">
        <w:rPr>
          <w:color w:val="000000" w:themeColor="text1"/>
        </w:rPr>
        <w:t xml:space="preserve">using the </w:t>
      </w:r>
      <w:proofErr w:type="spellStart"/>
      <w:r w:rsidR="00F440CF" w:rsidRPr="003A137D">
        <w:rPr>
          <w:color w:val="000000" w:themeColor="text1"/>
        </w:rPr>
        <w:t>maxikraken</w:t>
      </w:r>
      <w:proofErr w:type="spellEnd"/>
      <w:r w:rsidR="00F440CF" w:rsidRPr="003A137D">
        <w:rPr>
          <w:color w:val="000000" w:themeColor="text1"/>
        </w:rPr>
        <w:t xml:space="preserve"> DB</w:t>
      </w:r>
      <w:r w:rsidR="009A41D3" w:rsidRPr="003A137D">
        <w:rPr>
          <w:color w:val="000000" w:themeColor="text1"/>
        </w:rPr>
        <w:t xml:space="preserve"> </w:t>
      </w:r>
      <w:r w:rsidR="00C0014F" w:rsidRPr="003A137D">
        <w:rPr>
          <w:color w:val="000000" w:themeColor="text1"/>
        </w:rPr>
        <w:t xml:space="preserve">(Table </w:t>
      </w:r>
      <w:ins w:id="1200" w:author="Ruijie Xu" w:date="2022-02-02T12:25:00Z">
        <w:r w:rsidR="00CF1D3A">
          <w:rPr>
            <w:color w:val="000000" w:themeColor="text1"/>
          </w:rPr>
          <w:t>S</w:t>
        </w:r>
      </w:ins>
      <w:r w:rsidR="009A41D3" w:rsidRPr="003A137D">
        <w:rPr>
          <w:color w:val="000000" w:themeColor="text1"/>
        </w:rPr>
        <w:t>I.</w:t>
      </w:r>
      <w:ins w:id="1201" w:author="Ruijie Xu" w:date="2022-02-03T12:05:00Z">
        <w:r w:rsidR="00971368">
          <w:rPr>
            <w:color w:val="000000" w:themeColor="text1"/>
          </w:rPr>
          <w:t>2</w:t>
        </w:r>
      </w:ins>
      <w:del w:id="1202" w:author="Ruijie Xu" w:date="2022-02-03T12:05:00Z">
        <w:r w:rsidR="009A41D3" w:rsidRPr="003A137D" w:rsidDel="00971368">
          <w:rPr>
            <w:color w:val="000000" w:themeColor="text1"/>
          </w:rPr>
          <w:delText>1</w:delText>
        </w:r>
      </w:del>
      <w:r w:rsidR="00C0014F" w:rsidRPr="003A137D">
        <w:rPr>
          <w:color w:val="000000" w:themeColor="text1"/>
        </w:rPr>
        <w:t xml:space="preserve">). </w:t>
      </w:r>
      <w:r w:rsidR="009A41D3" w:rsidRPr="003A137D">
        <w:rPr>
          <w:color w:val="000000" w:themeColor="text1"/>
        </w:rPr>
        <w:t>The number</w:t>
      </w:r>
      <w:del w:id="1203" w:author="Liliana Salvador" w:date="2022-02-23T19:38:00Z">
        <w:r w:rsidR="009A41D3" w:rsidRPr="003A137D" w:rsidDel="00EE5D21">
          <w:rPr>
            <w:color w:val="000000" w:themeColor="text1"/>
          </w:rPr>
          <w:delText>s</w:delText>
        </w:r>
      </w:del>
      <w:r w:rsidR="009A41D3" w:rsidRPr="003A137D">
        <w:rPr>
          <w:color w:val="000000" w:themeColor="text1"/>
        </w:rPr>
        <w:t xml:space="preserve"> of reads </w:t>
      </w:r>
      <w:r w:rsidR="009A41D3" w:rsidRPr="003A137D">
        <w:rPr>
          <w:color w:val="000000" w:themeColor="text1"/>
        </w:rPr>
        <w:lastRenderedPageBreak/>
        <w:t>classified under the</w:t>
      </w:r>
      <w:del w:id="1204" w:author="Liliana Salvador" w:date="2022-02-23T19:37:00Z">
        <w:r w:rsidR="009A41D3" w:rsidRPr="003A137D" w:rsidDel="00EE5D21">
          <w:rPr>
            <w:color w:val="000000" w:themeColor="text1"/>
          </w:rPr>
          <w:delText xml:space="preserve"> </w:delText>
        </w:r>
        <w:r w:rsidR="00F046AE" w:rsidRPr="003A137D" w:rsidDel="00EE5D21">
          <w:rPr>
            <w:color w:val="000000" w:themeColor="text1"/>
          </w:rPr>
          <w:delText>the</w:delText>
        </w:r>
      </w:del>
      <w:r w:rsidR="00F046AE" w:rsidRPr="003A137D">
        <w:rPr>
          <w:color w:val="000000" w:themeColor="text1"/>
        </w:rPr>
        <w:t xml:space="preserve"> four highest </w:t>
      </w:r>
      <w:proofErr w:type="spellStart"/>
      <w:r w:rsidR="00F046AE" w:rsidRPr="003A137D">
        <w:rPr>
          <w:color w:val="000000" w:themeColor="text1"/>
        </w:rPr>
        <w:t>taxnomy</w:t>
      </w:r>
      <w:proofErr w:type="spellEnd"/>
      <w:r w:rsidR="00F046AE" w:rsidRPr="003A137D">
        <w:rPr>
          <w:color w:val="000000" w:themeColor="text1"/>
        </w:rPr>
        <w:t xml:space="preserve"> level (Domain), </w:t>
      </w:r>
      <w:proofErr w:type="spellStart"/>
      <w:r w:rsidR="009A41D3" w:rsidRPr="003A137D">
        <w:rPr>
          <w:color w:val="000000" w:themeColor="text1"/>
        </w:rPr>
        <w:t>Eukaryota</w:t>
      </w:r>
      <w:proofErr w:type="spellEnd"/>
      <w:r w:rsidR="009A41D3" w:rsidRPr="003A137D">
        <w:rPr>
          <w:color w:val="000000" w:themeColor="text1"/>
        </w:rPr>
        <w:t>, Bacteria, Viruses and Archaea taxa</w:t>
      </w:r>
      <w:r w:rsidR="00F046AE" w:rsidRPr="003A137D">
        <w:rPr>
          <w:color w:val="000000" w:themeColor="text1"/>
        </w:rPr>
        <w:t>,</w:t>
      </w:r>
      <w:r w:rsidR="009A41D3" w:rsidRPr="003A137D">
        <w:rPr>
          <w:color w:val="000000" w:themeColor="text1"/>
        </w:rPr>
        <w:t xml:space="preserve"> by each </w:t>
      </w:r>
      <w:ins w:id="1205" w:author="Liliana Salvador" w:date="2022-02-23T19:38:00Z">
        <w:r w:rsidR="00EE5D21">
          <w:rPr>
            <w:color w:val="000000" w:themeColor="text1"/>
          </w:rPr>
          <w:t>DB,</w:t>
        </w:r>
      </w:ins>
      <w:del w:id="1206" w:author="Liliana Salvador" w:date="2022-02-23T19:38:00Z">
        <w:r w:rsidR="009A41D3" w:rsidRPr="003A137D" w:rsidDel="00EE5D21">
          <w:rPr>
            <w:color w:val="000000" w:themeColor="text1"/>
          </w:rPr>
          <w:delText>databases</w:delText>
        </w:r>
      </w:del>
      <w:r w:rsidR="009A41D3" w:rsidRPr="003A137D">
        <w:rPr>
          <w:color w:val="000000" w:themeColor="text1"/>
        </w:rPr>
        <w:t xml:space="preserve"> are presented in Figure 1a-d. </w:t>
      </w:r>
      <w:commentRangeStart w:id="1207"/>
      <w:del w:id="1208" w:author="Ruijie Xu" w:date="2022-02-27T11:01:00Z">
        <w:r w:rsidR="00C86E04" w:rsidRPr="003A137D" w:rsidDel="0078145E">
          <w:rPr>
            <w:color w:val="000000" w:themeColor="text1"/>
          </w:rPr>
          <w:delText xml:space="preserve">The statistical significance of the differences </w:delText>
        </w:r>
        <w:r w:rsidR="00F046AE" w:rsidRPr="003A137D" w:rsidDel="0078145E">
          <w:rPr>
            <w:color w:val="000000" w:themeColor="text1"/>
          </w:rPr>
          <w:delText>in</w:delText>
        </w:r>
        <w:r w:rsidR="00C86E04" w:rsidRPr="003A137D" w:rsidDel="0078145E">
          <w:rPr>
            <w:color w:val="000000" w:themeColor="text1"/>
          </w:rPr>
          <w:delText xml:space="preserve"> </w:delText>
        </w:r>
        <w:r w:rsidR="00A310EF" w:rsidRPr="003A137D" w:rsidDel="0078145E">
          <w:rPr>
            <w:color w:val="000000" w:themeColor="text1"/>
          </w:rPr>
          <w:delText xml:space="preserve">comparisons of the </w:delText>
        </w:r>
        <w:r w:rsidR="00C86E04" w:rsidRPr="003A137D" w:rsidDel="0078145E">
          <w:rPr>
            <w:color w:val="000000" w:themeColor="text1"/>
          </w:rPr>
          <w:delText xml:space="preserve">classification results for each </w:delText>
        </w:r>
        <w:r w:rsidR="00F046AE" w:rsidRPr="003A137D" w:rsidDel="0078145E">
          <w:rPr>
            <w:color w:val="000000" w:themeColor="text1"/>
          </w:rPr>
          <w:delText xml:space="preserve">Domain </w:delText>
        </w:r>
        <w:r w:rsidR="00C86E04" w:rsidRPr="003A137D" w:rsidDel="0078145E">
          <w:rPr>
            <w:color w:val="000000" w:themeColor="text1"/>
          </w:rPr>
          <w:delText xml:space="preserve">taxon classified by the four DBs </w:delText>
        </w:r>
        <w:r w:rsidR="00A310EF" w:rsidRPr="003A137D" w:rsidDel="0078145E">
          <w:rPr>
            <w:color w:val="000000" w:themeColor="text1"/>
          </w:rPr>
          <w:delText xml:space="preserve">were </w:delText>
        </w:r>
        <w:r w:rsidR="00C86E04" w:rsidRPr="003A137D" w:rsidDel="0078145E">
          <w:rPr>
            <w:color w:val="000000" w:themeColor="text1"/>
          </w:rPr>
          <w:delText xml:space="preserve">validated </w:delText>
        </w:r>
        <w:r w:rsidR="00A310EF" w:rsidRPr="003A137D" w:rsidDel="0078145E">
          <w:rPr>
            <w:color w:val="000000" w:themeColor="text1"/>
          </w:rPr>
          <w:delText xml:space="preserve">using </w:delText>
        </w:r>
        <w:r w:rsidR="00F046AE" w:rsidRPr="003A137D" w:rsidDel="0078145E">
          <w:rPr>
            <w:color w:val="000000" w:themeColor="text1"/>
          </w:rPr>
          <w:delText xml:space="preserve">the </w:delText>
        </w:r>
        <w:r w:rsidR="00A310EF" w:rsidRPr="003A137D" w:rsidDel="0078145E">
          <w:rPr>
            <w:color w:val="000000" w:themeColor="text1"/>
          </w:rPr>
          <w:delText>paired Wilicoxon signed rank test</w:delText>
        </w:r>
        <w:commentRangeEnd w:id="1207"/>
        <w:r w:rsidR="00EE5D21" w:rsidDel="0078145E">
          <w:rPr>
            <w:rStyle w:val="CommentReference"/>
          </w:rPr>
          <w:commentReference w:id="1207"/>
        </w:r>
      </w:del>
      <w:del w:id="1209" w:author="Ruijie Xu" w:date="2022-02-03T12:06:00Z">
        <w:r w:rsidR="00C86E04" w:rsidRPr="003A137D" w:rsidDel="00971368">
          <w:rPr>
            <w:color w:val="000000" w:themeColor="text1"/>
          </w:rPr>
          <w:delText xml:space="preserve">. </w:delText>
        </w:r>
      </w:del>
      <w:r w:rsidR="00C86E04" w:rsidRPr="003A137D">
        <w:rPr>
          <w:color w:val="000000" w:themeColor="text1"/>
        </w:rPr>
        <w:t xml:space="preserve">The </w:t>
      </w:r>
      <w:commentRangeStart w:id="1210"/>
      <w:proofErr w:type="spellStart"/>
      <w:ins w:id="1211" w:author="Ruijie Xu" w:date="2022-02-02T12:32:00Z">
        <w:r w:rsidR="00EF2BE5">
          <w:rPr>
            <w:color w:val="000000" w:themeColor="text1"/>
          </w:rPr>
          <w:t>padj</w:t>
        </w:r>
      </w:ins>
      <w:commentRangeEnd w:id="1210"/>
      <w:proofErr w:type="spellEnd"/>
      <w:r w:rsidR="00EE5D21">
        <w:rPr>
          <w:rStyle w:val="CommentReference"/>
        </w:rPr>
        <w:commentReference w:id="1210"/>
      </w:r>
      <w:ins w:id="1212" w:author="Ruijie Xu" w:date="2022-02-02T12:32:00Z">
        <w:r w:rsidR="00EF2BE5">
          <w:rPr>
            <w:color w:val="000000" w:themeColor="text1"/>
          </w:rPr>
          <w:t xml:space="preserve"> </w:t>
        </w:r>
      </w:ins>
      <w:del w:id="1213" w:author="Ruijie Xu" w:date="2022-02-02T12:32:00Z">
        <w:r w:rsidR="00C86E04" w:rsidRPr="003A137D" w:rsidDel="00EF2BE5">
          <w:rPr>
            <w:color w:val="000000" w:themeColor="text1"/>
          </w:rPr>
          <w:delText xml:space="preserve">adjusted p </w:delText>
        </w:r>
      </w:del>
      <w:r w:rsidR="00C86E04" w:rsidRPr="003A137D">
        <w:rPr>
          <w:color w:val="000000" w:themeColor="text1"/>
        </w:rPr>
        <w:t>value</w:t>
      </w:r>
      <w:ins w:id="1214" w:author="Liliana Salvador" w:date="2022-02-23T19:40:00Z">
        <w:r w:rsidR="00EE5D21">
          <w:rPr>
            <w:color w:val="000000" w:themeColor="text1"/>
          </w:rPr>
          <w:t>s</w:t>
        </w:r>
      </w:ins>
      <w:r w:rsidR="00C86E04" w:rsidRPr="003A137D">
        <w:rPr>
          <w:color w:val="000000" w:themeColor="text1"/>
        </w:rPr>
        <w:t xml:space="preserve"> for all comparisons </w:t>
      </w:r>
      <w:r w:rsidR="00374568" w:rsidRPr="003A137D">
        <w:rPr>
          <w:color w:val="000000" w:themeColor="text1"/>
        </w:rPr>
        <w:t xml:space="preserve">between DBs are </w:t>
      </w:r>
      <w:r w:rsidR="00C86E04" w:rsidRPr="003A137D">
        <w:rPr>
          <w:color w:val="000000" w:themeColor="text1"/>
        </w:rPr>
        <w:t xml:space="preserve">available in Table </w:t>
      </w:r>
      <w:ins w:id="1215" w:author="Ruijie Xu" w:date="2022-02-02T12:25:00Z">
        <w:r w:rsidR="00CF1D3A">
          <w:rPr>
            <w:color w:val="000000" w:themeColor="text1"/>
          </w:rPr>
          <w:t>S</w:t>
        </w:r>
      </w:ins>
      <w:r w:rsidR="00C86E04" w:rsidRPr="003A137D">
        <w:rPr>
          <w:color w:val="000000" w:themeColor="text1"/>
        </w:rPr>
        <w:t>I.</w:t>
      </w:r>
      <w:ins w:id="1216" w:author="Ruijie Xu" w:date="2022-02-03T12:06:00Z">
        <w:r w:rsidR="00971368">
          <w:rPr>
            <w:color w:val="000000" w:themeColor="text1"/>
          </w:rPr>
          <w:t>3</w:t>
        </w:r>
      </w:ins>
      <w:del w:id="1217" w:author="Ruijie Xu" w:date="2022-02-03T12:06:00Z">
        <w:r w:rsidR="00C86E04" w:rsidRPr="003A137D" w:rsidDel="00971368">
          <w:rPr>
            <w:color w:val="000000" w:themeColor="text1"/>
          </w:rPr>
          <w:delText>2</w:delText>
        </w:r>
      </w:del>
      <w:r w:rsidR="00C86E04" w:rsidRPr="003A137D">
        <w:rPr>
          <w:color w:val="000000" w:themeColor="text1"/>
        </w:rPr>
        <w:t xml:space="preserve">. </w:t>
      </w:r>
      <w:commentRangeStart w:id="1218"/>
      <w:del w:id="1219" w:author="Ruijie Xu" w:date="2022-02-02T12:26:00Z">
        <w:r w:rsidR="00C86E04" w:rsidRPr="003A137D" w:rsidDel="00CF1D3A">
          <w:rPr>
            <w:color w:val="000000" w:themeColor="text1"/>
          </w:rPr>
          <w:delText xml:space="preserve">Most of these pairwise comparisons between </w:delText>
        </w:r>
        <w:r w:rsidR="00374568" w:rsidRPr="003A137D" w:rsidDel="00CF1D3A">
          <w:rPr>
            <w:color w:val="000000" w:themeColor="text1"/>
          </w:rPr>
          <w:delText xml:space="preserve">the results of </w:delText>
        </w:r>
        <w:r w:rsidR="00C86E04" w:rsidRPr="003A137D" w:rsidDel="00CF1D3A">
          <w:rPr>
            <w:color w:val="000000" w:themeColor="text1"/>
          </w:rPr>
          <w:delText xml:space="preserve">DBs were significant. For example, </w:delText>
        </w:r>
      </w:del>
      <w:del w:id="1220" w:author="Ruijie Xu" w:date="2022-02-02T12:27:00Z">
        <w:r w:rsidR="00C86E04" w:rsidRPr="003A137D" w:rsidDel="00CF1D3A">
          <w:rPr>
            <w:color w:val="000000" w:themeColor="text1"/>
          </w:rPr>
          <w:delText xml:space="preserve">the </w:delText>
        </w:r>
      </w:del>
      <w:del w:id="1221" w:author="Ruijie Xu" w:date="2022-02-02T12:26:00Z">
        <w:r w:rsidR="00C86E04" w:rsidRPr="003A137D" w:rsidDel="00CF1D3A">
          <w:rPr>
            <w:color w:val="000000" w:themeColor="text1"/>
          </w:rPr>
          <w:delText xml:space="preserve">differences in </w:delText>
        </w:r>
      </w:del>
      <w:del w:id="1222" w:author="Ruijie Xu" w:date="2022-02-02T12:28:00Z">
        <w:r w:rsidR="00C86E04" w:rsidRPr="003A137D" w:rsidDel="00CF1D3A">
          <w:rPr>
            <w:color w:val="000000" w:themeColor="text1"/>
          </w:rPr>
          <w:delText>the number of reads classified</w:delText>
        </w:r>
      </w:del>
      <w:del w:id="1223" w:author="Ruijie Xu" w:date="2022-02-02T12:27:00Z">
        <w:r w:rsidR="00C86E04" w:rsidRPr="003A137D" w:rsidDel="00CF1D3A">
          <w:rPr>
            <w:color w:val="000000" w:themeColor="text1"/>
          </w:rPr>
          <w:delText xml:space="preserve"> under the Bacteria taxon </w:delText>
        </w:r>
      </w:del>
      <w:del w:id="1224" w:author="Ruijie Xu" w:date="2022-02-02T12:28:00Z">
        <w:r w:rsidR="00C86E04" w:rsidRPr="003A137D" w:rsidDel="00CF1D3A">
          <w:rPr>
            <w:color w:val="000000" w:themeColor="text1"/>
          </w:rPr>
          <w:delText>were significant</w:delText>
        </w:r>
        <w:r w:rsidR="00374568" w:rsidRPr="003A137D" w:rsidDel="00CF1D3A">
          <w:rPr>
            <w:color w:val="000000" w:themeColor="text1"/>
          </w:rPr>
          <w:delText>ly different</w:delText>
        </w:r>
        <w:r w:rsidR="00C86E04" w:rsidRPr="003A137D" w:rsidDel="00CF1D3A">
          <w:rPr>
            <w:color w:val="000000" w:themeColor="text1"/>
          </w:rPr>
          <w:delText xml:space="preserve"> </w:delText>
        </w:r>
      </w:del>
      <w:del w:id="1225" w:author="Ruijie Xu" w:date="2022-02-02T12:27:00Z">
        <w:r w:rsidR="00C86E04" w:rsidRPr="003A137D" w:rsidDel="00CF1D3A">
          <w:rPr>
            <w:color w:val="000000" w:themeColor="text1"/>
          </w:rPr>
          <w:delText xml:space="preserve">for </w:delText>
        </w:r>
      </w:del>
      <w:del w:id="1226" w:author="Ruijie Xu" w:date="2022-02-02T12:28:00Z">
        <w:r w:rsidR="00C86E04" w:rsidRPr="003A137D" w:rsidDel="00CF1D3A">
          <w:rPr>
            <w:color w:val="000000" w:themeColor="text1"/>
          </w:rPr>
          <w:delText>all</w:delText>
        </w:r>
      </w:del>
      <w:del w:id="1227" w:author="Ruijie Xu" w:date="2022-02-02T12:27:00Z">
        <w:r w:rsidR="00C86E04" w:rsidRPr="003A137D" w:rsidDel="00CF1D3A">
          <w:rPr>
            <w:color w:val="000000" w:themeColor="text1"/>
          </w:rPr>
          <w:delText xml:space="preserve"> pairwise </w:delText>
        </w:r>
      </w:del>
      <w:del w:id="1228" w:author="Ruijie Xu" w:date="2022-02-02T12:28:00Z">
        <w:r w:rsidR="00374568" w:rsidRPr="003A137D" w:rsidDel="00CF1D3A">
          <w:rPr>
            <w:color w:val="000000" w:themeColor="text1"/>
          </w:rPr>
          <w:delText xml:space="preserve">DB </w:delText>
        </w:r>
        <w:r w:rsidR="00C86E04" w:rsidRPr="003A137D" w:rsidDel="00CF1D3A">
          <w:rPr>
            <w:color w:val="000000" w:themeColor="text1"/>
          </w:rPr>
          <w:delText>compa</w:delText>
        </w:r>
      </w:del>
      <w:del w:id="1229" w:author="Ruijie Xu" w:date="2022-02-02T12:27:00Z">
        <w:r w:rsidR="00C86E04" w:rsidRPr="003A137D" w:rsidDel="00CF1D3A">
          <w:rPr>
            <w:color w:val="000000" w:themeColor="text1"/>
          </w:rPr>
          <w:delText>risons</w:delText>
        </w:r>
      </w:del>
      <w:del w:id="1230" w:author="Ruijie Xu" w:date="2022-02-02T12:28:00Z">
        <w:r w:rsidR="00C86E04" w:rsidRPr="003A137D" w:rsidDel="00CF1D3A">
          <w:rPr>
            <w:color w:val="000000" w:themeColor="text1"/>
          </w:rPr>
          <w:delText xml:space="preserve"> (Figure 1b).  </w:delText>
        </w:r>
      </w:del>
      <w:r w:rsidR="00C86E04" w:rsidRPr="003A137D">
        <w:rPr>
          <w:color w:val="000000" w:themeColor="text1"/>
        </w:rPr>
        <w:t xml:space="preserve">For </w:t>
      </w:r>
      <w:ins w:id="1231" w:author="Liliana Salvador" w:date="2022-02-23T19:41:00Z">
        <w:r w:rsidR="00EE5D21">
          <w:rPr>
            <w:color w:val="000000" w:themeColor="text1"/>
          </w:rPr>
          <w:t xml:space="preserve">the </w:t>
        </w:r>
      </w:ins>
      <w:proofErr w:type="spellStart"/>
      <w:r w:rsidR="0023783D" w:rsidRPr="003A137D">
        <w:rPr>
          <w:color w:val="000000" w:themeColor="text1"/>
        </w:rPr>
        <w:t>Eukaryota</w:t>
      </w:r>
      <w:proofErr w:type="spellEnd"/>
      <w:r w:rsidR="0023783D" w:rsidRPr="003A137D">
        <w:rPr>
          <w:color w:val="000000" w:themeColor="text1"/>
        </w:rPr>
        <w:t xml:space="preserve"> taxon, </w:t>
      </w:r>
      <w:ins w:id="1232" w:author="Ruijie Xu" w:date="2022-02-02T12:32:00Z">
        <w:r w:rsidR="00EF2BE5">
          <w:rPr>
            <w:color w:val="000000" w:themeColor="text1"/>
          </w:rPr>
          <w:t>all but</w:t>
        </w:r>
      </w:ins>
      <w:del w:id="1233" w:author="Ruijie Xu" w:date="2022-02-02T12:32:00Z">
        <w:r w:rsidR="0023783D" w:rsidRPr="003A137D" w:rsidDel="00EF2BE5">
          <w:rPr>
            <w:color w:val="000000" w:themeColor="text1"/>
          </w:rPr>
          <w:delText>only</w:delText>
        </w:r>
      </w:del>
      <w:r w:rsidR="0023783D" w:rsidRPr="003A137D">
        <w:rPr>
          <w:color w:val="000000" w:themeColor="text1"/>
        </w:rPr>
        <w:t xml:space="preserve"> the number of reads classified by the standard and customized DBs were foun</w:t>
      </w:r>
      <w:ins w:id="1234" w:author="Ruijie Xu" w:date="2022-02-27T11:03:00Z">
        <w:r w:rsidR="0078145E">
          <w:rPr>
            <w:color w:val="000000" w:themeColor="text1"/>
          </w:rPr>
          <w:t>d</w:t>
        </w:r>
      </w:ins>
      <w:del w:id="1235" w:author="Ruijie Xu" w:date="2022-02-27T11:03:00Z">
        <w:r w:rsidR="0023783D" w:rsidRPr="003A137D" w:rsidDel="0078145E">
          <w:rPr>
            <w:color w:val="000000" w:themeColor="text1"/>
          </w:rPr>
          <w:delText>d not</w:delText>
        </w:r>
      </w:del>
      <w:r w:rsidR="0023783D" w:rsidRPr="003A137D">
        <w:rPr>
          <w:color w:val="000000" w:themeColor="text1"/>
        </w:rPr>
        <w:t xml:space="preserve"> significantly different </w:t>
      </w:r>
      <w:r w:rsidR="00C86E04" w:rsidRPr="003A137D">
        <w:rPr>
          <w:color w:val="000000" w:themeColor="text1"/>
        </w:rPr>
        <w:t xml:space="preserve">in </w:t>
      </w:r>
      <w:proofErr w:type="spellStart"/>
      <w:r w:rsidR="00C86E04" w:rsidRPr="003A137D">
        <w:rPr>
          <w:color w:val="000000" w:themeColor="text1"/>
        </w:rPr>
        <w:t>comparion</w:t>
      </w:r>
      <w:proofErr w:type="spellEnd"/>
      <w:r w:rsidR="0023783D" w:rsidRPr="003A137D">
        <w:rPr>
          <w:color w:val="000000" w:themeColor="text1"/>
        </w:rPr>
        <w:t xml:space="preserve"> (Figure 1a</w:t>
      </w:r>
      <w:commentRangeEnd w:id="1218"/>
      <w:r w:rsidR="00E31DF6">
        <w:rPr>
          <w:rStyle w:val="CommentReference"/>
        </w:rPr>
        <w:commentReference w:id="1218"/>
      </w:r>
      <w:r w:rsidR="0023783D" w:rsidRPr="003A137D">
        <w:rPr>
          <w:color w:val="000000" w:themeColor="text1"/>
        </w:rPr>
        <w:t>).</w:t>
      </w:r>
      <w:ins w:id="1236" w:author="Liliana Salvador" w:date="2022-02-23T20:08:00Z">
        <w:r w:rsidR="00E837FA">
          <w:rPr>
            <w:color w:val="000000" w:themeColor="text1"/>
          </w:rPr>
          <w:t xml:space="preserve"> For the Bacteria taxon, all the </w:t>
        </w:r>
      </w:ins>
      <w:ins w:id="1237" w:author="Liliana Salvador" w:date="2022-02-23T20:09:00Z">
        <w:r w:rsidR="00E837FA">
          <w:rPr>
            <w:color w:val="000000" w:themeColor="text1"/>
          </w:rPr>
          <w:t xml:space="preserve">pairwise </w:t>
        </w:r>
      </w:ins>
      <w:ins w:id="1238" w:author="Liliana Salvador" w:date="2022-02-23T20:08:00Z">
        <w:r w:rsidR="00E837FA">
          <w:rPr>
            <w:color w:val="000000" w:themeColor="text1"/>
          </w:rPr>
          <w:t>comparisons of the number of reads classified by the different DB</w:t>
        </w:r>
      </w:ins>
      <w:ins w:id="1239" w:author="Liliana Salvador" w:date="2022-02-23T20:09:00Z">
        <w:r w:rsidR="00E837FA">
          <w:rPr>
            <w:color w:val="000000" w:themeColor="text1"/>
          </w:rPr>
          <w:t>s</w:t>
        </w:r>
      </w:ins>
      <w:del w:id="1240" w:author="Liliana Salvador" w:date="2022-02-23T20:09:00Z">
        <w:r w:rsidR="0023783D" w:rsidRPr="003A137D" w:rsidDel="00E837FA">
          <w:rPr>
            <w:color w:val="000000" w:themeColor="text1"/>
          </w:rPr>
          <w:delText xml:space="preserve"> </w:delText>
        </w:r>
      </w:del>
      <w:ins w:id="1241" w:author="Ruijie Xu" w:date="2022-02-02T12:28:00Z">
        <w:del w:id="1242" w:author="Liliana Salvador" w:date="2022-02-23T20:09:00Z">
          <w:r w:rsidR="00CF1D3A" w:rsidDel="00E837FA">
            <w:rPr>
              <w:color w:val="000000" w:themeColor="text1"/>
            </w:rPr>
            <w:delText>I</w:delText>
          </w:r>
        </w:del>
      </w:ins>
      <w:ins w:id="1243" w:author="Ruijie Xu" w:date="2022-02-02T12:29:00Z">
        <w:del w:id="1244" w:author="Liliana Salvador" w:date="2022-02-23T20:09:00Z">
          <w:r w:rsidR="00CF1D3A" w:rsidDel="00E837FA">
            <w:rPr>
              <w:color w:val="000000" w:themeColor="text1"/>
            </w:rPr>
            <w:delText>n addition, the number</w:delText>
          </w:r>
        </w:del>
        <w:del w:id="1245" w:author="Liliana Salvador" w:date="2022-02-23T19:45:00Z">
          <w:r w:rsidR="00CF1D3A" w:rsidDel="00E31DF6">
            <w:rPr>
              <w:color w:val="000000" w:themeColor="text1"/>
            </w:rPr>
            <w:delText>s</w:delText>
          </w:r>
        </w:del>
        <w:del w:id="1246" w:author="Liliana Salvador" w:date="2022-02-23T20:09:00Z">
          <w:r w:rsidR="00CF1D3A" w:rsidDel="00E837FA">
            <w:rPr>
              <w:color w:val="000000" w:themeColor="text1"/>
            </w:rPr>
            <w:delText xml:space="preserve"> of </w:delText>
          </w:r>
        </w:del>
      </w:ins>
      <w:ins w:id="1247" w:author="Ruijie Xu" w:date="2022-02-02T12:28:00Z">
        <w:del w:id="1248" w:author="Liliana Salvador" w:date="2022-02-23T20:09:00Z">
          <w:r w:rsidR="00CF1D3A" w:rsidDel="00E837FA">
            <w:rPr>
              <w:color w:val="000000" w:themeColor="text1"/>
            </w:rPr>
            <w:delText>reads classified under the Bacteria taxon</w:delText>
          </w:r>
        </w:del>
        <w:r w:rsidR="00CF1D3A" w:rsidRPr="003A137D">
          <w:rPr>
            <w:color w:val="000000" w:themeColor="text1"/>
          </w:rPr>
          <w:t xml:space="preserve"> were</w:t>
        </w:r>
      </w:ins>
      <w:ins w:id="1249" w:author="Ruijie Xu" w:date="2022-02-02T12:29:00Z">
        <w:r w:rsidR="00CF1D3A">
          <w:rPr>
            <w:color w:val="000000" w:themeColor="text1"/>
          </w:rPr>
          <w:t xml:space="preserve"> found</w:t>
        </w:r>
      </w:ins>
      <w:ins w:id="1250" w:author="Liliana Salvador" w:date="2022-02-23T20:09:00Z">
        <w:r w:rsidR="00E837FA">
          <w:rPr>
            <w:color w:val="000000" w:themeColor="text1"/>
          </w:rPr>
          <w:t xml:space="preserve"> to be</w:t>
        </w:r>
      </w:ins>
      <w:ins w:id="1251" w:author="Ruijie Xu" w:date="2022-02-02T12:28:00Z">
        <w:r w:rsidR="00CF1D3A" w:rsidRPr="003A137D">
          <w:rPr>
            <w:color w:val="000000" w:themeColor="text1"/>
          </w:rPr>
          <w:t xml:space="preserve"> significantly different </w:t>
        </w:r>
        <w:del w:id="1252" w:author="Liliana Salvador" w:date="2022-02-23T20:09:00Z">
          <w:r w:rsidR="00CF1D3A" w:rsidDel="00E837FA">
            <w:rPr>
              <w:color w:val="000000" w:themeColor="text1"/>
            </w:rPr>
            <w:delText>between the results of</w:delText>
          </w:r>
          <w:r w:rsidR="00CF1D3A" w:rsidRPr="003A137D" w:rsidDel="00E837FA">
            <w:rPr>
              <w:color w:val="000000" w:themeColor="text1"/>
            </w:rPr>
            <w:delText xml:space="preserve"> all</w:delText>
          </w:r>
          <w:r w:rsidR="00CF1D3A" w:rsidDel="00E837FA">
            <w:rPr>
              <w:color w:val="000000" w:themeColor="text1"/>
            </w:rPr>
            <w:delText xml:space="preserve"> </w:delText>
          </w:r>
          <w:r w:rsidR="00CF1D3A" w:rsidRPr="003A137D" w:rsidDel="00E837FA">
            <w:rPr>
              <w:color w:val="000000" w:themeColor="text1"/>
            </w:rPr>
            <w:delText>DB</w:delText>
          </w:r>
          <w:r w:rsidR="00CF1D3A" w:rsidDel="00E837FA">
            <w:rPr>
              <w:color w:val="000000" w:themeColor="text1"/>
            </w:rPr>
            <w:delText>s</w:delText>
          </w:r>
          <w:r w:rsidR="00CF1D3A" w:rsidRPr="003A137D" w:rsidDel="00E837FA">
            <w:rPr>
              <w:color w:val="000000" w:themeColor="text1"/>
            </w:rPr>
            <w:delText xml:space="preserve"> </w:delText>
          </w:r>
          <w:r w:rsidR="00CF1D3A" w:rsidDel="00E837FA">
            <w:rPr>
              <w:color w:val="000000" w:themeColor="text1"/>
            </w:rPr>
            <w:delText>when compared pairwisely</w:delText>
          </w:r>
          <w:r w:rsidR="00CF1D3A" w:rsidRPr="003A137D" w:rsidDel="00E837FA">
            <w:rPr>
              <w:color w:val="000000" w:themeColor="text1"/>
            </w:rPr>
            <w:delText xml:space="preserve"> </w:delText>
          </w:r>
        </w:del>
        <w:r w:rsidR="00CF1D3A" w:rsidRPr="003A137D">
          <w:rPr>
            <w:color w:val="000000" w:themeColor="text1"/>
          </w:rPr>
          <w:t xml:space="preserve">(Figure 1b). </w:t>
        </w:r>
      </w:ins>
      <w:commentRangeStart w:id="1253"/>
      <w:r w:rsidR="00C86E04" w:rsidRPr="003A137D">
        <w:rPr>
          <w:color w:val="000000" w:themeColor="text1"/>
        </w:rPr>
        <w:t xml:space="preserve">Classification results for Viruses are more similar across DBs </w:t>
      </w:r>
      <w:ins w:id="1254" w:author="Liliana Salvador" w:date="2022-02-23T19:46:00Z">
        <w:r w:rsidR="00E31DF6">
          <w:rPr>
            <w:color w:val="000000" w:themeColor="text1"/>
          </w:rPr>
          <w:t>than</w:t>
        </w:r>
      </w:ins>
      <w:del w:id="1255" w:author="Liliana Salvador" w:date="2022-02-23T19:46:00Z">
        <w:r w:rsidR="00C86E04" w:rsidRPr="003A137D" w:rsidDel="00E31DF6">
          <w:rPr>
            <w:color w:val="000000" w:themeColor="text1"/>
          </w:rPr>
          <w:delText>compare to</w:delText>
        </w:r>
      </w:del>
      <w:r w:rsidR="00C86E04" w:rsidRPr="003A137D">
        <w:rPr>
          <w:color w:val="000000" w:themeColor="text1"/>
        </w:rPr>
        <w:t xml:space="preserve"> th</w:t>
      </w:r>
      <w:ins w:id="1256" w:author="Liliana Salvador" w:date="2022-02-23T19:45:00Z">
        <w:r w:rsidR="00E31DF6">
          <w:rPr>
            <w:color w:val="000000" w:themeColor="text1"/>
          </w:rPr>
          <w:t xml:space="preserve">e </w:t>
        </w:r>
      </w:ins>
      <w:ins w:id="1257" w:author="Liliana Salvador" w:date="2022-02-23T19:47:00Z">
        <w:r w:rsidR="00E31DF6">
          <w:rPr>
            <w:color w:val="000000" w:themeColor="text1"/>
          </w:rPr>
          <w:t>results for</w:t>
        </w:r>
      </w:ins>
      <w:del w:id="1258" w:author="Liliana Salvador" w:date="2022-02-23T19:45:00Z">
        <w:r w:rsidR="00C86E04" w:rsidRPr="003A137D" w:rsidDel="00E31DF6">
          <w:rPr>
            <w:color w:val="000000" w:themeColor="text1"/>
          </w:rPr>
          <w:delText>at</w:delText>
        </w:r>
      </w:del>
      <w:del w:id="1259" w:author="Liliana Salvador" w:date="2022-02-23T19:47:00Z">
        <w:r w:rsidR="00C86E04" w:rsidRPr="003A137D" w:rsidDel="00E31DF6">
          <w:rPr>
            <w:color w:val="000000" w:themeColor="text1"/>
          </w:rPr>
          <w:delText xml:space="preserve"> of</w:delText>
        </w:r>
      </w:del>
      <w:r w:rsidR="00C86E04" w:rsidRPr="003A137D">
        <w:rPr>
          <w:color w:val="000000" w:themeColor="text1"/>
        </w:rPr>
        <w:t xml:space="preserve"> </w:t>
      </w:r>
      <w:proofErr w:type="spellStart"/>
      <w:r w:rsidR="00C86E04" w:rsidRPr="003A137D">
        <w:rPr>
          <w:color w:val="000000" w:themeColor="text1"/>
        </w:rPr>
        <w:t>Eukaryota</w:t>
      </w:r>
      <w:proofErr w:type="spellEnd"/>
      <w:r w:rsidR="00C86E04" w:rsidRPr="003A137D">
        <w:rPr>
          <w:color w:val="000000" w:themeColor="text1"/>
        </w:rPr>
        <w:t xml:space="preserve"> and Bacteria, but still </w:t>
      </w:r>
      <w:ins w:id="1260" w:author="Ruijie Xu" w:date="2022-02-27T11:05:00Z">
        <w:r w:rsidR="009D7A07">
          <w:rPr>
            <w:color w:val="000000" w:themeColor="text1"/>
          </w:rPr>
          <w:t xml:space="preserve">only the </w:t>
        </w:r>
      </w:ins>
      <w:del w:id="1261" w:author="Ruijie Xu" w:date="2022-02-27T11:05:00Z">
        <w:r w:rsidR="00C86E04" w:rsidRPr="003A137D" w:rsidDel="009D7A07">
          <w:rPr>
            <w:color w:val="000000" w:themeColor="text1"/>
          </w:rPr>
          <w:delText xml:space="preserve">with 4 out of 6 </w:delText>
        </w:r>
      </w:del>
      <w:r w:rsidR="00C86E04" w:rsidRPr="003A137D">
        <w:rPr>
          <w:color w:val="000000" w:themeColor="text1"/>
        </w:rPr>
        <w:t>comparison</w:t>
      </w:r>
      <w:ins w:id="1262" w:author="Liliana Salvador" w:date="2022-02-23T19:49:00Z">
        <w:r w:rsidR="00E31DF6">
          <w:rPr>
            <w:color w:val="000000" w:themeColor="text1"/>
          </w:rPr>
          <w:t>s</w:t>
        </w:r>
      </w:ins>
      <w:ins w:id="1263" w:author="Ruijie Xu" w:date="2022-02-27T11:05:00Z">
        <w:r w:rsidR="009D7A07">
          <w:rPr>
            <w:color w:val="000000" w:themeColor="text1"/>
          </w:rPr>
          <w:t xml:space="preserve"> between </w:t>
        </w:r>
        <w:r w:rsidR="00D26360">
          <w:rPr>
            <w:color w:val="000000" w:themeColor="text1"/>
          </w:rPr>
          <w:t>standard and customized DB</w:t>
        </w:r>
      </w:ins>
      <w:ins w:id="1264" w:author="Ruijie Xu" w:date="2022-02-27T11:06:00Z">
        <w:r w:rsidR="00D26360">
          <w:rPr>
            <w:color w:val="000000" w:themeColor="text1"/>
          </w:rPr>
          <w:t xml:space="preserve">s, and between </w:t>
        </w:r>
        <w:proofErr w:type="spellStart"/>
        <w:r w:rsidR="00D26360">
          <w:rPr>
            <w:color w:val="000000" w:themeColor="text1"/>
          </w:rPr>
          <w:t>minikraken</w:t>
        </w:r>
        <w:proofErr w:type="spellEnd"/>
        <w:r w:rsidR="00D26360">
          <w:rPr>
            <w:color w:val="000000" w:themeColor="text1"/>
          </w:rPr>
          <w:t xml:space="preserve"> and </w:t>
        </w:r>
        <w:proofErr w:type="spellStart"/>
        <w:r w:rsidR="00D26360">
          <w:rPr>
            <w:color w:val="000000" w:themeColor="text1"/>
          </w:rPr>
          <w:t>maxikraken</w:t>
        </w:r>
        <w:proofErr w:type="spellEnd"/>
        <w:r w:rsidR="00D26360">
          <w:rPr>
            <w:color w:val="000000" w:themeColor="text1"/>
          </w:rPr>
          <w:t xml:space="preserve"> DBs</w:t>
        </w:r>
      </w:ins>
      <w:ins w:id="1265" w:author="Liliana Salvador" w:date="2022-02-23T19:49:00Z">
        <w:r w:rsidR="00E31DF6">
          <w:rPr>
            <w:color w:val="000000" w:themeColor="text1"/>
          </w:rPr>
          <w:t xml:space="preserve"> were</w:t>
        </w:r>
      </w:ins>
      <w:ins w:id="1266" w:author="Ruijie Xu" w:date="2022-02-27T11:06:00Z">
        <w:r w:rsidR="00D26360">
          <w:rPr>
            <w:color w:val="000000" w:themeColor="text1"/>
          </w:rPr>
          <w:t xml:space="preserve"> not diffe</w:t>
        </w:r>
      </w:ins>
      <w:ins w:id="1267" w:author="Ruijie Xu" w:date="2022-02-27T11:07:00Z">
        <w:r w:rsidR="00D26360">
          <w:rPr>
            <w:color w:val="000000" w:themeColor="text1"/>
          </w:rPr>
          <w:t>rent</w:t>
        </w:r>
      </w:ins>
      <w:r w:rsidR="00C86E04" w:rsidRPr="003A137D">
        <w:rPr>
          <w:color w:val="000000" w:themeColor="text1"/>
        </w:rPr>
        <w:t xml:space="preserve"> </w:t>
      </w:r>
      <w:ins w:id="1268" w:author="Liliana Salvador" w:date="2022-02-23T19:49:00Z">
        <w:r w:rsidR="00E31DF6">
          <w:rPr>
            <w:color w:val="000000" w:themeColor="text1"/>
          </w:rPr>
          <w:t>significantly</w:t>
        </w:r>
      </w:ins>
      <w:ins w:id="1269" w:author="Ruijie Xu" w:date="2022-02-27T11:07:00Z">
        <w:r w:rsidR="00D26360">
          <w:rPr>
            <w:color w:val="000000" w:themeColor="text1"/>
          </w:rPr>
          <w:t>.</w:t>
        </w:r>
      </w:ins>
      <w:ins w:id="1270" w:author="Liliana Salvador" w:date="2022-02-23T19:49:00Z">
        <w:del w:id="1271" w:author="Ruijie Xu" w:date="2022-02-27T11:07:00Z">
          <w:r w:rsidR="00E31DF6" w:rsidDel="00D26360">
            <w:rPr>
              <w:color w:val="000000" w:themeColor="text1"/>
            </w:rPr>
            <w:delText xml:space="preserve"> </w:delText>
          </w:r>
        </w:del>
      </w:ins>
      <w:del w:id="1272" w:author="Ruijie Xu" w:date="2022-02-27T11:07:00Z">
        <w:r w:rsidR="00374568" w:rsidRPr="003A137D" w:rsidDel="00D26360">
          <w:rPr>
            <w:color w:val="000000" w:themeColor="text1"/>
          </w:rPr>
          <w:delText>different</w:delText>
        </w:r>
        <w:commentRangeEnd w:id="1253"/>
        <w:r w:rsidR="00E837FA" w:rsidDel="00D26360">
          <w:rPr>
            <w:rStyle w:val="CommentReference"/>
          </w:rPr>
          <w:commentReference w:id="1253"/>
        </w:r>
        <w:r w:rsidR="00C86E04" w:rsidRPr="003A137D" w:rsidDel="00D26360">
          <w:rPr>
            <w:color w:val="000000" w:themeColor="text1"/>
          </w:rPr>
          <w:delText xml:space="preserve"> significantly.</w:delText>
        </w:r>
      </w:del>
      <w:r w:rsidR="00C86E04" w:rsidRPr="003A137D">
        <w:rPr>
          <w:color w:val="000000" w:themeColor="text1"/>
        </w:rPr>
        <w:t xml:space="preserve"> </w:t>
      </w:r>
      <w:del w:id="1273" w:author="Liliana Salvador" w:date="2022-02-23T19:50:00Z">
        <w:r w:rsidR="00C86E04" w:rsidRPr="003A137D" w:rsidDel="00E31DF6">
          <w:rPr>
            <w:color w:val="000000" w:themeColor="text1"/>
          </w:rPr>
          <w:delText>In the end,  for</w:delText>
        </w:r>
      </w:del>
      <w:ins w:id="1274" w:author="Liliana Salvador" w:date="2022-02-23T19:50:00Z">
        <w:r w:rsidR="00E31DF6">
          <w:rPr>
            <w:color w:val="000000" w:themeColor="text1"/>
          </w:rPr>
          <w:t>In the case of</w:t>
        </w:r>
      </w:ins>
      <w:r w:rsidR="00C86E04" w:rsidRPr="003A137D">
        <w:rPr>
          <w:color w:val="000000" w:themeColor="text1"/>
        </w:rPr>
        <w:t xml:space="preserve"> Archaea</w:t>
      </w:r>
      <w:del w:id="1275" w:author="Liliana Salvador" w:date="2022-02-23T19:50:00Z">
        <w:r w:rsidR="00C86E04" w:rsidRPr="003A137D" w:rsidDel="00E31DF6">
          <w:rPr>
            <w:color w:val="000000" w:themeColor="text1"/>
          </w:rPr>
          <w:delText xml:space="preserve"> classification</w:delText>
        </w:r>
      </w:del>
      <w:r w:rsidR="00C86E04" w:rsidRPr="003A137D">
        <w:rPr>
          <w:color w:val="000000" w:themeColor="text1"/>
        </w:rPr>
        <w:t xml:space="preserve">, only the classification results of </w:t>
      </w:r>
      <w:proofErr w:type="spellStart"/>
      <w:r w:rsidR="00C86E04" w:rsidRPr="003A137D">
        <w:rPr>
          <w:color w:val="000000" w:themeColor="text1"/>
        </w:rPr>
        <w:t>minikraken</w:t>
      </w:r>
      <w:proofErr w:type="spellEnd"/>
      <w:r w:rsidR="00C86E04" w:rsidRPr="003A137D">
        <w:rPr>
          <w:color w:val="000000" w:themeColor="text1"/>
        </w:rPr>
        <w:t xml:space="preserve"> were found </w:t>
      </w:r>
      <w:proofErr w:type="spellStart"/>
      <w:r w:rsidR="00C86E04" w:rsidRPr="003A137D">
        <w:rPr>
          <w:color w:val="000000" w:themeColor="text1"/>
        </w:rPr>
        <w:t>significanly</w:t>
      </w:r>
      <w:proofErr w:type="spellEnd"/>
      <w:r w:rsidR="00C86E04" w:rsidRPr="003A137D">
        <w:rPr>
          <w:color w:val="000000" w:themeColor="text1"/>
        </w:rPr>
        <w:t xml:space="preserve"> different when compared </w:t>
      </w:r>
      <w:r w:rsidR="00374568" w:rsidRPr="003A137D">
        <w:rPr>
          <w:color w:val="000000" w:themeColor="text1"/>
        </w:rPr>
        <w:t>with</w:t>
      </w:r>
      <w:r w:rsidR="00C86E04" w:rsidRPr="003A137D">
        <w:rPr>
          <w:color w:val="000000" w:themeColor="text1"/>
        </w:rPr>
        <w:t xml:space="preserve"> the results of other DBs, </w:t>
      </w:r>
      <w:ins w:id="1276" w:author="Liliana Salvador" w:date="2022-02-23T19:52:00Z">
        <w:r w:rsidR="00A9746D">
          <w:rPr>
            <w:color w:val="000000" w:themeColor="text1"/>
          </w:rPr>
          <w:t>and</w:t>
        </w:r>
      </w:ins>
      <w:ins w:id="1277" w:author="Liliana Salvador" w:date="2022-02-23T19:51:00Z">
        <w:r w:rsidR="00E31DF6">
          <w:rPr>
            <w:color w:val="000000" w:themeColor="text1"/>
          </w:rPr>
          <w:t xml:space="preserve"> </w:t>
        </w:r>
      </w:ins>
      <w:r w:rsidR="00C86E04" w:rsidRPr="003A137D">
        <w:rPr>
          <w:color w:val="000000" w:themeColor="text1"/>
        </w:rPr>
        <w:t xml:space="preserve">the classification results </w:t>
      </w:r>
      <w:r w:rsidR="00374568" w:rsidRPr="003A137D">
        <w:rPr>
          <w:color w:val="000000" w:themeColor="text1"/>
        </w:rPr>
        <w:t xml:space="preserve">of </w:t>
      </w:r>
      <w:ins w:id="1278" w:author="Liliana Salvador" w:date="2022-02-23T19:51:00Z">
        <w:r w:rsidR="00E31DF6">
          <w:rPr>
            <w:color w:val="000000" w:themeColor="text1"/>
          </w:rPr>
          <w:t xml:space="preserve">the </w:t>
        </w:r>
      </w:ins>
      <w:r w:rsidR="00C86E04" w:rsidRPr="003A137D">
        <w:rPr>
          <w:color w:val="000000" w:themeColor="text1"/>
        </w:rPr>
        <w:t xml:space="preserve">other three DBs were not </w:t>
      </w:r>
      <w:del w:id="1279" w:author="Liliana Salvador" w:date="2022-02-23T19:51:00Z">
        <w:r w:rsidR="00C86E04" w:rsidRPr="003A137D" w:rsidDel="00E31DF6">
          <w:rPr>
            <w:color w:val="000000" w:themeColor="text1"/>
          </w:rPr>
          <w:delText xml:space="preserve">different </w:delText>
        </w:r>
      </w:del>
      <w:r w:rsidR="00C86E04" w:rsidRPr="003A137D">
        <w:rPr>
          <w:color w:val="000000" w:themeColor="text1"/>
        </w:rPr>
        <w:t>significantly</w:t>
      </w:r>
      <w:ins w:id="1280" w:author="Liliana Salvador" w:date="2022-02-23T19:51:00Z">
        <w:r w:rsidR="00E31DF6">
          <w:rPr>
            <w:color w:val="000000" w:themeColor="text1"/>
          </w:rPr>
          <w:t xml:space="preserve"> </w:t>
        </w:r>
        <w:r w:rsidR="00E31DF6" w:rsidRPr="003A137D">
          <w:rPr>
            <w:color w:val="000000" w:themeColor="text1"/>
          </w:rPr>
          <w:t>different</w:t>
        </w:r>
      </w:ins>
      <w:r w:rsidR="00374568" w:rsidRPr="003A137D">
        <w:rPr>
          <w:color w:val="000000" w:themeColor="text1"/>
        </w:rPr>
        <w:t xml:space="preserve"> between each other</w:t>
      </w:r>
      <w:r w:rsidR="00C86E04" w:rsidRPr="003A137D">
        <w:rPr>
          <w:color w:val="000000" w:themeColor="text1"/>
        </w:rPr>
        <w:t xml:space="preserve">. </w:t>
      </w:r>
    </w:p>
    <w:p w14:paraId="1B187E5B" w14:textId="49795598" w:rsidR="0052454F" w:rsidRPr="003A137D" w:rsidRDefault="0052454F" w:rsidP="005912FB">
      <w:pPr>
        <w:spacing w:line="480" w:lineRule="auto"/>
        <w:rPr>
          <w:color w:val="000000" w:themeColor="text1"/>
        </w:rPr>
      </w:pPr>
      <w:ins w:id="1281" w:author="Ruijie Xu" w:date="2022-02-27T13:41:00Z">
        <w:r>
          <w:rPr>
            <w:bCs/>
            <w:i/>
            <w:color w:val="000000" w:themeColor="text1"/>
          </w:rPr>
          <w:t xml:space="preserve">Microbial profile comparisons - </w:t>
        </w:r>
      </w:ins>
      <w:ins w:id="1282" w:author="Ruijie Xu" w:date="2022-02-27T13:42:00Z">
        <w:r w:rsidR="00C20546">
          <w:rPr>
            <w:bCs/>
            <w:i/>
            <w:color w:val="000000" w:themeColor="text1"/>
          </w:rPr>
          <w:t>S</w:t>
        </w:r>
      </w:ins>
      <w:ins w:id="1283" w:author="Ruijie Xu" w:date="2022-02-27T13:41:00Z">
        <w:r>
          <w:rPr>
            <w:bCs/>
            <w:i/>
            <w:color w:val="000000" w:themeColor="text1"/>
          </w:rPr>
          <w:t>oftware</w:t>
        </w:r>
      </w:ins>
    </w:p>
    <w:p w14:paraId="3135F7F9" w14:textId="7BD3AA8F" w:rsidR="003D5D8B" w:rsidRDefault="003D5D8B">
      <w:pPr>
        <w:spacing w:line="480" w:lineRule="auto"/>
        <w:ind w:firstLine="720"/>
        <w:rPr>
          <w:ins w:id="1284" w:author="Ruijie Xu" w:date="2022-02-27T13:44:00Z"/>
          <w:color w:val="000000" w:themeColor="text1"/>
        </w:rPr>
      </w:pPr>
      <w:commentRangeStart w:id="1285"/>
      <w:ins w:id="1286" w:author="Ruijie Xu" w:date="2022-02-02T12:20:00Z">
        <w:r w:rsidRPr="003A137D">
          <w:rPr>
            <w:color w:val="000000" w:themeColor="text1"/>
          </w:rPr>
          <w:t xml:space="preserve">To compare the profiling compositions of the different </w:t>
        </w:r>
        <w:proofErr w:type="spellStart"/>
        <w:r w:rsidRPr="003A137D">
          <w:rPr>
            <w:color w:val="000000" w:themeColor="text1"/>
          </w:rPr>
          <w:t>sofware</w:t>
        </w:r>
        <w:proofErr w:type="spellEnd"/>
        <w:r w:rsidRPr="003A137D">
          <w:rPr>
            <w:color w:val="000000" w:themeColor="text1"/>
          </w:rPr>
          <w:t xml:space="preserve">, we calculated the number of total classified reads for each sample and determined these samples’ profiling compositions at </w:t>
        </w:r>
      </w:ins>
      <w:ins w:id="1287" w:author="Ruijie Xu" w:date="2022-02-03T12:07:00Z">
        <w:r w:rsidR="00971368">
          <w:rPr>
            <w:color w:val="000000" w:themeColor="text1"/>
          </w:rPr>
          <w:t>multiple</w:t>
        </w:r>
      </w:ins>
      <w:ins w:id="1288" w:author="Ruijie Xu" w:date="2022-02-02T12:20:00Z">
        <w:r w:rsidRPr="003A137D">
          <w:rPr>
            <w:color w:val="000000" w:themeColor="text1"/>
          </w:rPr>
          <w:t xml:space="preserve"> levels</w:t>
        </w:r>
      </w:ins>
      <w:ins w:id="1289" w:author="Ruijie Xu" w:date="2022-02-03T12:08:00Z">
        <w:r w:rsidR="00971368">
          <w:rPr>
            <w:color w:val="000000" w:themeColor="text1"/>
          </w:rPr>
          <w:t xml:space="preserve"> (Table SII.1)</w:t>
        </w:r>
      </w:ins>
      <w:ins w:id="1290" w:author="Ruijie Xu" w:date="2022-02-02T12:20:00Z">
        <w:r w:rsidRPr="003A137D">
          <w:rPr>
            <w:color w:val="000000" w:themeColor="text1"/>
          </w:rPr>
          <w:t xml:space="preserve">. The average number of total reads classified by each software ranges from 10,955 using CLARK-s to 77,499 using Diamond (Table </w:t>
        </w:r>
      </w:ins>
      <w:ins w:id="1291" w:author="Ruijie Xu" w:date="2022-02-03T12:07:00Z">
        <w:r w:rsidR="00971368">
          <w:rPr>
            <w:color w:val="000000" w:themeColor="text1"/>
          </w:rPr>
          <w:t>S</w:t>
        </w:r>
      </w:ins>
      <w:ins w:id="1292" w:author="Ruijie Xu" w:date="2022-02-02T12:20:00Z">
        <w:r w:rsidRPr="003A137D">
          <w:rPr>
            <w:color w:val="000000" w:themeColor="text1"/>
          </w:rPr>
          <w:t>II.</w:t>
        </w:r>
      </w:ins>
      <w:ins w:id="1293" w:author="Ruijie Xu" w:date="2022-02-03T12:08:00Z">
        <w:r w:rsidR="00971368">
          <w:rPr>
            <w:color w:val="000000" w:themeColor="text1"/>
          </w:rPr>
          <w:t>2</w:t>
        </w:r>
      </w:ins>
      <w:ins w:id="1294" w:author="Ruijie Xu" w:date="2022-02-02T12:20:00Z">
        <w:r w:rsidRPr="003A137D">
          <w:rPr>
            <w:color w:val="000000" w:themeColor="text1"/>
          </w:rPr>
          <w:t xml:space="preserve">). The number of unique taxa classified by each software </w:t>
        </w:r>
        <w:del w:id="1295" w:author="Liliana Salvador" w:date="2022-02-23T19:53:00Z">
          <w:r w:rsidRPr="003A137D" w:rsidDel="00A9746D">
            <w:rPr>
              <w:color w:val="000000" w:themeColor="text1"/>
            </w:rPr>
            <w:delText xml:space="preserve">also </w:delText>
          </w:r>
        </w:del>
        <w:r w:rsidRPr="003A137D">
          <w:rPr>
            <w:color w:val="000000" w:themeColor="text1"/>
          </w:rPr>
          <w:t xml:space="preserve">ranges from 18 </w:t>
        </w:r>
        <w:del w:id="1296" w:author="Liliana Salvador" w:date="2022-02-23T19:53:00Z">
          <w:r w:rsidRPr="003A137D" w:rsidDel="00A9746D">
            <w:rPr>
              <w:color w:val="000000" w:themeColor="text1"/>
            </w:rPr>
            <w:delText xml:space="preserve">taxa </w:delText>
          </w:r>
        </w:del>
        <w:r w:rsidRPr="003A137D">
          <w:rPr>
            <w:color w:val="000000" w:themeColor="text1"/>
          </w:rPr>
          <w:t>by Metaphlan3 to 4</w:t>
        </w:r>
      </w:ins>
      <w:ins w:id="1297" w:author="Ruijie Xu" w:date="2022-02-27T11:13:00Z">
        <w:r w:rsidR="00D26360">
          <w:rPr>
            <w:color w:val="000000" w:themeColor="text1"/>
          </w:rPr>
          <w:t>,</w:t>
        </w:r>
      </w:ins>
      <w:ins w:id="1298" w:author="Ruijie Xu" w:date="2022-02-02T12:20:00Z">
        <w:r w:rsidRPr="003A137D">
          <w:rPr>
            <w:color w:val="000000" w:themeColor="text1"/>
          </w:rPr>
          <w:t xml:space="preserve">816 taxa by Kaiju (Table </w:t>
        </w:r>
        <w:proofErr w:type="gramStart"/>
        <w:r w:rsidRPr="003A137D">
          <w:rPr>
            <w:color w:val="000000" w:themeColor="text1"/>
          </w:rPr>
          <w:t>II.</w:t>
        </w:r>
      </w:ins>
      <w:ins w:id="1299" w:author="Ruijie Xu" w:date="2022-02-03T12:08:00Z">
        <w:r w:rsidR="00971368">
          <w:rPr>
            <w:color w:val="000000" w:themeColor="text1"/>
          </w:rPr>
          <w:t>S</w:t>
        </w:r>
        <w:proofErr w:type="gramEnd"/>
        <w:r w:rsidR="00971368">
          <w:rPr>
            <w:color w:val="000000" w:themeColor="text1"/>
          </w:rPr>
          <w:t>2</w:t>
        </w:r>
      </w:ins>
      <w:ins w:id="1300" w:author="Ruijie Xu" w:date="2022-02-02T12:20:00Z">
        <w:r w:rsidRPr="003A137D">
          <w:rPr>
            <w:color w:val="000000" w:themeColor="text1"/>
          </w:rPr>
          <w:t>).  Furthermore, we have found that Metaphlan3 has not classified any reads in samples of Rattus R26 (R26.K, R26.L. and R26.S) and sample R22.L and R27.K, while other software ha</w:t>
        </w:r>
      </w:ins>
      <w:ins w:id="1301" w:author="Liliana Salvador" w:date="2022-02-23T19:53:00Z">
        <w:r w:rsidR="00A9746D">
          <w:rPr>
            <w:color w:val="000000" w:themeColor="text1"/>
          </w:rPr>
          <w:t>ve</w:t>
        </w:r>
      </w:ins>
      <w:ins w:id="1302" w:author="Ruijie Xu" w:date="2022-02-02T12:20:00Z">
        <w:del w:id="1303" w:author="Liliana Salvador" w:date="2022-02-23T19:53:00Z">
          <w:r w:rsidRPr="003A137D" w:rsidDel="00A9746D">
            <w:rPr>
              <w:color w:val="000000" w:themeColor="text1"/>
            </w:rPr>
            <w:delText>s</w:delText>
          </w:r>
        </w:del>
        <w:r w:rsidRPr="003A137D">
          <w:rPr>
            <w:color w:val="000000" w:themeColor="text1"/>
          </w:rPr>
          <w:t xml:space="preserve"> classified on average 1</w:t>
        </w:r>
      </w:ins>
      <w:ins w:id="1304" w:author="Ruijie Xu" w:date="2022-02-27T11:13:00Z">
        <w:r w:rsidR="00D26360">
          <w:rPr>
            <w:color w:val="000000" w:themeColor="text1"/>
          </w:rPr>
          <w:t>,</w:t>
        </w:r>
      </w:ins>
      <w:ins w:id="1305" w:author="Ruijie Xu" w:date="2022-02-02T12:20:00Z">
        <w:r w:rsidRPr="003A137D">
          <w:rPr>
            <w:color w:val="000000" w:themeColor="text1"/>
          </w:rPr>
          <w:t>252 (SD: 1408), 32</w:t>
        </w:r>
      </w:ins>
      <w:ins w:id="1306" w:author="Ruijie Xu" w:date="2022-02-27T11:13:00Z">
        <w:r w:rsidR="00D26360">
          <w:rPr>
            <w:color w:val="000000" w:themeColor="text1"/>
          </w:rPr>
          <w:t>,</w:t>
        </w:r>
      </w:ins>
      <w:ins w:id="1307" w:author="Ruijie Xu" w:date="2022-02-02T12:20:00Z">
        <w:r w:rsidRPr="003A137D">
          <w:rPr>
            <w:color w:val="000000" w:themeColor="text1"/>
          </w:rPr>
          <w:t>748 (SD: 32</w:t>
        </w:r>
      </w:ins>
      <w:ins w:id="1308" w:author="Ruijie Xu" w:date="2022-02-27T11:13:00Z">
        <w:r w:rsidR="00D26360">
          <w:rPr>
            <w:color w:val="000000" w:themeColor="text1"/>
          </w:rPr>
          <w:t>,</w:t>
        </w:r>
      </w:ins>
      <w:ins w:id="1309" w:author="Ruijie Xu" w:date="2022-02-02T12:20:00Z">
        <w:r w:rsidRPr="003A137D">
          <w:rPr>
            <w:color w:val="000000" w:themeColor="text1"/>
          </w:rPr>
          <w:t>178), 133 (SD: 112), 111068 (SD: 113</w:t>
        </w:r>
      </w:ins>
      <w:ins w:id="1310" w:author="Ruijie Xu" w:date="2022-02-27T11:13:00Z">
        <w:r w:rsidR="00D26360">
          <w:rPr>
            <w:color w:val="000000" w:themeColor="text1"/>
          </w:rPr>
          <w:t>,</w:t>
        </w:r>
      </w:ins>
      <w:ins w:id="1311" w:author="Ruijie Xu" w:date="2022-02-02T12:20:00Z">
        <w:r w:rsidRPr="003A137D">
          <w:rPr>
            <w:color w:val="000000" w:themeColor="text1"/>
          </w:rPr>
          <w:t>203), and 4011 (SD: 4</w:t>
        </w:r>
      </w:ins>
      <w:ins w:id="1312" w:author="Ruijie Xu" w:date="2022-02-27T11:13:00Z">
        <w:r w:rsidR="00D26360">
          <w:rPr>
            <w:color w:val="000000" w:themeColor="text1"/>
          </w:rPr>
          <w:t>,</w:t>
        </w:r>
      </w:ins>
      <w:ins w:id="1313" w:author="Ruijie Xu" w:date="2022-02-02T12:20:00Z">
        <w:r w:rsidRPr="003A137D">
          <w:rPr>
            <w:color w:val="000000" w:themeColor="text1"/>
          </w:rPr>
          <w:t xml:space="preserve">325) reads with these five samples respectively (Table </w:t>
        </w:r>
      </w:ins>
      <w:ins w:id="1314" w:author="Ruijie Xu" w:date="2022-02-03T12:09:00Z">
        <w:r w:rsidR="00971368">
          <w:rPr>
            <w:color w:val="000000" w:themeColor="text1"/>
          </w:rPr>
          <w:t>S</w:t>
        </w:r>
      </w:ins>
      <w:ins w:id="1315" w:author="Ruijie Xu" w:date="2022-02-02T12:20:00Z">
        <w:r w:rsidRPr="003A137D">
          <w:rPr>
            <w:color w:val="000000" w:themeColor="text1"/>
          </w:rPr>
          <w:t>II.2).</w:t>
        </w:r>
      </w:ins>
      <w:commentRangeEnd w:id="1285"/>
      <w:r w:rsidR="00A9746D">
        <w:rPr>
          <w:rStyle w:val="CommentReference"/>
        </w:rPr>
        <w:commentReference w:id="1285"/>
      </w:r>
    </w:p>
    <w:p w14:paraId="02431CD3" w14:textId="7BF8D4FB" w:rsidR="00C20546" w:rsidRPr="00C20546" w:rsidRDefault="00C20546" w:rsidP="00C20546">
      <w:pPr>
        <w:spacing w:line="480" w:lineRule="auto"/>
        <w:rPr>
          <w:ins w:id="1316" w:author="Ruijie Xu" w:date="2022-02-02T12:20:00Z"/>
          <w:color w:val="000000" w:themeColor="text1"/>
          <w:u w:val="single"/>
          <w:rPrChange w:id="1317" w:author="Ruijie Xu" w:date="2022-02-27T13:44:00Z">
            <w:rPr>
              <w:ins w:id="1318" w:author="Ruijie Xu" w:date="2022-02-02T12:20:00Z"/>
              <w:color w:val="000000" w:themeColor="text1"/>
            </w:rPr>
          </w:rPrChange>
        </w:rPr>
      </w:pPr>
      <w:ins w:id="1319" w:author="Ruijie Xu" w:date="2022-02-27T13:44:00Z">
        <w:r w:rsidRPr="00C20546">
          <w:rPr>
            <w:color w:val="000000" w:themeColor="text1"/>
            <w:u w:val="single"/>
            <w:rPrChange w:id="1320" w:author="Ruijie Xu" w:date="2022-02-27T13:44:00Z">
              <w:rPr>
                <w:color w:val="000000" w:themeColor="text1"/>
              </w:rPr>
            </w:rPrChange>
          </w:rPr>
          <w:t>Domain-level</w:t>
        </w:r>
      </w:ins>
    </w:p>
    <w:p w14:paraId="7E76D58F" w14:textId="4F84A544" w:rsidR="003D5D8B" w:rsidRPr="003A137D" w:rsidRDefault="003D5D8B" w:rsidP="003D5D8B">
      <w:pPr>
        <w:spacing w:line="480" w:lineRule="auto"/>
        <w:ind w:firstLine="720"/>
        <w:rPr>
          <w:ins w:id="1321" w:author="Ruijie Xu" w:date="2022-02-02T12:20:00Z"/>
          <w:color w:val="000000" w:themeColor="text1"/>
        </w:rPr>
      </w:pPr>
      <w:ins w:id="1322" w:author="Ruijie Xu" w:date="2022-02-02T12:20:00Z">
        <w:r w:rsidRPr="003A137D">
          <w:rPr>
            <w:color w:val="000000" w:themeColor="text1"/>
          </w:rPr>
          <w:lastRenderedPageBreak/>
          <w:t xml:space="preserve">The number of classified reads were </w:t>
        </w:r>
        <w:del w:id="1323" w:author="Liliana Salvador" w:date="2022-02-23T19:54:00Z">
          <w:r w:rsidRPr="003A137D" w:rsidDel="00A9746D">
            <w:rPr>
              <w:color w:val="000000" w:themeColor="text1"/>
            </w:rPr>
            <w:delText>break down</w:delText>
          </w:r>
        </w:del>
      </w:ins>
      <w:ins w:id="1324" w:author="Liliana Salvador" w:date="2022-02-23T19:54:00Z">
        <w:r w:rsidR="00A9746D">
          <w:rPr>
            <w:color w:val="000000" w:themeColor="text1"/>
          </w:rPr>
          <w:t>identified</w:t>
        </w:r>
      </w:ins>
      <w:ins w:id="1325" w:author="Ruijie Xu" w:date="2022-02-02T12:20:00Z">
        <w:r w:rsidRPr="003A137D">
          <w:rPr>
            <w:color w:val="000000" w:themeColor="text1"/>
          </w:rPr>
          <w:t xml:space="preserve"> at the domain level taxa, where we closely examined the number of reads classified</w:t>
        </w:r>
      </w:ins>
      <w:ins w:id="1326" w:author="Liliana Salvador" w:date="2022-02-23T19:55:00Z">
        <w:r w:rsidR="00A9746D">
          <w:rPr>
            <w:color w:val="000000" w:themeColor="text1"/>
          </w:rPr>
          <w:t xml:space="preserve"> </w:t>
        </w:r>
        <w:r w:rsidR="00A9746D" w:rsidRPr="003A137D">
          <w:rPr>
            <w:color w:val="000000" w:themeColor="text1"/>
          </w:rPr>
          <w:t>by each software</w:t>
        </w:r>
      </w:ins>
      <w:ins w:id="1327" w:author="Ruijie Xu" w:date="2022-02-02T12:20:00Z">
        <w:r w:rsidRPr="003A137D">
          <w:rPr>
            <w:color w:val="000000" w:themeColor="text1"/>
          </w:rPr>
          <w:t xml:space="preserve"> into </w:t>
        </w:r>
        <w:proofErr w:type="spellStart"/>
        <w:r w:rsidRPr="003A137D">
          <w:rPr>
            <w:color w:val="000000" w:themeColor="text1"/>
          </w:rPr>
          <w:t>Eukaryota</w:t>
        </w:r>
        <w:proofErr w:type="spellEnd"/>
        <w:r w:rsidRPr="003A137D">
          <w:rPr>
            <w:color w:val="000000" w:themeColor="text1"/>
          </w:rPr>
          <w:t>, Bacteria, Vir</w:t>
        </w:r>
      </w:ins>
      <w:ins w:id="1328" w:author="Liliana Salvador" w:date="2022-02-23T19:54:00Z">
        <w:r w:rsidR="00A9746D">
          <w:rPr>
            <w:color w:val="000000" w:themeColor="text1"/>
          </w:rPr>
          <w:t>u</w:t>
        </w:r>
      </w:ins>
      <w:ins w:id="1329" w:author="Ruijie Xu" w:date="2022-02-02T12:20:00Z">
        <w:del w:id="1330" w:author="Liliana Salvador" w:date="2022-02-23T19:54:00Z">
          <w:r w:rsidRPr="003A137D" w:rsidDel="00A9746D">
            <w:rPr>
              <w:color w:val="000000" w:themeColor="text1"/>
            </w:rPr>
            <w:delText>s</w:delText>
          </w:r>
        </w:del>
      </w:ins>
      <w:ins w:id="1331" w:author="Liliana Salvador" w:date="2022-02-23T19:54:00Z">
        <w:r w:rsidR="00A9746D">
          <w:rPr>
            <w:color w:val="000000" w:themeColor="text1"/>
          </w:rPr>
          <w:t>s</w:t>
        </w:r>
      </w:ins>
      <w:ins w:id="1332" w:author="Ruijie Xu" w:date="2022-02-02T12:20:00Z">
        <w:del w:id="1333" w:author="Liliana Salvador" w:date="2022-02-23T19:54:00Z">
          <w:r w:rsidRPr="003A137D" w:rsidDel="00A9746D">
            <w:rPr>
              <w:color w:val="000000" w:themeColor="text1"/>
            </w:rPr>
            <w:delText>u</w:delText>
          </w:r>
        </w:del>
        <w:r w:rsidRPr="003A137D">
          <w:rPr>
            <w:color w:val="000000" w:themeColor="text1"/>
          </w:rPr>
          <w:t xml:space="preserve">es, and Archaea </w:t>
        </w:r>
        <w:del w:id="1334" w:author="Liliana Salvador" w:date="2022-02-23T19:55:00Z">
          <w:r w:rsidRPr="003A137D" w:rsidDel="00A9746D">
            <w:rPr>
              <w:color w:val="000000" w:themeColor="text1"/>
            </w:rPr>
            <w:delText xml:space="preserve">by each software </w:delText>
          </w:r>
        </w:del>
        <w:r w:rsidRPr="003A137D">
          <w:rPr>
            <w:color w:val="000000" w:themeColor="text1"/>
          </w:rPr>
          <w:t xml:space="preserve">(Figure </w:t>
        </w:r>
      </w:ins>
      <w:proofErr w:type="spellStart"/>
      <w:ins w:id="1335" w:author="Ruijie Xu" w:date="2022-02-03T12:10:00Z">
        <w:r w:rsidR="002E6F22">
          <w:rPr>
            <w:color w:val="000000" w:themeColor="text1"/>
          </w:rPr>
          <w:t>Ie</w:t>
        </w:r>
        <w:proofErr w:type="spellEnd"/>
        <w:r w:rsidR="002E6F22">
          <w:rPr>
            <w:color w:val="000000" w:themeColor="text1"/>
          </w:rPr>
          <w:t>-h</w:t>
        </w:r>
      </w:ins>
      <w:ins w:id="1336" w:author="Ruijie Xu" w:date="2022-02-03T12:09:00Z">
        <w:r w:rsidR="00971368">
          <w:rPr>
            <w:color w:val="000000" w:themeColor="text1"/>
          </w:rPr>
          <w:t>, Table SII</w:t>
        </w:r>
      </w:ins>
      <w:ins w:id="1337" w:author="Ruijie Xu" w:date="2022-02-03T12:11:00Z">
        <w:r w:rsidR="002E6F22">
          <w:rPr>
            <w:color w:val="000000" w:themeColor="text1"/>
          </w:rPr>
          <w:t>.</w:t>
        </w:r>
      </w:ins>
      <w:ins w:id="1338" w:author="Ruijie Xu" w:date="2022-02-03T12:09:00Z">
        <w:r w:rsidR="00971368">
          <w:rPr>
            <w:color w:val="000000" w:themeColor="text1"/>
          </w:rPr>
          <w:t>3</w:t>
        </w:r>
      </w:ins>
      <w:ins w:id="1339" w:author="Ruijie Xu" w:date="2022-02-02T12:20:00Z">
        <w:r w:rsidRPr="003A137D">
          <w:rPr>
            <w:color w:val="000000" w:themeColor="text1"/>
          </w:rPr>
          <w:t xml:space="preserve">). The number of reads classified into the </w:t>
        </w:r>
        <w:proofErr w:type="spellStart"/>
        <w:r w:rsidRPr="003A137D">
          <w:rPr>
            <w:color w:val="000000" w:themeColor="text1"/>
          </w:rPr>
          <w:t>Eukaryota</w:t>
        </w:r>
        <w:proofErr w:type="spellEnd"/>
        <w:r w:rsidRPr="003A137D">
          <w:rPr>
            <w:color w:val="000000" w:themeColor="text1"/>
          </w:rPr>
          <w:t xml:space="preserve"> taxon has the largest difference</w:t>
        </w:r>
        <w:del w:id="1340" w:author="Liliana Salvador" w:date="2022-02-23T19:55:00Z">
          <w:r w:rsidRPr="003A137D" w:rsidDel="00A9746D">
            <w:rPr>
              <w:color w:val="000000" w:themeColor="text1"/>
            </w:rPr>
            <w:delText>s</w:delText>
          </w:r>
        </w:del>
        <w:r w:rsidRPr="003A137D">
          <w:rPr>
            <w:color w:val="000000" w:themeColor="text1"/>
          </w:rPr>
          <w:t xml:space="preserve"> across </w:t>
        </w:r>
      </w:ins>
      <w:ins w:id="1341" w:author="Liliana Salvador" w:date="2022-02-23T19:55:00Z">
        <w:r w:rsidR="00A9746D">
          <w:rPr>
            <w:color w:val="000000" w:themeColor="text1"/>
          </w:rPr>
          <w:t>different software</w:t>
        </w:r>
      </w:ins>
      <w:ins w:id="1342" w:author="Ruijie Xu" w:date="2022-02-27T11:15:00Z">
        <w:r w:rsidR="000874C0">
          <w:rPr>
            <w:color w:val="000000" w:themeColor="text1"/>
          </w:rPr>
          <w:t>’s</w:t>
        </w:r>
      </w:ins>
      <w:ins w:id="1343" w:author="Liliana Salvador" w:date="2022-02-23T19:55:00Z">
        <w:r w:rsidR="00A9746D">
          <w:rPr>
            <w:color w:val="000000" w:themeColor="text1"/>
          </w:rPr>
          <w:t xml:space="preserve"> </w:t>
        </w:r>
      </w:ins>
      <w:ins w:id="1344" w:author="Ruijie Xu" w:date="2022-02-02T12:20:00Z">
        <w:r w:rsidRPr="003A137D">
          <w:rPr>
            <w:color w:val="000000" w:themeColor="text1"/>
          </w:rPr>
          <w:t>classification results</w:t>
        </w:r>
        <w:del w:id="1345" w:author="Liliana Salvador" w:date="2022-02-23T19:55:00Z">
          <w:r w:rsidRPr="003A137D" w:rsidDel="00A9746D">
            <w:rPr>
              <w:color w:val="000000" w:themeColor="text1"/>
            </w:rPr>
            <w:delText xml:space="preserve"> of different software</w:delText>
          </w:r>
        </w:del>
        <w:r w:rsidRPr="003A137D">
          <w:rPr>
            <w:color w:val="000000" w:themeColor="text1"/>
          </w:rPr>
          <w:t xml:space="preserve">, where only the number of reads classified by Centrifuge and Diamond were found </w:t>
        </w:r>
      </w:ins>
      <w:ins w:id="1346" w:author="Liliana Salvador" w:date="2022-02-23T19:56:00Z">
        <w:r w:rsidR="00A9746D">
          <w:rPr>
            <w:color w:val="000000" w:themeColor="text1"/>
          </w:rPr>
          <w:t xml:space="preserve">to be </w:t>
        </w:r>
      </w:ins>
      <w:ins w:id="1347" w:author="Ruijie Xu" w:date="2022-02-02T12:20:00Z">
        <w:r w:rsidRPr="003A137D">
          <w:rPr>
            <w:color w:val="000000" w:themeColor="text1"/>
          </w:rPr>
          <w:t>not significantly different</w:t>
        </w:r>
        <w:del w:id="1348" w:author="Liliana Salvador" w:date="2022-02-23T19:56:00Z">
          <w:r w:rsidRPr="003A137D" w:rsidDel="00A9746D">
            <w:rPr>
              <w:color w:val="000000" w:themeColor="text1"/>
            </w:rPr>
            <w:delText xml:space="preserve"> in this taxon</w:delText>
          </w:r>
        </w:del>
        <w:r w:rsidRPr="003A137D">
          <w:rPr>
            <w:color w:val="000000" w:themeColor="text1"/>
          </w:rPr>
          <w:t>. Furthermore, due to the limitation of their DB composition, Metaphlan3, CLARK-s, and Kaiju did not report</w:t>
        </w:r>
        <w:del w:id="1349" w:author="Liliana Salvador" w:date="2022-02-23T19:56:00Z">
          <w:r w:rsidRPr="003A137D" w:rsidDel="00A9746D">
            <w:rPr>
              <w:color w:val="000000" w:themeColor="text1"/>
            </w:rPr>
            <w:delText>ed</w:delText>
          </w:r>
        </w:del>
        <w:r w:rsidRPr="003A137D">
          <w:rPr>
            <w:color w:val="000000" w:themeColor="text1"/>
          </w:rPr>
          <w:t xml:space="preserve"> reads classified into the </w:t>
        </w:r>
        <w:proofErr w:type="spellStart"/>
        <w:r w:rsidRPr="003A137D">
          <w:rPr>
            <w:color w:val="000000" w:themeColor="text1"/>
          </w:rPr>
          <w:t>Eukaryota</w:t>
        </w:r>
        <w:proofErr w:type="spellEnd"/>
        <w:r w:rsidRPr="003A137D">
          <w:rPr>
            <w:color w:val="000000" w:themeColor="text1"/>
          </w:rPr>
          <w:t xml:space="preserve"> taxon</w:t>
        </w:r>
      </w:ins>
      <w:ins w:id="1350" w:author="Ruijie Xu" w:date="2022-02-03T12:10:00Z">
        <w:r w:rsidR="002E6F22">
          <w:rPr>
            <w:color w:val="000000" w:themeColor="text1"/>
          </w:rPr>
          <w:t xml:space="preserve"> (Figure 1e)</w:t>
        </w:r>
      </w:ins>
      <w:ins w:id="1351" w:author="Ruijie Xu" w:date="2022-02-02T12:20:00Z">
        <w:r w:rsidRPr="003A137D">
          <w:rPr>
            <w:color w:val="000000" w:themeColor="text1"/>
          </w:rPr>
          <w:t xml:space="preserve">. </w:t>
        </w:r>
        <w:commentRangeStart w:id="1352"/>
        <w:r w:rsidRPr="003A137D">
          <w:rPr>
            <w:color w:val="000000" w:themeColor="text1"/>
          </w:rPr>
          <w:t>Compare</w:t>
        </w:r>
      </w:ins>
      <w:ins w:id="1353" w:author="Liliana Salvador" w:date="2022-02-23T19:56:00Z">
        <w:r w:rsidR="00A9746D">
          <w:rPr>
            <w:color w:val="000000" w:themeColor="text1"/>
          </w:rPr>
          <w:t>d</w:t>
        </w:r>
      </w:ins>
      <w:ins w:id="1354" w:author="Ruijie Xu" w:date="2022-02-02T12:20:00Z">
        <w:r w:rsidRPr="003A137D">
          <w:rPr>
            <w:color w:val="000000" w:themeColor="text1"/>
          </w:rPr>
          <w:t xml:space="preserve"> to reads classified into the </w:t>
        </w:r>
        <w:proofErr w:type="spellStart"/>
        <w:r w:rsidRPr="003A137D">
          <w:rPr>
            <w:color w:val="000000" w:themeColor="text1"/>
          </w:rPr>
          <w:t>Eukaryota</w:t>
        </w:r>
        <w:proofErr w:type="spellEnd"/>
        <w:r w:rsidRPr="003A137D">
          <w:rPr>
            <w:color w:val="000000" w:themeColor="text1"/>
          </w:rPr>
          <w:t xml:space="preserve"> taxon, the number of reads classified into the Bacteria taxon were </w:t>
        </w:r>
      </w:ins>
      <w:ins w:id="1355" w:author="Ruijie Xu" w:date="2022-02-27T11:31:00Z">
        <w:r w:rsidR="00FE3C3A">
          <w:rPr>
            <w:color w:val="000000" w:themeColor="text1"/>
          </w:rPr>
          <w:t>more</w:t>
        </w:r>
      </w:ins>
      <w:ins w:id="1356" w:author="Ruijie Xu" w:date="2022-02-02T12:20:00Z">
        <w:r w:rsidRPr="003A137D">
          <w:rPr>
            <w:color w:val="000000" w:themeColor="text1"/>
          </w:rPr>
          <w:t xml:space="preserve"> similar </w:t>
        </w:r>
      </w:ins>
      <w:ins w:id="1357" w:author="Ruijie Xu" w:date="2022-02-27T11:31:00Z">
        <w:r w:rsidR="00FE3C3A">
          <w:rPr>
            <w:color w:val="000000" w:themeColor="text1"/>
          </w:rPr>
          <w:t>between</w:t>
        </w:r>
      </w:ins>
      <w:ins w:id="1358" w:author="Ruijie Xu" w:date="2022-02-02T12:20:00Z">
        <w:r w:rsidRPr="003A137D">
          <w:rPr>
            <w:color w:val="000000" w:themeColor="text1"/>
          </w:rPr>
          <w:t xml:space="preserve"> software</w:t>
        </w:r>
      </w:ins>
      <w:ins w:id="1359" w:author="Ruijie Xu" w:date="2022-02-03T12:10:00Z">
        <w:r w:rsidR="002E6F22">
          <w:rPr>
            <w:color w:val="000000" w:themeColor="text1"/>
          </w:rPr>
          <w:t xml:space="preserve"> </w:t>
        </w:r>
      </w:ins>
      <w:commentRangeEnd w:id="1352"/>
      <w:r w:rsidR="00A9746D">
        <w:rPr>
          <w:rStyle w:val="CommentReference"/>
        </w:rPr>
        <w:commentReference w:id="1352"/>
      </w:r>
      <w:ins w:id="1360" w:author="Ruijie Xu" w:date="2022-02-03T12:10:00Z">
        <w:r w:rsidR="002E6F22">
          <w:rPr>
            <w:color w:val="000000" w:themeColor="text1"/>
          </w:rPr>
          <w:t>(Figure 1f)</w:t>
        </w:r>
      </w:ins>
      <w:ins w:id="1361" w:author="Ruijie Xu" w:date="2022-02-02T12:20:00Z">
        <w:r w:rsidRPr="003A137D">
          <w:rPr>
            <w:color w:val="000000" w:themeColor="text1"/>
          </w:rPr>
          <w:t xml:space="preserve">. Only reads classified by CLARK and CLARK-s were found significantly different in Bacteria </w:t>
        </w:r>
        <w:del w:id="1362" w:author="Liliana Salvador" w:date="2022-02-23T20:12:00Z">
          <w:r w:rsidRPr="003A137D" w:rsidDel="00E837FA">
            <w:rPr>
              <w:color w:val="000000" w:themeColor="text1"/>
            </w:rPr>
            <w:delText xml:space="preserve">classifications </w:delText>
          </w:r>
        </w:del>
        <w:r w:rsidRPr="003A137D">
          <w:rPr>
            <w:color w:val="000000" w:themeColor="text1"/>
          </w:rPr>
          <w:t>with most other software (except for when compared with Metaphlan3 and Kaiju)</w:t>
        </w:r>
      </w:ins>
      <w:ins w:id="1363" w:author="Ruijie Xu" w:date="2022-02-03T12:11:00Z">
        <w:r w:rsidR="002E6F22">
          <w:rPr>
            <w:color w:val="000000" w:themeColor="text1"/>
          </w:rPr>
          <w:t xml:space="preserve"> (Table SII.3)</w:t>
        </w:r>
      </w:ins>
      <w:ins w:id="1364" w:author="Ruijie Xu" w:date="2022-02-02T12:20:00Z">
        <w:r w:rsidRPr="003A137D">
          <w:rPr>
            <w:color w:val="000000" w:themeColor="text1"/>
          </w:rPr>
          <w:t xml:space="preserve">. </w:t>
        </w:r>
        <w:commentRangeStart w:id="1365"/>
        <w:r w:rsidRPr="003A137D">
          <w:rPr>
            <w:color w:val="000000" w:themeColor="text1"/>
          </w:rPr>
          <w:t xml:space="preserve">The classifications of </w:t>
        </w:r>
      </w:ins>
      <w:ins w:id="1366" w:author="Ruijie Xu" w:date="2022-02-27T11:32:00Z">
        <w:r w:rsidR="00FE3C3A">
          <w:rPr>
            <w:color w:val="000000" w:themeColor="text1"/>
          </w:rPr>
          <w:t>reads classified into Viruses</w:t>
        </w:r>
      </w:ins>
      <w:ins w:id="1367" w:author="Ruijie Xu" w:date="2022-02-02T12:20:00Z">
        <w:r w:rsidRPr="003A137D">
          <w:rPr>
            <w:color w:val="000000" w:themeColor="text1"/>
          </w:rPr>
          <w:t xml:space="preserve"> by different software, on the other hand, were divided into two groups</w:t>
        </w:r>
      </w:ins>
      <w:ins w:id="1368" w:author="Ruijie Xu" w:date="2022-02-27T11:33:00Z">
        <w:r w:rsidR="00FE3C3A">
          <w:rPr>
            <w:color w:val="000000" w:themeColor="text1"/>
          </w:rPr>
          <w:t>. The first</w:t>
        </w:r>
      </w:ins>
      <w:ins w:id="1369" w:author="Ruijie Xu" w:date="2022-02-02T12:20:00Z">
        <w:r w:rsidRPr="003A137D">
          <w:rPr>
            <w:color w:val="000000" w:themeColor="text1"/>
          </w:rPr>
          <w:t xml:space="preserve"> group </w:t>
        </w:r>
      </w:ins>
      <w:ins w:id="1370" w:author="Ruijie Xu" w:date="2022-02-27T11:33:00Z">
        <w:r w:rsidR="00FE3C3A">
          <w:rPr>
            <w:color w:val="000000" w:themeColor="text1"/>
          </w:rPr>
          <w:t>includes the classifications of BLASTN</w:t>
        </w:r>
        <w:r w:rsidR="00FE3C3A" w:rsidRPr="003A137D">
          <w:rPr>
            <w:color w:val="000000" w:themeColor="text1"/>
          </w:rPr>
          <w:t>, CLARK, CLARK-s, Metaphlan3, and Kaiju</w:t>
        </w:r>
      </w:ins>
      <w:ins w:id="1371" w:author="Ruijie Xu" w:date="2022-02-27T11:34:00Z">
        <w:r w:rsidR="00FE3C3A">
          <w:rPr>
            <w:color w:val="000000" w:themeColor="text1"/>
          </w:rPr>
          <w:t xml:space="preserve">, </w:t>
        </w:r>
        <w:r w:rsidR="00FE3C3A" w:rsidRPr="003A137D">
          <w:rPr>
            <w:color w:val="000000" w:themeColor="text1"/>
          </w:rPr>
          <w:t xml:space="preserve">and the second group includes the </w:t>
        </w:r>
        <w:r w:rsidR="00FE3C3A">
          <w:rPr>
            <w:color w:val="000000" w:themeColor="text1"/>
          </w:rPr>
          <w:t>classifications</w:t>
        </w:r>
        <w:r w:rsidR="00FE3C3A" w:rsidRPr="003A137D">
          <w:rPr>
            <w:color w:val="000000" w:themeColor="text1"/>
          </w:rPr>
          <w:t xml:space="preserve"> of Kraken2, Bracken, and Centrifuge. </w:t>
        </w:r>
        <w:commentRangeStart w:id="1372"/>
        <w:commentRangeEnd w:id="1372"/>
        <w:r w:rsidR="00FE3C3A">
          <w:rPr>
            <w:rStyle w:val="CommentReference"/>
          </w:rPr>
          <w:commentReference w:id="1372"/>
        </w:r>
        <w:r w:rsidR="00FE3C3A">
          <w:rPr>
            <w:color w:val="000000" w:themeColor="text1"/>
          </w:rPr>
          <w:t xml:space="preserve">Classification results </w:t>
        </w:r>
      </w:ins>
      <w:ins w:id="1373" w:author="Ruijie Xu" w:date="2022-02-02T12:20:00Z">
        <w:r w:rsidRPr="003A137D">
          <w:rPr>
            <w:color w:val="000000" w:themeColor="text1"/>
          </w:rPr>
          <w:t xml:space="preserve">are not significantly different within each </w:t>
        </w:r>
      </w:ins>
      <w:ins w:id="1374" w:author="Ruijie Xu" w:date="2022-02-27T11:34:00Z">
        <w:r w:rsidR="00FE3C3A">
          <w:rPr>
            <w:color w:val="000000" w:themeColor="text1"/>
          </w:rPr>
          <w:t>group</w:t>
        </w:r>
      </w:ins>
      <w:ins w:id="1375" w:author="Ruijie Xu" w:date="2022-02-02T12:20:00Z">
        <w:r w:rsidRPr="003A137D">
          <w:rPr>
            <w:color w:val="000000" w:themeColor="text1"/>
          </w:rPr>
          <w:t>, but different with the results classified by the software in the other group</w:t>
        </w:r>
      </w:ins>
      <w:commentRangeEnd w:id="1365"/>
      <w:ins w:id="1376" w:author="Ruijie Xu" w:date="2022-02-27T11:35:00Z">
        <w:r w:rsidR="00FE3C3A">
          <w:rPr>
            <w:rStyle w:val="CommentReference"/>
          </w:rPr>
          <w:t xml:space="preserve"> </w:t>
        </w:r>
        <w:r w:rsidR="00FE3C3A" w:rsidRPr="00FE3C3A">
          <w:rPr>
            <w:rStyle w:val="CommentReference"/>
            <w:sz w:val="24"/>
            <w:szCs w:val="24"/>
            <w:rPrChange w:id="1377" w:author="Ruijie Xu" w:date="2022-02-27T11:35:00Z">
              <w:rPr>
                <w:rStyle w:val="CommentReference"/>
              </w:rPr>
            </w:rPrChange>
          </w:rPr>
          <w:t>(</w:t>
        </w:r>
      </w:ins>
      <w:del w:id="1378" w:author="Ruijie Xu" w:date="2022-02-27T11:35:00Z">
        <w:r w:rsidR="00E837FA" w:rsidRPr="00FE3C3A" w:rsidDel="00FE3C3A">
          <w:rPr>
            <w:rStyle w:val="CommentReference"/>
            <w:sz w:val="24"/>
            <w:szCs w:val="24"/>
            <w:rPrChange w:id="1379" w:author="Ruijie Xu" w:date="2022-02-27T11:35:00Z">
              <w:rPr>
                <w:rStyle w:val="CommentReference"/>
              </w:rPr>
            </w:rPrChange>
          </w:rPr>
          <w:commentReference w:id="1365"/>
        </w:r>
      </w:del>
      <w:ins w:id="1380" w:author="Ruijie Xu" w:date="2022-02-03T12:11:00Z">
        <w:r w:rsidR="002E6F22" w:rsidRPr="00FE3C3A">
          <w:rPr>
            <w:color w:val="000000" w:themeColor="text1"/>
          </w:rPr>
          <w:t>Figure</w:t>
        </w:r>
        <w:r w:rsidR="002E6F22">
          <w:rPr>
            <w:color w:val="000000" w:themeColor="text1"/>
          </w:rPr>
          <w:t xml:space="preserve"> 1g</w:t>
        </w:r>
      </w:ins>
      <w:ins w:id="1381" w:author="Ruijie Xu" w:date="2022-02-03T12:12:00Z">
        <w:r w:rsidR="002E6F22">
          <w:rPr>
            <w:color w:val="000000" w:themeColor="text1"/>
          </w:rPr>
          <w:t>,</w:t>
        </w:r>
      </w:ins>
      <w:ins w:id="1382" w:author="Ruijie Xu" w:date="2022-02-03T12:11:00Z">
        <w:r w:rsidR="002E6F22">
          <w:rPr>
            <w:color w:val="000000" w:themeColor="text1"/>
          </w:rPr>
          <w:t xml:space="preserve"> Table S</w:t>
        </w:r>
      </w:ins>
      <w:ins w:id="1383" w:author="Ruijie Xu" w:date="2022-02-03T12:12:00Z">
        <w:r w:rsidR="002E6F22">
          <w:rPr>
            <w:color w:val="000000" w:themeColor="text1"/>
          </w:rPr>
          <w:t>II.4</w:t>
        </w:r>
      </w:ins>
      <w:ins w:id="1384" w:author="Ruijie Xu" w:date="2022-02-03T12:11:00Z">
        <w:r w:rsidR="002E6F22">
          <w:rPr>
            <w:color w:val="000000" w:themeColor="text1"/>
          </w:rPr>
          <w:t>)</w:t>
        </w:r>
      </w:ins>
      <w:ins w:id="1385" w:author="Ruijie Xu" w:date="2022-02-02T12:20:00Z">
        <w:r w:rsidRPr="003A137D">
          <w:rPr>
            <w:color w:val="000000" w:themeColor="text1"/>
          </w:rPr>
          <w:t xml:space="preserve">. </w:t>
        </w:r>
      </w:ins>
      <w:bookmarkStart w:id="1386" w:name="OLE_LINK108"/>
      <w:bookmarkStart w:id="1387" w:name="OLE_LINK109"/>
      <w:commentRangeStart w:id="1388"/>
      <w:commentRangeEnd w:id="1388"/>
      <w:del w:id="1389" w:author="Ruijie Xu" w:date="2022-02-27T11:35:00Z">
        <w:r w:rsidR="00E837FA" w:rsidDel="00FE3C3A">
          <w:rPr>
            <w:rStyle w:val="CommentReference"/>
          </w:rPr>
          <w:commentReference w:id="1388"/>
        </w:r>
      </w:del>
      <w:bookmarkEnd w:id="1386"/>
      <w:bookmarkEnd w:id="1387"/>
      <w:ins w:id="1390" w:author="Ruijie Xu" w:date="2022-02-02T12:20:00Z">
        <w:r w:rsidRPr="003A137D">
          <w:rPr>
            <w:color w:val="000000" w:themeColor="text1"/>
          </w:rPr>
          <w:t>Diamond</w:t>
        </w:r>
      </w:ins>
      <w:ins w:id="1391" w:author="Ruijie Xu" w:date="2022-02-27T11:35:00Z">
        <w:r w:rsidR="00FE3C3A">
          <w:rPr>
            <w:color w:val="000000" w:themeColor="text1"/>
          </w:rPr>
          <w:t>’s</w:t>
        </w:r>
      </w:ins>
      <w:ins w:id="1392" w:author="Ruijie Xu" w:date="2022-02-02T12:20:00Z">
        <w:r w:rsidRPr="003A137D">
          <w:rPr>
            <w:color w:val="000000" w:themeColor="text1"/>
          </w:rPr>
          <w:t xml:space="preserve"> classification didn’t identify any reads as Viruses in the Rattus samples. Archaea’s </w:t>
        </w:r>
      </w:ins>
      <w:ins w:id="1393" w:author="Liliana Salvador" w:date="2022-02-23T20:17:00Z">
        <w:r w:rsidR="0050101D">
          <w:rPr>
            <w:color w:val="000000" w:themeColor="text1"/>
          </w:rPr>
          <w:t xml:space="preserve">read </w:t>
        </w:r>
      </w:ins>
      <w:ins w:id="1394" w:author="Ruijie Xu" w:date="2022-02-02T12:20:00Z">
        <w:r w:rsidRPr="003A137D">
          <w:rPr>
            <w:color w:val="000000" w:themeColor="text1"/>
          </w:rPr>
          <w:t xml:space="preserve">classification </w:t>
        </w:r>
      </w:ins>
      <w:ins w:id="1395" w:author="Liliana Salvador" w:date="2022-02-23T20:17:00Z">
        <w:r w:rsidR="0050101D">
          <w:rPr>
            <w:color w:val="000000" w:themeColor="text1"/>
          </w:rPr>
          <w:t xml:space="preserve">was </w:t>
        </w:r>
      </w:ins>
      <w:ins w:id="1396" w:author="Ruijie Xu" w:date="2022-02-02T12:20:00Z">
        <w:del w:id="1397" w:author="Liliana Salvador" w:date="2022-02-23T20:17:00Z">
          <w:r w:rsidRPr="003A137D" w:rsidDel="0050101D">
            <w:rPr>
              <w:color w:val="000000" w:themeColor="text1"/>
            </w:rPr>
            <w:delText xml:space="preserve">using different software are also </w:delText>
          </w:r>
        </w:del>
        <w:r w:rsidRPr="003A137D">
          <w:rPr>
            <w:color w:val="000000" w:themeColor="text1"/>
          </w:rPr>
          <w:t>very similar</w:t>
        </w:r>
      </w:ins>
      <w:ins w:id="1398" w:author="Ruijie Xu" w:date="2022-02-03T12:12:00Z">
        <w:r w:rsidR="002E6F22">
          <w:rPr>
            <w:color w:val="000000" w:themeColor="text1"/>
          </w:rPr>
          <w:t xml:space="preserve"> </w:t>
        </w:r>
      </w:ins>
      <w:ins w:id="1399" w:author="Liliana Salvador" w:date="2022-02-23T20:17:00Z">
        <w:r w:rsidR="0050101D">
          <w:rPr>
            <w:color w:val="000000" w:themeColor="text1"/>
          </w:rPr>
          <w:t>across software</w:t>
        </w:r>
      </w:ins>
      <w:ins w:id="1400" w:author="Ruijie Xu" w:date="2022-02-27T11:35:00Z">
        <w:r w:rsidR="00FE3C3A">
          <w:rPr>
            <w:color w:val="000000" w:themeColor="text1"/>
          </w:rPr>
          <w:t xml:space="preserve"> </w:t>
        </w:r>
      </w:ins>
      <w:ins w:id="1401" w:author="Ruijie Xu" w:date="2022-02-03T12:12:00Z">
        <w:r w:rsidR="002E6F22">
          <w:rPr>
            <w:color w:val="000000" w:themeColor="text1"/>
          </w:rPr>
          <w:t>(Figure 1h, Table II.3)</w:t>
        </w:r>
      </w:ins>
      <w:ins w:id="1402" w:author="Ruijie Xu" w:date="2022-02-02T12:20:00Z">
        <w:r w:rsidRPr="003A137D">
          <w:rPr>
            <w:color w:val="000000" w:themeColor="text1"/>
          </w:rPr>
          <w:t xml:space="preserve">, </w:t>
        </w:r>
        <w:del w:id="1403" w:author="Liliana Salvador" w:date="2022-02-23T20:17:00Z">
          <w:r w:rsidRPr="003A137D" w:rsidDel="0050101D">
            <w:rPr>
              <w:color w:val="000000" w:themeColor="text1"/>
            </w:rPr>
            <w:delText>only the</w:delText>
          </w:r>
        </w:del>
      </w:ins>
      <w:ins w:id="1404" w:author="Liliana Salvador" w:date="2022-02-23T20:17:00Z">
        <w:r w:rsidR="0050101D">
          <w:rPr>
            <w:color w:val="000000" w:themeColor="text1"/>
          </w:rPr>
          <w:t>with the excep</w:t>
        </w:r>
      </w:ins>
      <w:ins w:id="1405" w:author="Liliana Salvador" w:date="2022-02-23T20:18:00Z">
        <w:r w:rsidR="0050101D">
          <w:rPr>
            <w:color w:val="000000" w:themeColor="text1"/>
          </w:rPr>
          <w:t>tion of the</w:t>
        </w:r>
      </w:ins>
      <w:ins w:id="1406" w:author="Ruijie Xu" w:date="2022-02-02T12:20:00Z">
        <w:r w:rsidRPr="003A137D">
          <w:rPr>
            <w:color w:val="000000" w:themeColor="text1"/>
          </w:rPr>
          <w:t xml:space="preserve"> classification results using Centrifuge </w:t>
        </w:r>
      </w:ins>
      <w:ins w:id="1407" w:author="Liliana Salvador" w:date="2022-02-23T20:18:00Z">
        <w:r w:rsidR="0050101D">
          <w:rPr>
            <w:color w:val="000000" w:themeColor="text1"/>
          </w:rPr>
          <w:t xml:space="preserve">that </w:t>
        </w:r>
      </w:ins>
      <w:ins w:id="1408" w:author="Ruijie Xu" w:date="2022-02-02T12:20:00Z">
        <w:r w:rsidRPr="003A137D">
          <w:rPr>
            <w:color w:val="000000" w:themeColor="text1"/>
          </w:rPr>
          <w:t xml:space="preserve">were found </w:t>
        </w:r>
      </w:ins>
      <w:ins w:id="1409" w:author="Liliana Salvador" w:date="2022-02-23T20:18:00Z">
        <w:r w:rsidR="0050101D">
          <w:rPr>
            <w:color w:val="000000" w:themeColor="text1"/>
          </w:rPr>
          <w:t xml:space="preserve">to be </w:t>
        </w:r>
      </w:ins>
      <w:ins w:id="1410" w:author="Ruijie Xu" w:date="2022-02-02T12:20:00Z">
        <w:r w:rsidRPr="003A137D">
          <w:rPr>
            <w:color w:val="000000" w:themeColor="text1"/>
          </w:rPr>
          <w:t xml:space="preserve">significantly different </w:t>
        </w:r>
        <w:del w:id="1411" w:author="Liliana Salvador" w:date="2022-02-23T20:18:00Z">
          <w:r w:rsidRPr="003A137D" w:rsidDel="0050101D">
            <w:rPr>
              <w:color w:val="000000" w:themeColor="text1"/>
            </w:rPr>
            <w:delText>with the classification results of most</w:delText>
          </w:r>
        </w:del>
      </w:ins>
      <w:ins w:id="1412" w:author="Liliana Salvador" w:date="2022-02-23T20:18:00Z">
        <w:r w:rsidR="0050101D">
          <w:rPr>
            <w:color w:val="000000" w:themeColor="text1"/>
          </w:rPr>
          <w:t>from the</w:t>
        </w:r>
      </w:ins>
      <w:ins w:id="1413" w:author="Ruijie Xu" w:date="2022-02-02T12:20:00Z">
        <w:r w:rsidRPr="003A137D">
          <w:rPr>
            <w:color w:val="000000" w:themeColor="text1"/>
          </w:rPr>
          <w:t xml:space="preserve"> other software (</w:t>
        </w:r>
        <w:r>
          <w:rPr>
            <w:color w:val="000000" w:themeColor="text1"/>
          </w:rPr>
          <w:t>BLASTN</w:t>
        </w:r>
        <w:r w:rsidRPr="003A137D">
          <w:rPr>
            <w:color w:val="000000" w:themeColor="text1"/>
          </w:rPr>
          <w:t>, Diamond, Kraken2, CLARK, and CLARK-s). In addition, Bracken and Metaphlan3 didn’t classify any reads into the Archaea taxon</w:t>
        </w:r>
      </w:ins>
      <w:ins w:id="1414" w:author="Ruijie Xu" w:date="2022-02-03T12:12:00Z">
        <w:r w:rsidR="002E6F22">
          <w:rPr>
            <w:color w:val="000000" w:themeColor="text1"/>
          </w:rPr>
          <w:t xml:space="preserve"> (</w:t>
        </w:r>
      </w:ins>
      <w:ins w:id="1415" w:author="Liliana Salvador" w:date="2022-02-23T20:18:00Z">
        <w:r w:rsidR="0050101D">
          <w:rPr>
            <w:color w:val="000000" w:themeColor="text1"/>
          </w:rPr>
          <w:t>F</w:t>
        </w:r>
      </w:ins>
      <w:ins w:id="1416" w:author="Ruijie Xu" w:date="2022-02-03T12:12:00Z">
        <w:del w:id="1417" w:author="Liliana Salvador" w:date="2022-02-23T20:18:00Z">
          <w:r w:rsidR="002E6F22" w:rsidDel="0050101D">
            <w:rPr>
              <w:color w:val="000000" w:themeColor="text1"/>
            </w:rPr>
            <w:delText>f</w:delText>
          </w:r>
        </w:del>
        <w:r w:rsidR="002E6F22">
          <w:rPr>
            <w:color w:val="000000" w:themeColor="text1"/>
          </w:rPr>
          <w:t>igure 1h)</w:t>
        </w:r>
      </w:ins>
      <w:ins w:id="1418" w:author="Ruijie Xu" w:date="2022-02-02T12:20:00Z">
        <w:r w:rsidRPr="003A137D">
          <w:rPr>
            <w:color w:val="000000" w:themeColor="text1"/>
          </w:rPr>
          <w:t xml:space="preserve">. </w:t>
        </w:r>
      </w:ins>
    </w:p>
    <w:p w14:paraId="04610674" w14:textId="3CE3479A" w:rsidR="00C20546" w:rsidRPr="00C20546" w:rsidRDefault="00C20546">
      <w:pPr>
        <w:spacing w:line="480" w:lineRule="auto"/>
        <w:rPr>
          <w:ins w:id="1419" w:author="Ruijie Xu" w:date="2022-02-27T13:44:00Z"/>
          <w:color w:val="000000" w:themeColor="text1"/>
          <w:u w:val="single"/>
          <w:rPrChange w:id="1420" w:author="Ruijie Xu" w:date="2022-02-27T13:44:00Z">
            <w:rPr>
              <w:ins w:id="1421" w:author="Ruijie Xu" w:date="2022-02-27T13:44:00Z"/>
              <w:color w:val="000000" w:themeColor="text1"/>
            </w:rPr>
          </w:rPrChange>
        </w:rPr>
        <w:pPrChange w:id="1422" w:author="Ruijie Xu" w:date="2022-02-27T13:44:00Z">
          <w:pPr>
            <w:spacing w:line="480" w:lineRule="auto"/>
            <w:ind w:firstLine="720"/>
          </w:pPr>
        </w:pPrChange>
      </w:pPr>
      <w:ins w:id="1423" w:author="Ruijie Xu" w:date="2022-02-27T13:44:00Z">
        <w:r w:rsidRPr="00C20546">
          <w:rPr>
            <w:color w:val="000000" w:themeColor="text1"/>
            <w:u w:val="single"/>
            <w:rPrChange w:id="1424" w:author="Ruijie Xu" w:date="2022-02-27T13:44:00Z">
              <w:rPr>
                <w:color w:val="000000" w:themeColor="text1"/>
              </w:rPr>
            </w:rPrChange>
          </w:rPr>
          <w:t>Phylum-level</w:t>
        </w:r>
      </w:ins>
    </w:p>
    <w:p w14:paraId="2FEBC171" w14:textId="478C88A1" w:rsidR="003D5D8B" w:rsidRDefault="003D5D8B" w:rsidP="003D5D8B">
      <w:pPr>
        <w:spacing w:line="480" w:lineRule="auto"/>
        <w:ind w:firstLine="720"/>
        <w:rPr>
          <w:ins w:id="1425" w:author="Ruijie Xu" w:date="2022-02-27T13:45:00Z"/>
          <w:color w:val="000000" w:themeColor="text1"/>
        </w:rPr>
      </w:pPr>
      <w:ins w:id="1426" w:author="Ruijie Xu" w:date="2022-02-02T12:20:00Z">
        <w:r w:rsidRPr="003A137D">
          <w:rPr>
            <w:color w:val="000000" w:themeColor="text1"/>
          </w:rPr>
          <w:lastRenderedPageBreak/>
          <w:t>The read distribution at the Phylum level w</w:t>
        </w:r>
      </w:ins>
      <w:ins w:id="1427" w:author="Liliana Salvador" w:date="2022-02-23T20:19:00Z">
        <w:r w:rsidR="0050101D">
          <w:rPr>
            <w:color w:val="000000" w:themeColor="text1"/>
          </w:rPr>
          <w:t>as</w:t>
        </w:r>
      </w:ins>
      <w:ins w:id="1428" w:author="Ruijie Xu" w:date="2022-02-02T12:20:00Z">
        <w:del w:id="1429" w:author="Liliana Salvador" w:date="2022-02-23T20:19:00Z">
          <w:r w:rsidRPr="003A137D" w:rsidDel="0050101D">
            <w:rPr>
              <w:color w:val="000000" w:themeColor="text1"/>
            </w:rPr>
            <w:delText>ere</w:delText>
          </w:r>
        </w:del>
        <w:r w:rsidRPr="003A137D">
          <w:rPr>
            <w:color w:val="000000" w:themeColor="text1"/>
          </w:rPr>
          <w:t xml:space="preserve"> also examined to increase the resolution of comparisons between </w:t>
        </w:r>
      </w:ins>
      <w:ins w:id="1430" w:author="Liliana Salvador" w:date="2022-02-23T20:19:00Z">
        <w:r w:rsidR="0050101D">
          <w:rPr>
            <w:color w:val="000000" w:themeColor="text1"/>
          </w:rPr>
          <w:t xml:space="preserve">the different </w:t>
        </w:r>
      </w:ins>
      <w:ins w:id="1431" w:author="Ruijie Xu" w:date="2022-02-02T12:20:00Z">
        <w:r w:rsidRPr="003A137D">
          <w:rPr>
            <w:color w:val="000000" w:themeColor="text1"/>
          </w:rPr>
          <w:t xml:space="preserve">software.  At the Phylum level, the number of unique phyla taxa identified by each software ranges from 5 using Metaphlan3 to </w:t>
        </w:r>
        <w:proofErr w:type="spellStart"/>
        <w:r w:rsidRPr="003A137D">
          <w:rPr>
            <w:color w:val="000000" w:themeColor="text1"/>
          </w:rPr>
          <w:t>to</w:t>
        </w:r>
        <w:proofErr w:type="spellEnd"/>
        <w:r w:rsidRPr="003A137D">
          <w:rPr>
            <w:color w:val="000000" w:themeColor="text1"/>
          </w:rPr>
          <w:t xml:space="preserve"> 59 using Kaiju. We extracted the top 5 phylum taxa identified from each sample and combined reads classified to other phyla into the “p__</w:t>
        </w:r>
        <w:proofErr w:type="spellStart"/>
        <w:r w:rsidRPr="003A137D">
          <w:rPr>
            <w:color w:val="000000" w:themeColor="text1"/>
          </w:rPr>
          <w:t>Other_Phyla</w:t>
        </w:r>
        <w:proofErr w:type="spellEnd"/>
        <w:r w:rsidRPr="003A137D">
          <w:rPr>
            <w:color w:val="000000" w:themeColor="text1"/>
          </w:rPr>
          <w:t xml:space="preserve">” </w:t>
        </w:r>
      </w:ins>
      <w:ins w:id="1432" w:author="Ruijie Xu" w:date="2022-02-27T11:37:00Z">
        <w:r w:rsidR="00FE3C3A">
          <w:rPr>
            <w:color w:val="000000" w:themeColor="text1"/>
          </w:rPr>
          <w:t xml:space="preserve">taxon </w:t>
        </w:r>
      </w:ins>
      <w:ins w:id="1433" w:author="Ruijie Xu" w:date="2022-02-02T12:20:00Z">
        <w:r w:rsidRPr="003A137D">
          <w:rPr>
            <w:color w:val="000000" w:themeColor="text1"/>
          </w:rPr>
          <w:t xml:space="preserve">(Figure </w:t>
        </w:r>
      </w:ins>
      <w:ins w:id="1434" w:author="Ruijie Xu" w:date="2022-02-03T12:13:00Z">
        <w:r w:rsidR="002E6F22">
          <w:rPr>
            <w:color w:val="000000" w:themeColor="text1"/>
          </w:rPr>
          <w:t>2</w:t>
        </w:r>
      </w:ins>
      <w:ins w:id="1435" w:author="Ruijie Xu" w:date="2022-02-02T12:20:00Z">
        <w:r w:rsidRPr="003A137D">
          <w:rPr>
            <w:color w:val="000000" w:themeColor="text1"/>
          </w:rPr>
          <w:t>). T</w:t>
        </w:r>
      </w:ins>
      <w:ins w:id="1436" w:author="Liliana Salvador" w:date="2022-02-23T20:19:00Z">
        <w:r w:rsidR="0050101D">
          <w:rPr>
            <w:color w:val="000000" w:themeColor="text1"/>
          </w:rPr>
          <w:t>he t</w:t>
        </w:r>
      </w:ins>
      <w:ins w:id="1437" w:author="Ruijie Xu" w:date="2022-02-02T12:20:00Z">
        <w:r w:rsidRPr="003A137D">
          <w:rPr>
            <w:color w:val="000000" w:themeColor="text1"/>
          </w:rPr>
          <w:t xml:space="preserve">op 5 Phyla </w:t>
        </w:r>
        <w:del w:id="1438" w:author="Liliana Salvador" w:date="2022-02-23T20:19:00Z">
          <w:r w:rsidRPr="003A137D" w:rsidDel="0050101D">
            <w:rPr>
              <w:color w:val="000000" w:themeColor="text1"/>
            </w:rPr>
            <w:delText xml:space="preserve">has </w:delText>
          </w:r>
        </w:del>
        <w:r w:rsidRPr="003A137D">
          <w:rPr>
            <w:color w:val="000000" w:themeColor="text1"/>
          </w:rPr>
          <w:t>described a large percentage of read classification for all software</w:t>
        </w:r>
        <w:del w:id="1439" w:author="Liliana Salvador" w:date="2022-02-23T20:20:00Z">
          <w:r w:rsidRPr="003A137D" w:rsidDel="0050101D">
            <w:rPr>
              <w:color w:val="000000" w:themeColor="text1"/>
            </w:rPr>
            <w:delText>’s classifications</w:delText>
          </w:r>
        </w:del>
        <w:r w:rsidRPr="003A137D">
          <w:rPr>
            <w:color w:val="000000" w:themeColor="text1"/>
          </w:rPr>
          <w:t>. However, the distribution of reads classified into different phyla taxa are different across software. For example, Virus taxon, “</w:t>
        </w:r>
        <w:proofErr w:type="spellStart"/>
        <w:r w:rsidRPr="003A137D">
          <w:rPr>
            <w:color w:val="000000" w:themeColor="text1"/>
          </w:rPr>
          <w:t>p_Pisuviricota</w:t>
        </w:r>
        <w:proofErr w:type="spellEnd"/>
        <w:r w:rsidRPr="003A137D">
          <w:rPr>
            <w:color w:val="000000" w:themeColor="text1"/>
          </w:rPr>
          <w:t xml:space="preserve">”, has contributed to over 85% (569/665) of the reads classified in sample R22.K using </w:t>
        </w:r>
        <w:r>
          <w:rPr>
            <w:color w:val="000000" w:themeColor="text1"/>
          </w:rPr>
          <w:t>BLASTN</w:t>
        </w:r>
      </w:ins>
      <w:ins w:id="1440" w:author="Ruijie Xu" w:date="2022-02-03T12:14:00Z">
        <w:r w:rsidR="002E6F22">
          <w:rPr>
            <w:color w:val="000000" w:themeColor="text1"/>
          </w:rPr>
          <w:t xml:space="preserve"> (Figure 2a),</w:t>
        </w:r>
      </w:ins>
      <w:ins w:id="1441" w:author="Ruijie Xu" w:date="2022-02-02T12:20:00Z">
        <w:r w:rsidRPr="003A137D">
          <w:rPr>
            <w:color w:val="000000" w:themeColor="text1"/>
          </w:rPr>
          <w:t xml:space="preserve"> while this taxon was not identified by any other software</w:t>
        </w:r>
        <w:del w:id="1442" w:author="Liliana Salvador" w:date="2022-02-23T20:20:00Z">
          <w:r w:rsidRPr="003A137D" w:rsidDel="0050101D">
            <w:rPr>
              <w:color w:val="000000" w:themeColor="text1"/>
            </w:rPr>
            <w:delText>’s</w:delText>
          </w:r>
        </w:del>
        <w:r w:rsidRPr="003A137D">
          <w:rPr>
            <w:color w:val="000000" w:themeColor="text1"/>
          </w:rPr>
          <w:t xml:space="preserve"> classification. Nevertheless, Metaphlan3 </w:t>
        </w:r>
        <w:del w:id="1443" w:author="Liliana Salvador" w:date="2022-02-23T20:21:00Z">
          <w:r w:rsidRPr="003A137D" w:rsidDel="0050101D">
            <w:rPr>
              <w:color w:val="000000" w:themeColor="text1"/>
            </w:rPr>
            <w:delText xml:space="preserve">has </w:delText>
          </w:r>
        </w:del>
        <w:r w:rsidRPr="003A137D">
          <w:rPr>
            <w:color w:val="000000" w:themeColor="text1"/>
          </w:rPr>
          <w:t xml:space="preserve">classified </w:t>
        </w:r>
        <w:proofErr w:type="gramStart"/>
        <w:r w:rsidRPr="003A137D">
          <w:rPr>
            <w:color w:val="000000" w:themeColor="text1"/>
          </w:rPr>
          <w:t>all of</w:t>
        </w:r>
        <w:proofErr w:type="gramEnd"/>
        <w:r w:rsidRPr="003A137D">
          <w:rPr>
            <w:color w:val="000000" w:themeColor="text1"/>
          </w:rPr>
          <w:t xml:space="preserve"> its reads in sample R22.K into “p__</w:t>
        </w:r>
        <w:proofErr w:type="spellStart"/>
        <w:r w:rsidRPr="003A137D">
          <w:rPr>
            <w:color w:val="000000" w:themeColor="text1"/>
          </w:rPr>
          <w:t>Viruses_unclassified</w:t>
        </w:r>
        <w:proofErr w:type="spellEnd"/>
        <w:r w:rsidRPr="003A137D">
          <w:rPr>
            <w:color w:val="000000" w:themeColor="text1"/>
          </w:rPr>
          <w:t>”</w:t>
        </w:r>
      </w:ins>
      <w:ins w:id="1444" w:author="Ruijie Xu" w:date="2022-02-03T12:14:00Z">
        <w:r w:rsidR="002E6F22">
          <w:rPr>
            <w:color w:val="000000" w:themeColor="text1"/>
          </w:rPr>
          <w:t xml:space="preserve"> (Figure 2</w:t>
        </w:r>
      </w:ins>
      <w:ins w:id="1445" w:author="Ruijie Xu" w:date="2022-02-03T12:15:00Z">
        <w:r w:rsidR="002E6F22">
          <w:rPr>
            <w:color w:val="000000" w:themeColor="text1"/>
          </w:rPr>
          <w:t>h)</w:t>
        </w:r>
      </w:ins>
      <w:ins w:id="1446" w:author="Ruijie Xu" w:date="2022-02-02T12:20:00Z">
        <w:r w:rsidRPr="003A137D">
          <w:rPr>
            <w:color w:val="000000" w:themeColor="text1"/>
          </w:rPr>
          <w:t xml:space="preserve">, and CLARK and CLARK-s </w:t>
        </w:r>
        <w:del w:id="1447" w:author="Liliana Salvador" w:date="2022-02-23T20:21:00Z">
          <w:r w:rsidRPr="003A137D" w:rsidDel="0050101D">
            <w:rPr>
              <w:color w:val="000000" w:themeColor="text1"/>
            </w:rPr>
            <w:delText xml:space="preserve">has </w:delText>
          </w:r>
        </w:del>
        <w:r w:rsidRPr="003A137D">
          <w:rPr>
            <w:color w:val="000000" w:themeColor="text1"/>
          </w:rPr>
          <w:t xml:space="preserve">classified 63% (120/190) and 57% (95/166) of sample R22.K’s read </w:t>
        </w:r>
      </w:ins>
      <w:ins w:id="1448" w:author="Liliana Salvador" w:date="2022-02-23T20:21:00Z">
        <w:r w:rsidR="0050101D">
          <w:rPr>
            <w:color w:val="000000" w:themeColor="text1"/>
          </w:rPr>
          <w:t>in</w:t>
        </w:r>
      </w:ins>
      <w:ins w:id="1449" w:author="Ruijie Xu" w:date="2022-02-02T12:20:00Z">
        <w:r w:rsidRPr="003A137D">
          <w:rPr>
            <w:color w:val="000000" w:themeColor="text1"/>
          </w:rPr>
          <w:t>to two different Virus taxa, “p__</w:t>
        </w:r>
        <w:proofErr w:type="spellStart"/>
        <w:r w:rsidRPr="003A137D">
          <w:rPr>
            <w:color w:val="000000" w:themeColor="text1"/>
          </w:rPr>
          <w:t>Uroviricota</w:t>
        </w:r>
        <w:proofErr w:type="spellEnd"/>
        <w:r w:rsidRPr="003A137D">
          <w:rPr>
            <w:color w:val="000000" w:themeColor="text1"/>
          </w:rPr>
          <w:t>” and “p__</w:t>
        </w:r>
        <w:proofErr w:type="spellStart"/>
        <w:r w:rsidRPr="003A137D">
          <w:rPr>
            <w:color w:val="000000" w:themeColor="text1"/>
          </w:rPr>
          <w:t>Artverviricota</w:t>
        </w:r>
        <w:proofErr w:type="spellEnd"/>
        <w:r w:rsidRPr="003A137D">
          <w:rPr>
            <w:color w:val="000000" w:themeColor="text1"/>
          </w:rPr>
          <w:t>”</w:t>
        </w:r>
      </w:ins>
      <w:ins w:id="1450" w:author="Ruijie Xu" w:date="2022-02-03T12:15:00Z">
        <w:r w:rsidR="002E6F22">
          <w:rPr>
            <w:color w:val="000000" w:themeColor="text1"/>
          </w:rPr>
          <w:t xml:space="preserve"> (Figure </w:t>
        </w:r>
        <w:r w:rsidR="00CE788B">
          <w:rPr>
            <w:color w:val="000000" w:themeColor="text1"/>
          </w:rPr>
          <w:t>2f-g</w:t>
        </w:r>
        <w:r w:rsidR="002E6F22">
          <w:rPr>
            <w:color w:val="000000" w:themeColor="text1"/>
          </w:rPr>
          <w:t>)</w:t>
        </w:r>
      </w:ins>
      <w:ins w:id="1451" w:author="Ruijie Xu" w:date="2022-02-02T12:20:00Z">
        <w:r w:rsidRPr="003A137D">
          <w:rPr>
            <w:color w:val="000000" w:themeColor="text1"/>
          </w:rPr>
          <w:t xml:space="preserve">. Kaiju </w:t>
        </w:r>
        <w:del w:id="1452" w:author="Liliana Salvador" w:date="2022-02-23T20:21:00Z">
          <w:r w:rsidRPr="003A137D" w:rsidDel="0050101D">
            <w:rPr>
              <w:color w:val="000000" w:themeColor="text1"/>
            </w:rPr>
            <w:delText xml:space="preserve">has </w:delText>
          </w:r>
        </w:del>
        <w:r w:rsidRPr="003A137D">
          <w:rPr>
            <w:color w:val="000000" w:themeColor="text1"/>
          </w:rPr>
          <w:t>also classified 21% of sample R22.K’s reads into “p__</w:t>
        </w:r>
        <w:proofErr w:type="spellStart"/>
        <w:r w:rsidRPr="003A137D">
          <w:rPr>
            <w:color w:val="000000" w:themeColor="text1"/>
          </w:rPr>
          <w:t>Artverviricota</w:t>
        </w:r>
        <w:proofErr w:type="spellEnd"/>
        <w:r w:rsidRPr="003A137D">
          <w:rPr>
            <w:color w:val="000000" w:themeColor="text1"/>
          </w:rPr>
          <w:t>” (34/157)</w:t>
        </w:r>
      </w:ins>
      <w:ins w:id="1453" w:author="Ruijie Xu" w:date="2022-02-03T12:15:00Z">
        <w:r w:rsidR="00CE788B">
          <w:rPr>
            <w:color w:val="000000" w:themeColor="text1"/>
          </w:rPr>
          <w:t xml:space="preserve"> (Figure 2i)</w:t>
        </w:r>
      </w:ins>
      <w:ins w:id="1454" w:author="Ruijie Xu" w:date="2022-02-02T12:20:00Z">
        <w:r w:rsidRPr="003A137D">
          <w:rPr>
            <w:color w:val="000000" w:themeColor="text1"/>
          </w:rPr>
          <w:t>. Similar</w:t>
        </w:r>
      </w:ins>
      <w:ins w:id="1455" w:author="Liliana Salvador" w:date="2022-02-23T20:21:00Z">
        <w:r w:rsidR="0050101D">
          <w:rPr>
            <w:color w:val="000000" w:themeColor="text1"/>
          </w:rPr>
          <w:t xml:space="preserve"> read</w:t>
        </w:r>
      </w:ins>
      <w:ins w:id="1456" w:author="Ruijie Xu" w:date="2022-02-02T12:20:00Z">
        <w:r w:rsidRPr="003A137D">
          <w:rPr>
            <w:color w:val="000000" w:themeColor="text1"/>
          </w:rPr>
          <w:t xml:space="preserve"> distributions </w:t>
        </w:r>
      </w:ins>
      <w:ins w:id="1457" w:author="Liliana Salvador" w:date="2022-02-23T20:22:00Z">
        <w:r w:rsidR="0050101D">
          <w:rPr>
            <w:color w:val="000000" w:themeColor="text1"/>
          </w:rPr>
          <w:t>i</w:t>
        </w:r>
      </w:ins>
      <w:ins w:id="1458" w:author="Ruijie Xu" w:date="2022-02-02T12:20:00Z">
        <w:del w:id="1459" w:author="Liliana Salvador" w:date="2022-02-23T20:22:00Z">
          <w:r w:rsidRPr="003A137D" w:rsidDel="0050101D">
            <w:rPr>
              <w:color w:val="000000" w:themeColor="text1"/>
            </w:rPr>
            <w:delText>in reads i</w:delText>
          </w:r>
        </w:del>
        <w:r w:rsidRPr="003A137D">
          <w:rPr>
            <w:color w:val="000000" w:themeColor="text1"/>
          </w:rPr>
          <w:t>nvolving Virus taxa classification w</w:t>
        </w:r>
        <w:del w:id="1460" w:author="Liliana Salvador" w:date="2022-02-23T20:22:00Z">
          <w:r w:rsidRPr="003A137D" w:rsidDel="0050101D">
            <w:rPr>
              <w:color w:val="000000" w:themeColor="text1"/>
            </w:rPr>
            <w:delText>ere</w:delText>
          </w:r>
        </w:del>
      </w:ins>
      <w:ins w:id="1461" w:author="Liliana Salvador" w:date="2022-02-23T20:22:00Z">
        <w:r w:rsidR="0050101D">
          <w:rPr>
            <w:color w:val="000000" w:themeColor="text1"/>
          </w:rPr>
          <w:t>as</w:t>
        </w:r>
      </w:ins>
      <w:ins w:id="1462" w:author="Ruijie Xu" w:date="2022-02-02T12:20:00Z">
        <w:r w:rsidRPr="003A137D">
          <w:rPr>
            <w:color w:val="000000" w:themeColor="text1"/>
          </w:rPr>
          <w:t xml:space="preserve"> also observed in sample R26.K, R26.S, and R27.K, where </w:t>
        </w:r>
        <w:r>
          <w:rPr>
            <w:color w:val="000000" w:themeColor="text1"/>
          </w:rPr>
          <w:t>BLASTN</w:t>
        </w:r>
        <w:r w:rsidRPr="003A137D">
          <w:rPr>
            <w:color w:val="000000" w:themeColor="text1"/>
          </w:rPr>
          <w:t xml:space="preserve"> classified 54% (657/1207), 20% (28/140), and 11% (422/3794) of  reads into “</w:t>
        </w:r>
        <w:proofErr w:type="spellStart"/>
        <w:r w:rsidRPr="003A137D">
          <w:rPr>
            <w:color w:val="000000" w:themeColor="text1"/>
          </w:rPr>
          <w:t>p_Pisuviricota</w:t>
        </w:r>
        <w:proofErr w:type="spellEnd"/>
        <w:r w:rsidRPr="003A137D">
          <w:rPr>
            <w:color w:val="000000" w:themeColor="text1"/>
          </w:rPr>
          <w:t>”</w:t>
        </w:r>
      </w:ins>
      <w:ins w:id="1463" w:author="Ruijie Xu" w:date="2022-02-03T12:15:00Z">
        <w:r w:rsidR="00CE788B">
          <w:rPr>
            <w:color w:val="000000" w:themeColor="text1"/>
          </w:rPr>
          <w:t xml:space="preserve"> (Figure 2a)</w:t>
        </w:r>
      </w:ins>
      <w:ins w:id="1464" w:author="Ruijie Xu" w:date="2022-02-02T12:20:00Z">
        <w:r w:rsidRPr="003A137D">
          <w:rPr>
            <w:color w:val="000000" w:themeColor="text1"/>
          </w:rPr>
          <w:t>, respectively, CLARK and CLARK-s classified a large percentage of reads into Virus taxon “p__</w:t>
        </w:r>
        <w:proofErr w:type="spellStart"/>
        <w:r w:rsidRPr="003A137D">
          <w:rPr>
            <w:color w:val="000000" w:themeColor="text1"/>
          </w:rPr>
          <w:t>Uroviricota</w:t>
        </w:r>
        <w:proofErr w:type="spellEnd"/>
        <w:r w:rsidRPr="003A137D">
          <w:rPr>
            <w:color w:val="000000" w:themeColor="text1"/>
          </w:rPr>
          <w:t>” (CLARK: 71% (636/900), 31/76 (41%), and 18% (201/1099); CLARK-s: 18% (50/271), 18% (7/67), 10% (83/1334), respectively)</w:t>
        </w:r>
      </w:ins>
      <w:ins w:id="1465" w:author="Ruijie Xu" w:date="2022-02-03T12:16:00Z">
        <w:r w:rsidR="00CE788B">
          <w:rPr>
            <w:color w:val="000000" w:themeColor="text1"/>
          </w:rPr>
          <w:t xml:space="preserve"> (Figure 2f-g)</w:t>
        </w:r>
      </w:ins>
      <w:ins w:id="1466" w:author="Ruijie Xu" w:date="2022-02-02T12:20:00Z">
        <w:r w:rsidRPr="003A137D">
          <w:rPr>
            <w:color w:val="000000" w:themeColor="text1"/>
          </w:rPr>
          <w:t xml:space="preserve">, but other software </w:t>
        </w:r>
        <w:del w:id="1467" w:author="Liliana Salvador" w:date="2022-02-23T20:22:00Z">
          <w:r w:rsidRPr="003A137D" w:rsidDel="0050101D">
            <w:rPr>
              <w:color w:val="000000" w:themeColor="text1"/>
            </w:rPr>
            <w:delText xml:space="preserve">has </w:delText>
          </w:r>
        </w:del>
        <w:r w:rsidRPr="003A137D">
          <w:rPr>
            <w:color w:val="000000" w:themeColor="text1"/>
          </w:rPr>
          <w:t xml:space="preserve">only identified </w:t>
        </w:r>
      </w:ins>
      <w:ins w:id="1468" w:author="Liliana Salvador" w:date="2022-02-23T20:23:00Z">
        <w:r w:rsidR="0050101D">
          <w:rPr>
            <w:color w:val="000000" w:themeColor="text1"/>
          </w:rPr>
          <w:t>zero or</w:t>
        </w:r>
      </w:ins>
      <w:ins w:id="1469" w:author="Ruijie Xu" w:date="2022-02-02T12:20:00Z">
        <w:r w:rsidRPr="003A137D">
          <w:rPr>
            <w:color w:val="000000" w:themeColor="text1"/>
          </w:rPr>
          <w:t xml:space="preserve"> a small number </w:t>
        </w:r>
        <w:del w:id="1470" w:author="Liliana Salvador" w:date="2022-02-23T20:23:00Z">
          <w:r w:rsidRPr="003A137D" w:rsidDel="0050101D">
            <w:rPr>
              <w:color w:val="000000" w:themeColor="text1"/>
            </w:rPr>
            <w:delText xml:space="preserve">or none reads </w:delText>
          </w:r>
        </w:del>
        <w:r w:rsidRPr="003A137D">
          <w:rPr>
            <w:color w:val="000000" w:themeColor="text1"/>
          </w:rPr>
          <w:t xml:space="preserve">into a Virus taxon </w:t>
        </w:r>
      </w:ins>
      <w:ins w:id="1471" w:author="Ruijie Xu" w:date="2022-02-27T11:38:00Z">
        <w:r w:rsidR="00FE3C3A">
          <w:rPr>
            <w:color w:val="000000" w:themeColor="text1"/>
          </w:rPr>
          <w:t>in these sa</w:t>
        </w:r>
      </w:ins>
      <w:ins w:id="1472" w:author="Ruijie Xu" w:date="2022-02-27T11:39:00Z">
        <w:r w:rsidR="00FE3C3A">
          <w:rPr>
            <w:color w:val="000000" w:themeColor="text1"/>
          </w:rPr>
          <w:t xml:space="preserve">mples </w:t>
        </w:r>
      </w:ins>
      <w:ins w:id="1473" w:author="Ruijie Xu" w:date="2022-02-02T12:20:00Z">
        <w:r w:rsidRPr="003A137D">
          <w:rPr>
            <w:color w:val="000000" w:themeColor="text1"/>
          </w:rPr>
          <w:t>(Kraken2 has classified 4 reads into taxon “p__</w:t>
        </w:r>
        <w:proofErr w:type="spellStart"/>
        <w:r w:rsidRPr="003A137D">
          <w:rPr>
            <w:color w:val="000000" w:themeColor="text1"/>
          </w:rPr>
          <w:t>Uroviricota</w:t>
        </w:r>
        <w:proofErr w:type="spellEnd"/>
        <w:r w:rsidRPr="003A137D">
          <w:rPr>
            <w:color w:val="000000" w:themeColor="text1"/>
          </w:rPr>
          <w:t>”</w:t>
        </w:r>
      </w:ins>
      <w:ins w:id="1474" w:author="Ruijie Xu" w:date="2022-02-03T12:16:00Z">
        <w:r w:rsidR="00CE788B">
          <w:rPr>
            <w:color w:val="000000" w:themeColor="text1"/>
          </w:rPr>
          <w:t>, Figure 2c</w:t>
        </w:r>
      </w:ins>
      <w:ins w:id="1475" w:author="Ruijie Xu" w:date="2022-02-02T12:20:00Z">
        <w:r w:rsidRPr="003A137D">
          <w:rPr>
            <w:color w:val="000000" w:themeColor="text1"/>
          </w:rPr>
          <w:t xml:space="preserve">). Except for differences in Virus taxa identification, the distribution of </w:t>
        </w:r>
        <w:del w:id="1476" w:author="Liliana Salvador" w:date="2022-02-23T20:23:00Z">
          <w:r w:rsidRPr="003A137D" w:rsidDel="0050101D">
            <w:rPr>
              <w:color w:val="000000" w:themeColor="text1"/>
            </w:rPr>
            <w:delText xml:space="preserve">the </w:delText>
          </w:r>
        </w:del>
        <w:r w:rsidRPr="003A137D">
          <w:rPr>
            <w:color w:val="000000" w:themeColor="text1"/>
          </w:rPr>
          <w:t xml:space="preserve">Bacteria reads classified by </w:t>
        </w:r>
        <w:proofErr w:type="spellStart"/>
        <w:r w:rsidRPr="003A137D">
          <w:rPr>
            <w:color w:val="000000" w:themeColor="text1"/>
          </w:rPr>
          <w:t>BLASTn</w:t>
        </w:r>
        <w:proofErr w:type="spellEnd"/>
        <w:r w:rsidRPr="003A137D">
          <w:rPr>
            <w:color w:val="000000" w:themeColor="text1"/>
          </w:rPr>
          <w:t>, Kraken2, Bracken, Centrifuge, CLARK, CLARK-s, and Kaiju are relatively consistent across samples</w:t>
        </w:r>
        <w:del w:id="1477" w:author="Liliana Salvador" w:date="2022-02-23T20:24:00Z">
          <w:r w:rsidRPr="003A137D" w:rsidDel="00015F44">
            <w:rPr>
              <w:color w:val="000000" w:themeColor="text1"/>
            </w:rPr>
            <w:delText xml:space="preserve"> without Virus taxa identified</w:delText>
          </w:r>
        </w:del>
        <w:r w:rsidRPr="003A137D">
          <w:rPr>
            <w:color w:val="000000" w:themeColor="text1"/>
          </w:rPr>
          <w:t xml:space="preserve">. The diversity of taxa identified by Metaphlan3 </w:t>
        </w:r>
        <w:del w:id="1478" w:author="Liliana Salvador" w:date="2022-02-23T20:24:00Z">
          <w:r w:rsidRPr="003A137D" w:rsidDel="00015F44">
            <w:rPr>
              <w:color w:val="000000" w:themeColor="text1"/>
            </w:rPr>
            <w:delText>are</w:delText>
          </w:r>
        </w:del>
      </w:ins>
      <w:ins w:id="1479" w:author="Liliana Salvador" w:date="2022-02-23T20:24:00Z">
        <w:r w:rsidR="00015F44">
          <w:rPr>
            <w:color w:val="000000" w:themeColor="text1"/>
          </w:rPr>
          <w:t>is</w:t>
        </w:r>
      </w:ins>
      <w:ins w:id="1480" w:author="Ruijie Xu" w:date="2022-02-02T12:20:00Z">
        <w:r w:rsidRPr="003A137D">
          <w:rPr>
            <w:color w:val="000000" w:themeColor="text1"/>
          </w:rPr>
          <w:t xml:space="preserve"> significantly less than </w:t>
        </w:r>
        <w:del w:id="1481" w:author="Liliana Salvador" w:date="2022-02-23T20:24:00Z">
          <w:r w:rsidRPr="003A137D" w:rsidDel="00015F44">
            <w:rPr>
              <w:color w:val="000000" w:themeColor="text1"/>
            </w:rPr>
            <w:delText xml:space="preserve">that </w:delText>
          </w:r>
        </w:del>
      </w:ins>
      <w:ins w:id="1482" w:author="Liliana Salvador" w:date="2022-02-23T20:24:00Z">
        <w:r w:rsidR="00015F44">
          <w:rPr>
            <w:color w:val="000000" w:themeColor="text1"/>
          </w:rPr>
          <w:t xml:space="preserve">the </w:t>
        </w:r>
        <w:r w:rsidR="00015F44">
          <w:rPr>
            <w:color w:val="000000" w:themeColor="text1"/>
          </w:rPr>
          <w:lastRenderedPageBreak/>
          <w:t xml:space="preserve">one </w:t>
        </w:r>
      </w:ins>
      <w:ins w:id="1483" w:author="Ruijie Xu" w:date="2022-02-02T12:20:00Z">
        <w:del w:id="1484" w:author="Liliana Salvador" w:date="2022-02-23T20:25:00Z">
          <w:r w:rsidRPr="003A137D" w:rsidDel="00015F44">
            <w:rPr>
              <w:color w:val="000000" w:themeColor="text1"/>
            </w:rPr>
            <w:delText>of</w:delText>
          </w:r>
        </w:del>
      </w:ins>
      <w:ins w:id="1485" w:author="Liliana Salvador" w:date="2022-02-23T20:25:00Z">
        <w:r w:rsidR="00015F44">
          <w:rPr>
            <w:color w:val="000000" w:themeColor="text1"/>
          </w:rPr>
          <w:t>identified by</w:t>
        </w:r>
      </w:ins>
      <w:ins w:id="1486" w:author="Ruijie Xu" w:date="2022-02-02T12:20:00Z">
        <w:r w:rsidRPr="003A137D">
          <w:rPr>
            <w:color w:val="000000" w:themeColor="text1"/>
          </w:rPr>
          <w:t xml:space="preserve"> other software</w:t>
        </w:r>
      </w:ins>
      <w:ins w:id="1487" w:author="Liliana Salvador" w:date="2022-02-23T20:24:00Z">
        <w:r w:rsidR="00015F44">
          <w:rPr>
            <w:color w:val="000000" w:themeColor="text1"/>
          </w:rPr>
          <w:t xml:space="preserve"> </w:t>
        </w:r>
      </w:ins>
      <w:ins w:id="1488" w:author="Ruijie Xu" w:date="2022-02-02T12:20:00Z">
        <w:del w:id="1489" w:author="Liliana Salvador" w:date="2022-02-23T20:24:00Z">
          <w:r w:rsidRPr="003A137D" w:rsidDel="00015F44">
            <w:rPr>
              <w:color w:val="000000" w:themeColor="text1"/>
            </w:rPr>
            <w:delText xml:space="preserve">’s </w:delText>
          </w:r>
        </w:del>
        <w:r w:rsidRPr="003A137D">
          <w:rPr>
            <w:color w:val="000000" w:themeColor="text1"/>
          </w:rPr>
          <w:t>classification</w:t>
        </w:r>
      </w:ins>
      <w:ins w:id="1490" w:author="Ruijie Xu" w:date="2022-02-27T11:39:00Z">
        <w:r w:rsidR="00D8370E">
          <w:rPr>
            <w:color w:val="000000" w:themeColor="text1"/>
          </w:rPr>
          <w:t xml:space="preserve"> </w:t>
        </w:r>
      </w:ins>
      <w:ins w:id="1491" w:author="Ruijie Xu" w:date="2022-02-27T11:40:00Z">
        <w:r w:rsidR="00D8370E">
          <w:rPr>
            <w:color w:val="000000" w:themeColor="text1"/>
          </w:rPr>
          <w:t>(Figure 2h)</w:t>
        </w:r>
      </w:ins>
      <w:ins w:id="1492" w:author="Liliana Salvador" w:date="2022-02-23T20:25:00Z">
        <w:r w:rsidR="00015F44">
          <w:rPr>
            <w:color w:val="000000" w:themeColor="text1"/>
          </w:rPr>
          <w:t xml:space="preserve">. </w:t>
        </w:r>
      </w:ins>
      <w:ins w:id="1493" w:author="Ruijie Xu" w:date="2022-02-02T12:20:00Z">
        <w:del w:id="1494" w:author="Liliana Salvador" w:date="2022-02-23T20:25:00Z">
          <w:r w:rsidRPr="003A137D" w:rsidDel="00015F44">
            <w:rPr>
              <w:color w:val="000000" w:themeColor="text1"/>
            </w:rPr>
            <w:delText>,</w:delText>
          </w:r>
        </w:del>
      </w:ins>
      <w:commentRangeStart w:id="1495"/>
      <w:ins w:id="1496" w:author="Liliana Salvador" w:date="2022-02-23T20:25:00Z">
        <w:del w:id="1497" w:author="Ruijie Xu" w:date="2022-02-27T11:40:00Z">
          <w:r w:rsidR="00015F44" w:rsidDel="00D8370E">
            <w:rPr>
              <w:color w:val="000000" w:themeColor="text1"/>
            </w:rPr>
            <w:delText>O</w:delText>
          </w:r>
        </w:del>
      </w:ins>
      <w:commentRangeEnd w:id="1495"/>
      <w:del w:id="1498" w:author="Ruijie Xu" w:date="2022-02-27T11:40:00Z">
        <w:r w:rsidR="00015F44" w:rsidDel="00D8370E">
          <w:rPr>
            <w:rStyle w:val="CommentReference"/>
          </w:rPr>
          <w:commentReference w:id="1495"/>
        </w:r>
      </w:del>
      <w:ins w:id="1499" w:author="Ruijie Xu" w:date="2022-02-02T12:20:00Z">
        <w:r w:rsidRPr="003A137D">
          <w:rPr>
            <w:color w:val="000000" w:themeColor="text1"/>
          </w:rPr>
          <w:t>For example, Metaphlan3 has identified 100% of sample R</w:t>
        </w:r>
      </w:ins>
      <w:ins w:id="1500" w:author="Ruijie Xu" w:date="2022-02-27T11:40:00Z">
        <w:r w:rsidR="00D8370E">
          <w:rPr>
            <w:color w:val="000000" w:themeColor="text1"/>
          </w:rPr>
          <w:t>2</w:t>
        </w:r>
      </w:ins>
      <w:ins w:id="1501" w:author="Ruijie Xu" w:date="2022-02-02T12:20:00Z">
        <w:r w:rsidRPr="003A137D">
          <w:rPr>
            <w:color w:val="000000" w:themeColor="text1"/>
          </w:rPr>
          <w:t xml:space="preserve">7.L’s reads </w:t>
        </w:r>
        <w:proofErr w:type="gramStart"/>
        <w:r w:rsidRPr="003A137D">
          <w:rPr>
            <w:color w:val="000000" w:themeColor="text1"/>
          </w:rPr>
          <w:t>as  “</w:t>
        </w:r>
        <w:proofErr w:type="spellStart"/>
        <w:proofErr w:type="gramEnd"/>
        <w:r w:rsidRPr="003A137D">
          <w:rPr>
            <w:color w:val="000000" w:themeColor="text1"/>
          </w:rPr>
          <w:t>p__Proteobacteria</w:t>
        </w:r>
        <w:proofErr w:type="spellEnd"/>
        <w:r w:rsidRPr="003A137D">
          <w:rPr>
            <w:color w:val="000000" w:themeColor="text1"/>
          </w:rPr>
          <w:t>, while other software ha</w:t>
        </w:r>
      </w:ins>
      <w:ins w:id="1502" w:author="Liliana Salvador" w:date="2022-02-23T20:27:00Z">
        <w:r w:rsidR="00015F44">
          <w:rPr>
            <w:color w:val="000000" w:themeColor="text1"/>
          </w:rPr>
          <w:t>ve</w:t>
        </w:r>
      </w:ins>
      <w:ins w:id="1503" w:author="Ruijie Xu" w:date="2022-02-02T12:20:00Z">
        <w:del w:id="1504" w:author="Liliana Salvador" w:date="2022-02-23T20:27:00Z">
          <w:r w:rsidRPr="003A137D" w:rsidDel="00015F44">
            <w:rPr>
              <w:color w:val="000000" w:themeColor="text1"/>
            </w:rPr>
            <w:delText>s</w:delText>
          </w:r>
        </w:del>
        <w:r w:rsidRPr="003A137D">
          <w:rPr>
            <w:color w:val="000000" w:themeColor="text1"/>
          </w:rPr>
          <w:t xml:space="preserve"> identified 29% (SD: 12%) of R27.L’s reads as “</w:t>
        </w:r>
        <w:proofErr w:type="spellStart"/>
        <w:r w:rsidRPr="003A137D">
          <w:rPr>
            <w:color w:val="000000" w:themeColor="text1"/>
          </w:rPr>
          <w:t>p__Proteobacteria</w:t>
        </w:r>
        <w:proofErr w:type="spellEnd"/>
        <w:r w:rsidRPr="003A137D">
          <w:rPr>
            <w:color w:val="000000" w:themeColor="text1"/>
          </w:rPr>
          <w:t>” on average</w:t>
        </w:r>
      </w:ins>
      <w:ins w:id="1505" w:author="Liliana Salvador" w:date="2022-02-23T20:27:00Z">
        <w:r w:rsidR="00015F44">
          <w:rPr>
            <w:color w:val="000000" w:themeColor="text1"/>
          </w:rPr>
          <w:t>,</w:t>
        </w:r>
      </w:ins>
      <w:ins w:id="1506" w:author="Ruijie Xu" w:date="2022-02-02T12:20:00Z">
        <w:r w:rsidRPr="003A137D">
          <w:rPr>
            <w:color w:val="000000" w:themeColor="text1"/>
          </w:rPr>
          <w:t xml:space="preserve"> with </w:t>
        </w:r>
      </w:ins>
      <w:ins w:id="1507" w:author="Ruijie Xu" w:date="2022-02-27T11:41:00Z">
        <w:r w:rsidR="00D8370E">
          <w:rPr>
            <w:color w:val="000000" w:themeColor="text1"/>
          </w:rPr>
          <w:t>the</w:t>
        </w:r>
      </w:ins>
      <w:ins w:id="1508" w:author="Liliana Salvador" w:date="2022-02-23T20:27:00Z">
        <w:del w:id="1509" w:author="Ruijie Xu" w:date="2022-02-27T11:41:00Z">
          <w:r w:rsidR="00015F44" w:rsidDel="00D8370E">
            <w:rPr>
              <w:color w:val="000000" w:themeColor="text1"/>
            </w:rPr>
            <w:delText>a</w:delText>
          </w:r>
        </w:del>
        <w:r w:rsidR="00015F44">
          <w:rPr>
            <w:color w:val="000000" w:themeColor="text1"/>
          </w:rPr>
          <w:t xml:space="preserve"> </w:t>
        </w:r>
      </w:ins>
      <w:ins w:id="1510" w:author="Ruijie Xu" w:date="2022-02-02T12:20:00Z">
        <w:r w:rsidRPr="003A137D">
          <w:rPr>
            <w:color w:val="000000" w:themeColor="text1"/>
          </w:rPr>
          <w:t>unique number of Phylum taxa identified rang</w:t>
        </w:r>
      </w:ins>
      <w:ins w:id="1511" w:author="Liliana Salvador" w:date="2022-02-23T20:27:00Z">
        <w:r w:rsidR="00015F44">
          <w:rPr>
            <w:color w:val="000000" w:themeColor="text1"/>
          </w:rPr>
          <w:t>ing</w:t>
        </w:r>
      </w:ins>
      <w:ins w:id="1512" w:author="Ruijie Xu" w:date="2022-02-02T12:20:00Z">
        <w:del w:id="1513" w:author="Liliana Salvador" w:date="2022-02-23T20:27:00Z">
          <w:r w:rsidRPr="003A137D" w:rsidDel="00015F44">
            <w:rPr>
              <w:color w:val="000000" w:themeColor="text1"/>
            </w:rPr>
            <w:delText>e</w:delText>
          </w:r>
        </w:del>
        <w:r w:rsidRPr="003A137D">
          <w:rPr>
            <w:color w:val="000000" w:themeColor="text1"/>
          </w:rPr>
          <w:t xml:space="preserve"> from 2 by Diamond (91% of reads classified as “p__</w:t>
        </w:r>
        <w:proofErr w:type="spellStart"/>
        <w:r w:rsidRPr="003A137D">
          <w:rPr>
            <w:color w:val="000000" w:themeColor="text1"/>
          </w:rPr>
          <w:t>Tenericutes</w:t>
        </w:r>
        <w:proofErr w:type="spellEnd"/>
        <w:r w:rsidRPr="003A137D">
          <w:rPr>
            <w:color w:val="000000" w:themeColor="text1"/>
          </w:rPr>
          <w:t xml:space="preserve">”) to 50 by Kaiju. Diamond’s classification </w:t>
        </w:r>
      </w:ins>
      <w:ins w:id="1514" w:author="Ruijie Xu" w:date="2022-02-27T11:41:00Z">
        <w:r w:rsidR="00D8370E">
          <w:rPr>
            <w:color w:val="000000" w:themeColor="text1"/>
          </w:rPr>
          <w:t xml:space="preserve">also </w:t>
        </w:r>
      </w:ins>
      <w:ins w:id="1515" w:author="Ruijie Xu" w:date="2022-02-02T12:20:00Z">
        <w:del w:id="1516" w:author="Liliana Salvador" w:date="2022-02-23T20:27:00Z">
          <w:r w:rsidRPr="003A137D" w:rsidDel="00015F44">
            <w:rPr>
              <w:color w:val="000000" w:themeColor="text1"/>
            </w:rPr>
            <w:delText>is also showing</w:delText>
          </w:r>
        </w:del>
      </w:ins>
      <w:ins w:id="1517" w:author="Liliana Salvador" w:date="2022-02-23T20:27:00Z">
        <w:r w:rsidR="00015F44">
          <w:rPr>
            <w:color w:val="000000" w:themeColor="text1"/>
          </w:rPr>
          <w:t>showed</w:t>
        </w:r>
      </w:ins>
      <w:ins w:id="1518" w:author="Ruijie Xu" w:date="2022-02-02T12:20:00Z">
        <w:r w:rsidRPr="003A137D">
          <w:rPr>
            <w:color w:val="000000" w:themeColor="text1"/>
          </w:rPr>
          <w:t xml:space="preserve"> differences in read classification when compar</w:t>
        </w:r>
      </w:ins>
      <w:ins w:id="1519" w:author="Liliana Salvador" w:date="2022-02-23T20:27:00Z">
        <w:r w:rsidR="00015F44">
          <w:rPr>
            <w:color w:val="000000" w:themeColor="text1"/>
          </w:rPr>
          <w:t>ed</w:t>
        </w:r>
      </w:ins>
      <w:ins w:id="1520" w:author="Ruijie Xu" w:date="2022-02-02T12:20:00Z">
        <w:del w:id="1521" w:author="Liliana Salvador" w:date="2022-02-23T20:27:00Z">
          <w:r w:rsidRPr="003A137D" w:rsidDel="00015F44">
            <w:rPr>
              <w:color w:val="000000" w:themeColor="text1"/>
            </w:rPr>
            <w:delText>ing</w:delText>
          </w:r>
        </w:del>
        <w:r w:rsidRPr="003A137D">
          <w:rPr>
            <w:color w:val="000000" w:themeColor="text1"/>
          </w:rPr>
          <w:t xml:space="preserve"> </w:t>
        </w:r>
        <w:del w:id="1522" w:author="Liliana Salvador" w:date="2022-02-23T20:28:00Z">
          <w:r w:rsidRPr="003A137D" w:rsidDel="00015F44">
            <w:rPr>
              <w:color w:val="000000" w:themeColor="text1"/>
            </w:rPr>
            <w:delText>with results of</w:delText>
          </w:r>
        </w:del>
      </w:ins>
      <w:ins w:id="1523" w:author="Liliana Salvador" w:date="2022-02-23T20:28:00Z">
        <w:r w:rsidR="00015F44">
          <w:rPr>
            <w:color w:val="000000" w:themeColor="text1"/>
          </w:rPr>
          <w:t>to</w:t>
        </w:r>
      </w:ins>
      <w:ins w:id="1524" w:author="Ruijie Xu" w:date="2022-02-02T12:20:00Z">
        <w:r w:rsidRPr="003A137D">
          <w:rPr>
            <w:color w:val="000000" w:themeColor="text1"/>
          </w:rPr>
          <w:t xml:space="preserve"> other software</w:t>
        </w:r>
      </w:ins>
      <w:ins w:id="1525" w:author="Ruijie Xu" w:date="2022-02-03T12:17:00Z">
        <w:r w:rsidR="00CE788B">
          <w:rPr>
            <w:color w:val="000000" w:themeColor="text1"/>
          </w:rPr>
          <w:t xml:space="preserve"> (Figure </w:t>
        </w:r>
      </w:ins>
      <w:ins w:id="1526" w:author="Ruijie Xu" w:date="2022-02-03T12:18:00Z">
        <w:r w:rsidR="00CE788B">
          <w:rPr>
            <w:color w:val="000000" w:themeColor="text1"/>
          </w:rPr>
          <w:t>2b)</w:t>
        </w:r>
      </w:ins>
      <w:ins w:id="1527" w:author="Ruijie Xu" w:date="2022-02-02T12:20:00Z">
        <w:r w:rsidRPr="003A137D">
          <w:rPr>
            <w:color w:val="000000" w:themeColor="text1"/>
          </w:rPr>
          <w:t xml:space="preserve">. The most </w:t>
        </w:r>
        <w:proofErr w:type="spellStart"/>
        <w:r w:rsidRPr="003A137D">
          <w:rPr>
            <w:color w:val="000000" w:themeColor="text1"/>
          </w:rPr>
          <w:t>notiable</w:t>
        </w:r>
        <w:proofErr w:type="spellEnd"/>
        <w:r w:rsidRPr="003A137D">
          <w:rPr>
            <w:color w:val="000000" w:themeColor="text1"/>
          </w:rPr>
          <w:t xml:space="preserve"> difference is the relative </w:t>
        </w:r>
        <w:proofErr w:type="spellStart"/>
        <w:r w:rsidRPr="003A137D">
          <w:rPr>
            <w:color w:val="000000" w:themeColor="text1"/>
          </w:rPr>
          <w:t>abudance</w:t>
        </w:r>
        <w:proofErr w:type="spellEnd"/>
        <w:r w:rsidRPr="003A137D">
          <w:rPr>
            <w:color w:val="000000" w:themeColor="text1"/>
          </w:rPr>
          <w:t xml:space="preserve"> of taxon “</w:t>
        </w:r>
        <w:proofErr w:type="spellStart"/>
        <w:r w:rsidRPr="003A137D">
          <w:rPr>
            <w:color w:val="000000" w:themeColor="text1"/>
          </w:rPr>
          <w:t>p__Firmicutes</w:t>
        </w:r>
        <w:proofErr w:type="spellEnd"/>
        <w:r w:rsidRPr="003A137D">
          <w:rPr>
            <w:color w:val="000000" w:themeColor="text1"/>
          </w:rPr>
          <w:t xml:space="preserve">” </w:t>
        </w:r>
      </w:ins>
      <w:ins w:id="1528" w:author="Liliana Salvador" w:date="2022-02-23T20:28:00Z">
        <w:r w:rsidR="00015F44" w:rsidRPr="003A137D">
          <w:rPr>
            <w:color w:val="000000" w:themeColor="text1"/>
          </w:rPr>
          <w:t xml:space="preserve">across samples </w:t>
        </w:r>
      </w:ins>
      <w:ins w:id="1529" w:author="Ruijie Xu" w:date="2022-02-02T12:20:00Z">
        <w:r w:rsidRPr="003A137D">
          <w:rPr>
            <w:color w:val="000000" w:themeColor="text1"/>
          </w:rPr>
          <w:t>classified by Diamond</w:t>
        </w:r>
        <w:del w:id="1530" w:author="Liliana Salvador" w:date="2022-02-23T20:28:00Z">
          <w:r w:rsidRPr="003A137D" w:rsidDel="00015F44">
            <w:rPr>
              <w:color w:val="000000" w:themeColor="text1"/>
            </w:rPr>
            <w:delText xml:space="preserve"> across samples</w:delText>
          </w:r>
        </w:del>
        <w:r w:rsidRPr="003A137D">
          <w:rPr>
            <w:color w:val="000000" w:themeColor="text1"/>
          </w:rPr>
          <w:t>. In the lung samples, “</w:t>
        </w:r>
        <w:proofErr w:type="spellStart"/>
        <w:r w:rsidRPr="003A137D">
          <w:rPr>
            <w:color w:val="000000" w:themeColor="text1"/>
          </w:rPr>
          <w:t>p__Firmicutes</w:t>
        </w:r>
        <w:proofErr w:type="spellEnd"/>
        <w:r w:rsidRPr="003A137D">
          <w:rPr>
            <w:color w:val="000000" w:themeColor="text1"/>
          </w:rPr>
          <w:t>” was classified in 17% of R22.L (SD: 9%), 20% of R26.L (SD: 9%), and 14% of R27.L (SD: 8%)</w:t>
        </w:r>
      </w:ins>
      <w:ins w:id="1531" w:author="Ruijie Xu" w:date="2022-02-27T11:42:00Z">
        <w:r w:rsidR="00D8370E">
          <w:rPr>
            <w:color w:val="000000" w:themeColor="text1"/>
          </w:rPr>
          <w:t xml:space="preserve"> on average by other software</w:t>
        </w:r>
      </w:ins>
      <w:ins w:id="1532" w:author="Ruijie Xu" w:date="2022-02-02T12:20:00Z">
        <w:r w:rsidRPr="003A137D">
          <w:rPr>
            <w:color w:val="000000" w:themeColor="text1"/>
          </w:rPr>
          <w:t xml:space="preserve">, but Diamond </w:t>
        </w:r>
        <w:del w:id="1533" w:author="Liliana Salvador" w:date="2022-02-23T20:28:00Z">
          <w:r w:rsidRPr="003A137D" w:rsidDel="00015F44">
            <w:rPr>
              <w:color w:val="000000" w:themeColor="text1"/>
            </w:rPr>
            <w:delText xml:space="preserve">has </w:delText>
          </w:r>
        </w:del>
        <w:r w:rsidRPr="003A137D">
          <w:rPr>
            <w:color w:val="000000" w:themeColor="text1"/>
          </w:rPr>
          <w:t>only classified 2% (133/4900) of reads as “</w:t>
        </w:r>
        <w:proofErr w:type="spellStart"/>
        <w:r w:rsidRPr="003A137D">
          <w:rPr>
            <w:color w:val="000000" w:themeColor="text1"/>
          </w:rPr>
          <w:t>p__Firmicutes</w:t>
        </w:r>
        <w:proofErr w:type="spellEnd"/>
        <w:r w:rsidRPr="003A137D">
          <w:rPr>
            <w:color w:val="000000" w:themeColor="text1"/>
          </w:rPr>
          <w:t>” in sample R26.L, while “</w:t>
        </w:r>
        <w:proofErr w:type="spellStart"/>
        <w:r w:rsidRPr="003A137D">
          <w:rPr>
            <w:color w:val="000000" w:themeColor="text1"/>
          </w:rPr>
          <w:t>p__Firmicutes</w:t>
        </w:r>
        <w:proofErr w:type="spellEnd"/>
        <w:r w:rsidRPr="003A137D">
          <w:rPr>
            <w:color w:val="000000" w:themeColor="text1"/>
          </w:rPr>
          <w:t xml:space="preserve">” taxon was not identified in R22.L and R27.L by Diamond. On the other hand, Diamond </w:t>
        </w:r>
        <w:del w:id="1534" w:author="Liliana Salvador" w:date="2022-02-23T20:28:00Z">
          <w:r w:rsidRPr="003A137D" w:rsidDel="00015F44">
            <w:rPr>
              <w:color w:val="000000" w:themeColor="text1"/>
            </w:rPr>
            <w:delText xml:space="preserve">has </w:delText>
          </w:r>
        </w:del>
        <w:r w:rsidRPr="003A137D">
          <w:rPr>
            <w:color w:val="000000" w:themeColor="text1"/>
          </w:rPr>
          <w:t>identified a relative larger proportion of reads as “</w:t>
        </w:r>
        <w:proofErr w:type="spellStart"/>
        <w:r w:rsidRPr="003A137D">
          <w:rPr>
            <w:color w:val="000000" w:themeColor="text1"/>
          </w:rPr>
          <w:t>p__Firmicutes</w:t>
        </w:r>
        <w:proofErr w:type="spellEnd"/>
        <w:r w:rsidRPr="003A137D">
          <w:rPr>
            <w:color w:val="000000" w:themeColor="text1"/>
          </w:rPr>
          <w:t>” in samples R27.S (24%) and R28.L (19%) compare</w:t>
        </w:r>
      </w:ins>
      <w:ins w:id="1535" w:author="Liliana Salvador" w:date="2022-02-23T20:28:00Z">
        <w:r w:rsidR="00015F44">
          <w:rPr>
            <w:color w:val="000000" w:themeColor="text1"/>
          </w:rPr>
          <w:t>d</w:t>
        </w:r>
      </w:ins>
      <w:ins w:id="1536" w:author="Ruijie Xu" w:date="2022-02-02T12:20:00Z">
        <w:r w:rsidRPr="003A137D">
          <w:rPr>
            <w:color w:val="000000" w:themeColor="text1"/>
          </w:rPr>
          <w:t xml:space="preserve"> to </w:t>
        </w:r>
        <w:proofErr w:type="gramStart"/>
        <w:r w:rsidRPr="003A137D">
          <w:rPr>
            <w:color w:val="000000" w:themeColor="text1"/>
          </w:rPr>
          <w:t>that  of</w:t>
        </w:r>
        <w:proofErr w:type="gramEnd"/>
        <w:r w:rsidRPr="003A137D">
          <w:rPr>
            <w:color w:val="000000" w:themeColor="text1"/>
          </w:rPr>
          <w:t xml:space="preserve"> most other software (R27.S: mean: 2%, SD: 2%; R28.L: mean: 3%, SD: 3%), except for the Centrifuge classification (R27.S: 24%, R28.L: 9%). </w:t>
        </w:r>
      </w:ins>
    </w:p>
    <w:p w14:paraId="75626BC4" w14:textId="68FAB52B" w:rsidR="00C20546" w:rsidRPr="00A15B7A" w:rsidRDefault="00A15B7A">
      <w:pPr>
        <w:spacing w:line="480" w:lineRule="auto"/>
        <w:rPr>
          <w:ins w:id="1537" w:author="Ruijie Xu" w:date="2022-02-02T12:20:00Z"/>
          <w:color w:val="000000" w:themeColor="text1"/>
          <w:u w:val="single"/>
          <w:rPrChange w:id="1538" w:author="Ruijie Xu" w:date="2022-02-27T13:45:00Z">
            <w:rPr>
              <w:ins w:id="1539" w:author="Ruijie Xu" w:date="2022-02-02T12:20:00Z"/>
              <w:color w:val="000000" w:themeColor="text1"/>
            </w:rPr>
          </w:rPrChange>
        </w:rPr>
        <w:pPrChange w:id="1540" w:author="Ruijie Xu" w:date="2022-02-27T13:45:00Z">
          <w:pPr>
            <w:spacing w:line="480" w:lineRule="auto"/>
            <w:ind w:firstLine="720"/>
          </w:pPr>
        </w:pPrChange>
      </w:pPr>
      <w:ins w:id="1541" w:author="Ruijie Xu" w:date="2022-02-27T13:45:00Z">
        <w:r w:rsidRPr="00A15B7A">
          <w:rPr>
            <w:color w:val="000000" w:themeColor="text1"/>
            <w:u w:val="single"/>
            <w:rPrChange w:id="1542" w:author="Ruijie Xu" w:date="2022-02-27T13:45:00Z">
              <w:rPr>
                <w:color w:val="000000" w:themeColor="text1"/>
              </w:rPr>
            </w:rPrChange>
          </w:rPr>
          <w:t>Species</w:t>
        </w:r>
      </w:ins>
    </w:p>
    <w:p w14:paraId="477AE8BD" w14:textId="73BD8902" w:rsidR="003D5D8B" w:rsidRDefault="003D5D8B" w:rsidP="003D5D8B">
      <w:pPr>
        <w:spacing w:line="480" w:lineRule="auto"/>
        <w:ind w:firstLine="720"/>
        <w:rPr>
          <w:ins w:id="1543" w:author="Ruijie Xu" w:date="2022-02-02T13:04:00Z"/>
          <w:color w:val="000000" w:themeColor="text1"/>
        </w:rPr>
      </w:pPr>
      <w:ins w:id="1544" w:author="Ruijie Xu" w:date="2022-02-02T12:20:00Z">
        <w:del w:id="1545" w:author="Liliana Salvador" w:date="2022-02-23T20:29:00Z">
          <w:r w:rsidRPr="003A137D" w:rsidDel="00015F44">
            <w:rPr>
              <w:color w:val="000000" w:themeColor="text1"/>
            </w:rPr>
            <w:delText>Moving down to</w:delText>
          </w:r>
        </w:del>
      </w:ins>
      <w:ins w:id="1546" w:author="Liliana Salvador" w:date="2022-02-23T20:29:00Z">
        <w:r w:rsidR="00015F44">
          <w:rPr>
            <w:color w:val="000000" w:themeColor="text1"/>
          </w:rPr>
          <w:t>Regarding</w:t>
        </w:r>
      </w:ins>
      <w:ins w:id="1547" w:author="Ruijie Xu" w:date="2022-02-02T12:20:00Z">
        <w:r w:rsidRPr="003A137D">
          <w:rPr>
            <w:color w:val="000000" w:themeColor="text1"/>
          </w:rPr>
          <w:t xml:space="preserve"> the Species level classification, the number of reads classified under taxa (strains) with the same species was aggregated together to obtain </w:t>
        </w:r>
        <w:del w:id="1548" w:author="Liliana Salvador" w:date="2022-02-23T20:29:00Z">
          <w:r w:rsidRPr="003A137D" w:rsidDel="00015F44">
            <w:rPr>
              <w:color w:val="000000" w:themeColor="text1"/>
            </w:rPr>
            <w:delText xml:space="preserve">the </w:delText>
          </w:r>
        </w:del>
      </w:ins>
      <w:ins w:id="1549" w:author="Liliana Salvador" w:date="2022-02-23T20:29:00Z">
        <w:r w:rsidR="00015F44">
          <w:rPr>
            <w:color w:val="000000" w:themeColor="text1"/>
          </w:rPr>
          <w:t xml:space="preserve">a </w:t>
        </w:r>
      </w:ins>
      <w:ins w:id="1550" w:author="Ruijie Xu" w:date="2022-02-02T12:20:00Z">
        <w:r w:rsidRPr="003A137D">
          <w:rPr>
            <w:color w:val="000000" w:themeColor="text1"/>
          </w:rPr>
          <w:t>unique number of species classified by each software</w:t>
        </w:r>
      </w:ins>
      <w:ins w:id="1551" w:author="Ruijie Xu" w:date="2022-02-03T12:18:00Z">
        <w:r w:rsidR="00CE788B">
          <w:rPr>
            <w:color w:val="000000" w:themeColor="text1"/>
          </w:rPr>
          <w:t xml:space="preserve"> (Table </w:t>
        </w:r>
      </w:ins>
      <w:ins w:id="1552" w:author="Ruijie Xu" w:date="2022-02-03T12:19:00Z">
        <w:r w:rsidR="00CE788B">
          <w:rPr>
            <w:color w:val="000000" w:themeColor="text1"/>
          </w:rPr>
          <w:t>SII.1)</w:t>
        </w:r>
      </w:ins>
      <w:ins w:id="1553" w:author="Ruijie Xu" w:date="2022-02-02T12:20:00Z">
        <w:r w:rsidRPr="003A137D">
          <w:rPr>
            <w:color w:val="000000" w:themeColor="text1"/>
          </w:rPr>
          <w:t xml:space="preserve">. Out of all software, </w:t>
        </w:r>
      </w:ins>
      <w:ins w:id="1554" w:author="Ruijie Xu" w:date="2022-02-27T11:43:00Z">
        <w:r w:rsidR="00D8370E">
          <w:rPr>
            <w:color w:val="000000" w:themeColor="text1"/>
          </w:rPr>
          <w:t>M</w:t>
        </w:r>
      </w:ins>
      <w:ins w:id="1555" w:author="Ruijie Xu" w:date="2022-02-02T12:20:00Z">
        <w:r w:rsidRPr="003A137D">
          <w:rPr>
            <w:color w:val="000000" w:themeColor="text1"/>
          </w:rPr>
          <w:t xml:space="preserve">etaphlan3 </w:t>
        </w:r>
        <w:del w:id="1556" w:author="Liliana Salvador" w:date="2022-02-23T20:29:00Z">
          <w:r w:rsidRPr="003A137D" w:rsidDel="00015F44">
            <w:rPr>
              <w:color w:val="000000" w:themeColor="text1"/>
            </w:rPr>
            <w:delText xml:space="preserve">has </w:delText>
          </w:r>
        </w:del>
        <w:r w:rsidRPr="003A137D">
          <w:rPr>
            <w:color w:val="000000" w:themeColor="text1"/>
          </w:rPr>
          <w:t>classified the least number of species taxa</w:t>
        </w:r>
      </w:ins>
      <w:ins w:id="1557" w:author="Liliana Salvador" w:date="2022-02-23T20:29:00Z">
        <w:r w:rsidR="00015F44">
          <w:rPr>
            <w:color w:val="000000" w:themeColor="text1"/>
          </w:rPr>
          <w:t xml:space="preserve">, </w:t>
        </w:r>
      </w:ins>
      <w:ins w:id="1558" w:author="Ruijie Xu" w:date="2022-02-02T12:20:00Z">
        <w:del w:id="1559" w:author="Liliana Salvador" w:date="2022-02-23T20:29:00Z">
          <w:r w:rsidRPr="003A137D" w:rsidDel="00015F44">
            <w:rPr>
              <w:color w:val="000000" w:themeColor="text1"/>
            </w:rPr>
            <w:delText xml:space="preserve"> </w:delText>
          </w:r>
        </w:del>
        <w:r w:rsidRPr="003A137D">
          <w:rPr>
            <w:color w:val="000000" w:themeColor="text1"/>
          </w:rPr>
          <w:t>with only 18 species</w:t>
        </w:r>
      </w:ins>
      <w:ins w:id="1560" w:author="Ruijie Xu" w:date="2022-02-03T12:19:00Z">
        <w:r w:rsidR="00CE788B">
          <w:rPr>
            <w:color w:val="000000" w:themeColor="text1"/>
          </w:rPr>
          <w:t xml:space="preserve"> (Table SII.4)</w:t>
        </w:r>
      </w:ins>
      <w:ins w:id="1561" w:author="Ruijie Xu" w:date="2022-02-02T12:20:00Z">
        <w:r w:rsidRPr="003A137D">
          <w:rPr>
            <w:color w:val="000000" w:themeColor="text1"/>
          </w:rPr>
          <w:t xml:space="preserve">. On the other hand, Kaiju </w:t>
        </w:r>
        <w:del w:id="1562" w:author="Liliana Salvador" w:date="2022-02-23T20:29:00Z">
          <w:r w:rsidRPr="003A137D" w:rsidDel="00015F44">
            <w:rPr>
              <w:color w:val="000000" w:themeColor="text1"/>
            </w:rPr>
            <w:delText xml:space="preserve">has </w:delText>
          </w:r>
        </w:del>
        <w:r w:rsidRPr="003A137D">
          <w:rPr>
            <w:color w:val="000000" w:themeColor="text1"/>
          </w:rPr>
          <w:t xml:space="preserve">classified </w:t>
        </w:r>
        <w:proofErr w:type="gramStart"/>
        <w:r w:rsidRPr="003A137D">
          <w:rPr>
            <w:color w:val="000000" w:themeColor="text1"/>
          </w:rPr>
          <w:t>the most</w:t>
        </w:r>
        <w:proofErr w:type="gramEnd"/>
        <w:r w:rsidRPr="003A137D">
          <w:rPr>
            <w:color w:val="000000" w:themeColor="text1"/>
          </w:rPr>
          <w:t xml:space="preserve"> number of distinct Species taxa</w:t>
        </w:r>
      </w:ins>
      <w:ins w:id="1563" w:author="Liliana Salvador" w:date="2022-02-23T20:30:00Z">
        <w:r w:rsidR="00015F44">
          <w:rPr>
            <w:color w:val="000000" w:themeColor="text1"/>
          </w:rPr>
          <w:t>,</w:t>
        </w:r>
      </w:ins>
      <w:ins w:id="1564" w:author="Ruijie Xu" w:date="2022-02-02T12:20:00Z">
        <w:r w:rsidRPr="003A137D">
          <w:rPr>
            <w:color w:val="000000" w:themeColor="text1"/>
          </w:rPr>
          <w:t xml:space="preserve"> 4128 species (Table </w:t>
        </w:r>
      </w:ins>
      <w:ins w:id="1565" w:author="Ruijie Xu" w:date="2022-02-03T12:19:00Z">
        <w:r w:rsidR="00CE788B">
          <w:rPr>
            <w:color w:val="000000" w:themeColor="text1"/>
          </w:rPr>
          <w:t>S</w:t>
        </w:r>
      </w:ins>
      <w:ins w:id="1566" w:author="Ruijie Xu" w:date="2022-02-02T12:20:00Z">
        <w:r w:rsidRPr="003A137D">
          <w:rPr>
            <w:color w:val="000000" w:themeColor="text1"/>
          </w:rPr>
          <w:t xml:space="preserve">II.4). From the species level classifications, 9 species </w:t>
        </w:r>
        <w:commentRangeStart w:id="1567"/>
        <w:r w:rsidRPr="003A137D">
          <w:rPr>
            <w:color w:val="000000" w:themeColor="text1"/>
          </w:rPr>
          <w:t>tax</w:t>
        </w:r>
      </w:ins>
      <w:commentRangeEnd w:id="1567"/>
      <w:ins w:id="1568" w:author="Ruijie Xu" w:date="2022-02-27T11:44:00Z">
        <w:r w:rsidR="001D06C9">
          <w:rPr>
            <w:color w:val="000000" w:themeColor="text1"/>
          </w:rPr>
          <w:t xml:space="preserve">a </w:t>
        </w:r>
      </w:ins>
      <w:ins w:id="1569" w:author="Ruijie Xu" w:date="2022-02-27T11:45:00Z">
        <w:r w:rsidR="001D06C9">
          <w:rPr>
            <w:color w:val="000000" w:themeColor="text1"/>
          </w:rPr>
          <w:t>w</w:t>
        </w:r>
      </w:ins>
      <w:del w:id="1570" w:author="Ruijie Xu" w:date="2022-02-27T11:44:00Z">
        <w:r w:rsidR="00015F44" w:rsidDel="001D06C9">
          <w:rPr>
            <w:rStyle w:val="CommentReference"/>
          </w:rPr>
          <w:commentReference w:id="1567"/>
        </w:r>
      </w:del>
      <w:ins w:id="1571" w:author="Ruijie Xu" w:date="2022-02-02T12:20:00Z">
        <w:r w:rsidRPr="003A137D">
          <w:rPr>
            <w:color w:val="000000" w:themeColor="text1"/>
          </w:rPr>
          <w:t>ere identified by all nine software (</w:t>
        </w:r>
        <w:r>
          <w:rPr>
            <w:i/>
            <w:iCs/>
            <w:color w:val="000000" w:themeColor="text1"/>
          </w:rPr>
          <w:t>Leptospira</w:t>
        </w:r>
        <w:r w:rsidRPr="003A137D">
          <w:rPr>
            <w:i/>
            <w:iCs/>
            <w:color w:val="000000" w:themeColor="text1"/>
          </w:rPr>
          <w:t xml:space="preserve"> </w:t>
        </w:r>
        <w:proofErr w:type="spellStart"/>
        <w:r w:rsidRPr="003A137D">
          <w:rPr>
            <w:i/>
            <w:iCs/>
            <w:color w:val="000000" w:themeColor="text1"/>
          </w:rPr>
          <w:t>interrogans</w:t>
        </w:r>
        <w:proofErr w:type="spellEnd"/>
        <w:r w:rsidRPr="003A137D">
          <w:rPr>
            <w:color w:val="000000" w:themeColor="text1"/>
          </w:rPr>
          <w:t>,</w:t>
        </w:r>
        <w:r w:rsidRPr="003A137D">
          <w:rPr>
            <w:i/>
            <w:iCs/>
            <w:color w:val="000000" w:themeColor="text1"/>
          </w:rPr>
          <w:t xml:space="preserve"> </w:t>
        </w:r>
        <w:r>
          <w:rPr>
            <w:i/>
            <w:iCs/>
            <w:color w:val="000000" w:themeColor="text1"/>
          </w:rPr>
          <w:t>Leptospira</w:t>
        </w:r>
        <w:r w:rsidRPr="003A137D">
          <w:rPr>
            <w:i/>
            <w:iCs/>
            <w:color w:val="000000" w:themeColor="text1"/>
          </w:rPr>
          <w:t xml:space="preserve"> </w:t>
        </w:r>
        <w:proofErr w:type="spellStart"/>
        <w:r w:rsidRPr="003A137D">
          <w:rPr>
            <w:i/>
            <w:iCs/>
            <w:color w:val="000000" w:themeColor="text1"/>
          </w:rPr>
          <w:t>borgpetersenii</w:t>
        </w:r>
        <w:proofErr w:type="spellEnd"/>
        <w:r w:rsidRPr="003A137D">
          <w:rPr>
            <w:color w:val="000000" w:themeColor="text1"/>
          </w:rPr>
          <w:t>,</w:t>
        </w:r>
        <w:r w:rsidRPr="003A137D">
          <w:rPr>
            <w:i/>
            <w:iCs/>
            <w:color w:val="000000" w:themeColor="text1"/>
          </w:rPr>
          <w:t xml:space="preserve"> </w:t>
        </w:r>
        <w:proofErr w:type="spellStart"/>
        <w:r w:rsidRPr="003A137D">
          <w:rPr>
            <w:i/>
            <w:iCs/>
            <w:color w:val="000000" w:themeColor="text1"/>
          </w:rPr>
          <w:t>Faecalibacterium</w:t>
        </w:r>
        <w:proofErr w:type="spellEnd"/>
        <w:r w:rsidRPr="003A137D">
          <w:rPr>
            <w:i/>
            <w:iCs/>
            <w:color w:val="000000" w:themeColor="text1"/>
          </w:rPr>
          <w:t xml:space="preserve"> </w:t>
        </w:r>
        <w:proofErr w:type="spellStart"/>
        <w:r w:rsidRPr="003A137D">
          <w:rPr>
            <w:i/>
            <w:iCs/>
            <w:color w:val="000000" w:themeColor="text1"/>
          </w:rPr>
          <w:t>prausnitzii</w:t>
        </w:r>
        <w:proofErr w:type="spellEnd"/>
        <w:r w:rsidRPr="003A137D">
          <w:rPr>
            <w:color w:val="000000" w:themeColor="text1"/>
          </w:rPr>
          <w:t>,</w:t>
        </w:r>
        <w:r w:rsidRPr="003A137D">
          <w:rPr>
            <w:i/>
            <w:iCs/>
            <w:color w:val="000000" w:themeColor="text1"/>
          </w:rPr>
          <w:t xml:space="preserve"> Bordetella </w:t>
        </w:r>
        <w:proofErr w:type="spellStart"/>
        <w:r w:rsidRPr="003A137D">
          <w:rPr>
            <w:i/>
            <w:iCs/>
            <w:color w:val="000000" w:themeColor="text1"/>
          </w:rPr>
          <w:t>pseudohinzii</w:t>
        </w:r>
        <w:proofErr w:type="spellEnd"/>
        <w:r w:rsidRPr="003A137D">
          <w:rPr>
            <w:color w:val="000000" w:themeColor="text1"/>
          </w:rPr>
          <w:t>,</w:t>
        </w:r>
        <w:r w:rsidRPr="003A137D">
          <w:rPr>
            <w:i/>
            <w:iCs/>
            <w:color w:val="000000" w:themeColor="text1"/>
          </w:rPr>
          <w:t xml:space="preserve"> Bordetella </w:t>
        </w:r>
        <w:proofErr w:type="spellStart"/>
        <w:r w:rsidRPr="003A137D">
          <w:rPr>
            <w:i/>
            <w:iCs/>
            <w:color w:val="000000" w:themeColor="text1"/>
          </w:rPr>
          <w:t>bronchiseptica</w:t>
        </w:r>
        <w:proofErr w:type="spellEnd"/>
        <w:r w:rsidRPr="003A137D">
          <w:rPr>
            <w:color w:val="000000" w:themeColor="text1"/>
          </w:rPr>
          <w:t>,</w:t>
        </w:r>
        <w:r w:rsidRPr="003A137D">
          <w:rPr>
            <w:i/>
            <w:iCs/>
            <w:color w:val="000000" w:themeColor="text1"/>
          </w:rPr>
          <w:t xml:space="preserve"> Bordetella pertussis</w:t>
        </w:r>
        <w:r w:rsidRPr="003A137D">
          <w:rPr>
            <w:color w:val="000000" w:themeColor="text1"/>
          </w:rPr>
          <w:t>,</w:t>
        </w:r>
        <w:r w:rsidRPr="003A137D">
          <w:rPr>
            <w:i/>
            <w:iCs/>
            <w:color w:val="000000" w:themeColor="text1"/>
          </w:rPr>
          <w:t xml:space="preserve"> Bacteroides </w:t>
        </w:r>
        <w:proofErr w:type="spellStart"/>
        <w:r w:rsidRPr="003A137D">
          <w:rPr>
            <w:i/>
            <w:iCs/>
            <w:color w:val="000000" w:themeColor="text1"/>
          </w:rPr>
          <w:t>uniformis</w:t>
        </w:r>
        <w:proofErr w:type="spellEnd"/>
        <w:r w:rsidRPr="003A137D">
          <w:rPr>
            <w:color w:val="000000" w:themeColor="text1"/>
          </w:rPr>
          <w:t>,</w:t>
        </w:r>
        <w:r w:rsidRPr="003A137D">
          <w:rPr>
            <w:i/>
            <w:iCs/>
            <w:color w:val="000000" w:themeColor="text1"/>
          </w:rPr>
          <w:t xml:space="preserve"> </w:t>
        </w:r>
        <w:proofErr w:type="spellStart"/>
        <w:r w:rsidRPr="003A137D">
          <w:rPr>
            <w:i/>
            <w:iCs/>
            <w:color w:val="000000" w:themeColor="text1"/>
          </w:rPr>
          <w:t>Phocaeicola</w:t>
        </w:r>
        <w:proofErr w:type="spellEnd"/>
        <w:r w:rsidRPr="003A137D">
          <w:rPr>
            <w:i/>
            <w:iCs/>
            <w:color w:val="000000" w:themeColor="text1"/>
          </w:rPr>
          <w:t xml:space="preserve"> </w:t>
        </w:r>
        <w:proofErr w:type="spellStart"/>
        <w:r w:rsidRPr="003A137D">
          <w:rPr>
            <w:i/>
            <w:iCs/>
            <w:color w:val="000000" w:themeColor="text1"/>
          </w:rPr>
          <w:t>vulgatus</w:t>
        </w:r>
        <w:proofErr w:type="spellEnd"/>
        <w:r w:rsidRPr="003A137D">
          <w:rPr>
            <w:color w:val="000000" w:themeColor="text1"/>
          </w:rPr>
          <w:t xml:space="preserve">, </w:t>
        </w:r>
        <w:r w:rsidRPr="003A137D">
          <w:rPr>
            <w:color w:val="000000" w:themeColor="text1"/>
          </w:rPr>
          <w:lastRenderedPageBreak/>
          <w:t>and</w:t>
        </w:r>
        <w:r w:rsidRPr="003A137D">
          <w:rPr>
            <w:i/>
            <w:iCs/>
            <w:color w:val="000000" w:themeColor="text1"/>
          </w:rPr>
          <w:t xml:space="preserve"> Bartonella </w:t>
        </w:r>
        <w:proofErr w:type="spellStart"/>
        <w:r w:rsidRPr="003A137D">
          <w:rPr>
            <w:i/>
            <w:iCs/>
            <w:color w:val="000000" w:themeColor="text1"/>
          </w:rPr>
          <w:t>elizabethae</w:t>
        </w:r>
        <w:proofErr w:type="spellEnd"/>
        <w:r w:rsidRPr="003A137D">
          <w:rPr>
            <w:color w:val="000000" w:themeColor="text1"/>
          </w:rPr>
          <w:t>)</w:t>
        </w:r>
      </w:ins>
      <w:ins w:id="1572" w:author="Ruijie Xu" w:date="2022-02-03T12:21:00Z">
        <w:r w:rsidR="00E93552">
          <w:rPr>
            <w:color w:val="000000" w:themeColor="text1"/>
          </w:rPr>
          <w:t xml:space="preserve"> (Table SII.1)</w:t>
        </w:r>
      </w:ins>
      <w:ins w:id="1573" w:author="Ruijie Xu" w:date="2022-02-02T12:20:00Z">
        <w:r w:rsidRPr="003A137D">
          <w:rPr>
            <w:color w:val="000000" w:themeColor="text1"/>
          </w:rPr>
          <w:t xml:space="preserve">. Centrifuge </w:t>
        </w:r>
        <w:del w:id="1574" w:author="Liliana Salvador" w:date="2022-02-23T20:34:00Z">
          <w:r w:rsidRPr="003A137D" w:rsidDel="0088072A">
            <w:rPr>
              <w:color w:val="000000" w:themeColor="text1"/>
            </w:rPr>
            <w:delText>and</w:delText>
          </w:r>
        </w:del>
      </w:ins>
      <w:ins w:id="1575" w:author="Liliana Salvador" w:date="2022-02-23T20:34:00Z">
        <w:r w:rsidR="0088072A">
          <w:rPr>
            <w:color w:val="000000" w:themeColor="text1"/>
          </w:rPr>
          <w:t>vs</w:t>
        </w:r>
      </w:ins>
      <w:ins w:id="1576" w:author="Ruijie Xu" w:date="2022-02-02T12:20:00Z">
        <w:r w:rsidRPr="003A137D">
          <w:rPr>
            <w:color w:val="000000" w:themeColor="text1"/>
          </w:rPr>
          <w:t xml:space="preserve"> Kaiju ha</w:t>
        </w:r>
      </w:ins>
      <w:ins w:id="1577" w:author="Liliana Salvador" w:date="2022-02-23T20:30:00Z">
        <w:r w:rsidR="00015F44">
          <w:rPr>
            <w:color w:val="000000" w:themeColor="text1"/>
          </w:rPr>
          <w:t>ve</w:t>
        </w:r>
      </w:ins>
      <w:ins w:id="1578" w:author="Ruijie Xu" w:date="2022-02-02T12:20:00Z">
        <w:del w:id="1579" w:author="Liliana Salvador" w:date="2022-02-23T20:30:00Z">
          <w:r w:rsidRPr="003A137D" w:rsidDel="00015F44">
            <w:rPr>
              <w:color w:val="000000" w:themeColor="text1"/>
            </w:rPr>
            <w:delText>s</w:delText>
          </w:r>
        </w:del>
        <w:r w:rsidRPr="003A137D">
          <w:rPr>
            <w:color w:val="000000" w:themeColor="text1"/>
          </w:rPr>
          <w:t xml:space="preserve"> the largest overlapping in the</w:t>
        </w:r>
      </w:ins>
      <w:ins w:id="1580" w:author="Liliana Salvador" w:date="2022-02-23T20:31:00Z">
        <w:r w:rsidR="00015F44">
          <w:rPr>
            <w:color w:val="000000" w:themeColor="text1"/>
          </w:rPr>
          <w:t xml:space="preserve"> number of</w:t>
        </w:r>
      </w:ins>
      <w:ins w:id="1581" w:author="Ruijie Xu" w:date="2022-02-02T12:20:00Z">
        <w:r w:rsidRPr="003A137D">
          <w:rPr>
            <w:color w:val="000000" w:themeColor="text1"/>
          </w:rPr>
          <w:t xml:space="preserve"> species taxa identified (2285 taxa), followed by Kraken2 vs</w:t>
        </w:r>
      </w:ins>
      <w:ins w:id="1582" w:author="Liliana Salvador" w:date="2022-02-23T20:34:00Z">
        <w:r w:rsidR="0088072A">
          <w:rPr>
            <w:color w:val="000000" w:themeColor="text1"/>
          </w:rPr>
          <w:t xml:space="preserve"> </w:t>
        </w:r>
      </w:ins>
      <w:ins w:id="1583" w:author="Ruijie Xu" w:date="2022-02-02T12:20:00Z">
        <w:del w:id="1584" w:author="Liliana Salvador" w:date="2022-02-23T20:34:00Z">
          <w:r w:rsidRPr="003A137D" w:rsidDel="0088072A">
            <w:rPr>
              <w:color w:val="000000" w:themeColor="text1"/>
            </w:rPr>
            <w:delText xml:space="preserve">. </w:delText>
          </w:r>
        </w:del>
        <w:r w:rsidRPr="003A137D">
          <w:rPr>
            <w:color w:val="000000" w:themeColor="text1"/>
          </w:rPr>
          <w:t xml:space="preserve">Centrifuge (1737 taxa) and </w:t>
        </w:r>
        <w:commentRangeStart w:id="1585"/>
        <w:r w:rsidRPr="003A137D">
          <w:rPr>
            <w:color w:val="000000" w:themeColor="text1"/>
          </w:rPr>
          <w:t xml:space="preserve">vs. Kaiju </w:t>
        </w:r>
      </w:ins>
      <w:commentRangeEnd w:id="1585"/>
      <w:r w:rsidR="00015F44">
        <w:rPr>
          <w:rStyle w:val="CommentReference"/>
        </w:rPr>
        <w:commentReference w:id="1585"/>
      </w:r>
      <w:ins w:id="1586" w:author="Ruijie Xu" w:date="2022-02-02T12:20:00Z">
        <w:r w:rsidRPr="003A137D">
          <w:rPr>
            <w:color w:val="000000" w:themeColor="text1"/>
          </w:rPr>
          <w:t>(1723 taxa)</w:t>
        </w:r>
      </w:ins>
      <w:ins w:id="1587" w:author="Ruijie Xu" w:date="2022-02-03T12:21:00Z">
        <w:r w:rsidR="00E93552">
          <w:rPr>
            <w:color w:val="000000" w:themeColor="text1"/>
          </w:rPr>
          <w:t xml:space="preserve"> (Table S</w:t>
        </w:r>
      </w:ins>
      <w:ins w:id="1588" w:author="Ruijie Xu" w:date="2022-02-27T11:45:00Z">
        <w:r w:rsidR="001D06C9">
          <w:rPr>
            <w:color w:val="000000" w:themeColor="text1"/>
          </w:rPr>
          <w:t>II</w:t>
        </w:r>
      </w:ins>
      <w:ins w:id="1589" w:author="Ruijie Xu" w:date="2022-02-03T12:21:00Z">
        <w:r w:rsidR="00E93552">
          <w:rPr>
            <w:color w:val="000000" w:themeColor="text1"/>
          </w:rPr>
          <w:t>.4)</w:t>
        </w:r>
      </w:ins>
      <w:ins w:id="1590" w:author="Ruijie Xu" w:date="2022-02-02T12:20:00Z">
        <w:r w:rsidRPr="003A137D">
          <w:rPr>
            <w:color w:val="000000" w:themeColor="text1"/>
          </w:rPr>
          <w:t xml:space="preserve">. The species-level classification of the </w:t>
        </w:r>
        <w:proofErr w:type="gramStart"/>
        <w:r w:rsidRPr="003A137D">
          <w:rPr>
            <w:color w:val="000000" w:themeColor="text1"/>
          </w:rPr>
          <w:t>three software</w:t>
        </w:r>
        <w:proofErr w:type="gramEnd"/>
        <w:r w:rsidRPr="003A137D">
          <w:rPr>
            <w:color w:val="000000" w:themeColor="text1"/>
          </w:rPr>
          <w:t xml:space="preserve"> </w:t>
        </w:r>
      </w:ins>
      <w:ins w:id="1591" w:author="Ruijie Xu" w:date="2022-02-27T11:46:00Z">
        <w:r w:rsidR="001D06C9">
          <w:rPr>
            <w:color w:val="000000" w:themeColor="text1"/>
          </w:rPr>
          <w:t xml:space="preserve">mentioned above </w:t>
        </w:r>
      </w:ins>
      <w:ins w:id="1592" w:author="Ruijie Xu" w:date="2022-02-02T12:20:00Z">
        <w:del w:id="1593" w:author="Liliana Salvador" w:date="2022-02-23T20:32:00Z">
          <w:r w:rsidRPr="003A137D" w:rsidDel="00015F44">
            <w:rPr>
              <w:color w:val="000000" w:themeColor="text1"/>
            </w:rPr>
            <w:delText xml:space="preserve">has </w:delText>
          </w:r>
        </w:del>
        <w:r w:rsidRPr="003A137D">
          <w:rPr>
            <w:color w:val="000000" w:themeColor="text1"/>
          </w:rPr>
          <w:t xml:space="preserve">shared </w:t>
        </w:r>
      </w:ins>
      <w:ins w:id="1594" w:author="Liliana Salvador" w:date="2022-02-23T20:32:00Z">
        <w:r w:rsidR="00015F44">
          <w:rPr>
            <w:color w:val="000000" w:themeColor="text1"/>
          </w:rPr>
          <w:t xml:space="preserve">a total of </w:t>
        </w:r>
      </w:ins>
      <w:ins w:id="1595" w:author="Ruijie Xu" w:date="2022-02-02T12:20:00Z">
        <w:r w:rsidRPr="003A137D">
          <w:rPr>
            <w:color w:val="000000" w:themeColor="text1"/>
          </w:rPr>
          <w:t>1</w:t>
        </w:r>
        <w:del w:id="1596" w:author="Liliana Salvador" w:date="2022-02-23T21:04:00Z">
          <w:r w:rsidRPr="003A137D" w:rsidDel="00A503F5">
            <w:rPr>
              <w:color w:val="000000" w:themeColor="text1"/>
            </w:rPr>
            <w:delText>,</w:delText>
          </w:r>
        </w:del>
        <w:r w:rsidRPr="003A137D">
          <w:rPr>
            <w:color w:val="000000" w:themeColor="text1"/>
          </w:rPr>
          <w:t>379 species taxa</w:t>
        </w:r>
        <w:del w:id="1597" w:author="Liliana Salvador" w:date="2022-02-23T20:32:00Z">
          <w:r w:rsidRPr="003A137D" w:rsidDel="00015F44">
            <w:rPr>
              <w:color w:val="000000" w:themeColor="text1"/>
            </w:rPr>
            <w:delText xml:space="preserve"> in total</w:delText>
          </w:r>
        </w:del>
        <w:r w:rsidRPr="003A137D">
          <w:rPr>
            <w:color w:val="000000" w:themeColor="text1"/>
          </w:rPr>
          <w:t xml:space="preserve">. In addition, </w:t>
        </w:r>
        <w:r>
          <w:rPr>
            <w:color w:val="000000" w:themeColor="text1"/>
          </w:rPr>
          <w:t>BLASTN</w:t>
        </w:r>
        <w:r w:rsidRPr="003A137D">
          <w:rPr>
            <w:color w:val="000000" w:themeColor="text1"/>
          </w:rPr>
          <w:t xml:space="preserve"> </w:t>
        </w:r>
        <w:del w:id="1598" w:author="Liliana Salvador" w:date="2022-02-23T20:32:00Z">
          <w:r w:rsidRPr="003A137D" w:rsidDel="00015F44">
            <w:rPr>
              <w:color w:val="000000" w:themeColor="text1"/>
            </w:rPr>
            <w:delText xml:space="preserve">has also </w:delText>
          </w:r>
        </w:del>
        <w:r w:rsidRPr="003A137D">
          <w:rPr>
            <w:color w:val="000000" w:themeColor="text1"/>
          </w:rPr>
          <w:t xml:space="preserve">shared 1253 species level taxa with Centrifuge, 1207 taxa with Kaiju, and 1126 taxa with Kraken2. CLARK and CLARK-s’s classification </w:t>
        </w:r>
        <w:del w:id="1599" w:author="Liliana Salvador" w:date="2022-02-23T20:32:00Z">
          <w:r w:rsidRPr="003A137D" w:rsidDel="00015F44">
            <w:rPr>
              <w:color w:val="000000" w:themeColor="text1"/>
            </w:rPr>
            <w:delText xml:space="preserve">has also </w:delText>
          </w:r>
        </w:del>
        <w:r w:rsidRPr="003A137D">
          <w:rPr>
            <w:color w:val="000000" w:themeColor="text1"/>
          </w:rPr>
          <w:t xml:space="preserve">shared 1219 and 1059 species taxa </w:t>
        </w:r>
        <w:proofErr w:type="spellStart"/>
        <w:r w:rsidRPr="003A137D">
          <w:rPr>
            <w:color w:val="000000" w:themeColor="text1"/>
          </w:rPr>
          <w:t>wtith</w:t>
        </w:r>
        <w:proofErr w:type="spellEnd"/>
        <w:r w:rsidRPr="003A137D">
          <w:rPr>
            <w:color w:val="000000" w:themeColor="text1"/>
          </w:rPr>
          <w:t xml:space="preserve"> Kaiju</w:t>
        </w:r>
      </w:ins>
      <w:ins w:id="1600" w:author="Liliana Salvador" w:date="2022-02-23T20:32:00Z">
        <w:r w:rsidR="00015F44">
          <w:rPr>
            <w:color w:val="000000" w:themeColor="text1"/>
          </w:rPr>
          <w:t>, respectively</w:t>
        </w:r>
      </w:ins>
      <w:ins w:id="1601" w:author="Ruijie Xu" w:date="2022-02-02T12:20:00Z">
        <w:del w:id="1602" w:author="Liliana Salvador" w:date="2022-02-23T20:32:00Z">
          <w:r w:rsidRPr="003A137D" w:rsidDel="00015F44">
            <w:rPr>
              <w:color w:val="000000" w:themeColor="text1"/>
            </w:rPr>
            <w:delText xml:space="preserve"> specificially</w:delText>
          </w:r>
        </w:del>
        <w:r w:rsidRPr="003A137D">
          <w:rPr>
            <w:color w:val="000000" w:themeColor="text1"/>
          </w:rPr>
          <w:t xml:space="preserve">. To assess if different software </w:t>
        </w:r>
        <w:del w:id="1603" w:author="Liliana Salvador" w:date="2022-02-23T20:32:00Z">
          <w:r w:rsidRPr="003A137D" w:rsidDel="00015F44">
            <w:rPr>
              <w:color w:val="000000" w:themeColor="text1"/>
            </w:rPr>
            <w:delText xml:space="preserve">has </w:delText>
          </w:r>
        </w:del>
      </w:ins>
      <w:ins w:id="1604" w:author="Liliana Salvador" w:date="2022-02-23T20:32:00Z">
        <w:r w:rsidR="00015F44">
          <w:rPr>
            <w:color w:val="000000" w:themeColor="text1"/>
          </w:rPr>
          <w:t xml:space="preserve">have </w:t>
        </w:r>
      </w:ins>
      <w:ins w:id="1605" w:author="Ruijie Xu" w:date="2022-02-02T12:20:00Z">
        <w:r w:rsidRPr="003A137D">
          <w:rPr>
            <w:color w:val="000000" w:themeColor="text1"/>
          </w:rPr>
          <w:t xml:space="preserve">identified </w:t>
        </w:r>
      </w:ins>
      <w:ins w:id="1606" w:author="Liliana Salvador" w:date="2022-02-23T20:32:00Z">
        <w:r w:rsidR="00015F44">
          <w:rPr>
            <w:color w:val="000000" w:themeColor="text1"/>
          </w:rPr>
          <w:t xml:space="preserve">the </w:t>
        </w:r>
      </w:ins>
      <w:ins w:id="1607" w:author="Ruijie Xu" w:date="2022-02-02T12:20:00Z">
        <w:r w:rsidRPr="003A137D">
          <w:rPr>
            <w:color w:val="000000" w:themeColor="text1"/>
          </w:rPr>
          <w:t>same species taxa as the most abundant taxa, species taxa with at least 10% of the reads from each sample were identified from each software’</w:t>
        </w:r>
        <w:del w:id="1608" w:author="Liliana Salvador" w:date="2022-02-23T20:33:00Z">
          <w:r w:rsidRPr="003A137D" w:rsidDel="00015F44">
            <w:rPr>
              <w:color w:val="000000" w:themeColor="text1"/>
            </w:rPr>
            <w:delText>s</w:delText>
          </w:r>
        </w:del>
        <w:r w:rsidRPr="003A137D">
          <w:rPr>
            <w:color w:val="000000" w:themeColor="text1"/>
          </w:rPr>
          <w:t xml:space="preserve"> classification. Metaphlan3 </w:t>
        </w:r>
        <w:del w:id="1609" w:author="Liliana Salvador" w:date="2022-02-23T20:33:00Z">
          <w:r w:rsidRPr="003A137D" w:rsidDel="00015F44">
            <w:rPr>
              <w:color w:val="000000" w:themeColor="text1"/>
            </w:rPr>
            <w:delText xml:space="preserve">in this case, has </w:delText>
          </w:r>
        </w:del>
        <w:r w:rsidRPr="003A137D">
          <w:rPr>
            <w:color w:val="000000" w:themeColor="text1"/>
          </w:rPr>
          <w:t xml:space="preserve">identified most </w:t>
        </w:r>
      </w:ins>
      <w:ins w:id="1610" w:author="Liliana Salvador" w:date="2022-02-23T20:33:00Z">
        <w:r w:rsidR="00015F44">
          <w:rPr>
            <w:color w:val="000000" w:themeColor="text1"/>
          </w:rPr>
          <w:t xml:space="preserve">of the </w:t>
        </w:r>
      </w:ins>
      <w:ins w:id="1611" w:author="Ruijie Xu" w:date="2022-02-02T12:20:00Z">
        <w:r w:rsidRPr="003A137D">
          <w:rPr>
            <w:color w:val="000000" w:themeColor="text1"/>
          </w:rPr>
          <w:t xml:space="preserve">number of unique species taxa (18 taxa), while </w:t>
        </w:r>
        <w:r>
          <w:rPr>
            <w:color w:val="000000" w:themeColor="text1"/>
          </w:rPr>
          <w:t>BLASTN</w:t>
        </w:r>
        <w:r w:rsidRPr="003A137D">
          <w:rPr>
            <w:color w:val="000000" w:themeColor="text1"/>
          </w:rPr>
          <w:t xml:space="preserve"> and Kaiju </w:t>
        </w:r>
        <w:del w:id="1612" w:author="Liliana Salvador" w:date="2022-02-23T20:33:00Z">
          <w:r w:rsidRPr="003A137D" w:rsidDel="00015F44">
            <w:rPr>
              <w:color w:val="000000" w:themeColor="text1"/>
            </w:rPr>
            <w:delText>has</w:delText>
          </w:r>
        </w:del>
      </w:ins>
      <w:ins w:id="1613" w:author="Liliana Salvador" w:date="2022-02-23T20:33:00Z">
        <w:r w:rsidR="00015F44">
          <w:rPr>
            <w:color w:val="000000" w:themeColor="text1"/>
          </w:rPr>
          <w:t>identified</w:t>
        </w:r>
      </w:ins>
      <w:ins w:id="1614" w:author="Ruijie Xu" w:date="2022-02-02T12:20:00Z">
        <w:r w:rsidRPr="003A137D">
          <w:rPr>
            <w:color w:val="000000" w:themeColor="text1"/>
          </w:rPr>
          <w:t xml:space="preserve"> the least (7 taxa). CLARK vs. CLARK-s and Kraken vs. Bracken shared most </w:t>
        </w:r>
      </w:ins>
      <w:ins w:id="1615" w:author="Liliana Salvador" w:date="2022-02-23T20:33:00Z">
        <w:r w:rsidR="00015F44">
          <w:rPr>
            <w:color w:val="000000" w:themeColor="text1"/>
          </w:rPr>
          <w:t xml:space="preserve">of the </w:t>
        </w:r>
      </w:ins>
      <w:ins w:id="1616" w:author="Ruijie Xu" w:date="2022-02-02T12:20:00Z">
        <w:r w:rsidRPr="003A137D">
          <w:rPr>
            <w:color w:val="000000" w:themeColor="text1"/>
          </w:rPr>
          <w:t>number of taxa in this category (9 and 8 taxa, respectively). Two species taxa were identified by all software as the top ten percent most abundant species taxa</w:t>
        </w:r>
      </w:ins>
      <w:ins w:id="1617" w:author="Liliana Salvador" w:date="2022-02-23T20:34:00Z">
        <w:r w:rsidR="0088072A">
          <w:rPr>
            <w:color w:val="000000" w:themeColor="text1"/>
          </w:rPr>
          <w:t>,</w:t>
        </w:r>
      </w:ins>
      <w:ins w:id="1618" w:author="Ruijie Xu" w:date="2022-02-02T12:20:00Z">
        <w:r w:rsidRPr="003A137D">
          <w:rPr>
            <w:color w:val="000000" w:themeColor="text1"/>
          </w:rPr>
          <w:t xml:space="preserve"> which </w:t>
        </w:r>
      </w:ins>
      <w:ins w:id="1619" w:author="Liliana Salvador" w:date="2022-02-23T20:34:00Z">
        <w:r w:rsidR="0088072A">
          <w:rPr>
            <w:color w:val="000000" w:themeColor="text1"/>
          </w:rPr>
          <w:t>were</w:t>
        </w:r>
      </w:ins>
      <w:ins w:id="1620" w:author="Ruijie Xu" w:date="2022-02-02T12:20:00Z">
        <w:del w:id="1621" w:author="Liliana Salvador" w:date="2022-02-23T20:34:00Z">
          <w:r w:rsidRPr="003A137D" w:rsidDel="0088072A">
            <w:rPr>
              <w:color w:val="000000" w:themeColor="text1"/>
            </w:rPr>
            <w:delText>are</w:delText>
          </w:r>
        </w:del>
        <w:r w:rsidRPr="003A137D">
          <w:rPr>
            <w:color w:val="000000" w:themeColor="text1"/>
          </w:rPr>
          <w:t xml:space="preserve"> </w:t>
        </w:r>
        <w:r w:rsidRPr="003A137D">
          <w:rPr>
            <w:i/>
            <w:iCs/>
            <w:color w:val="000000" w:themeColor="text1"/>
          </w:rPr>
          <w:t xml:space="preserve">L. </w:t>
        </w:r>
        <w:proofErr w:type="spellStart"/>
        <w:r w:rsidRPr="003A137D">
          <w:rPr>
            <w:i/>
            <w:iCs/>
            <w:color w:val="000000" w:themeColor="text1"/>
          </w:rPr>
          <w:t>interrogans</w:t>
        </w:r>
        <w:proofErr w:type="spellEnd"/>
        <w:r w:rsidRPr="003A137D">
          <w:rPr>
            <w:color w:val="000000" w:themeColor="text1"/>
          </w:rPr>
          <w:t xml:space="preserve"> and </w:t>
        </w:r>
        <w:r w:rsidRPr="003A137D">
          <w:rPr>
            <w:i/>
            <w:iCs/>
            <w:color w:val="000000" w:themeColor="text1"/>
          </w:rPr>
          <w:t xml:space="preserve">Bartonella </w:t>
        </w:r>
        <w:proofErr w:type="spellStart"/>
        <w:r w:rsidRPr="003A137D">
          <w:rPr>
            <w:i/>
            <w:iCs/>
            <w:color w:val="000000" w:themeColor="text1"/>
          </w:rPr>
          <w:t>elizabethae</w:t>
        </w:r>
      </w:ins>
      <w:proofErr w:type="spellEnd"/>
      <w:ins w:id="1622" w:author="Ruijie Xu" w:date="2022-02-03T12:21:00Z">
        <w:r w:rsidR="00E93552">
          <w:rPr>
            <w:i/>
            <w:iCs/>
            <w:color w:val="000000" w:themeColor="text1"/>
          </w:rPr>
          <w:t xml:space="preserve"> </w:t>
        </w:r>
        <w:r w:rsidR="00E93552">
          <w:rPr>
            <w:color w:val="000000" w:themeColor="text1"/>
          </w:rPr>
          <w:t>(Table SII.1)</w:t>
        </w:r>
      </w:ins>
      <w:ins w:id="1623" w:author="Ruijie Xu" w:date="2022-02-02T12:20:00Z">
        <w:r w:rsidRPr="003A137D">
          <w:rPr>
            <w:color w:val="000000" w:themeColor="text1"/>
          </w:rPr>
          <w:t>.</w:t>
        </w:r>
      </w:ins>
    </w:p>
    <w:p w14:paraId="49303CF4" w14:textId="77777777" w:rsidR="0088072A" w:rsidRDefault="0088072A">
      <w:pPr>
        <w:spacing w:line="480" w:lineRule="auto"/>
        <w:rPr>
          <w:ins w:id="1624" w:author="Liliana Salvador" w:date="2022-02-23T20:35:00Z"/>
          <w:b/>
          <w:bCs/>
          <w:color w:val="000000" w:themeColor="text1"/>
        </w:rPr>
      </w:pPr>
    </w:p>
    <w:p w14:paraId="77A43993" w14:textId="7D36E4FE" w:rsidR="00C355C5" w:rsidRDefault="00C355C5">
      <w:pPr>
        <w:spacing w:line="480" w:lineRule="auto"/>
        <w:rPr>
          <w:ins w:id="1625" w:author="Liliana Salvador" w:date="2022-02-26T15:17:00Z"/>
          <w:b/>
          <w:bCs/>
          <w:color w:val="000000" w:themeColor="text1"/>
        </w:rPr>
      </w:pPr>
      <w:ins w:id="1626" w:author="Ruijie Xu" w:date="2022-02-02T13:04:00Z">
        <w:r w:rsidRPr="003A137D">
          <w:rPr>
            <w:b/>
            <w:bCs/>
            <w:color w:val="000000" w:themeColor="text1"/>
          </w:rPr>
          <w:t>Downstream analyses for microbial community characterization</w:t>
        </w:r>
      </w:ins>
    </w:p>
    <w:p w14:paraId="3DFBD0FF" w14:textId="2151CF98" w:rsidR="001D64AA" w:rsidRPr="001D64AA" w:rsidRDefault="0007796B">
      <w:pPr>
        <w:spacing w:line="480" w:lineRule="auto"/>
        <w:rPr>
          <w:ins w:id="1627" w:author="Ruijie Xu" w:date="2022-02-02T12:20:00Z"/>
          <w:bCs/>
          <w:i/>
          <w:color w:val="000000" w:themeColor="text1"/>
          <w:rPrChange w:id="1628" w:author="Liliana Salvador" w:date="2022-02-26T15:17:00Z">
            <w:rPr>
              <w:ins w:id="1629" w:author="Ruijie Xu" w:date="2022-02-02T12:20:00Z"/>
              <w:bCs/>
              <w:color w:val="000000" w:themeColor="text1"/>
            </w:rPr>
          </w:rPrChange>
        </w:rPr>
        <w:pPrChange w:id="1630" w:author="Ruijie Xu" w:date="2022-02-02T13:04:00Z">
          <w:pPr>
            <w:keepNext/>
            <w:spacing w:line="480" w:lineRule="auto"/>
            <w:ind w:firstLine="720"/>
          </w:pPr>
        </w:pPrChange>
      </w:pPr>
      <w:bookmarkStart w:id="1631" w:name="OLE_LINK166"/>
      <w:bookmarkStart w:id="1632" w:name="OLE_LINK167"/>
      <w:ins w:id="1633" w:author="Liliana Salvador" w:date="2022-02-26T16:13:00Z">
        <w:r>
          <w:rPr>
            <w:bCs/>
            <w:i/>
            <w:color w:val="000000" w:themeColor="text1"/>
          </w:rPr>
          <w:t>W</w:t>
        </w:r>
      </w:ins>
      <w:ins w:id="1634" w:author="Liliana Salvador" w:date="2022-02-26T16:03:00Z">
        <w:r w:rsidR="00E33A4D">
          <w:rPr>
            <w:bCs/>
            <w:i/>
            <w:color w:val="000000" w:themeColor="text1"/>
          </w:rPr>
          <w:t>ithin-sample diversity</w:t>
        </w:r>
      </w:ins>
      <w:ins w:id="1635" w:author="Liliana Salvador" w:date="2022-02-26T16:13:00Z">
        <w:r>
          <w:rPr>
            <w:bCs/>
            <w:i/>
            <w:color w:val="000000" w:themeColor="text1"/>
          </w:rPr>
          <w:t xml:space="preserve"> (</w:t>
        </w:r>
        <w:r>
          <w:rPr>
            <w:bCs/>
            <w:i/>
            <w:color w:val="000000" w:themeColor="text1"/>
          </w:rPr>
          <w:sym w:font="Symbol" w:char="F061"/>
        </w:r>
        <w:r>
          <w:rPr>
            <w:bCs/>
            <w:i/>
            <w:color w:val="000000" w:themeColor="text1"/>
          </w:rPr>
          <w:t xml:space="preserve">-diversity) </w:t>
        </w:r>
      </w:ins>
      <w:ins w:id="1636" w:author="Liliana Salvador" w:date="2022-02-26T15:35:00Z">
        <w:r w:rsidR="00505A57">
          <w:rPr>
            <w:bCs/>
            <w:i/>
            <w:color w:val="000000" w:themeColor="text1"/>
          </w:rPr>
          <w:t xml:space="preserve">- </w:t>
        </w:r>
      </w:ins>
      <w:ins w:id="1637" w:author="Liliana Salvador" w:date="2022-02-26T15:36:00Z">
        <w:r w:rsidR="00505A57">
          <w:rPr>
            <w:bCs/>
            <w:i/>
            <w:color w:val="000000" w:themeColor="text1"/>
          </w:rPr>
          <w:t>DBs</w:t>
        </w:r>
      </w:ins>
    </w:p>
    <w:bookmarkEnd w:id="1631"/>
    <w:bookmarkEnd w:id="1632"/>
    <w:p w14:paraId="0CD7AB28" w14:textId="47E6C9CD" w:rsidR="00D0036D" w:rsidDel="0052454F" w:rsidRDefault="00C86E04" w:rsidP="001D64AA">
      <w:pPr>
        <w:keepNext/>
        <w:spacing w:line="480" w:lineRule="auto"/>
        <w:ind w:firstLine="720"/>
        <w:rPr>
          <w:ins w:id="1638" w:author="Liliana Salvador" w:date="2022-02-26T15:36:00Z"/>
          <w:del w:id="1639" w:author="Ruijie Xu" w:date="2022-02-27T13:37:00Z"/>
          <w:color w:val="000000" w:themeColor="text1"/>
        </w:rPr>
      </w:pPr>
      <w:r w:rsidRPr="003A137D">
        <w:rPr>
          <w:color w:val="000000" w:themeColor="text1"/>
        </w:rPr>
        <w:t xml:space="preserve">To understand how differences in </w:t>
      </w:r>
      <w:ins w:id="1640" w:author="Liliana Salvador" w:date="2022-02-25T16:27:00Z">
        <w:r w:rsidR="00477F6D">
          <w:rPr>
            <w:color w:val="000000" w:themeColor="text1"/>
          </w:rPr>
          <w:t xml:space="preserve">the </w:t>
        </w:r>
      </w:ins>
      <w:r w:rsidRPr="003A137D">
        <w:rPr>
          <w:color w:val="000000" w:themeColor="text1"/>
        </w:rPr>
        <w:t xml:space="preserve">classification results can directly impact the characterization of the microbial communities in each sample, we calculated two </w:t>
      </w:r>
      <w:proofErr w:type="gramStart"/>
      <w:r w:rsidRPr="003A137D">
        <w:rPr>
          <w:color w:val="000000" w:themeColor="text1"/>
        </w:rPr>
        <w:t>alpha  indices</w:t>
      </w:r>
      <w:proofErr w:type="gramEnd"/>
      <w:r w:rsidRPr="003A137D">
        <w:rPr>
          <w:color w:val="000000" w:themeColor="text1"/>
        </w:rPr>
        <w:t xml:space="preserve"> (Shannon and Simpson) at the species level, </w:t>
      </w:r>
      <w:ins w:id="1641" w:author="Liliana Salvador" w:date="2022-02-26T15:11:00Z">
        <w:r w:rsidR="001D64AA">
          <w:rPr>
            <w:color w:val="000000" w:themeColor="text1"/>
          </w:rPr>
          <w:t xml:space="preserve">and </w:t>
        </w:r>
      </w:ins>
      <w:r w:rsidRPr="003A137D">
        <w:rPr>
          <w:color w:val="000000" w:themeColor="text1"/>
        </w:rPr>
        <w:t>characteriz</w:t>
      </w:r>
      <w:ins w:id="1642" w:author="Liliana Salvador" w:date="2022-02-26T15:11:00Z">
        <w:r w:rsidR="001D64AA">
          <w:rPr>
            <w:color w:val="000000" w:themeColor="text1"/>
          </w:rPr>
          <w:t>ed</w:t>
        </w:r>
      </w:ins>
      <w:del w:id="1643" w:author="Liliana Salvador" w:date="2022-02-26T15:11:00Z">
        <w:r w:rsidRPr="003A137D" w:rsidDel="001D64AA">
          <w:rPr>
            <w:color w:val="000000" w:themeColor="text1"/>
          </w:rPr>
          <w:delText>ing</w:delText>
        </w:r>
      </w:del>
      <w:r w:rsidRPr="003A137D">
        <w:rPr>
          <w:color w:val="000000" w:themeColor="text1"/>
        </w:rPr>
        <w:t xml:space="preserve"> the </w:t>
      </w:r>
      <w:r w:rsidR="00374568" w:rsidRPr="003A137D">
        <w:rPr>
          <w:color w:val="000000" w:themeColor="text1"/>
        </w:rPr>
        <w:t>species richness (diversity)</w:t>
      </w:r>
      <w:r w:rsidRPr="003A137D">
        <w:rPr>
          <w:color w:val="000000" w:themeColor="text1"/>
        </w:rPr>
        <w:t xml:space="preserve"> and </w:t>
      </w:r>
      <w:ins w:id="1644" w:author="Ruijie Xu" w:date="2022-02-11T09:20:00Z">
        <w:r w:rsidR="00922231">
          <w:rPr>
            <w:color w:val="000000" w:themeColor="text1"/>
          </w:rPr>
          <w:t>evenness (</w:t>
        </w:r>
      </w:ins>
      <w:del w:id="1645" w:author="Ruijie Xu" w:date="2022-02-11T09:19:00Z">
        <w:r w:rsidRPr="003A137D" w:rsidDel="00922231">
          <w:rPr>
            <w:color w:val="000000" w:themeColor="text1"/>
          </w:rPr>
          <w:delText xml:space="preserve">the </w:delText>
        </w:r>
      </w:del>
      <w:ins w:id="1646" w:author="Ruijie Xu" w:date="2022-02-11T09:39:00Z">
        <w:r w:rsidR="007D333F">
          <w:rPr>
            <w:color w:val="000000" w:themeColor="text1"/>
          </w:rPr>
          <w:t>abundance</w:t>
        </w:r>
        <w:r w:rsidR="00D0335C">
          <w:rPr>
            <w:color w:val="000000" w:themeColor="text1"/>
          </w:rPr>
          <w:t>)</w:t>
        </w:r>
      </w:ins>
      <w:del w:id="1647" w:author="Ruijie Xu" w:date="2022-02-11T09:20:00Z">
        <w:r w:rsidRPr="003A137D" w:rsidDel="00922231">
          <w:rPr>
            <w:color w:val="000000" w:themeColor="text1"/>
          </w:rPr>
          <w:delText>evenness</w:delText>
        </w:r>
      </w:del>
      <w:r w:rsidRPr="003A137D">
        <w:rPr>
          <w:color w:val="000000" w:themeColor="text1"/>
        </w:rPr>
        <w:t xml:space="preserve"> of the microbial communities within each </w:t>
      </w:r>
      <w:r w:rsidRPr="0088072A">
        <w:rPr>
          <w:i/>
          <w:color w:val="000000" w:themeColor="text1"/>
          <w:rPrChange w:id="1648" w:author="Liliana Salvador" w:date="2022-02-23T20:35:00Z">
            <w:rPr>
              <w:color w:val="000000" w:themeColor="text1"/>
            </w:rPr>
          </w:rPrChange>
        </w:rPr>
        <w:t>Rattus</w:t>
      </w:r>
      <w:r w:rsidRPr="003A137D">
        <w:rPr>
          <w:color w:val="000000" w:themeColor="text1"/>
        </w:rPr>
        <w:t xml:space="preserve"> sample</w:t>
      </w:r>
      <w:ins w:id="1649" w:author="Liliana Salvador" w:date="2022-02-26T15:11:00Z">
        <w:r w:rsidR="001D64AA">
          <w:rPr>
            <w:color w:val="000000" w:themeColor="text1"/>
          </w:rPr>
          <w:t xml:space="preserve">. Then, we </w:t>
        </w:r>
      </w:ins>
      <w:del w:id="1650" w:author="Liliana Salvador" w:date="2022-02-26T15:11:00Z">
        <w:r w:rsidR="00374568" w:rsidRPr="003A137D" w:rsidDel="001D64AA">
          <w:rPr>
            <w:color w:val="000000" w:themeColor="text1"/>
          </w:rPr>
          <w:delText xml:space="preserve"> and </w:delText>
        </w:r>
      </w:del>
      <w:r w:rsidR="00374568" w:rsidRPr="003A137D">
        <w:rPr>
          <w:color w:val="000000" w:themeColor="text1"/>
        </w:rPr>
        <w:t>compared the</w:t>
      </w:r>
      <w:ins w:id="1651" w:author="Liliana Salvador" w:date="2022-02-26T15:11:00Z">
        <w:r w:rsidR="001D64AA">
          <w:rPr>
            <w:color w:val="000000" w:themeColor="text1"/>
          </w:rPr>
          <w:t>se</w:t>
        </w:r>
      </w:ins>
      <w:del w:id="1652" w:author="Liliana Salvador" w:date="2022-02-26T15:11:00Z">
        <w:r w:rsidR="00374568" w:rsidRPr="003A137D" w:rsidDel="001D64AA">
          <w:rPr>
            <w:color w:val="000000" w:themeColor="text1"/>
          </w:rPr>
          <w:delText>m</w:delText>
        </w:r>
      </w:del>
      <w:r w:rsidR="00374568" w:rsidRPr="003A137D">
        <w:rPr>
          <w:color w:val="000000" w:themeColor="text1"/>
        </w:rPr>
        <w:t xml:space="preserve"> with the observed unique number of species identified by each DB </w:t>
      </w:r>
      <w:ins w:id="1653" w:author="Ruijie Xu" w:date="2022-02-02T13:05:00Z">
        <w:r w:rsidR="00C355C5">
          <w:rPr>
            <w:color w:val="000000" w:themeColor="text1"/>
          </w:rPr>
          <w:t xml:space="preserve">and </w:t>
        </w:r>
      </w:ins>
      <w:ins w:id="1654" w:author="Liliana Salvador" w:date="2022-02-26T15:12:00Z">
        <w:r w:rsidR="001D64AA">
          <w:rPr>
            <w:color w:val="000000" w:themeColor="text1"/>
          </w:rPr>
          <w:t xml:space="preserve">by each </w:t>
        </w:r>
      </w:ins>
      <w:ins w:id="1655" w:author="Ruijie Xu" w:date="2022-02-02T13:05:00Z">
        <w:r w:rsidR="00C355C5">
          <w:rPr>
            <w:color w:val="000000" w:themeColor="text1"/>
          </w:rPr>
          <w:t xml:space="preserve">software </w:t>
        </w:r>
      </w:ins>
      <w:r w:rsidR="00374568" w:rsidRPr="003A137D">
        <w:rPr>
          <w:color w:val="000000" w:themeColor="text1"/>
        </w:rPr>
        <w:t>(Observed)</w:t>
      </w:r>
      <w:r w:rsidRPr="003A137D">
        <w:rPr>
          <w:color w:val="000000" w:themeColor="text1"/>
        </w:rPr>
        <w:t xml:space="preserve">. </w:t>
      </w:r>
      <w:ins w:id="1656" w:author="Liliana Salvador" w:date="2022-02-26T15:13:00Z">
        <w:r w:rsidR="001D64AA">
          <w:rPr>
            <w:color w:val="000000" w:themeColor="text1"/>
          </w:rPr>
          <w:t>W</w:t>
        </w:r>
      </w:ins>
      <w:del w:id="1657" w:author="Ruijie Xu" w:date="2022-02-02T13:05:00Z">
        <w:r w:rsidRPr="003A137D" w:rsidDel="00C355C5">
          <w:rPr>
            <w:color w:val="000000" w:themeColor="text1"/>
          </w:rPr>
          <w:delText>W</w:delText>
        </w:r>
      </w:del>
      <w:r w:rsidRPr="003A137D">
        <w:rPr>
          <w:color w:val="000000" w:themeColor="text1"/>
        </w:rPr>
        <w:t xml:space="preserve">e </w:t>
      </w:r>
      <w:del w:id="1658" w:author="Liliana Salvador" w:date="2022-02-23T20:36:00Z">
        <w:r w:rsidRPr="003A137D" w:rsidDel="0088072A">
          <w:rPr>
            <w:color w:val="000000" w:themeColor="text1"/>
          </w:rPr>
          <w:delText xml:space="preserve">have </w:delText>
        </w:r>
      </w:del>
      <w:r w:rsidRPr="003A137D">
        <w:rPr>
          <w:color w:val="000000" w:themeColor="text1"/>
        </w:rPr>
        <w:t xml:space="preserve">found that although the </w:t>
      </w:r>
      <w:r w:rsidR="00374568" w:rsidRPr="003A137D">
        <w:rPr>
          <w:color w:val="000000" w:themeColor="text1"/>
        </w:rPr>
        <w:t>observed</w:t>
      </w:r>
      <w:r w:rsidRPr="003A137D">
        <w:rPr>
          <w:color w:val="000000" w:themeColor="text1"/>
        </w:rPr>
        <w:t xml:space="preserve"> unique </w:t>
      </w:r>
      <w:del w:id="1659" w:author="Liliana Salvador" w:date="2022-02-26T15:13:00Z">
        <w:r w:rsidRPr="003A137D" w:rsidDel="001D64AA">
          <w:rPr>
            <w:color w:val="000000" w:themeColor="text1"/>
          </w:rPr>
          <w:delText xml:space="preserve">taxon </w:delText>
        </w:r>
      </w:del>
      <w:ins w:id="1660" w:author="Liliana Salvador" w:date="2022-02-26T15:13:00Z">
        <w:r w:rsidR="001D64AA" w:rsidRPr="003A137D">
          <w:rPr>
            <w:color w:val="000000" w:themeColor="text1"/>
          </w:rPr>
          <w:t>tax</w:t>
        </w:r>
        <w:r w:rsidR="001D64AA">
          <w:rPr>
            <w:color w:val="000000" w:themeColor="text1"/>
          </w:rPr>
          <w:t>a</w:t>
        </w:r>
        <w:r w:rsidR="001D64AA" w:rsidRPr="003A137D">
          <w:rPr>
            <w:color w:val="000000" w:themeColor="text1"/>
          </w:rPr>
          <w:t xml:space="preserve"> </w:t>
        </w:r>
      </w:ins>
      <w:ins w:id="1661" w:author="Liliana Salvador" w:date="2022-02-26T15:18:00Z">
        <w:r w:rsidR="001D64AA" w:rsidRPr="003A137D">
          <w:rPr>
            <w:color w:val="000000" w:themeColor="text1"/>
          </w:rPr>
          <w:t xml:space="preserve">classification results </w:t>
        </w:r>
      </w:ins>
      <w:ins w:id="1662" w:author="Liliana Salvador" w:date="2022-02-26T15:19:00Z">
        <w:r w:rsidR="001D64AA" w:rsidRPr="003A137D">
          <w:rPr>
            <w:color w:val="000000" w:themeColor="text1"/>
          </w:rPr>
          <w:t xml:space="preserve">across all four DBs </w:t>
        </w:r>
      </w:ins>
      <w:r w:rsidRPr="003A137D">
        <w:rPr>
          <w:color w:val="000000" w:themeColor="text1"/>
        </w:rPr>
        <w:t xml:space="preserve">were </w:t>
      </w:r>
      <w:proofErr w:type="spellStart"/>
      <w:r w:rsidRPr="003A137D">
        <w:rPr>
          <w:color w:val="000000" w:themeColor="text1"/>
        </w:rPr>
        <w:t>significanly</w:t>
      </w:r>
      <w:proofErr w:type="spellEnd"/>
      <w:r w:rsidRPr="003A137D">
        <w:rPr>
          <w:color w:val="000000" w:themeColor="text1"/>
        </w:rPr>
        <w:t xml:space="preserve"> different</w:t>
      </w:r>
      <w:ins w:id="1663" w:author="Liliana Salvador" w:date="2022-02-26T15:19:00Z">
        <w:r w:rsidR="001D64AA">
          <w:rPr>
            <w:color w:val="000000" w:themeColor="text1"/>
          </w:rPr>
          <w:t xml:space="preserve"> from each other</w:t>
        </w:r>
      </w:ins>
      <w:r w:rsidRPr="003A137D">
        <w:rPr>
          <w:color w:val="000000" w:themeColor="text1"/>
        </w:rPr>
        <w:t xml:space="preserve"> </w:t>
      </w:r>
      <w:commentRangeStart w:id="1664"/>
      <w:del w:id="1665" w:author="Liliana Salvador" w:date="2022-02-26T15:19:00Z">
        <w:r w:rsidRPr="003A137D" w:rsidDel="001D64AA">
          <w:rPr>
            <w:color w:val="000000" w:themeColor="text1"/>
          </w:rPr>
          <w:lastRenderedPageBreak/>
          <w:delText xml:space="preserve">across the </w:delText>
        </w:r>
      </w:del>
      <w:del w:id="1666" w:author="Liliana Salvador" w:date="2022-02-26T15:18:00Z">
        <w:r w:rsidRPr="003A137D" w:rsidDel="001D64AA">
          <w:rPr>
            <w:color w:val="000000" w:themeColor="text1"/>
          </w:rPr>
          <w:delText xml:space="preserve">classification results </w:delText>
        </w:r>
      </w:del>
      <w:del w:id="1667" w:author="Liliana Salvador" w:date="2022-02-26T15:19:00Z">
        <w:r w:rsidRPr="003A137D" w:rsidDel="001D64AA">
          <w:rPr>
            <w:color w:val="000000" w:themeColor="text1"/>
          </w:rPr>
          <w:delText xml:space="preserve">of all four </w:delText>
        </w:r>
        <w:r w:rsidR="00374568" w:rsidRPr="003A137D" w:rsidDel="001D64AA">
          <w:rPr>
            <w:color w:val="000000" w:themeColor="text1"/>
          </w:rPr>
          <w:delText>DBs</w:delText>
        </w:r>
        <w:r w:rsidRPr="003A137D" w:rsidDel="001D64AA">
          <w:rPr>
            <w:color w:val="000000" w:themeColor="text1"/>
          </w:rPr>
          <w:delText xml:space="preserve"> </w:delText>
        </w:r>
      </w:del>
      <w:r w:rsidRPr="003A137D">
        <w:rPr>
          <w:color w:val="000000" w:themeColor="text1"/>
        </w:rPr>
        <w:t xml:space="preserve">(Figure </w:t>
      </w:r>
      <w:ins w:id="1668" w:author="Ruijie Xu" w:date="2022-02-27T11:50:00Z">
        <w:r w:rsidR="001D06C9">
          <w:rPr>
            <w:color w:val="000000" w:themeColor="text1"/>
          </w:rPr>
          <w:t>3</w:t>
        </w:r>
      </w:ins>
      <w:del w:id="1669" w:author="Ruijie Xu" w:date="2022-02-27T11:50:00Z">
        <w:r w:rsidRPr="003A137D" w:rsidDel="001D06C9">
          <w:rPr>
            <w:color w:val="000000" w:themeColor="text1"/>
          </w:rPr>
          <w:delText>2</w:delText>
        </w:r>
      </w:del>
      <w:r w:rsidRPr="003A137D">
        <w:rPr>
          <w:color w:val="000000" w:themeColor="text1"/>
        </w:rPr>
        <w:t>a</w:t>
      </w:r>
      <w:commentRangeEnd w:id="1664"/>
      <w:r w:rsidR="00505A57">
        <w:rPr>
          <w:rStyle w:val="CommentReference"/>
        </w:rPr>
        <w:commentReference w:id="1664"/>
      </w:r>
      <w:r w:rsidRPr="003A137D">
        <w:rPr>
          <w:color w:val="000000" w:themeColor="text1"/>
        </w:rPr>
        <w:t xml:space="preserve">), </w:t>
      </w:r>
      <w:ins w:id="1670" w:author="Ruijie Xu" w:date="2022-02-27T11:51:00Z">
        <w:r w:rsidR="001D06C9">
          <w:rPr>
            <w:color w:val="000000" w:themeColor="text1"/>
          </w:rPr>
          <w:t>only</w:t>
        </w:r>
        <w:r w:rsidR="000071DC">
          <w:rPr>
            <w:color w:val="000000" w:themeColor="text1"/>
          </w:rPr>
          <w:t xml:space="preserve"> </w:t>
        </w:r>
      </w:ins>
      <w:del w:id="1671" w:author="Ruijie Xu" w:date="2022-02-03T12:22:00Z">
        <w:r w:rsidR="00A310EF" w:rsidRPr="003A137D" w:rsidDel="00041F72">
          <w:rPr>
            <w:color w:val="000000" w:themeColor="text1"/>
          </w:rPr>
          <w:delText xml:space="preserve">only </w:delText>
        </w:r>
      </w:del>
      <w:r w:rsidRPr="003A137D">
        <w:rPr>
          <w:color w:val="000000" w:themeColor="text1"/>
        </w:rPr>
        <w:t>the Shannon ind</w:t>
      </w:r>
      <w:ins w:id="1672" w:author="Ruijie Xu" w:date="2022-02-27T11:50:00Z">
        <w:r w:rsidR="001D06C9">
          <w:rPr>
            <w:color w:val="000000" w:themeColor="text1"/>
          </w:rPr>
          <w:t>ices</w:t>
        </w:r>
      </w:ins>
      <w:del w:id="1673" w:author="Ruijie Xu" w:date="2022-02-27T11:50:00Z">
        <w:r w:rsidRPr="003A137D" w:rsidDel="001D06C9">
          <w:rPr>
            <w:color w:val="000000" w:themeColor="text1"/>
          </w:rPr>
          <w:delText>ex</w:delText>
        </w:r>
      </w:del>
      <w:ins w:id="1674" w:author="Liliana Salvador" w:date="2022-02-26T15:21:00Z">
        <w:del w:id="1675" w:author="Ruijie Xu" w:date="2022-02-27T11:50:00Z">
          <w:r w:rsidR="00311069" w:rsidDel="001D06C9">
            <w:rPr>
              <w:color w:val="000000" w:themeColor="text1"/>
            </w:rPr>
            <w:delText>es</w:delText>
          </w:r>
        </w:del>
      </w:ins>
      <w:r w:rsidRPr="003A137D">
        <w:rPr>
          <w:color w:val="000000" w:themeColor="text1"/>
        </w:rPr>
        <w:t xml:space="preserve">, which </w:t>
      </w:r>
      <w:del w:id="1676" w:author="Ruijie Xu" w:date="2022-02-11T09:23:00Z">
        <w:r w:rsidRPr="003A137D" w:rsidDel="002E56FD">
          <w:rPr>
            <w:color w:val="000000" w:themeColor="text1"/>
          </w:rPr>
          <w:delText>describes th</w:delText>
        </w:r>
      </w:del>
      <w:ins w:id="1677" w:author="Ruijie Xu" w:date="2022-02-11T09:23:00Z">
        <w:r w:rsidR="002E56FD">
          <w:rPr>
            <w:color w:val="000000" w:themeColor="text1"/>
          </w:rPr>
          <w:t>emphasize</w:t>
        </w:r>
        <w:del w:id="1678" w:author="Liliana Salvador" w:date="2022-02-26T15:21:00Z">
          <w:r w:rsidR="002E56FD" w:rsidDel="00EC4BBA">
            <w:rPr>
              <w:color w:val="000000" w:themeColor="text1"/>
            </w:rPr>
            <w:delText>s</w:delText>
          </w:r>
        </w:del>
      </w:ins>
      <w:del w:id="1679" w:author="Ruijie Xu" w:date="2022-02-11T09:23:00Z">
        <w:r w:rsidRPr="003A137D" w:rsidDel="002E56FD">
          <w:rPr>
            <w:color w:val="000000" w:themeColor="text1"/>
          </w:rPr>
          <w:delText>e</w:delText>
        </w:r>
      </w:del>
      <w:r w:rsidRPr="003A137D">
        <w:rPr>
          <w:color w:val="000000" w:themeColor="text1"/>
        </w:rPr>
        <w:t xml:space="preserve"> </w:t>
      </w:r>
      <w:ins w:id="1680" w:author="Ruijie Xu" w:date="2022-02-11T09:24:00Z">
        <w:r w:rsidR="002E56FD">
          <w:rPr>
            <w:color w:val="000000" w:themeColor="text1"/>
          </w:rPr>
          <w:t xml:space="preserve">the </w:t>
        </w:r>
      </w:ins>
      <w:r w:rsidR="00374568" w:rsidRPr="003A137D">
        <w:rPr>
          <w:color w:val="000000" w:themeColor="text1"/>
        </w:rPr>
        <w:t xml:space="preserve">species richness </w:t>
      </w:r>
      <w:del w:id="1681" w:author="Ruijie Xu" w:date="2022-02-11T09:23:00Z">
        <w:r w:rsidR="00374568" w:rsidRPr="003A137D" w:rsidDel="00184217">
          <w:rPr>
            <w:color w:val="000000" w:themeColor="text1"/>
          </w:rPr>
          <w:delText>and evenness</w:delText>
        </w:r>
        <w:r w:rsidRPr="003A137D" w:rsidDel="00184217">
          <w:rPr>
            <w:color w:val="000000" w:themeColor="text1"/>
          </w:rPr>
          <w:delText xml:space="preserve"> </w:delText>
        </w:r>
      </w:del>
      <w:r w:rsidR="00D0036D" w:rsidRPr="003A137D">
        <w:rPr>
          <w:color w:val="000000" w:themeColor="text1"/>
        </w:rPr>
        <w:t xml:space="preserve">within a </w:t>
      </w:r>
      <w:r w:rsidRPr="003A137D">
        <w:rPr>
          <w:color w:val="000000" w:themeColor="text1"/>
        </w:rPr>
        <w:t xml:space="preserve">community, </w:t>
      </w:r>
      <w:r w:rsidR="00374568" w:rsidRPr="003A137D">
        <w:rPr>
          <w:color w:val="000000" w:themeColor="text1"/>
        </w:rPr>
        <w:t>obtained fr</w:t>
      </w:r>
      <w:ins w:id="1682" w:author="Ruijie Xu" w:date="2022-02-02T13:08:00Z">
        <w:r w:rsidR="00C355C5">
          <w:rPr>
            <w:color w:val="000000" w:themeColor="text1"/>
          </w:rPr>
          <w:t>om</w:t>
        </w:r>
      </w:ins>
      <w:del w:id="1683" w:author="Ruijie Xu" w:date="2022-02-02T13:08:00Z">
        <w:r w:rsidR="00374568" w:rsidRPr="003A137D" w:rsidDel="00C355C5">
          <w:rPr>
            <w:color w:val="000000" w:themeColor="text1"/>
          </w:rPr>
          <w:delText>in</w:delText>
        </w:r>
      </w:del>
      <w:r w:rsidR="00A310EF" w:rsidRPr="003A137D">
        <w:rPr>
          <w:color w:val="000000" w:themeColor="text1"/>
        </w:rPr>
        <w:t xml:space="preserve"> </w:t>
      </w:r>
      <w:proofErr w:type="spellStart"/>
      <w:r w:rsidR="00A310EF" w:rsidRPr="003A137D">
        <w:rPr>
          <w:color w:val="000000" w:themeColor="text1"/>
        </w:rPr>
        <w:t>minikraken</w:t>
      </w:r>
      <w:proofErr w:type="spellEnd"/>
      <w:r w:rsidR="00A310EF" w:rsidRPr="003A137D">
        <w:rPr>
          <w:color w:val="000000" w:themeColor="text1"/>
        </w:rPr>
        <w:t xml:space="preserve"> DB</w:t>
      </w:r>
      <w:ins w:id="1684" w:author="Liliana Salvador" w:date="2022-02-26T15:21:00Z">
        <w:r w:rsidR="00EC4BBA">
          <w:rPr>
            <w:color w:val="000000" w:themeColor="text1"/>
          </w:rPr>
          <w:t xml:space="preserve">, </w:t>
        </w:r>
      </w:ins>
      <w:del w:id="1685" w:author="Liliana Salvador" w:date="2022-02-26T15:21:00Z">
        <w:r w:rsidR="00A310EF" w:rsidRPr="003A137D" w:rsidDel="00EC4BBA">
          <w:rPr>
            <w:color w:val="000000" w:themeColor="text1"/>
          </w:rPr>
          <w:delText xml:space="preserve"> </w:delText>
        </w:r>
      </w:del>
      <w:ins w:id="1686" w:author="Ruijie Xu" w:date="2022-02-03T12:22:00Z">
        <w:del w:id="1687" w:author="Liliana Salvador" w:date="2022-02-26T15:21:00Z">
          <w:r w:rsidR="00041F72" w:rsidDel="00EC4BBA">
            <w:rPr>
              <w:color w:val="000000" w:themeColor="text1"/>
            </w:rPr>
            <w:delText xml:space="preserve">only </w:delText>
          </w:r>
        </w:del>
      </w:ins>
      <w:r w:rsidRPr="003A137D">
        <w:rPr>
          <w:color w:val="000000" w:themeColor="text1"/>
        </w:rPr>
        <w:t xml:space="preserve">were found </w:t>
      </w:r>
      <w:ins w:id="1688" w:author="Liliana Salvador" w:date="2022-02-26T15:21:00Z">
        <w:r w:rsidR="00EC4BBA">
          <w:rPr>
            <w:color w:val="000000" w:themeColor="text1"/>
          </w:rPr>
          <w:t xml:space="preserve">to be </w:t>
        </w:r>
      </w:ins>
      <w:r w:rsidRPr="003A137D">
        <w:rPr>
          <w:color w:val="000000" w:themeColor="text1"/>
        </w:rPr>
        <w:t xml:space="preserve">significantly different </w:t>
      </w:r>
      <w:ins w:id="1689" w:author="Liliana Salvador" w:date="2022-02-26T15:22:00Z">
        <w:r w:rsidR="00EC4BBA">
          <w:rPr>
            <w:color w:val="000000" w:themeColor="text1"/>
          </w:rPr>
          <w:t xml:space="preserve">from </w:t>
        </w:r>
      </w:ins>
      <w:del w:id="1690" w:author="Liliana Salvador" w:date="2022-02-26T15:21:00Z">
        <w:r w:rsidRPr="003A137D" w:rsidDel="00EC4BBA">
          <w:rPr>
            <w:color w:val="000000" w:themeColor="text1"/>
          </w:rPr>
          <w:delText xml:space="preserve">when compared with </w:delText>
        </w:r>
      </w:del>
      <w:r w:rsidRPr="003A137D">
        <w:rPr>
          <w:color w:val="000000" w:themeColor="text1"/>
        </w:rPr>
        <w:t xml:space="preserve">the results </w:t>
      </w:r>
      <w:ins w:id="1691" w:author="Liliana Salvador" w:date="2022-02-26T15:22:00Z">
        <w:r w:rsidR="00EC4BBA">
          <w:rPr>
            <w:color w:val="000000" w:themeColor="text1"/>
          </w:rPr>
          <w:t>obtained with</w:t>
        </w:r>
      </w:ins>
      <w:del w:id="1692" w:author="Liliana Salvador" w:date="2022-02-26T15:22:00Z">
        <w:r w:rsidRPr="003A137D" w:rsidDel="00EC4BBA">
          <w:rPr>
            <w:color w:val="000000" w:themeColor="text1"/>
          </w:rPr>
          <w:delText>of</w:delText>
        </w:r>
      </w:del>
      <w:r w:rsidRPr="003A137D">
        <w:rPr>
          <w:color w:val="000000" w:themeColor="text1"/>
        </w:rPr>
        <w:t xml:space="preserve"> </w:t>
      </w:r>
      <w:ins w:id="1693" w:author="Liliana Salvador" w:date="2022-02-26T15:22:00Z">
        <w:r w:rsidR="00EC4BBA">
          <w:rPr>
            <w:color w:val="000000" w:themeColor="text1"/>
          </w:rPr>
          <w:t xml:space="preserve">the </w:t>
        </w:r>
      </w:ins>
      <w:r w:rsidR="00A310EF" w:rsidRPr="003A137D">
        <w:rPr>
          <w:color w:val="000000" w:themeColor="text1"/>
        </w:rPr>
        <w:t>other</w:t>
      </w:r>
      <w:r w:rsidRPr="003A137D">
        <w:rPr>
          <w:color w:val="000000" w:themeColor="text1"/>
        </w:rPr>
        <w:t xml:space="preserve"> DB</w:t>
      </w:r>
      <w:r w:rsidR="00A310EF" w:rsidRPr="003A137D">
        <w:rPr>
          <w:color w:val="000000" w:themeColor="text1"/>
        </w:rPr>
        <w:t>s</w:t>
      </w:r>
      <w:r w:rsidRPr="003A137D">
        <w:rPr>
          <w:color w:val="000000" w:themeColor="text1"/>
        </w:rPr>
        <w:t xml:space="preserve"> </w:t>
      </w:r>
      <w:bookmarkStart w:id="1694" w:name="OLE_LINK237"/>
      <w:bookmarkStart w:id="1695" w:name="OLE_LINK238"/>
      <w:r w:rsidRPr="003A137D">
        <w:rPr>
          <w:color w:val="000000" w:themeColor="text1"/>
        </w:rPr>
        <w:t>(</w:t>
      </w:r>
      <w:bookmarkStart w:id="1696" w:name="OLE_LINK48"/>
      <w:bookmarkStart w:id="1697" w:name="OLE_LINK49"/>
      <w:commentRangeStart w:id="1698"/>
      <w:r w:rsidR="008B1B63" w:rsidRPr="003A137D">
        <w:rPr>
          <w:color w:val="000000" w:themeColor="text1"/>
        </w:rPr>
        <w:t xml:space="preserve">Figure </w:t>
      </w:r>
      <w:ins w:id="1699" w:author="Ruijie Xu" w:date="2022-02-27T11:51:00Z">
        <w:r w:rsidR="000071DC">
          <w:rPr>
            <w:color w:val="000000" w:themeColor="text1"/>
          </w:rPr>
          <w:t>3</w:t>
        </w:r>
      </w:ins>
      <w:del w:id="1700" w:author="Ruijie Xu" w:date="2022-02-27T11:51:00Z">
        <w:r w:rsidR="008B1B63" w:rsidRPr="003A137D" w:rsidDel="000071DC">
          <w:rPr>
            <w:color w:val="000000" w:themeColor="text1"/>
          </w:rPr>
          <w:delText>2</w:delText>
        </w:r>
      </w:del>
      <w:r w:rsidR="008B1B63" w:rsidRPr="003A137D">
        <w:rPr>
          <w:color w:val="000000" w:themeColor="text1"/>
        </w:rPr>
        <w:t>b</w:t>
      </w:r>
      <w:commentRangeEnd w:id="1698"/>
      <w:r w:rsidR="00505A57">
        <w:rPr>
          <w:rStyle w:val="CommentReference"/>
        </w:rPr>
        <w:commentReference w:id="1698"/>
      </w:r>
      <w:r w:rsidR="008B1B63" w:rsidRPr="003A137D">
        <w:rPr>
          <w:color w:val="000000" w:themeColor="text1"/>
        </w:rPr>
        <w:t xml:space="preserve">, Table </w:t>
      </w:r>
      <w:ins w:id="1701" w:author="Ruijie Xu" w:date="2022-02-02T13:11:00Z">
        <w:r w:rsidR="00C92296">
          <w:rPr>
            <w:color w:val="000000" w:themeColor="text1"/>
          </w:rPr>
          <w:t>S</w:t>
        </w:r>
      </w:ins>
      <w:r w:rsidR="008B1B63" w:rsidRPr="003A137D">
        <w:rPr>
          <w:color w:val="000000" w:themeColor="text1"/>
        </w:rPr>
        <w:t>I.</w:t>
      </w:r>
      <w:ins w:id="1702" w:author="Ruijie Xu" w:date="2022-02-03T12:23:00Z">
        <w:r w:rsidR="00041F72">
          <w:rPr>
            <w:color w:val="000000" w:themeColor="text1"/>
          </w:rPr>
          <w:t>4</w:t>
        </w:r>
      </w:ins>
      <w:del w:id="1703" w:author="Ruijie Xu" w:date="2022-02-03T12:23:00Z">
        <w:r w:rsidR="008B1B63" w:rsidRPr="003A137D" w:rsidDel="00041F72">
          <w:rPr>
            <w:color w:val="000000" w:themeColor="text1"/>
          </w:rPr>
          <w:delText>3</w:delText>
        </w:r>
      </w:del>
      <w:bookmarkEnd w:id="1696"/>
      <w:bookmarkEnd w:id="1697"/>
      <w:r w:rsidRPr="003A137D">
        <w:rPr>
          <w:color w:val="000000" w:themeColor="text1"/>
        </w:rPr>
        <w:t xml:space="preserve">). </w:t>
      </w:r>
      <w:bookmarkEnd w:id="1694"/>
      <w:bookmarkEnd w:id="1695"/>
      <w:commentRangeStart w:id="1704"/>
      <w:proofErr w:type="spellStart"/>
      <w:r w:rsidR="00D0036D" w:rsidRPr="003A137D">
        <w:rPr>
          <w:color w:val="000000" w:themeColor="text1"/>
        </w:rPr>
        <w:t>Morever</w:t>
      </w:r>
      <w:proofErr w:type="spellEnd"/>
      <w:r w:rsidR="00D0036D" w:rsidRPr="003A137D">
        <w:rPr>
          <w:color w:val="000000" w:themeColor="text1"/>
        </w:rPr>
        <w:t>, the Simpson ind</w:t>
      </w:r>
      <w:ins w:id="1705" w:author="Ruijie Xu" w:date="2022-02-27T11:52:00Z">
        <w:r w:rsidR="000071DC">
          <w:rPr>
            <w:color w:val="000000" w:themeColor="text1"/>
          </w:rPr>
          <w:t>ices</w:t>
        </w:r>
      </w:ins>
      <w:del w:id="1706" w:author="Ruijie Xu" w:date="2022-02-27T11:52:00Z">
        <w:r w:rsidR="00D0036D" w:rsidRPr="003A137D" w:rsidDel="000071DC">
          <w:rPr>
            <w:color w:val="000000" w:themeColor="text1"/>
          </w:rPr>
          <w:delText>ex</w:delText>
        </w:r>
      </w:del>
      <w:ins w:id="1707" w:author="Liliana Salvador" w:date="2022-02-26T15:22:00Z">
        <w:del w:id="1708" w:author="Ruijie Xu" w:date="2022-02-27T11:52:00Z">
          <w:r w:rsidR="00EC4BBA" w:rsidDel="000071DC">
            <w:rPr>
              <w:color w:val="000000" w:themeColor="text1"/>
            </w:rPr>
            <w:delText>es</w:delText>
          </w:r>
        </w:del>
      </w:ins>
      <w:r w:rsidR="00D0036D" w:rsidRPr="003A137D">
        <w:rPr>
          <w:color w:val="000000" w:themeColor="text1"/>
        </w:rPr>
        <w:t xml:space="preserve">, </w:t>
      </w:r>
      <w:ins w:id="1709" w:author="Ruijie Xu" w:date="2022-02-11T09:34:00Z">
        <w:r w:rsidR="005636CA">
          <w:rPr>
            <w:color w:val="000000" w:themeColor="text1"/>
          </w:rPr>
          <w:t>which weigh</w:t>
        </w:r>
      </w:ins>
      <w:ins w:id="1710" w:author="Liliana Salvador" w:date="2022-02-26T15:22:00Z">
        <w:r w:rsidR="00EC4BBA">
          <w:rPr>
            <w:color w:val="000000" w:themeColor="text1"/>
          </w:rPr>
          <w:t xml:space="preserve"> the</w:t>
        </w:r>
      </w:ins>
      <w:ins w:id="1711" w:author="Ruijie Xu" w:date="2022-02-11T09:34:00Z">
        <w:del w:id="1712" w:author="Liliana Salvador" w:date="2022-02-23T20:38:00Z">
          <w:r w:rsidR="005636CA" w:rsidDel="0088072A">
            <w:rPr>
              <w:color w:val="000000" w:themeColor="text1"/>
            </w:rPr>
            <w:delText>ted</w:delText>
          </w:r>
        </w:del>
        <w:r w:rsidR="005636CA">
          <w:rPr>
            <w:color w:val="000000" w:themeColor="text1"/>
          </w:rPr>
          <w:t xml:space="preserve"> microbial community’s characterization with the proportion of species</w:t>
        </w:r>
      </w:ins>
      <w:ins w:id="1713" w:author="Ruijie Xu" w:date="2022-02-27T11:52:00Z">
        <w:r w:rsidR="000071DC">
          <w:rPr>
            <w:color w:val="000000" w:themeColor="text1"/>
          </w:rPr>
          <w:t xml:space="preserve"> within</w:t>
        </w:r>
      </w:ins>
      <w:ins w:id="1714" w:author="Ruijie Xu" w:date="2022-02-11T09:34:00Z">
        <w:r w:rsidR="005636CA">
          <w:rPr>
            <w:color w:val="000000" w:themeColor="text1"/>
          </w:rPr>
          <w:t xml:space="preserve"> each sample</w:t>
        </w:r>
        <w:r w:rsidR="005636CA" w:rsidRPr="003A137D">
          <w:rPr>
            <w:color w:val="000000" w:themeColor="text1"/>
          </w:rPr>
          <w:t>,</w:t>
        </w:r>
      </w:ins>
      <w:del w:id="1715" w:author="Ruijie Xu" w:date="2022-02-11T09:22:00Z">
        <w:r w:rsidR="00D0036D" w:rsidRPr="003A137D" w:rsidDel="00184217">
          <w:rPr>
            <w:color w:val="000000" w:themeColor="text1"/>
          </w:rPr>
          <w:delText xml:space="preserve">which describes the evenness of the microbial communities </w:delText>
        </w:r>
      </w:del>
      <w:del w:id="1716" w:author="Ruijie Xu" w:date="2022-02-11T09:28:00Z">
        <w:r w:rsidR="00D0036D" w:rsidRPr="003A137D" w:rsidDel="00C24A9F">
          <w:rPr>
            <w:color w:val="000000" w:themeColor="text1"/>
          </w:rPr>
          <w:delText>within</w:delText>
        </w:r>
      </w:del>
      <w:del w:id="1717" w:author="Ruijie Xu" w:date="2022-02-11T09:34:00Z">
        <w:r w:rsidR="00D0036D" w:rsidRPr="003A137D" w:rsidDel="005636CA">
          <w:rPr>
            <w:color w:val="000000" w:themeColor="text1"/>
          </w:rPr>
          <w:delText xml:space="preserve"> each sample</w:delText>
        </w:r>
      </w:del>
      <w:ins w:id="1718" w:author="Ruijie Xu" w:date="2022-02-11T09:34:00Z">
        <w:r w:rsidR="00525C77">
          <w:rPr>
            <w:color w:val="000000" w:themeColor="text1"/>
          </w:rPr>
          <w:t xml:space="preserve"> </w:t>
        </w:r>
      </w:ins>
      <w:del w:id="1719" w:author="Ruijie Xu" w:date="2022-02-11T09:34:00Z">
        <w:r w:rsidR="00D0036D" w:rsidRPr="003A137D" w:rsidDel="00525C77">
          <w:rPr>
            <w:color w:val="000000" w:themeColor="text1"/>
          </w:rPr>
          <w:delText xml:space="preserve">, </w:delText>
        </w:r>
      </w:del>
      <w:r w:rsidR="00D0036D" w:rsidRPr="003A137D">
        <w:rPr>
          <w:color w:val="000000" w:themeColor="text1"/>
        </w:rPr>
        <w:t>w</w:t>
      </w:r>
      <w:del w:id="1720" w:author="Liliana Salvador" w:date="2022-02-23T20:39:00Z">
        <w:r w:rsidR="00D0036D" w:rsidRPr="003A137D" w:rsidDel="0088072A">
          <w:rPr>
            <w:color w:val="000000" w:themeColor="text1"/>
          </w:rPr>
          <w:delText>er</w:delText>
        </w:r>
      </w:del>
      <w:ins w:id="1721" w:author="Liliana Salvador" w:date="2022-02-26T15:24:00Z">
        <w:r w:rsidR="00EC4BBA">
          <w:rPr>
            <w:color w:val="000000" w:themeColor="text1"/>
          </w:rPr>
          <w:t>ere</w:t>
        </w:r>
      </w:ins>
      <w:del w:id="1722" w:author="Liliana Salvador" w:date="2022-02-23T20:39:00Z">
        <w:r w:rsidR="00D0036D" w:rsidRPr="003A137D" w:rsidDel="0088072A">
          <w:rPr>
            <w:color w:val="000000" w:themeColor="text1"/>
          </w:rPr>
          <w:delText>e</w:delText>
        </w:r>
      </w:del>
      <w:r w:rsidR="00D0036D" w:rsidRPr="003A137D">
        <w:rPr>
          <w:color w:val="000000" w:themeColor="text1"/>
        </w:rPr>
        <w:t xml:space="preserve"> also found </w:t>
      </w:r>
      <w:del w:id="1723" w:author="Liliana Salvador" w:date="2022-02-23T21:22:00Z">
        <w:r w:rsidR="00D0036D" w:rsidRPr="003A137D" w:rsidDel="001A0C95">
          <w:rPr>
            <w:color w:val="000000" w:themeColor="text1"/>
          </w:rPr>
          <w:delText xml:space="preserve">mostly </w:delText>
        </w:r>
      </w:del>
      <w:r w:rsidR="00D0036D" w:rsidRPr="003A137D">
        <w:rPr>
          <w:color w:val="000000" w:themeColor="text1"/>
        </w:rPr>
        <w:t>similar</w:t>
      </w:r>
      <w:del w:id="1724" w:author="Liliana Salvador" w:date="2022-02-23T20:39:00Z">
        <w:r w:rsidR="00D0036D" w:rsidRPr="003A137D" w:rsidDel="0088072A">
          <w:rPr>
            <w:color w:val="000000" w:themeColor="text1"/>
          </w:rPr>
          <w:delText>ly</w:delText>
        </w:r>
      </w:del>
      <w:r w:rsidR="00D0036D" w:rsidRPr="003A137D">
        <w:rPr>
          <w:color w:val="000000" w:themeColor="text1"/>
        </w:rPr>
        <w:t xml:space="preserve"> between </w:t>
      </w:r>
      <w:ins w:id="1725" w:author="Ruijie Xu" w:date="2022-02-27T11:52:00Z">
        <w:r w:rsidR="000071DC">
          <w:rPr>
            <w:color w:val="000000" w:themeColor="text1"/>
          </w:rPr>
          <w:t>t</w:t>
        </w:r>
      </w:ins>
      <w:ins w:id="1726" w:author="Ruijie Xu" w:date="2022-02-27T11:53:00Z">
        <w:r w:rsidR="000071DC">
          <w:rPr>
            <w:color w:val="000000" w:themeColor="text1"/>
          </w:rPr>
          <w:t xml:space="preserve">he </w:t>
        </w:r>
      </w:ins>
      <w:r w:rsidR="00D0036D" w:rsidRPr="003A137D">
        <w:rPr>
          <w:color w:val="000000" w:themeColor="text1"/>
        </w:rPr>
        <w:t xml:space="preserve">results of </w:t>
      </w:r>
      <w:r w:rsidR="00A310EF" w:rsidRPr="003A137D">
        <w:rPr>
          <w:color w:val="000000" w:themeColor="text1"/>
        </w:rPr>
        <w:t xml:space="preserve">the four </w:t>
      </w:r>
      <w:r w:rsidR="00D0036D" w:rsidRPr="003A137D">
        <w:rPr>
          <w:color w:val="000000" w:themeColor="text1"/>
        </w:rPr>
        <w:t>DBs</w:t>
      </w:r>
      <w:ins w:id="1727" w:author="Ruijie Xu" w:date="2022-02-03T12:23:00Z">
        <w:r w:rsidR="00041F72">
          <w:rPr>
            <w:color w:val="000000" w:themeColor="text1"/>
          </w:rPr>
          <w:t xml:space="preserve"> </w:t>
        </w:r>
      </w:ins>
      <w:commentRangeEnd w:id="1704"/>
      <w:r w:rsidR="00EC4BBA">
        <w:rPr>
          <w:rStyle w:val="CommentReference"/>
        </w:rPr>
        <w:commentReference w:id="1704"/>
      </w:r>
      <w:ins w:id="1728" w:author="Ruijie Xu" w:date="2022-02-03T12:23:00Z">
        <w:r w:rsidR="00041F72" w:rsidRPr="003A137D">
          <w:rPr>
            <w:color w:val="000000" w:themeColor="text1"/>
          </w:rPr>
          <w:t>(</w:t>
        </w:r>
        <w:commentRangeStart w:id="1729"/>
        <w:r w:rsidR="00041F72" w:rsidRPr="003A137D">
          <w:rPr>
            <w:color w:val="000000" w:themeColor="text1"/>
          </w:rPr>
          <w:t>Figure 2</w:t>
        </w:r>
        <w:r w:rsidR="00041F72">
          <w:rPr>
            <w:color w:val="000000" w:themeColor="text1"/>
          </w:rPr>
          <w:t>c</w:t>
        </w:r>
      </w:ins>
      <w:commentRangeEnd w:id="1729"/>
      <w:r w:rsidR="00505A57">
        <w:rPr>
          <w:rStyle w:val="CommentReference"/>
        </w:rPr>
        <w:commentReference w:id="1729"/>
      </w:r>
      <w:ins w:id="1730" w:author="Ruijie Xu" w:date="2022-02-03T12:23:00Z">
        <w:r w:rsidR="00041F72" w:rsidRPr="003A137D">
          <w:rPr>
            <w:color w:val="000000" w:themeColor="text1"/>
          </w:rPr>
          <w:t xml:space="preserve">, Table </w:t>
        </w:r>
        <w:r w:rsidR="00041F72">
          <w:rPr>
            <w:color w:val="000000" w:themeColor="text1"/>
          </w:rPr>
          <w:t>S</w:t>
        </w:r>
        <w:r w:rsidR="00041F72" w:rsidRPr="003A137D">
          <w:rPr>
            <w:color w:val="000000" w:themeColor="text1"/>
          </w:rPr>
          <w:t>I.</w:t>
        </w:r>
        <w:r w:rsidR="00041F72">
          <w:rPr>
            <w:color w:val="000000" w:themeColor="text1"/>
          </w:rPr>
          <w:t>4</w:t>
        </w:r>
        <w:r w:rsidR="00041F72" w:rsidRPr="003A137D">
          <w:rPr>
            <w:color w:val="000000" w:themeColor="text1"/>
          </w:rPr>
          <w:t>)</w:t>
        </w:r>
      </w:ins>
      <w:r w:rsidR="00D0036D" w:rsidRPr="003A137D">
        <w:rPr>
          <w:color w:val="000000" w:themeColor="text1"/>
        </w:rPr>
        <w:t xml:space="preserve">. </w:t>
      </w:r>
      <w:commentRangeStart w:id="1731"/>
      <w:r w:rsidR="00D0036D" w:rsidRPr="003A137D">
        <w:rPr>
          <w:color w:val="000000" w:themeColor="text1"/>
        </w:rPr>
        <w:t xml:space="preserve">Only the </w:t>
      </w:r>
      <w:ins w:id="1732" w:author="Ruijie Xu" w:date="2022-02-11T09:35:00Z">
        <w:r w:rsidR="00AE3AD8">
          <w:rPr>
            <w:color w:val="000000" w:themeColor="text1"/>
          </w:rPr>
          <w:t>Simpson</w:t>
        </w:r>
      </w:ins>
      <w:del w:id="1733" w:author="Ruijie Xu" w:date="2022-02-11T09:35:00Z">
        <w:r w:rsidR="00D0036D" w:rsidRPr="003A137D" w:rsidDel="00AE3AD8">
          <w:rPr>
            <w:color w:val="000000" w:themeColor="text1"/>
          </w:rPr>
          <w:delText>evenness</w:delText>
        </w:r>
      </w:del>
      <w:r w:rsidR="00D0036D" w:rsidRPr="003A137D">
        <w:rPr>
          <w:color w:val="000000" w:themeColor="text1"/>
        </w:rPr>
        <w:t xml:space="preserve"> indices obtained from the results of the standard and customized DBs </w:t>
      </w:r>
      <w:ins w:id="1734" w:author="Liliana Salvador" w:date="2022-02-23T20:39:00Z">
        <w:r w:rsidR="0088072A">
          <w:rPr>
            <w:color w:val="000000" w:themeColor="text1"/>
          </w:rPr>
          <w:t xml:space="preserve">comparison </w:t>
        </w:r>
      </w:ins>
      <w:r w:rsidR="00D0036D" w:rsidRPr="003A137D">
        <w:rPr>
          <w:color w:val="000000" w:themeColor="text1"/>
        </w:rPr>
        <w:t xml:space="preserve">were found </w:t>
      </w:r>
      <w:ins w:id="1735" w:author="Liliana Salvador" w:date="2022-02-23T20:39:00Z">
        <w:r w:rsidR="0088072A">
          <w:rPr>
            <w:color w:val="000000" w:themeColor="text1"/>
          </w:rPr>
          <w:t xml:space="preserve">to be </w:t>
        </w:r>
      </w:ins>
      <w:r w:rsidR="00D0036D" w:rsidRPr="003A137D">
        <w:rPr>
          <w:color w:val="000000" w:themeColor="text1"/>
        </w:rPr>
        <w:t xml:space="preserve">significantly different </w:t>
      </w:r>
      <w:commentRangeEnd w:id="1731"/>
      <w:r w:rsidR="00EC4BBA">
        <w:rPr>
          <w:rStyle w:val="CommentReference"/>
        </w:rPr>
        <w:commentReference w:id="1731"/>
      </w:r>
      <w:del w:id="1736" w:author="Liliana Salvador" w:date="2022-02-23T20:39:00Z">
        <w:r w:rsidR="00D0036D" w:rsidRPr="003A137D" w:rsidDel="0088072A">
          <w:rPr>
            <w:color w:val="000000" w:themeColor="text1"/>
          </w:rPr>
          <w:delText>in comparison</w:delText>
        </w:r>
        <w:r w:rsidR="008B1B63" w:rsidRPr="003A137D" w:rsidDel="0088072A">
          <w:rPr>
            <w:color w:val="000000" w:themeColor="text1"/>
          </w:rPr>
          <w:delText xml:space="preserve"> </w:delText>
        </w:r>
      </w:del>
      <w:r w:rsidR="008B1B63" w:rsidRPr="003A137D">
        <w:rPr>
          <w:color w:val="000000" w:themeColor="text1"/>
        </w:rPr>
        <w:t>(</w:t>
      </w:r>
      <w:commentRangeStart w:id="1737"/>
      <w:r w:rsidR="008B1B63" w:rsidRPr="003A137D">
        <w:rPr>
          <w:color w:val="000000" w:themeColor="text1"/>
        </w:rPr>
        <w:t>Figure 2</w:t>
      </w:r>
      <w:ins w:id="1738" w:author="Ruijie Xu" w:date="2022-02-03T12:23:00Z">
        <w:r w:rsidR="00041F72">
          <w:rPr>
            <w:color w:val="000000" w:themeColor="text1"/>
          </w:rPr>
          <w:t>c</w:t>
        </w:r>
      </w:ins>
      <w:commentRangeEnd w:id="1737"/>
      <w:r w:rsidR="00505A57">
        <w:rPr>
          <w:rStyle w:val="CommentReference"/>
        </w:rPr>
        <w:commentReference w:id="1737"/>
      </w:r>
      <w:del w:id="1739" w:author="Ruijie Xu" w:date="2022-02-03T12:23:00Z">
        <w:r w:rsidR="008B1B63" w:rsidRPr="003A137D" w:rsidDel="00041F72">
          <w:rPr>
            <w:color w:val="000000" w:themeColor="text1"/>
          </w:rPr>
          <w:delText>b</w:delText>
        </w:r>
      </w:del>
      <w:r w:rsidR="008B1B63" w:rsidRPr="003A137D">
        <w:rPr>
          <w:color w:val="000000" w:themeColor="text1"/>
        </w:rPr>
        <w:t xml:space="preserve">, Table </w:t>
      </w:r>
      <w:ins w:id="1740" w:author="Ruijie Xu" w:date="2022-02-02T13:11:00Z">
        <w:r w:rsidR="00C92296">
          <w:rPr>
            <w:color w:val="000000" w:themeColor="text1"/>
          </w:rPr>
          <w:t>S</w:t>
        </w:r>
      </w:ins>
      <w:r w:rsidR="008B1B63" w:rsidRPr="003A137D">
        <w:rPr>
          <w:color w:val="000000" w:themeColor="text1"/>
        </w:rPr>
        <w:t>I.</w:t>
      </w:r>
      <w:ins w:id="1741" w:author="Ruijie Xu" w:date="2022-02-03T12:23:00Z">
        <w:r w:rsidR="00041F72">
          <w:rPr>
            <w:color w:val="000000" w:themeColor="text1"/>
          </w:rPr>
          <w:t>4</w:t>
        </w:r>
      </w:ins>
      <w:del w:id="1742" w:author="Ruijie Xu" w:date="2022-02-03T12:23:00Z">
        <w:r w:rsidR="008B1B63" w:rsidRPr="003A137D" w:rsidDel="00041F72">
          <w:rPr>
            <w:color w:val="000000" w:themeColor="text1"/>
          </w:rPr>
          <w:delText>3</w:delText>
        </w:r>
      </w:del>
      <w:r w:rsidR="008B1B63" w:rsidRPr="003A137D">
        <w:rPr>
          <w:color w:val="000000" w:themeColor="text1"/>
        </w:rPr>
        <w:t>)</w:t>
      </w:r>
      <w:r w:rsidR="00D0036D" w:rsidRPr="003A137D">
        <w:rPr>
          <w:color w:val="000000" w:themeColor="text1"/>
        </w:rPr>
        <w:t xml:space="preserve">. </w:t>
      </w:r>
    </w:p>
    <w:p w14:paraId="2ED85C88" w14:textId="77777777" w:rsidR="00505A57" w:rsidRDefault="00505A57" w:rsidP="0052454F">
      <w:pPr>
        <w:keepNext/>
        <w:spacing w:line="480" w:lineRule="auto"/>
        <w:ind w:firstLine="720"/>
        <w:rPr>
          <w:ins w:id="1743" w:author="Liliana Salvador" w:date="2022-02-26T15:36:00Z"/>
          <w:color w:val="000000" w:themeColor="text1"/>
        </w:rPr>
      </w:pPr>
    </w:p>
    <w:p w14:paraId="62DAE91D" w14:textId="5F6CE829" w:rsidR="00505A57" w:rsidRPr="00505A57" w:rsidRDefault="0007796B">
      <w:pPr>
        <w:spacing w:line="480" w:lineRule="auto"/>
        <w:rPr>
          <w:ins w:id="1744" w:author="Ruijie Xu" w:date="2022-02-02T13:06:00Z"/>
          <w:bCs/>
          <w:i/>
          <w:color w:val="000000" w:themeColor="text1"/>
          <w:rPrChange w:id="1745" w:author="Liliana Salvador" w:date="2022-02-26T15:36:00Z">
            <w:rPr>
              <w:ins w:id="1746" w:author="Ruijie Xu" w:date="2022-02-02T13:06:00Z"/>
              <w:color w:val="000000" w:themeColor="text1"/>
            </w:rPr>
          </w:rPrChange>
        </w:rPr>
        <w:pPrChange w:id="1747" w:author="Liliana Salvador" w:date="2022-02-26T15:36:00Z">
          <w:pPr>
            <w:keepNext/>
            <w:spacing w:line="480" w:lineRule="auto"/>
            <w:ind w:firstLine="720"/>
          </w:pPr>
        </w:pPrChange>
      </w:pPr>
      <w:ins w:id="1748" w:author="Liliana Salvador" w:date="2022-02-26T16:14:00Z">
        <w:r>
          <w:rPr>
            <w:bCs/>
            <w:i/>
            <w:color w:val="000000" w:themeColor="text1"/>
          </w:rPr>
          <w:t>Within-sample diversity (</w:t>
        </w:r>
        <w:r>
          <w:rPr>
            <w:bCs/>
            <w:i/>
            <w:color w:val="000000" w:themeColor="text1"/>
          </w:rPr>
          <w:sym w:font="Symbol" w:char="F061"/>
        </w:r>
        <w:r>
          <w:rPr>
            <w:bCs/>
            <w:i/>
            <w:color w:val="000000" w:themeColor="text1"/>
          </w:rPr>
          <w:t xml:space="preserve">-diversity) </w:t>
        </w:r>
      </w:ins>
      <w:ins w:id="1749" w:author="Liliana Salvador" w:date="2022-02-26T15:36:00Z">
        <w:r w:rsidR="00505A57">
          <w:rPr>
            <w:bCs/>
            <w:i/>
            <w:color w:val="000000" w:themeColor="text1"/>
          </w:rPr>
          <w:t>- Software</w:t>
        </w:r>
      </w:ins>
    </w:p>
    <w:p w14:paraId="29299B70" w14:textId="36F0CFD3" w:rsidR="00C355C5" w:rsidDel="0076730B" w:rsidRDefault="00C355C5">
      <w:pPr>
        <w:spacing w:line="480" w:lineRule="auto"/>
        <w:ind w:firstLine="720"/>
        <w:rPr>
          <w:ins w:id="1750" w:author="Liliana Salvador" w:date="2022-02-26T16:02:00Z"/>
          <w:del w:id="1751" w:author="Ruijie Xu" w:date="2022-02-27T12:04:00Z"/>
          <w:color w:val="000000" w:themeColor="text1"/>
        </w:rPr>
      </w:pPr>
      <w:ins w:id="1752" w:author="Ruijie Xu" w:date="2022-02-02T13:08:00Z">
        <w:del w:id="1753" w:author="Liliana Salvador" w:date="2022-02-26T15:38:00Z">
          <w:r w:rsidDel="00505A57">
            <w:rPr>
              <w:color w:val="000000" w:themeColor="text1"/>
            </w:rPr>
            <w:delText>In contrast, t</w:delText>
          </w:r>
        </w:del>
      </w:ins>
      <w:ins w:id="1754" w:author="Ruijie Xu" w:date="2022-02-02T13:07:00Z">
        <w:del w:id="1755" w:author="Liliana Salvador" w:date="2022-02-26T15:38:00Z">
          <w:r w:rsidDel="00505A57">
            <w:rPr>
              <w:color w:val="000000" w:themeColor="text1"/>
            </w:rPr>
            <w:delText>he within-sample characterizations using different software’</w:delText>
          </w:r>
        </w:del>
        <w:del w:id="1756" w:author="Liliana Salvador" w:date="2022-02-23T20:39:00Z">
          <w:r w:rsidDel="0088072A">
            <w:rPr>
              <w:color w:val="000000" w:themeColor="text1"/>
            </w:rPr>
            <w:delText>s</w:delText>
          </w:r>
        </w:del>
        <w:del w:id="1757" w:author="Liliana Salvador" w:date="2022-02-26T15:38:00Z">
          <w:r w:rsidDel="00505A57">
            <w:rPr>
              <w:color w:val="000000" w:themeColor="text1"/>
            </w:rPr>
            <w:delText xml:space="preserve"> classification results </w:delText>
          </w:r>
        </w:del>
        <w:del w:id="1758" w:author="Liliana Salvador" w:date="2022-02-23T21:06:00Z">
          <w:r w:rsidDel="00710CF0">
            <w:rPr>
              <w:color w:val="000000" w:themeColor="text1"/>
            </w:rPr>
            <w:delText>are</w:delText>
          </w:r>
        </w:del>
        <w:del w:id="1759" w:author="Liliana Salvador" w:date="2022-02-26T15:38:00Z">
          <w:r w:rsidDel="00505A57">
            <w:rPr>
              <w:color w:val="000000" w:themeColor="text1"/>
            </w:rPr>
            <w:delText xml:space="preserve"> more dis</w:delText>
          </w:r>
        </w:del>
      </w:ins>
      <w:ins w:id="1760" w:author="Ruijie Xu" w:date="2022-02-02T13:08:00Z">
        <w:del w:id="1761" w:author="Liliana Salvador" w:date="2022-02-26T15:38:00Z">
          <w:r w:rsidDel="00505A57">
            <w:rPr>
              <w:color w:val="000000" w:themeColor="text1"/>
            </w:rPr>
            <w:delText>crepant from each other</w:delText>
          </w:r>
        </w:del>
      </w:ins>
      <w:ins w:id="1762" w:author="Ruijie Xu" w:date="2022-02-03T12:24:00Z">
        <w:del w:id="1763" w:author="Liliana Salvador" w:date="2022-02-23T21:13:00Z">
          <w:r w:rsidR="008A2545" w:rsidDel="00710CF0">
            <w:rPr>
              <w:color w:val="000000" w:themeColor="text1"/>
            </w:rPr>
            <w:delText xml:space="preserve"> </w:delText>
          </w:r>
        </w:del>
        <w:del w:id="1764" w:author="Liliana Salvador" w:date="2022-02-26T15:38:00Z">
          <w:r w:rsidR="008A2545" w:rsidDel="00505A57">
            <w:rPr>
              <w:color w:val="000000" w:themeColor="text1"/>
            </w:rPr>
            <w:delText>(Table SII.5)</w:delText>
          </w:r>
        </w:del>
      </w:ins>
      <w:ins w:id="1765" w:author="Ruijie Xu" w:date="2022-02-02T13:08:00Z">
        <w:del w:id="1766" w:author="Liliana Salvador" w:date="2022-02-26T15:38:00Z">
          <w:r w:rsidDel="00505A57">
            <w:rPr>
              <w:color w:val="000000" w:themeColor="text1"/>
            </w:rPr>
            <w:delText xml:space="preserve">. </w:delText>
          </w:r>
        </w:del>
      </w:ins>
      <w:ins w:id="1767" w:author="Ruijie Xu" w:date="2022-02-02T13:12:00Z">
        <w:del w:id="1768" w:author="Liliana Salvador" w:date="2022-02-23T21:14:00Z">
          <w:r w:rsidR="00C92296" w:rsidDel="001A0C95">
            <w:rPr>
              <w:color w:val="000000" w:themeColor="text1"/>
            </w:rPr>
            <w:delText>Starting from t</w:delText>
          </w:r>
        </w:del>
      </w:ins>
      <w:ins w:id="1769" w:author="Liliana Salvador" w:date="2022-02-23T21:14:00Z">
        <w:r w:rsidR="001A0C95">
          <w:rPr>
            <w:color w:val="000000" w:themeColor="text1"/>
          </w:rPr>
          <w:t>T</w:t>
        </w:r>
      </w:ins>
      <w:ins w:id="1770" w:author="Ruijie Xu" w:date="2022-02-02T13:08:00Z">
        <w:r>
          <w:rPr>
            <w:color w:val="000000" w:themeColor="text1"/>
          </w:rPr>
          <w:t>he</w:t>
        </w:r>
      </w:ins>
      <w:ins w:id="1771" w:author="Ruijie Xu" w:date="2022-02-02T13:06:00Z">
        <w:r w:rsidRPr="003A137D">
          <w:rPr>
            <w:color w:val="000000" w:themeColor="text1"/>
          </w:rPr>
          <w:t xml:space="preserve"> number</w:t>
        </w:r>
        <w:del w:id="1772" w:author="Liliana Salvador" w:date="2022-02-23T21:07:00Z">
          <w:r w:rsidRPr="003A137D" w:rsidDel="00710CF0">
            <w:rPr>
              <w:color w:val="000000" w:themeColor="text1"/>
            </w:rPr>
            <w:delText>s</w:delText>
          </w:r>
        </w:del>
        <w:r w:rsidRPr="003A137D">
          <w:rPr>
            <w:color w:val="000000" w:themeColor="text1"/>
          </w:rPr>
          <w:t xml:space="preserve"> of unique </w:t>
        </w:r>
      </w:ins>
      <w:ins w:id="1773" w:author="Liliana Salvador" w:date="2022-02-26T15:48:00Z">
        <w:r w:rsidR="00EF098A">
          <w:rPr>
            <w:color w:val="000000" w:themeColor="text1"/>
          </w:rPr>
          <w:t xml:space="preserve">observed </w:t>
        </w:r>
      </w:ins>
      <w:ins w:id="1774" w:author="Ruijie Xu" w:date="2022-02-02T13:06:00Z">
        <w:r w:rsidRPr="003A137D">
          <w:rPr>
            <w:color w:val="000000" w:themeColor="text1"/>
          </w:rPr>
          <w:t xml:space="preserve">taxa </w:t>
        </w:r>
        <w:del w:id="1775" w:author="Liliana Salvador" w:date="2022-02-26T15:48:00Z">
          <w:r w:rsidRPr="003A137D" w:rsidDel="00EF098A">
            <w:rPr>
              <w:color w:val="000000" w:themeColor="text1"/>
            </w:rPr>
            <w:delText>observed</w:delText>
          </w:r>
        </w:del>
      </w:ins>
      <w:ins w:id="1776" w:author="Ruijie Xu" w:date="2022-02-03T12:24:00Z">
        <w:del w:id="1777" w:author="Liliana Salvador" w:date="2022-02-26T15:48:00Z">
          <w:r w:rsidR="008A2545" w:rsidDel="00EF098A">
            <w:rPr>
              <w:color w:val="000000" w:themeColor="text1"/>
            </w:rPr>
            <w:delText xml:space="preserve"> </w:delText>
          </w:r>
        </w:del>
        <w:r w:rsidR="008A2545">
          <w:rPr>
            <w:color w:val="000000" w:themeColor="text1"/>
          </w:rPr>
          <w:t xml:space="preserve">(Table </w:t>
        </w:r>
      </w:ins>
      <w:ins w:id="1778" w:author="Ruijie Xu" w:date="2022-02-03T12:25:00Z">
        <w:r w:rsidR="008A2545">
          <w:rPr>
            <w:color w:val="000000" w:themeColor="text1"/>
          </w:rPr>
          <w:t xml:space="preserve">SII.5, Figure </w:t>
        </w:r>
      </w:ins>
      <w:ins w:id="1779" w:author="Ruijie Xu" w:date="2022-02-03T12:54:00Z">
        <w:r w:rsidR="004A2C21">
          <w:rPr>
            <w:color w:val="000000" w:themeColor="text1"/>
          </w:rPr>
          <w:t>3</w:t>
        </w:r>
      </w:ins>
      <w:ins w:id="1780" w:author="Ruijie Xu" w:date="2022-02-03T12:25:00Z">
        <w:r w:rsidR="008A2545">
          <w:rPr>
            <w:color w:val="000000" w:themeColor="text1"/>
          </w:rPr>
          <w:t>d</w:t>
        </w:r>
      </w:ins>
      <w:ins w:id="1781" w:author="Ruijie Xu" w:date="2022-02-03T12:24:00Z">
        <w:r w:rsidR="008A2545">
          <w:rPr>
            <w:color w:val="000000" w:themeColor="text1"/>
          </w:rPr>
          <w:t>)</w:t>
        </w:r>
      </w:ins>
      <w:ins w:id="1782" w:author="Liliana Salvador" w:date="2022-02-23T21:14:00Z">
        <w:r w:rsidR="001A0C95">
          <w:rPr>
            <w:color w:val="000000" w:themeColor="text1"/>
          </w:rPr>
          <w:t xml:space="preserve"> </w:t>
        </w:r>
      </w:ins>
      <w:ins w:id="1783" w:author="Liliana Salvador" w:date="2022-02-26T15:40:00Z">
        <w:r w:rsidR="00505A57">
          <w:rPr>
            <w:color w:val="000000" w:themeColor="text1"/>
          </w:rPr>
          <w:t xml:space="preserve">across different software </w:t>
        </w:r>
      </w:ins>
      <w:ins w:id="1784" w:author="Ruijie Xu" w:date="2022-02-02T13:10:00Z">
        <w:del w:id="1785" w:author="Liliana Salvador" w:date="2022-02-23T21:14:00Z">
          <w:r w:rsidR="00C92296" w:rsidDel="001A0C95">
            <w:rPr>
              <w:color w:val="000000" w:themeColor="text1"/>
            </w:rPr>
            <w:delText xml:space="preserve">, which </w:delText>
          </w:r>
        </w:del>
      </w:ins>
      <w:ins w:id="1786" w:author="Ruijie Xu" w:date="2022-02-02T13:06:00Z">
        <w:r w:rsidRPr="003A137D">
          <w:rPr>
            <w:color w:val="000000" w:themeColor="text1"/>
          </w:rPr>
          <w:t xml:space="preserve">were largely </w:t>
        </w:r>
      </w:ins>
      <w:ins w:id="1787" w:author="Ruijie Xu" w:date="2022-02-02T13:25:00Z">
        <w:r w:rsidR="00785589">
          <w:rPr>
            <w:color w:val="000000" w:themeColor="text1"/>
          </w:rPr>
          <w:t>diverge</w:t>
        </w:r>
      </w:ins>
      <w:ins w:id="1788" w:author="Liliana Salvador" w:date="2022-02-23T21:14:00Z">
        <w:r w:rsidR="001A0C95">
          <w:rPr>
            <w:color w:val="000000" w:themeColor="text1"/>
          </w:rPr>
          <w:t>nt</w:t>
        </w:r>
      </w:ins>
      <w:ins w:id="1789" w:author="Liliana Salvador" w:date="2022-02-23T21:15:00Z">
        <w:r w:rsidR="001A0C95">
          <w:rPr>
            <w:color w:val="000000" w:themeColor="text1"/>
          </w:rPr>
          <w:t xml:space="preserve"> from each other</w:t>
        </w:r>
      </w:ins>
      <w:ins w:id="1790" w:author="Ruijie Xu" w:date="2022-02-02T13:25:00Z">
        <w:del w:id="1791" w:author="Liliana Salvador" w:date="2022-02-23T21:14:00Z">
          <w:r w:rsidR="00785589" w:rsidDel="001A0C95">
            <w:rPr>
              <w:color w:val="000000" w:themeColor="text1"/>
            </w:rPr>
            <w:delText>d</w:delText>
          </w:r>
        </w:del>
        <w:del w:id="1792" w:author="Liliana Salvador" w:date="2022-02-26T15:41:00Z">
          <w:r w:rsidR="00785589" w:rsidDel="00505A57">
            <w:rPr>
              <w:color w:val="000000" w:themeColor="text1"/>
            </w:rPr>
            <w:delText xml:space="preserve"> when</w:delText>
          </w:r>
        </w:del>
      </w:ins>
      <w:ins w:id="1793" w:author="Ruijie Xu" w:date="2022-02-02T13:06:00Z">
        <w:del w:id="1794" w:author="Liliana Salvador" w:date="2022-02-26T15:41:00Z">
          <w:r w:rsidRPr="003A137D" w:rsidDel="00505A57">
            <w:rPr>
              <w:color w:val="000000" w:themeColor="text1"/>
            </w:rPr>
            <w:delText xml:space="preserve"> using different sofware</w:delText>
          </w:r>
        </w:del>
        <w:del w:id="1795" w:author="Liliana Salvador" w:date="2022-02-23T21:15:00Z">
          <w:r w:rsidRPr="003A137D" w:rsidDel="001A0C95">
            <w:rPr>
              <w:color w:val="000000" w:themeColor="text1"/>
            </w:rPr>
            <w:delText>s</w:delText>
          </w:r>
        </w:del>
        <w:r w:rsidRPr="003A137D">
          <w:rPr>
            <w:color w:val="000000" w:themeColor="text1"/>
          </w:rPr>
          <w:t>. Out of the 36 pairwise comparison</w:t>
        </w:r>
      </w:ins>
      <w:ins w:id="1796" w:author="Liliana Salvador" w:date="2022-02-23T21:15:00Z">
        <w:r w:rsidR="001A0C95">
          <w:rPr>
            <w:color w:val="000000" w:themeColor="text1"/>
          </w:rPr>
          <w:t>s</w:t>
        </w:r>
      </w:ins>
      <w:ins w:id="1797" w:author="Ruijie Xu" w:date="2022-02-02T13:06:00Z">
        <w:r w:rsidRPr="003A137D">
          <w:rPr>
            <w:color w:val="000000" w:themeColor="text1"/>
          </w:rPr>
          <w:t xml:space="preserve"> between different software, only 6 comparisons were not significantly different (Table </w:t>
        </w:r>
      </w:ins>
      <w:ins w:id="1798" w:author="Ruijie Xu" w:date="2022-02-02T13:12:00Z">
        <w:r w:rsidR="00C92296">
          <w:rPr>
            <w:color w:val="000000" w:themeColor="text1"/>
          </w:rPr>
          <w:t>S</w:t>
        </w:r>
      </w:ins>
      <w:ins w:id="1799" w:author="Ruijie Xu" w:date="2022-02-02T13:06:00Z">
        <w:r w:rsidRPr="003A137D">
          <w:rPr>
            <w:color w:val="000000" w:themeColor="text1"/>
          </w:rPr>
          <w:t>II.</w:t>
        </w:r>
      </w:ins>
      <w:ins w:id="1800" w:author="Ruijie Xu" w:date="2022-02-03T12:25:00Z">
        <w:r w:rsidR="008A2545">
          <w:rPr>
            <w:color w:val="000000" w:themeColor="text1"/>
          </w:rPr>
          <w:t>5</w:t>
        </w:r>
      </w:ins>
      <w:ins w:id="1801" w:author="Ruijie Xu" w:date="2022-02-02T13:06:00Z">
        <w:r w:rsidRPr="003A137D">
          <w:rPr>
            <w:color w:val="000000" w:themeColor="text1"/>
          </w:rPr>
          <w:t xml:space="preserve">), which </w:t>
        </w:r>
      </w:ins>
      <w:ins w:id="1802" w:author="Liliana Salvador" w:date="2022-02-23T21:16:00Z">
        <w:r w:rsidR="001A0C95">
          <w:rPr>
            <w:color w:val="000000" w:themeColor="text1"/>
          </w:rPr>
          <w:t>we</w:t>
        </w:r>
      </w:ins>
      <w:ins w:id="1803" w:author="Ruijie Xu" w:date="2022-02-02T13:06:00Z">
        <w:del w:id="1804" w:author="Liliana Salvador" w:date="2022-02-23T21:15:00Z">
          <w:r w:rsidRPr="003A137D" w:rsidDel="001A0C95">
            <w:rPr>
              <w:color w:val="000000" w:themeColor="text1"/>
            </w:rPr>
            <w:delText>a</w:delText>
          </w:r>
        </w:del>
        <w:r w:rsidRPr="003A137D">
          <w:rPr>
            <w:color w:val="000000" w:themeColor="text1"/>
          </w:rPr>
          <w:t xml:space="preserve">re </w:t>
        </w:r>
        <w:r>
          <w:rPr>
            <w:color w:val="000000" w:themeColor="text1"/>
          </w:rPr>
          <w:t>BLASTN</w:t>
        </w:r>
        <w:r w:rsidRPr="003A137D">
          <w:rPr>
            <w:color w:val="000000" w:themeColor="text1"/>
          </w:rPr>
          <w:t xml:space="preserve">’s observed taxa with Kraken2, CLARK, and CLARK-s, comparison between CLARK and CLARK-s, and comparison between Centrifuge and Kaiju. </w:t>
        </w:r>
      </w:ins>
      <w:ins w:id="1805" w:author="Ruijie Xu" w:date="2022-02-02T13:19:00Z">
        <w:r w:rsidR="00CE1134">
          <w:rPr>
            <w:color w:val="000000" w:themeColor="text1"/>
          </w:rPr>
          <w:t>T</w:t>
        </w:r>
      </w:ins>
      <w:ins w:id="1806" w:author="Ruijie Xu" w:date="2022-02-02T13:06:00Z">
        <w:r w:rsidRPr="003A137D">
          <w:rPr>
            <w:color w:val="000000" w:themeColor="text1"/>
          </w:rPr>
          <w:t>he Shannon ind</w:t>
        </w:r>
      </w:ins>
      <w:ins w:id="1807" w:author="Ruijie Xu" w:date="2022-02-27T11:55:00Z">
        <w:r w:rsidR="000071DC">
          <w:rPr>
            <w:color w:val="000000" w:themeColor="text1"/>
          </w:rPr>
          <w:t>ices</w:t>
        </w:r>
      </w:ins>
      <w:ins w:id="1808" w:author="Liliana Salvador" w:date="2022-02-26T15:45:00Z">
        <w:del w:id="1809" w:author="Ruijie Xu" w:date="2022-02-27T11:55:00Z">
          <w:r w:rsidR="00EF098A" w:rsidDel="000071DC">
            <w:rPr>
              <w:color w:val="000000" w:themeColor="text1"/>
            </w:rPr>
            <w:delText>exes</w:delText>
          </w:r>
        </w:del>
      </w:ins>
      <w:ins w:id="1810" w:author="Ruijie Xu" w:date="2022-02-02T13:06:00Z">
        <w:del w:id="1811" w:author="Liliana Salvador" w:date="2022-02-26T15:44:00Z">
          <w:r w:rsidRPr="003A137D" w:rsidDel="00EF098A">
            <w:rPr>
              <w:color w:val="000000" w:themeColor="text1"/>
            </w:rPr>
            <w:delText>ex</w:delText>
          </w:r>
        </w:del>
        <w:del w:id="1812" w:author="Liliana Salvador" w:date="2022-02-26T15:45:00Z">
          <w:r w:rsidRPr="003A137D" w:rsidDel="00EF098A">
            <w:rPr>
              <w:color w:val="000000" w:themeColor="text1"/>
            </w:rPr>
            <w:delText>,</w:delText>
          </w:r>
        </w:del>
        <w:r w:rsidRPr="003A137D">
          <w:rPr>
            <w:color w:val="000000" w:themeColor="text1"/>
          </w:rPr>
          <w:t xml:space="preserve"> </w:t>
        </w:r>
      </w:ins>
      <w:ins w:id="1813" w:author="Ruijie Xu" w:date="2022-02-02T13:19:00Z">
        <w:del w:id="1814" w:author="Liliana Salvador" w:date="2022-02-23T21:23:00Z">
          <w:r w:rsidR="00CE1134" w:rsidDel="001A0C95">
            <w:rPr>
              <w:color w:val="000000" w:themeColor="text1"/>
            </w:rPr>
            <w:delText xml:space="preserve">although </w:delText>
          </w:r>
        </w:del>
        <w:r w:rsidR="00CE1134">
          <w:rPr>
            <w:color w:val="000000" w:themeColor="text1"/>
          </w:rPr>
          <w:t>show</w:t>
        </w:r>
      </w:ins>
      <w:ins w:id="1815" w:author="Liliana Salvador" w:date="2022-02-23T21:23:00Z">
        <w:r w:rsidR="001A0C95">
          <w:rPr>
            <w:color w:val="000000" w:themeColor="text1"/>
          </w:rPr>
          <w:t>ed</w:t>
        </w:r>
      </w:ins>
      <w:ins w:id="1816" w:author="Ruijie Xu" w:date="2022-02-02T13:19:00Z">
        <w:del w:id="1817" w:author="Liliana Salvador" w:date="2022-02-23T21:23:00Z">
          <w:r w:rsidR="00CE1134" w:rsidDel="001A0C95">
            <w:rPr>
              <w:color w:val="000000" w:themeColor="text1"/>
            </w:rPr>
            <w:delText>n</w:delText>
          </w:r>
        </w:del>
        <w:r w:rsidR="00CE1134">
          <w:rPr>
            <w:color w:val="000000" w:themeColor="text1"/>
          </w:rPr>
          <w:t xml:space="preserve"> more similarity between software</w:t>
        </w:r>
      </w:ins>
      <w:ins w:id="1818" w:author="Liliana Salvador" w:date="2022-02-26T15:48:00Z">
        <w:r w:rsidR="00EF098A">
          <w:rPr>
            <w:color w:val="000000" w:themeColor="text1"/>
          </w:rPr>
          <w:t xml:space="preserve"> than the </w:t>
        </w:r>
      </w:ins>
      <w:ins w:id="1819" w:author="Liliana Salvador" w:date="2022-02-26T15:49:00Z">
        <w:r w:rsidR="00EF098A">
          <w:rPr>
            <w:color w:val="000000" w:themeColor="text1"/>
          </w:rPr>
          <w:t xml:space="preserve">unique </w:t>
        </w:r>
      </w:ins>
      <w:ins w:id="1820" w:author="Liliana Salvador" w:date="2022-02-26T15:48:00Z">
        <w:r w:rsidR="00EF098A">
          <w:rPr>
            <w:color w:val="000000" w:themeColor="text1"/>
          </w:rPr>
          <w:t>observed</w:t>
        </w:r>
      </w:ins>
      <w:ins w:id="1821" w:author="Liliana Salvador" w:date="2022-02-26T15:49:00Z">
        <w:r w:rsidR="00EF098A">
          <w:rPr>
            <w:color w:val="000000" w:themeColor="text1"/>
          </w:rPr>
          <w:t xml:space="preserve"> taxa</w:t>
        </w:r>
      </w:ins>
      <w:ins w:id="1822" w:author="Ruijie Xu" w:date="2022-02-02T13:19:00Z">
        <w:r w:rsidR="00CE1134">
          <w:rPr>
            <w:color w:val="000000" w:themeColor="text1"/>
          </w:rPr>
          <w:t xml:space="preserve">, </w:t>
        </w:r>
      </w:ins>
      <w:ins w:id="1823" w:author="Liliana Salvador" w:date="2022-02-23T21:24:00Z">
        <w:r w:rsidR="001A0C95">
          <w:rPr>
            <w:color w:val="000000" w:themeColor="text1"/>
          </w:rPr>
          <w:t xml:space="preserve">however, </w:t>
        </w:r>
      </w:ins>
      <w:ins w:id="1824" w:author="Liliana Salvador" w:date="2022-02-26T15:49:00Z">
        <w:r w:rsidR="00EF098A">
          <w:rPr>
            <w:color w:val="000000" w:themeColor="text1"/>
          </w:rPr>
          <w:t>they still</w:t>
        </w:r>
      </w:ins>
      <w:ins w:id="1825" w:author="Liliana Salvador" w:date="2022-02-23T21:24:00Z">
        <w:r w:rsidR="001A0C95">
          <w:rPr>
            <w:color w:val="000000" w:themeColor="text1"/>
          </w:rPr>
          <w:t xml:space="preserve"> </w:t>
        </w:r>
        <w:r w:rsidR="005D549A">
          <w:rPr>
            <w:color w:val="000000" w:themeColor="text1"/>
          </w:rPr>
          <w:t>had</w:t>
        </w:r>
      </w:ins>
      <w:ins w:id="1826" w:author="Ruijie Xu" w:date="2022-02-02T13:19:00Z">
        <w:del w:id="1827" w:author="Liliana Salvador" w:date="2022-02-23T21:24:00Z">
          <w:r w:rsidR="00CE1134" w:rsidDel="001A0C95">
            <w:rPr>
              <w:color w:val="000000" w:themeColor="text1"/>
            </w:rPr>
            <w:delText>also has</w:delText>
          </w:r>
        </w:del>
        <w:r w:rsidR="00CE1134">
          <w:rPr>
            <w:color w:val="000000" w:themeColor="text1"/>
          </w:rPr>
          <w:t xml:space="preserve"> 2</w:t>
        </w:r>
      </w:ins>
      <w:ins w:id="1828" w:author="Ruijie Xu" w:date="2022-02-02T13:06:00Z">
        <w:r w:rsidRPr="003A137D">
          <w:rPr>
            <w:color w:val="000000" w:themeColor="text1"/>
          </w:rPr>
          <w:t>3 out of 36 comparison</w:t>
        </w:r>
      </w:ins>
      <w:ins w:id="1829" w:author="Ruijie Xu" w:date="2022-02-02T13:19:00Z">
        <w:r w:rsidR="00CE1134">
          <w:rPr>
            <w:color w:val="000000" w:themeColor="text1"/>
          </w:rPr>
          <w:t xml:space="preserve">s </w:t>
        </w:r>
      </w:ins>
      <w:ins w:id="1830" w:author="Ruijie Xu" w:date="2022-02-02T13:20:00Z">
        <w:r w:rsidR="00CE1134">
          <w:rPr>
            <w:color w:val="000000" w:themeColor="text1"/>
          </w:rPr>
          <w:t>between software</w:t>
        </w:r>
      </w:ins>
      <w:ins w:id="1831" w:author="Ruijie Xu" w:date="2022-02-02T13:06:00Z">
        <w:r w:rsidRPr="003A137D">
          <w:rPr>
            <w:color w:val="000000" w:themeColor="text1"/>
          </w:rPr>
          <w:t xml:space="preserve"> </w:t>
        </w:r>
        <w:del w:id="1832" w:author="Liliana Salvador" w:date="2022-02-23T21:25:00Z">
          <w:r w:rsidRPr="003A137D" w:rsidDel="005D549A">
            <w:rPr>
              <w:color w:val="000000" w:themeColor="text1"/>
            </w:rPr>
            <w:delText xml:space="preserve">were </w:delText>
          </w:r>
        </w:del>
        <w:r w:rsidRPr="003A137D">
          <w:rPr>
            <w:color w:val="000000" w:themeColor="text1"/>
          </w:rPr>
          <w:t>significantly different</w:t>
        </w:r>
      </w:ins>
      <w:ins w:id="1833" w:author="Ruijie Xu" w:date="2022-02-03T12:25:00Z">
        <w:r w:rsidR="008A2545">
          <w:rPr>
            <w:color w:val="000000" w:themeColor="text1"/>
          </w:rPr>
          <w:t xml:space="preserve"> </w:t>
        </w:r>
      </w:ins>
      <w:ins w:id="1834" w:author="Ruijie Xu" w:date="2022-02-27T11:55:00Z">
        <w:r w:rsidR="000071DC">
          <w:rPr>
            <w:color w:val="000000" w:themeColor="text1"/>
          </w:rPr>
          <w:t xml:space="preserve">from each other </w:t>
        </w:r>
      </w:ins>
      <w:ins w:id="1835" w:author="Ruijie Xu" w:date="2022-02-03T12:25:00Z">
        <w:r w:rsidR="008A2545">
          <w:rPr>
            <w:color w:val="000000" w:themeColor="text1"/>
          </w:rPr>
          <w:t>(Table SII.</w:t>
        </w:r>
        <w:r w:rsidR="00F83C0B">
          <w:rPr>
            <w:color w:val="000000" w:themeColor="text1"/>
          </w:rPr>
          <w:t xml:space="preserve">5, Figure </w:t>
        </w:r>
      </w:ins>
      <w:ins w:id="1836" w:author="Ruijie Xu" w:date="2022-02-03T12:54:00Z">
        <w:r w:rsidR="004A2C21">
          <w:rPr>
            <w:color w:val="000000" w:themeColor="text1"/>
          </w:rPr>
          <w:t>3</w:t>
        </w:r>
      </w:ins>
      <w:ins w:id="1837" w:author="Ruijie Xu" w:date="2022-02-03T12:25:00Z">
        <w:r w:rsidR="00F83C0B">
          <w:rPr>
            <w:color w:val="000000" w:themeColor="text1"/>
          </w:rPr>
          <w:t>e)</w:t>
        </w:r>
      </w:ins>
      <w:ins w:id="1838" w:author="Ruijie Xu" w:date="2022-02-02T13:06:00Z">
        <w:r w:rsidRPr="003A137D">
          <w:rPr>
            <w:color w:val="000000" w:themeColor="text1"/>
          </w:rPr>
          <w:t xml:space="preserve">. </w:t>
        </w:r>
      </w:ins>
      <w:commentRangeStart w:id="1839"/>
      <w:ins w:id="1840" w:author="Liliana Salvador" w:date="2022-02-23T21:25:00Z">
        <w:del w:id="1841" w:author="Ruijie Xu" w:date="2022-02-27T12:02:00Z">
          <w:r w:rsidR="00977BCD" w:rsidDel="005043ED">
            <w:rPr>
              <w:color w:val="000000" w:themeColor="text1"/>
            </w:rPr>
            <w:delText xml:space="preserve">software </w:delText>
          </w:r>
        </w:del>
      </w:ins>
      <w:ins w:id="1842" w:author="Liliana Salvador" w:date="2022-02-23T21:26:00Z">
        <w:del w:id="1843" w:author="Ruijie Xu" w:date="2022-02-27T12:02:00Z">
          <w:r w:rsidR="00977BCD" w:rsidDel="005043ED">
            <w:rPr>
              <w:color w:val="000000" w:themeColor="text1"/>
            </w:rPr>
            <w:delText xml:space="preserve">that were  to be,ere to bely different </w:delText>
          </w:r>
        </w:del>
      </w:ins>
      <w:commentRangeEnd w:id="1839"/>
      <w:del w:id="1844" w:author="Ruijie Xu" w:date="2022-02-27T12:02:00Z">
        <w:r w:rsidR="00E33A4D" w:rsidDel="005043ED">
          <w:rPr>
            <w:rStyle w:val="CommentReference"/>
          </w:rPr>
          <w:commentReference w:id="1839"/>
        </w:r>
      </w:del>
      <w:ins w:id="1845" w:author="Ruijie Xu" w:date="2022-02-02T13:06:00Z">
        <w:del w:id="1846" w:author="Liliana Salvador" w:date="2022-02-26T15:57:00Z">
          <w:r w:rsidRPr="003A137D" w:rsidDel="00E33A4D">
            <w:rPr>
              <w:color w:val="000000" w:themeColor="text1"/>
            </w:rPr>
            <w:delText>Shannon indices obtained with</w:delText>
          </w:r>
        </w:del>
      </w:ins>
      <w:ins w:id="1847" w:author="Liliana Salvador" w:date="2022-02-23T21:26:00Z">
        <w:del w:id="1848" w:author="Ruijie Xu" w:date="2022-02-27T12:00:00Z">
          <w:r w:rsidR="00977BCD" w:rsidDel="005043ED">
            <w:rPr>
              <w:color w:val="000000" w:themeColor="text1"/>
            </w:rPr>
            <w:delText xml:space="preserve">wereto be </w:delText>
          </w:r>
        </w:del>
      </w:ins>
      <w:ins w:id="1849" w:author="Liliana Salvador" w:date="2022-02-26T15:57:00Z">
        <w:del w:id="1850" w:author="Ruijie Xu" w:date="2022-02-27T12:00:00Z">
          <w:r w:rsidR="00E33A4D" w:rsidDel="005043ED">
            <w:rPr>
              <w:color w:val="000000" w:themeColor="text1"/>
            </w:rPr>
            <w:delText>similar to the</w:delText>
          </w:r>
        </w:del>
      </w:ins>
      <w:ins w:id="1851" w:author="Liliana Salvador" w:date="2022-02-23T21:27:00Z">
        <w:del w:id="1852" w:author="Ruijie Xu" w:date="2022-02-27T12:00:00Z">
          <w:r w:rsidR="00977BCD" w:rsidDel="005043ED">
            <w:rPr>
              <w:color w:val="000000" w:themeColor="text1"/>
            </w:rPr>
            <w:delText>ones from</w:delText>
          </w:r>
        </w:del>
      </w:ins>
      <w:commentRangeStart w:id="1853"/>
      <w:commentRangeStart w:id="1854"/>
      <w:ins w:id="1855" w:author="Ruijie Xu" w:date="2022-02-02T13:06:00Z">
        <w:r w:rsidRPr="003A137D">
          <w:rPr>
            <w:color w:val="000000" w:themeColor="text1"/>
          </w:rPr>
          <w:t xml:space="preserve"> </w:t>
        </w:r>
      </w:ins>
      <w:ins w:id="1856" w:author="Ruijie Xu" w:date="2022-02-27T11:58:00Z">
        <w:r w:rsidR="005043ED">
          <w:rPr>
            <w:color w:val="000000" w:themeColor="text1"/>
          </w:rPr>
          <w:t>S</w:t>
        </w:r>
      </w:ins>
      <w:ins w:id="1857" w:author="Ruijie Xu" w:date="2022-02-02T13:06:00Z">
        <w:r w:rsidRPr="003A137D">
          <w:rPr>
            <w:color w:val="000000" w:themeColor="text1"/>
          </w:rPr>
          <w:t xml:space="preserve">oftware similar </w:t>
        </w:r>
      </w:ins>
      <w:ins w:id="1858" w:author="Ruijie Xu" w:date="2022-02-27T12:00:00Z">
        <w:r w:rsidR="005043ED">
          <w:rPr>
            <w:color w:val="000000" w:themeColor="text1"/>
          </w:rPr>
          <w:t xml:space="preserve">in </w:t>
        </w:r>
      </w:ins>
      <w:ins w:id="1859" w:author="Ruijie Xu" w:date="2022-02-02T13:06:00Z">
        <w:r w:rsidRPr="003A137D">
          <w:rPr>
            <w:color w:val="000000" w:themeColor="text1"/>
          </w:rPr>
          <w:t xml:space="preserve">Shannon indices </w:t>
        </w:r>
      </w:ins>
      <w:ins w:id="1860" w:author="Ruijie Xu" w:date="2022-02-27T12:00:00Z">
        <w:r w:rsidR="005043ED">
          <w:rPr>
            <w:color w:val="000000" w:themeColor="text1"/>
          </w:rPr>
          <w:t>reported by</w:t>
        </w:r>
      </w:ins>
      <w:ins w:id="1861" w:author="Ruijie Xu" w:date="2022-02-27T11:58:00Z">
        <w:r w:rsidR="005043ED">
          <w:rPr>
            <w:color w:val="000000" w:themeColor="text1"/>
          </w:rPr>
          <w:t xml:space="preserve"> </w:t>
        </w:r>
      </w:ins>
      <w:ins w:id="1862" w:author="Ruijie Xu" w:date="2022-02-02T13:06:00Z">
        <w:r>
          <w:rPr>
            <w:color w:val="000000" w:themeColor="text1"/>
          </w:rPr>
          <w:t>BLASTN</w:t>
        </w:r>
      </w:ins>
      <w:ins w:id="1863" w:author="Ruijie Xu" w:date="2022-02-27T12:02:00Z">
        <w:r w:rsidR="005043ED">
          <w:rPr>
            <w:color w:val="000000" w:themeColor="text1"/>
          </w:rPr>
          <w:t>’</w:t>
        </w:r>
      </w:ins>
      <w:ins w:id="1864" w:author="Ruijie Xu" w:date="2022-02-27T12:00:00Z">
        <w:r w:rsidR="005043ED">
          <w:rPr>
            <w:color w:val="000000" w:themeColor="text1"/>
          </w:rPr>
          <w:t>s classification (</w:t>
        </w:r>
      </w:ins>
      <w:ins w:id="1865" w:author="Ruijie Xu" w:date="2022-02-27T12:01:00Z">
        <w:r w:rsidR="005043ED">
          <w:rPr>
            <w:color w:val="000000" w:themeColor="text1"/>
          </w:rPr>
          <w:t>Diamond, Kraken2, Bracken, CLARK, and CLARK-s</w:t>
        </w:r>
      </w:ins>
      <w:ins w:id="1866" w:author="Ruijie Xu" w:date="2022-02-27T12:00:00Z">
        <w:r w:rsidR="005043ED">
          <w:rPr>
            <w:color w:val="000000" w:themeColor="text1"/>
          </w:rPr>
          <w:t xml:space="preserve">) </w:t>
        </w:r>
      </w:ins>
      <w:ins w:id="1867" w:author="Ruijie Xu" w:date="2022-02-02T13:06:00Z">
        <w:r w:rsidRPr="003A137D">
          <w:rPr>
            <w:color w:val="000000" w:themeColor="text1"/>
          </w:rPr>
          <w:t xml:space="preserve">was also found similar </w:t>
        </w:r>
      </w:ins>
      <w:ins w:id="1868" w:author="Ruijie Xu" w:date="2022-02-27T12:00:00Z">
        <w:r w:rsidR="005043ED">
          <w:rPr>
            <w:color w:val="000000" w:themeColor="text1"/>
          </w:rPr>
          <w:t>between</w:t>
        </w:r>
      </w:ins>
      <w:ins w:id="1869" w:author="Ruijie Xu" w:date="2022-02-02T13:06:00Z">
        <w:r w:rsidRPr="003A137D">
          <w:rPr>
            <w:color w:val="000000" w:themeColor="text1"/>
          </w:rPr>
          <w:t xml:space="preserve"> each other, ex. Bracken vs. Diamond, Bracken vs. CLARK and CLARK-s, and Diamond vs. CLARK and CLARK-s, </w:t>
        </w:r>
        <w:proofErr w:type="gramStart"/>
        <w:r w:rsidRPr="003A137D">
          <w:rPr>
            <w:color w:val="000000" w:themeColor="text1"/>
          </w:rPr>
          <w:t>and etc.</w:t>
        </w:r>
      </w:ins>
      <w:proofErr w:type="gramEnd"/>
      <w:ins w:id="1870" w:author="Ruijie Xu" w:date="2022-02-11T09:32:00Z">
        <w:r w:rsidR="00917A88">
          <w:rPr>
            <w:color w:val="000000" w:themeColor="text1"/>
          </w:rPr>
          <w:t xml:space="preserve"> </w:t>
        </w:r>
      </w:ins>
      <w:commentRangeEnd w:id="1853"/>
      <w:r w:rsidR="00E33A4D">
        <w:rPr>
          <w:rStyle w:val="CommentReference"/>
        </w:rPr>
        <w:commentReference w:id="1853"/>
      </w:r>
      <w:commentRangeEnd w:id="1854"/>
      <w:r w:rsidR="00E33A4D">
        <w:rPr>
          <w:rStyle w:val="CommentReference"/>
        </w:rPr>
        <w:commentReference w:id="1854"/>
      </w:r>
      <w:ins w:id="1878" w:author="Ruijie Xu" w:date="2022-02-11T09:33:00Z">
        <w:r w:rsidR="000A10AC">
          <w:rPr>
            <w:color w:val="000000" w:themeColor="text1"/>
          </w:rPr>
          <w:t>T</w:t>
        </w:r>
      </w:ins>
      <w:ins w:id="1879" w:author="Ruijie Xu" w:date="2022-02-11T09:32:00Z">
        <w:r w:rsidR="00917A88">
          <w:rPr>
            <w:color w:val="000000" w:themeColor="text1"/>
          </w:rPr>
          <w:t>he Simpso</w:t>
        </w:r>
      </w:ins>
      <w:ins w:id="1880" w:author="Ruijie Xu" w:date="2022-02-27T12:02:00Z">
        <w:r w:rsidR="005043ED">
          <w:rPr>
            <w:color w:val="000000" w:themeColor="text1"/>
          </w:rPr>
          <w:t>n</w:t>
        </w:r>
      </w:ins>
      <w:ins w:id="1881" w:author="Ruijie Xu" w:date="2022-02-11T09:32:00Z">
        <w:r w:rsidR="00917A88">
          <w:rPr>
            <w:color w:val="000000" w:themeColor="text1"/>
          </w:rPr>
          <w:t xml:space="preserve"> ind</w:t>
        </w:r>
      </w:ins>
      <w:ins w:id="1882" w:author="Ruijie Xu" w:date="2022-02-27T12:02:00Z">
        <w:r w:rsidR="005043ED">
          <w:rPr>
            <w:color w:val="000000" w:themeColor="text1"/>
          </w:rPr>
          <w:t>ices</w:t>
        </w:r>
      </w:ins>
      <w:ins w:id="1883" w:author="Liliana Salvador" w:date="2022-02-26T15:54:00Z">
        <w:del w:id="1884" w:author="Ruijie Xu" w:date="2022-02-27T12:02:00Z">
          <w:r w:rsidR="00EF098A" w:rsidDel="005043ED">
            <w:rPr>
              <w:color w:val="000000" w:themeColor="text1"/>
            </w:rPr>
            <w:delText>es</w:delText>
          </w:r>
        </w:del>
      </w:ins>
      <w:ins w:id="1885" w:author="Ruijie Xu" w:date="2022-02-11T09:34:00Z">
        <w:r w:rsidR="005636CA">
          <w:rPr>
            <w:color w:val="000000" w:themeColor="text1"/>
          </w:rPr>
          <w:t xml:space="preserve"> </w:t>
        </w:r>
      </w:ins>
      <w:ins w:id="1886" w:author="Ruijie Xu" w:date="2022-02-02T13:06:00Z">
        <w:r w:rsidRPr="003A137D">
          <w:rPr>
            <w:color w:val="000000" w:themeColor="text1"/>
          </w:rPr>
          <w:t xml:space="preserve">were </w:t>
        </w:r>
      </w:ins>
      <w:ins w:id="1887" w:author="Liliana Salvador" w:date="2022-02-23T21:28:00Z">
        <w:r w:rsidR="00977BCD">
          <w:rPr>
            <w:color w:val="000000" w:themeColor="text1"/>
          </w:rPr>
          <w:t xml:space="preserve">the ones </w:t>
        </w:r>
      </w:ins>
      <w:ins w:id="1888" w:author="Liliana Salvador" w:date="2022-02-26T15:54:00Z">
        <w:r w:rsidR="00EF098A">
          <w:rPr>
            <w:color w:val="000000" w:themeColor="text1"/>
          </w:rPr>
          <w:t xml:space="preserve">that </w:t>
        </w:r>
        <w:r w:rsidR="00E33A4D">
          <w:rPr>
            <w:color w:val="000000" w:themeColor="text1"/>
          </w:rPr>
          <w:t xml:space="preserve">were </w:t>
        </w:r>
      </w:ins>
      <w:ins w:id="1889" w:author="Ruijie Xu" w:date="2022-02-02T13:06:00Z">
        <w:r w:rsidRPr="003A137D">
          <w:rPr>
            <w:color w:val="000000" w:themeColor="text1"/>
          </w:rPr>
          <w:t xml:space="preserve">least impacted by the differences in classification results across software. Only 7 out of 36 </w:t>
        </w:r>
        <w:proofErr w:type="gramStart"/>
        <w:r w:rsidRPr="003A137D">
          <w:rPr>
            <w:color w:val="000000" w:themeColor="text1"/>
          </w:rPr>
          <w:t>comparison</w:t>
        </w:r>
        <w:proofErr w:type="gramEnd"/>
        <w:r w:rsidRPr="003A137D">
          <w:rPr>
            <w:color w:val="000000" w:themeColor="text1"/>
          </w:rPr>
          <w:t xml:space="preserve"> were found </w:t>
        </w:r>
      </w:ins>
      <w:ins w:id="1890" w:author="Liliana Salvador" w:date="2022-02-23T21:28:00Z">
        <w:r w:rsidR="00977BCD">
          <w:rPr>
            <w:color w:val="000000" w:themeColor="text1"/>
          </w:rPr>
          <w:t xml:space="preserve">to be </w:t>
        </w:r>
      </w:ins>
      <w:ins w:id="1891" w:author="Ruijie Xu" w:date="2022-02-02T13:06:00Z">
        <w:r w:rsidRPr="003A137D">
          <w:rPr>
            <w:color w:val="000000" w:themeColor="text1"/>
          </w:rPr>
          <w:t xml:space="preserve">significantly different </w:t>
        </w:r>
        <w:del w:id="1892" w:author="Liliana Salvador" w:date="2022-02-26T15:54:00Z">
          <w:r w:rsidRPr="003A137D" w:rsidDel="00E33A4D">
            <w:rPr>
              <w:color w:val="000000" w:themeColor="text1"/>
            </w:rPr>
            <w:delText>in Simpson indices</w:delText>
          </w:r>
        </w:del>
      </w:ins>
      <w:ins w:id="1893" w:author="Ruijie Xu" w:date="2022-02-03T12:26:00Z">
        <w:del w:id="1894" w:author="Liliana Salvador" w:date="2022-02-26T15:54:00Z">
          <w:r w:rsidR="00F83C0B" w:rsidDel="00E33A4D">
            <w:rPr>
              <w:color w:val="000000" w:themeColor="text1"/>
            </w:rPr>
            <w:delText xml:space="preserve"> </w:delText>
          </w:r>
        </w:del>
        <w:r w:rsidR="00F83C0B">
          <w:rPr>
            <w:color w:val="000000" w:themeColor="text1"/>
          </w:rPr>
          <w:t xml:space="preserve">(Table SII.5, Figure </w:t>
        </w:r>
      </w:ins>
      <w:ins w:id="1895" w:author="Ruijie Xu" w:date="2022-02-03T12:54:00Z">
        <w:r w:rsidR="004A2C21">
          <w:rPr>
            <w:color w:val="000000" w:themeColor="text1"/>
          </w:rPr>
          <w:t>3</w:t>
        </w:r>
      </w:ins>
      <w:ins w:id="1896" w:author="Ruijie Xu" w:date="2022-02-03T12:26:00Z">
        <w:r w:rsidR="00F83C0B">
          <w:rPr>
            <w:color w:val="000000" w:themeColor="text1"/>
          </w:rPr>
          <w:t>f)</w:t>
        </w:r>
      </w:ins>
      <w:ins w:id="1897" w:author="Ruijie Xu" w:date="2022-02-02T13:06:00Z">
        <w:r w:rsidRPr="003A137D">
          <w:rPr>
            <w:color w:val="000000" w:themeColor="text1"/>
          </w:rPr>
          <w:t xml:space="preserve">. Most of these significantly different comparisons were identified </w:t>
        </w:r>
      </w:ins>
      <w:ins w:id="1898" w:author="Liliana Salvador" w:date="2022-02-23T21:29:00Z">
        <w:r w:rsidR="00977BCD">
          <w:rPr>
            <w:color w:val="000000" w:themeColor="text1"/>
          </w:rPr>
          <w:t xml:space="preserve">to be </w:t>
        </w:r>
      </w:ins>
      <w:ins w:id="1899" w:author="Ruijie Xu" w:date="2022-02-02T13:06:00Z">
        <w:r w:rsidRPr="003A137D">
          <w:rPr>
            <w:color w:val="000000" w:themeColor="text1"/>
          </w:rPr>
          <w:t>between CLARK-s (3/7) and Centrifuge (4/7) with other software</w:t>
        </w:r>
        <w:del w:id="1900" w:author="Liliana Salvador" w:date="2022-02-23T21:29:00Z">
          <w:r w:rsidRPr="003A137D" w:rsidDel="00977BCD">
            <w:rPr>
              <w:color w:val="000000" w:themeColor="text1"/>
            </w:rPr>
            <w:delText>s</w:delText>
          </w:r>
        </w:del>
      </w:ins>
      <w:ins w:id="1901" w:author="Ruijie Xu" w:date="2022-02-27T12:03:00Z">
        <w:r w:rsidR="0076730B">
          <w:rPr>
            <w:color w:val="000000" w:themeColor="text1"/>
          </w:rPr>
          <w:t>. The Simpson index between CLARK-s and Centrifug</w:t>
        </w:r>
      </w:ins>
      <w:ins w:id="1902" w:author="Ruijie Xu" w:date="2022-02-27T12:04:00Z">
        <w:r w:rsidR="0076730B">
          <w:rPr>
            <w:color w:val="000000" w:themeColor="text1"/>
          </w:rPr>
          <w:t>e’s classification were also significantly different between ea</w:t>
        </w:r>
      </w:ins>
      <w:ins w:id="1903" w:author="Ruijie Xu" w:date="2022-02-27T12:05:00Z">
        <w:r w:rsidR="0076730B">
          <w:rPr>
            <w:color w:val="000000" w:themeColor="text1"/>
          </w:rPr>
          <w:t xml:space="preserve">ch other. </w:t>
        </w:r>
      </w:ins>
      <w:commentRangeStart w:id="1904"/>
      <w:commentRangeEnd w:id="1904"/>
      <w:del w:id="1905" w:author="Ruijie Xu" w:date="2022-02-27T12:03:00Z">
        <w:r w:rsidR="00977BCD" w:rsidDel="0076730B">
          <w:rPr>
            <w:rStyle w:val="CommentReference"/>
          </w:rPr>
          <w:commentReference w:id="1904"/>
        </w:r>
      </w:del>
    </w:p>
    <w:p w14:paraId="42BE87CF" w14:textId="77777777" w:rsidR="00E33A4D" w:rsidRDefault="00E33A4D" w:rsidP="00E33A4D">
      <w:pPr>
        <w:spacing w:line="480" w:lineRule="auto"/>
        <w:rPr>
          <w:ins w:id="1906" w:author="Liliana Salvador" w:date="2022-02-26T16:02:00Z"/>
          <w:color w:val="000000" w:themeColor="text1"/>
        </w:rPr>
      </w:pPr>
    </w:p>
    <w:p w14:paraId="28BF79FC" w14:textId="24247433" w:rsidR="00E33A4D" w:rsidRPr="00E33A4D" w:rsidRDefault="00E33A4D">
      <w:pPr>
        <w:spacing w:line="480" w:lineRule="auto"/>
        <w:rPr>
          <w:i/>
          <w:color w:val="000000" w:themeColor="text1"/>
          <w:rPrChange w:id="1907" w:author="Liliana Salvador" w:date="2022-02-26T16:05:00Z">
            <w:rPr>
              <w:color w:val="000000" w:themeColor="text1"/>
            </w:rPr>
          </w:rPrChange>
        </w:rPr>
        <w:pPrChange w:id="1908" w:author="Liliana Salvador" w:date="2022-02-26T16:02:00Z">
          <w:pPr>
            <w:keepNext/>
            <w:spacing w:line="480" w:lineRule="auto"/>
            <w:ind w:firstLine="720"/>
          </w:pPr>
        </w:pPrChange>
      </w:pPr>
      <w:ins w:id="1909" w:author="Liliana Salvador" w:date="2022-02-26T16:04:00Z">
        <w:r w:rsidRPr="00E33A4D">
          <w:rPr>
            <w:i/>
            <w:color w:val="000000" w:themeColor="text1"/>
            <w:rPrChange w:id="1910" w:author="Liliana Salvador" w:date="2022-02-26T16:05:00Z">
              <w:rPr>
                <w:color w:val="000000" w:themeColor="text1"/>
              </w:rPr>
            </w:rPrChange>
          </w:rPr>
          <w:lastRenderedPageBreak/>
          <w:t>Between-sample diversity</w:t>
        </w:r>
      </w:ins>
      <w:ins w:id="1911" w:author="Liliana Salvador" w:date="2022-02-26T16:14:00Z">
        <w:r w:rsidR="0007796B">
          <w:rPr>
            <w:i/>
            <w:color w:val="000000" w:themeColor="text1"/>
          </w:rPr>
          <w:t xml:space="preserve"> (</w:t>
        </w:r>
        <w:r w:rsidR="0007796B">
          <w:rPr>
            <w:i/>
            <w:color w:val="000000" w:themeColor="text1"/>
          </w:rPr>
          <w:sym w:font="Symbol" w:char="F062"/>
        </w:r>
        <w:r w:rsidR="0007796B">
          <w:rPr>
            <w:i/>
            <w:color w:val="000000" w:themeColor="text1"/>
          </w:rPr>
          <w:t>-diversity)</w:t>
        </w:r>
      </w:ins>
      <w:ins w:id="1912" w:author="Liliana Salvador" w:date="2022-02-26T16:11:00Z">
        <w:r w:rsidR="0007796B">
          <w:rPr>
            <w:i/>
            <w:color w:val="000000" w:themeColor="text1"/>
          </w:rPr>
          <w:t xml:space="preserve"> - </w:t>
        </w:r>
      </w:ins>
      <w:ins w:id="1913" w:author="Liliana Salvador" w:date="2022-02-26T16:14:00Z">
        <w:r w:rsidR="0007796B">
          <w:rPr>
            <w:i/>
            <w:color w:val="000000" w:themeColor="text1"/>
          </w:rPr>
          <w:t>DB</w:t>
        </w:r>
      </w:ins>
      <w:ins w:id="1914" w:author="Liliana Salvador" w:date="2022-02-26T16:11:00Z">
        <w:r w:rsidR="0007796B">
          <w:rPr>
            <w:i/>
            <w:color w:val="000000" w:themeColor="text1"/>
          </w:rPr>
          <w:t>s</w:t>
        </w:r>
      </w:ins>
    </w:p>
    <w:p w14:paraId="79137D15" w14:textId="7C2C32B9" w:rsidR="000C080D" w:rsidDel="00977BCD" w:rsidRDefault="00D0036D" w:rsidP="000C080D">
      <w:pPr>
        <w:keepNext/>
        <w:spacing w:line="480" w:lineRule="auto"/>
        <w:ind w:firstLine="720"/>
        <w:rPr>
          <w:ins w:id="1915" w:author="Ruijie Xu" w:date="2022-02-02T13:26:00Z"/>
          <w:del w:id="1916" w:author="Liliana Salvador" w:date="2022-02-23T21:30:00Z"/>
          <w:color w:val="000000" w:themeColor="text1"/>
        </w:rPr>
      </w:pPr>
      <w:commentRangeStart w:id="1917"/>
      <w:del w:id="1918" w:author="Ruijie Xu" w:date="2022-02-27T12:05:00Z">
        <w:r w:rsidRPr="003A137D" w:rsidDel="00224536">
          <w:rPr>
            <w:color w:val="000000" w:themeColor="text1"/>
          </w:rPr>
          <w:delText xml:space="preserve">In addition to the characterization of the microbial community within each sample, relationships between the microbial communities are also very important in metagenomics studies. </w:delText>
        </w:r>
        <w:commentRangeEnd w:id="1917"/>
        <w:r w:rsidR="0007796B" w:rsidDel="00224536">
          <w:rPr>
            <w:rStyle w:val="CommentReference"/>
          </w:rPr>
          <w:commentReference w:id="1917"/>
        </w:r>
      </w:del>
      <w:r w:rsidR="00714493" w:rsidRPr="003A137D">
        <w:rPr>
          <w:color w:val="000000" w:themeColor="text1"/>
        </w:rPr>
        <w:t xml:space="preserve">The pairwise relationships between every two </w:t>
      </w:r>
      <w:r w:rsidR="00714493" w:rsidRPr="00977BCD">
        <w:rPr>
          <w:i/>
          <w:color w:val="000000" w:themeColor="text1"/>
          <w:rPrChange w:id="1919" w:author="Liliana Salvador" w:date="2022-02-23T21:29:00Z">
            <w:rPr>
              <w:color w:val="000000" w:themeColor="text1"/>
            </w:rPr>
          </w:rPrChange>
        </w:rPr>
        <w:t>Rattus</w:t>
      </w:r>
      <w:r w:rsidR="00714493" w:rsidRPr="003A137D">
        <w:rPr>
          <w:color w:val="000000" w:themeColor="text1"/>
        </w:rPr>
        <w:t xml:space="preserve"> samples </w:t>
      </w:r>
      <w:del w:id="1920" w:author="Liliana Salvador" w:date="2022-02-26T16:07:00Z">
        <w:r w:rsidR="00A310EF" w:rsidRPr="003A137D" w:rsidDel="0007796B">
          <w:rPr>
            <w:color w:val="000000" w:themeColor="text1"/>
          </w:rPr>
          <w:delText xml:space="preserve">in the dataset </w:delText>
        </w:r>
      </w:del>
      <w:r w:rsidR="00714493" w:rsidRPr="003A137D">
        <w:rPr>
          <w:color w:val="000000" w:themeColor="text1"/>
        </w:rPr>
        <w:t xml:space="preserve">were </w:t>
      </w:r>
      <w:del w:id="1921" w:author="Liliana Salvador" w:date="2022-02-26T16:09:00Z">
        <w:r w:rsidR="00714493" w:rsidRPr="003A137D" w:rsidDel="0007796B">
          <w:rPr>
            <w:color w:val="000000" w:themeColor="text1"/>
          </w:rPr>
          <w:delText xml:space="preserve">described </w:delText>
        </w:r>
      </w:del>
      <w:ins w:id="1922" w:author="Liliana Salvador" w:date="2022-02-26T16:09:00Z">
        <w:r w:rsidR="0007796B">
          <w:rPr>
            <w:color w:val="000000" w:themeColor="text1"/>
          </w:rPr>
          <w:t>determined</w:t>
        </w:r>
        <w:r w:rsidR="0007796B" w:rsidRPr="003A137D">
          <w:rPr>
            <w:color w:val="000000" w:themeColor="text1"/>
          </w:rPr>
          <w:t xml:space="preserve"> </w:t>
        </w:r>
      </w:ins>
      <w:r w:rsidR="00714493" w:rsidRPr="003A137D">
        <w:rPr>
          <w:color w:val="000000" w:themeColor="text1"/>
        </w:rPr>
        <w:t xml:space="preserve">with the Bray-Curtis </w:t>
      </w:r>
      <w:ins w:id="1923" w:author="Liliana Salvador" w:date="2022-02-26T16:08:00Z">
        <w:r w:rsidR="0007796B">
          <w:rPr>
            <w:color w:val="000000" w:themeColor="text1"/>
          </w:rPr>
          <w:t xml:space="preserve">(BC) </w:t>
        </w:r>
      </w:ins>
      <w:ins w:id="1924" w:author="Liliana Salvador" w:date="2022-02-26T16:07:00Z">
        <w:r w:rsidR="0007796B">
          <w:rPr>
            <w:color w:val="000000" w:themeColor="text1"/>
          </w:rPr>
          <w:t xml:space="preserve">dissimilarity </w:t>
        </w:r>
      </w:ins>
      <w:r w:rsidR="00714493" w:rsidRPr="003A137D">
        <w:rPr>
          <w:color w:val="000000" w:themeColor="text1"/>
        </w:rPr>
        <w:t>index, and clustered hierarchically</w:t>
      </w:r>
      <w:del w:id="1925" w:author="Ruijie Xu" w:date="2022-02-02T13:21:00Z">
        <w:r w:rsidR="00714493" w:rsidRPr="003A137D" w:rsidDel="00785589">
          <w:rPr>
            <w:color w:val="000000" w:themeColor="text1"/>
          </w:rPr>
          <w:delText xml:space="preserve"> (Figur</w:delText>
        </w:r>
      </w:del>
      <w:del w:id="1926" w:author="Ruijie Xu" w:date="2022-02-02T13:20:00Z">
        <w:r w:rsidR="00714493" w:rsidRPr="003A137D" w:rsidDel="00785589">
          <w:rPr>
            <w:color w:val="000000" w:themeColor="text1"/>
          </w:rPr>
          <w:delText>e 3)</w:delText>
        </w:r>
      </w:del>
      <w:r w:rsidR="00714493" w:rsidRPr="003A137D">
        <w:rPr>
          <w:color w:val="000000" w:themeColor="text1"/>
        </w:rPr>
        <w:t>.</w:t>
      </w:r>
      <w:r w:rsidR="00A310EF" w:rsidRPr="003A137D">
        <w:rPr>
          <w:color w:val="000000" w:themeColor="text1"/>
        </w:rPr>
        <w:t xml:space="preserve"> </w:t>
      </w:r>
    </w:p>
    <w:p w14:paraId="08617030" w14:textId="1E53E127" w:rsidR="00082DF4" w:rsidRDefault="00A310EF">
      <w:pPr>
        <w:keepNext/>
        <w:spacing w:line="480" w:lineRule="auto"/>
        <w:ind w:firstLine="720"/>
        <w:rPr>
          <w:ins w:id="1927" w:author="Liliana Salvador" w:date="2022-02-26T16:15:00Z"/>
          <w:color w:val="000000" w:themeColor="text1"/>
        </w:rPr>
      </w:pPr>
      <w:del w:id="1928" w:author="Ruijie Xu" w:date="2022-02-02T13:26:00Z">
        <w:r w:rsidRPr="003A137D" w:rsidDel="000C080D">
          <w:rPr>
            <w:color w:val="000000" w:themeColor="text1"/>
          </w:rPr>
          <w:delText xml:space="preserve">The statistical significance of differences between </w:delText>
        </w:r>
        <w:r w:rsidR="00650B46" w:rsidRPr="003A137D" w:rsidDel="000C080D">
          <w:rPr>
            <w:color w:val="000000" w:themeColor="text1"/>
          </w:rPr>
          <w:delText xml:space="preserve">the </w:delText>
        </w:r>
        <w:r w:rsidRPr="003A137D" w:rsidDel="000C080D">
          <w:rPr>
            <w:color w:val="000000" w:themeColor="text1"/>
          </w:rPr>
          <w:delText>Bray-Curtis indices obtained from the results of different DBs</w:delText>
        </w:r>
      </w:del>
      <w:del w:id="1929" w:author="Ruijie Xu" w:date="2022-02-02T13:21:00Z">
        <w:r w:rsidRPr="003A137D" w:rsidDel="00785589">
          <w:rPr>
            <w:color w:val="000000" w:themeColor="text1"/>
          </w:rPr>
          <w:delText xml:space="preserve"> </w:delText>
        </w:r>
      </w:del>
      <w:del w:id="1930" w:author="Ruijie Xu" w:date="2022-02-02T13:26:00Z">
        <w:r w:rsidRPr="003A137D" w:rsidDel="000C080D">
          <w:rPr>
            <w:color w:val="000000" w:themeColor="text1"/>
          </w:rPr>
          <w:delText xml:space="preserve">were </w:delText>
        </w:r>
      </w:del>
      <w:del w:id="1931" w:author="Ruijie Xu" w:date="2022-02-02T13:21:00Z">
        <w:r w:rsidRPr="003A137D" w:rsidDel="00785589">
          <w:rPr>
            <w:color w:val="000000" w:themeColor="text1"/>
          </w:rPr>
          <w:delText xml:space="preserve">validated pairwisely using </w:delText>
        </w:r>
        <w:r w:rsidR="00650B46" w:rsidRPr="003A137D" w:rsidDel="00785589">
          <w:rPr>
            <w:color w:val="000000" w:themeColor="text1"/>
          </w:rPr>
          <w:delText xml:space="preserve">the </w:delText>
        </w:r>
        <w:r w:rsidRPr="003A137D" w:rsidDel="00785589">
          <w:rPr>
            <w:color w:val="000000" w:themeColor="text1"/>
          </w:rPr>
          <w:delText>paired Wilicoxon signed rank test</w:delText>
        </w:r>
      </w:del>
      <w:del w:id="1932" w:author="Ruijie Xu" w:date="2022-02-02T13:26:00Z">
        <w:r w:rsidRPr="003A137D" w:rsidDel="000C080D">
          <w:rPr>
            <w:color w:val="000000" w:themeColor="text1"/>
          </w:rPr>
          <w:delText xml:space="preserve"> </w:delText>
        </w:r>
      </w:del>
      <w:del w:id="1933" w:author="Ruijie Xu" w:date="2022-02-02T13:21:00Z">
        <w:r w:rsidRPr="003A137D" w:rsidDel="00785589">
          <w:rPr>
            <w:color w:val="000000" w:themeColor="text1"/>
          </w:rPr>
          <w:delText>(</w:delText>
        </w:r>
      </w:del>
      <w:del w:id="1934" w:author="Ruijie Xu" w:date="2022-02-02T13:26:00Z">
        <w:r w:rsidRPr="003A137D" w:rsidDel="000C080D">
          <w:rPr>
            <w:color w:val="000000" w:themeColor="text1"/>
          </w:rPr>
          <w:delText>Table I.4</w:delText>
        </w:r>
      </w:del>
      <w:del w:id="1935" w:author="Ruijie Xu" w:date="2022-02-02T13:21:00Z">
        <w:r w:rsidRPr="003A137D" w:rsidDel="00785589">
          <w:rPr>
            <w:color w:val="000000" w:themeColor="text1"/>
          </w:rPr>
          <w:delText>)</w:delText>
        </w:r>
      </w:del>
      <w:del w:id="1936" w:author="Ruijie Xu" w:date="2022-02-02T13:26:00Z">
        <w:r w:rsidRPr="003A137D" w:rsidDel="000C080D">
          <w:rPr>
            <w:color w:val="000000" w:themeColor="text1"/>
          </w:rPr>
          <w:delText xml:space="preserve">. </w:delText>
        </w:r>
      </w:del>
      <w:r w:rsidRPr="003A137D">
        <w:rPr>
          <w:color w:val="000000" w:themeColor="text1"/>
        </w:rPr>
        <w:t>The</w:t>
      </w:r>
      <w:ins w:id="1937" w:author="Ruijie Xu" w:date="2022-02-02T13:27:00Z">
        <w:r w:rsidR="000C080D">
          <w:rPr>
            <w:color w:val="000000" w:themeColor="text1"/>
          </w:rPr>
          <w:t xml:space="preserve"> </w:t>
        </w:r>
        <w:del w:id="1938" w:author="Liliana Salvador" w:date="2022-02-26T16:08:00Z">
          <w:r w:rsidR="000C080D" w:rsidDel="0007796B">
            <w:rPr>
              <w:color w:val="000000" w:themeColor="text1"/>
            </w:rPr>
            <w:delText>Bray-Curtis</w:delText>
          </w:r>
        </w:del>
      </w:ins>
      <w:del w:id="1939" w:author="Liliana Salvador" w:date="2022-02-26T16:08:00Z">
        <w:r w:rsidR="00650B46" w:rsidRPr="003A137D" w:rsidDel="0007796B">
          <w:rPr>
            <w:color w:val="000000" w:themeColor="text1"/>
          </w:rPr>
          <w:delText>se</w:delText>
        </w:r>
      </w:del>
      <w:ins w:id="1940" w:author="Liliana Salvador" w:date="2022-02-26T16:08:00Z">
        <w:r w:rsidR="0007796B">
          <w:rPr>
            <w:color w:val="000000" w:themeColor="text1"/>
          </w:rPr>
          <w:t>BC</w:t>
        </w:r>
      </w:ins>
      <w:r w:rsidRPr="003A137D">
        <w:rPr>
          <w:color w:val="000000" w:themeColor="text1"/>
        </w:rPr>
        <w:t xml:space="preserve"> ind</w:t>
      </w:r>
      <w:ins w:id="1941" w:author="Ruijie Xu" w:date="2022-02-27T12:05:00Z">
        <w:r w:rsidR="00224536">
          <w:rPr>
            <w:color w:val="000000" w:themeColor="text1"/>
          </w:rPr>
          <w:t>ices</w:t>
        </w:r>
      </w:ins>
      <w:ins w:id="1942" w:author="Liliana Salvador" w:date="2022-02-26T16:08:00Z">
        <w:del w:id="1943" w:author="Ruijie Xu" w:date="2022-02-27T12:05:00Z">
          <w:r w:rsidR="0007796B" w:rsidDel="00224536">
            <w:rPr>
              <w:color w:val="000000" w:themeColor="text1"/>
            </w:rPr>
            <w:delText>exes</w:delText>
          </w:r>
        </w:del>
      </w:ins>
      <w:del w:id="1944" w:author="Liliana Salvador" w:date="2022-02-26T16:08:00Z">
        <w:r w:rsidRPr="003A137D" w:rsidDel="0007796B">
          <w:rPr>
            <w:color w:val="000000" w:themeColor="text1"/>
          </w:rPr>
          <w:delText>ic</w:delText>
        </w:r>
      </w:del>
      <w:del w:id="1945" w:author="Liliana Salvador" w:date="2022-02-23T21:30:00Z">
        <w:r w:rsidRPr="003A137D" w:rsidDel="00977BCD">
          <w:rPr>
            <w:color w:val="000000" w:themeColor="text1"/>
          </w:rPr>
          <w:delText>i</w:delText>
        </w:r>
      </w:del>
      <w:del w:id="1946" w:author="Liliana Salvador" w:date="2022-02-26T16:08:00Z">
        <w:r w:rsidRPr="003A137D" w:rsidDel="0007796B">
          <w:rPr>
            <w:color w:val="000000" w:themeColor="text1"/>
          </w:rPr>
          <w:delText>es</w:delText>
        </w:r>
      </w:del>
      <w:r w:rsidRPr="003A137D">
        <w:rPr>
          <w:color w:val="000000" w:themeColor="text1"/>
        </w:rPr>
        <w:t xml:space="preserve"> </w:t>
      </w:r>
      <w:del w:id="1947" w:author="Liliana Salvador" w:date="2022-02-26T16:09:00Z">
        <w:r w:rsidRPr="003A137D" w:rsidDel="0007796B">
          <w:rPr>
            <w:color w:val="000000" w:themeColor="text1"/>
          </w:rPr>
          <w:delText>describing the betwee</w:delText>
        </w:r>
        <w:r w:rsidR="00650B46" w:rsidRPr="003A137D" w:rsidDel="0007796B">
          <w:rPr>
            <w:color w:val="000000" w:themeColor="text1"/>
          </w:rPr>
          <w:delText>n-</w:delText>
        </w:r>
        <w:r w:rsidRPr="003A137D" w:rsidDel="0007796B">
          <w:rPr>
            <w:color w:val="000000" w:themeColor="text1"/>
          </w:rPr>
          <w:delText xml:space="preserve">samples relationships </w:delText>
        </w:r>
      </w:del>
      <w:r w:rsidRPr="003A137D">
        <w:rPr>
          <w:color w:val="000000" w:themeColor="text1"/>
        </w:rPr>
        <w:t xml:space="preserve">were found </w:t>
      </w:r>
      <w:ins w:id="1948" w:author="Liliana Salvador" w:date="2022-02-23T21:29:00Z">
        <w:r w:rsidR="00977BCD">
          <w:rPr>
            <w:color w:val="000000" w:themeColor="text1"/>
          </w:rPr>
          <w:t xml:space="preserve">to be </w:t>
        </w:r>
      </w:ins>
      <w:r w:rsidRPr="003A137D">
        <w:rPr>
          <w:color w:val="000000" w:themeColor="text1"/>
        </w:rPr>
        <w:t xml:space="preserve">significantly different </w:t>
      </w:r>
      <w:del w:id="1949" w:author="Liliana Salvador" w:date="2022-02-26T16:16:00Z">
        <w:r w:rsidRPr="003A137D" w:rsidDel="0010052C">
          <w:rPr>
            <w:color w:val="000000" w:themeColor="text1"/>
          </w:rPr>
          <w:delText>when using different</w:delText>
        </w:r>
      </w:del>
      <w:ins w:id="1950" w:author="Liliana Salvador" w:date="2022-02-26T16:16:00Z">
        <w:r w:rsidR="0010052C">
          <w:rPr>
            <w:color w:val="000000" w:themeColor="text1"/>
          </w:rPr>
          <w:t>across all</w:t>
        </w:r>
      </w:ins>
      <w:r w:rsidRPr="003A137D">
        <w:rPr>
          <w:color w:val="000000" w:themeColor="text1"/>
        </w:rPr>
        <w:t xml:space="preserve"> DBs</w:t>
      </w:r>
      <w:ins w:id="1951" w:author="Ruijie Xu" w:date="2022-02-02T13:27:00Z">
        <w:del w:id="1952" w:author="Liliana Salvador" w:date="2022-02-26T16:17:00Z">
          <w:r w:rsidR="000C080D" w:rsidDel="0010052C">
            <w:rPr>
              <w:color w:val="000000" w:themeColor="text1"/>
            </w:rPr>
            <w:delText xml:space="preserve"> (Table SI.</w:delText>
          </w:r>
        </w:del>
      </w:ins>
      <w:ins w:id="1953" w:author="Ruijie Xu" w:date="2022-02-03T12:27:00Z">
        <w:del w:id="1954" w:author="Liliana Salvador" w:date="2022-02-26T16:17:00Z">
          <w:r w:rsidR="00F83C0B" w:rsidDel="0010052C">
            <w:rPr>
              <w:color w:val="000000" w:themeColor="text1"/>
            </w:rPr>
            <w:delText>5</w:delText>
          </w:r>
        </w:del>
      </w:ins>
      <w:ins w:id="1955" w:author="Ruijie Xu" w:date="2022-02-02T13:27:00Z">
        <w:del w:id="1956" w:author="Liliana Salvador" w:date="2022-02-26T16:17:00Z">
          <w:r w:rsidR="000C080D" w:rsidDel="0010052C">
            <w:rPr>
              <w:color w:val="000000" w:themeColor="text1"/>
            </w:rPr>
            <w:delText>)</w:delText>
          </w:r>
        </w:del>
      </w:ins>
      <w:del w:id="1957" w:author="Liliana Salvador" w:date="2022-02-26T16:19:00Z">
        <w:r w:rsidRPr="003A137D" w:rsidDel="0010052C">
          <w:rPr>
            <w:color w:val="000000" w:themeColor="text1"/>
          </w:rPr>
          <w:delText>. Only the Bray-Curtis indices obtained from the</w:delText>
        </w:r>
      </w:del>
      <w:ins w:id="1958" w:author="Liliana Salvador" w:date="2022-02-26T16:19:00Z">
        <w:r w:rsidR="0010052C">
          <w:rPr>
            <w:color w:val="000000" w:themeColor="text1"/>
          </w:rPr>
          <w:t>, except for</w:t>
        </w:r>
      </w:ins>
      <w:r w:rsidRPr="003A137D">
        <w:rPr>
          <w:color w:val="000000" w:themeColor="text1"/>
        </w:rPr>
        <w:t xml:space="preserve"> </w:t>
      </w:r>
      <w:ins w:id="1959" w:author="Ruijie Xu" w:date="2022-02-27T12:06:00Z">
        <w:r w:rsidR="00224536">
          <w:rPr>
            <w:color w:val="000000" w:themeColor="text1"/>
          </w:rPr>
          <w:t xml:space="preserve">those reported by the results of </w:t>
        </w:r>
      </w:ins>
      <w:del w:id="1960" w:author="Liliana Salvador" w:date="2022-02-26T16:19:00Z">
        <w:r w:rsidRPr="003A137D" w:rsidDel="0010052C">
          <w:rPr>
            <w:color w:val="000000" w:themeColor="text1"/>
          </w:rPr>
          <w:delText xml:space="preserve">results of </w:delText>
        </w:r>
      </w:del>
      <w:proofErr w:type="spellStart"/>
      <w:r w:rsidRPr="003A137D">
        <w:rPr>
          <w:color w:val="000000" w:themeColor="text1"/>
        </w:rPr>
        <w:t>maxikraken</w:t>
      </w:r>
      <w:proofErr w:type="spellEnd"/>
      <w:r w:rsidRPr="003A137D">
        <w:rPr>
          <w:color w:val="000000" w:themeColor="text1"/>
        </w:rPr>
        <w:t xml:space="preserve"> </w:t>
      </w:r>
      <w:del w:id="1961" w:author="Liliana Salvador" w:date="2022-02-26T16:19:00Z">
        <w:r w:rsidRPr="003A137D" w:rsidDel="0010052C">
          <w:rPr>
            <w:color w:val="000000" w:themeColor="text1"/>
          </w:rPr>
          <w:delText xml:space="preserve">DB </w:delText>
        </w:r>
      </w:del>
      <w:r w:rsidRPr="003A137D">
        <w:rPr>
          <w:color w:val="000000" w:themeColor="text1"/>
        </w:rPr>
        <w:t xml:space="preserve">and customized </w:t>
      </w:r>
      <w:commentRangeStart w:id="1962"/>
      <w:r w:rsidRPr="003A137D">
        <w:rPr>
          <w:color w:val="000000" w:themeColor="text1"/>
        </w:rPr>
        <w:t>DB</w:t>
      </w:r>
      <w:ins w:id="1963" w:author="Liliana Salvador" w:date="2022-02-26T16:19:00Z">
        <w:r w:rsidR="0010052C">
          <w:rPr>
            <w:color w:val="000000" w:themeColor="text1"/>
          </w:rPr>
          <w:t>s</w:t>
        </w:r>
      </w:ins>
      <w:commentRangeEnd w:id="1962"/>
      <w:ins w:id="1964" w:author="Liliana Salvador" w:date="2022-02-26T16:21:00Z">
        <w:r w:rsidR="0010052C">
          <w:rPr>
            <w:rStyle w:val="CommentReference"/>
          </w:rPr>
          <w:commentReference w:id="1962"/>
        </w:r>
      </w:ins>
      <w:ins w:id="1965" w:author="Ruijie Xu" w:date="2022-02-27T12:06:00Z">
        <w:r w:rsidR="00224536">
          <w:rPr>
            <w:color w:val="000000" w:themeColor="text1"/>
          </w:rPr>
          <w:t xml:space="preserve"> (Table SII.6)</w:t>
        </w:r>
      </w:ins>
      <w:del w:id="1966" w:author="Liliana Salvador" w:date="2022-02-26T16:19:00Z">
        <w:r w:rsidRPr="003A137D" w:rsidDel="0010052C">
          <w:rPr>
            <w:color w:val="000000" w:themeColor="text1"/>
          </w:rPr>
          <w:delText xml:space="preserve"> were found not different</w:delText>
        </w:r>
      </w:del>
      <w:del w:id="1967" w:author="Liliana Salvador" w:date="2022-02-23T21:32:00Z">
        <w:r w:rsidRPr="003A137D" w:rsidDel="00977BCD">
          <w:rPr>
            <w:color w:val="000000" w:themeColor="text1"/>
          </w:rPr>
          <w:delText xml:space="preserve"> significantly</w:delText>
        </w:r>
      </w:del>
      <w:r w:rsidRPr="003A137D">
        <w:rPr>
          <w:color w:val="000000" w:themeColor="text1"/>
        </w:rPr>
        <w:t xml:space="preserve">. </w:t>
      </w:r>
      <w:del w:id="1968" w:author="Liliana Salvador" w:date="2022-02-26T16:20:00Z">
        <w:r w:rsidRPr="003A137D" w:rsidDel="0010052C">
          <w:rPr>
            <w:color w:val="000000" w:themeColor="text1"/>
          </w:rPr>
          <w:delText>Furthermore,</w:delText>
        </w:r>
      </w:del>
      <w:ins w:id="1969" w:author="Liliana Salvador" w:date="2022-02-26T16:20:00Z">
        <w:r w:rsidR="0010052C">
          <w:rPr>
            <w:color w:val="000000" w:themeColor="text1"/>
          </w:rPr>
          <w:t>The</w:t>
        </w:r>
      </w:ins>
      <w:r w:rsidRPr="003A137D">
        <w:rPr>
          <w:color w:val="000000" w:themeColor="text1"/>
        </w:rPr>
        <w:t xml:space="preserve"> </w:t>
      </w:r>
      <w:r w:rsidR="00216710" w:rsidRPr="003A137D">
        <w:rPr>
          <w:color w:val="000000" w:themeColor="text1"/>
        </w:rPr>
        <w:t xml:space="preserve">hierarchical </w:t>
      </w:r>
      <w:r w:rsidRPr="003A137D">
        <w:rPr>
          <w:color w:val="000000" w:themeColor="text1"/>
        </w:rPr>
        <w:t xml:space="preserve">clustering </w:t>
      </w:r>
      <w:del w:id="1970" w:author="Liliana Salvador" w:date="2022-02-26T16:21:00Z">
        <w:r w:rsidRPr="003A137D" w:rsidDel="0010052C">
          <w:rPr>
            <w:color w:val="000000" w:themeColor="text1"/>
          </w:rPr>
          <w:delText>of the samples</w:delText>
        </w:r>
      </w:del>
      <w:ins w:id="1971" w:author="Liliana Salvador" w:date="2022-02-26T16:21:00Z">
        <w:r w:rsidR="0010052C">
          <w:rPr>
            <w:color w:val="000000" w:themeColor="text1"/>
          </w:rPr>
          <w:t>analysis</w:t>
        </w:r>
      </w:ins>
      <w:ins w:id="1972" w:author="Ruijie Xu" w:date="2022-02-03T12:27:00Z">
        <w:del w:id="1973" w:author="Liliana Salvador" w:date="2022-02-26T16:21:00Z">
          <w:r w:rsidR="00F83C0B" w:rsidDel="0010052C">
            <w:rPr>
              <w:color w:val="000000" w:themeColor="text1"/>
            </w:rPr>
            <w:delText xml:space="preserve"> (Figure </w:delText>
          </w:r>
        </w:del>
      </w:ins>
      <w:ins w:id="1974" w:author="Ruijie Xu" w:date="2022-02-03T12:54:00Z">
        <w:del w:id="1975" w:author="Liliana Salvador" w:date="2022-02-26T16:21:00Z">
          <w:r w:rsidR="004A2C21" w:rsidDel="0010052C">
            <w:rPr>
              <w:color w:val="000000" w:themeColor="text1"/>
            </w:rPr>
            <w:delText>4</w:delText>
          </w:r>
        </w:del>
      </w:ins>
      <w:ins w:id="1976" w:author="Ruijie Xu" w:date="2022-02-03T12:27:00Z">
        <w:del w:id="1977" w:author="Liliana Salvador" w:date="2022-02-26T16:21:00Z">
          <w:r w:rsidR="00F83C0B" w:rsidDel="0010052C">
            <w:rPr>
              <w:color w:val="000000" w:themeColor="text1"/>
            </w:rPr>
            <w:delText>a)</w:delText>
          </w:r>
        </w:del>
      </w:ins>
      <w:del w:id="1978" w:author="Liliana Salvador" w:date="2022-02-26T16:23:00Z">
        <w:r w:rsidR="00216710" w:rsidRPr="003A137D" w:rsidDel="0010052C">
          <w:rPr>
            <w:color w:val="000000" w:themeColor="text1"/>
          </w:rPr>
          <w:delText>, which describes the relationship</w:delText>
        </w:r>
      </w:del>
      <w:del w:id="1979" w:author="Liliana Salvador" w:date="2022-02-23T21:35:00Z">
        <w:r w:rsidR="00216710" w:rsidRPr="003A137D" w:rsidDel="00FD66F0">
          <w:rPr>
            <w:color w:val="000000" w:themeColor="text1"/>
          </w:rPr>
          <w:delText>s</w:delText>
        </w:r>
      </w:del>
      <w:del w:id="1980" w:author="Liliana Salvador" w:date="2022-02-26T16:23:00Z">
        <w:r w:rsidR="00216710" w:rsidRPr="003A137D" w:rsidDel="0010052C">
          <w:rPr>
            <w:color w:val="000000" w:themeColor="text1"/>
          </w:rPr>
          <w:delText xml:space="preserve"> between</w:delText>
        </w:r>
        <w:r w:rsidR="00650B46" w:rsidRPr="003A137D" w:rsidDel="0010052C">
          <w:rPr>
            <w:color w:val="000000" w:themeColor="text1"/>
          </w:rPr>
          <w:delText>-</w:delText>
        </w:r>
        <w:r w:rsidR="00216710" w:rsidRPr="003A137D" w:rsidDel="0010052C">
          <w:rPr>
            <w:color w:val="000000" w:themeColor="text1"/>
          </w:rPr>
          <w:delText xml:space="preserve">samples compare to </w:delText>
        </w:r>
        <w:r w:rsidR="00650B46" w:rsidRPr="003A137D" w:rsidDel="0010052C">
          <w:rPr>
            <w:color w:val="000000" w:themeColor="text1"/>
          </w:rPr>
          <w:delText xml:space="preserve">that of </w:delText>
        </w:r>
        <w:r w:rsidR="00216710" w:rsidRPr="003A137D" w:rsidDel="0010052C">
          <w:rPr>
            <w:color w:val="000000" w:themeColor="text1"/>
          </w:rPr>
          <w:delText>other samples</w:delText>
        </w:r>
        <w:r w:rsidR="00650B46" w:rsidRPr="003A137D" w:rsidDel="0010052C">
          <w:rPr>
            <w:color w:val="000000" w:themeColor="text1"/>
          </w:rPr>
          <w:delText xml:space="preserve"> in a dataset</w:delText>
        </w:r>
        <w:r w:rsidR="00216710" w:rsidRPr="003A137D" w:rsidDel="0010052C">
          <w:rPr>
            <w:color w:val="000000" w:themeColor="text1"/>
          </w:rPr>
          <w:delText xml:space="preserve">, </w:delText>
        </w:r>
      </w:del>
      <w:del w:id="1981" w:author="Liliana Salvador" w:date="2022-02-23T21:38:00Z">
        <w:r w:rsidR="00216710" w:rsidRPr="003A137D" w:rsidDel="00FD66F0">
          <w:rPr>
            <w:color w:val="000000" w:themeColor="text1"/>
          </w:rPr>
          <w:delText xml:space="preserve">has </w:delText>
        </w:r>
      </w:del>
      <w:del w:id="1982" w:author="Liliana Salvador" w:date="2022-02-26T16:23:00Z">
        <w:r w:rsidR="00216710" w:rsidRPr="003A137D" w:rsidDel="0010052C">
          <w:rPr>
            <w:color w:val="000000" w:themeColor="text1"/>
          </w:rPr>
          <w:delText>also impacted by the differences in profiling results using</w:delText>
        </w:r>
      </w:del>
      <w:ins w:id="1983" w:author="Liliana Salvador" w:date="2022-02-26T16:23:00Z">
        <w:r w:rsidR="0010052C">
          <w:rPr>
            <w:color w:val="000000" w:themeColor="text1"/>
          </w:rPr>
          <w:t xml:space="preserve"> also shows dissi</w:t>
        </w:r>
      </w:ins>
      <w:ins w:id="1984" w:author="Liliana Salvador" w:date="2022-02-26T16:24:00Z">
        <w:r w:rsidR="0010052C">
          <w:rPr>
            <w:color w:val="000000" w:themeColor="text1"/>
          </w:rPr>
          <w:t>milarities</w:t>
        </w:r>
      </w:ins>
      <w:ins w:id="1985" w:author="Liliana Salvador" w:date="2022-02-26T16:23:00Z">
        <w:r w:rsidR="0010052C">
          <w:rPr>
            <w:color w:val="000000" w:themeColor="text1"/>
          </w:rPr>
          <w:t xml:space="preserve"> across results </w:t>
        </w:r>
      </w:ins>
      <w:ins w:id="1986" w:author="Liliana Salvador" w:date="2022-02-26T16:24:00Z">
        <w:r w:rsidR="0010052C">
          <w:rPr>
            <w:color w:val="000000" w:themeColor="text1"/>
          </w:rPr>
          <w:t xml:space="preserve">when </w:t>
        </w:r>
      </w:ins>
      <w:ins w:id="1987" w:author="Liliana Salvador" w:date="2022-02-26T16:23:00Z">
        <w:r w:rsidR="0010052C">
          <w:rPr>
            <w:color w:val="000000" w:themeColor="text1"/>
          </w:rPr>
          <w:t xml:space="preserve">using </w:t>
        </w:r>
      </w:ins>
      <w:del w:id="1988" w:author="Liliana Salvador" w:date="2022-02-26T16:23:00Z">
        <w:r w:rsidR="00216710" w:rsidRPr="003A137D" w:rsidDel="0010052C">
          <w:rPr>
            <w:color w:val="000000" w:themeColor="text1"/>
          </w:rPr>
          <w:delText xml:space="preserve"> </w:delText>
        </w:r>
      </w:del>
      <w:r w:rsidR="00216710" w:rsidRPr="003A137D">
        <w:rPr>
          <w:color w:val="000000" w:themeColor="text1"/>
        </w:rPr>
        <w:t>different DBs</w:t>
      </w:r>
      <w:ins w:id="1989" w:author="Liliana Salvador" w:date="2022-02-26T16:21:00Z">
        <w:r w:rsidR="0010052C">
          <w:rPr>
            <w:color w:val="000000" w:themeColor="text1"/>
          </w:rPr>
          <w:t xml:space="preserve"> (Figure 4a)</w:t>
        </w:r>
      </w:ins>
      <w:r w:rsidR="00216710" w:rsidRPr="003A137D">
        <w:rPr>
          <w:color w:val="000000" w:themeColor="text1"/>
        </w:rPr>
        <w:t xml:space="preserve">. </w:t>
      </w:r>
      <w:del w:id="1990" w:author="Liliana Salvador" w:date="2022-02-26T16:25:00Z">
        <w:r w:rsidR="00216710" w:rsidRPr="003A137D" w:rsidDel="0010052C">
          <w:rPr>
            <w:color w:val="000000" w:themeColor="text1"/>
          </w:rPr>
          <w:delText xml:space="preserve">We </w:delText>
        </w:r>
      </w:del>
      <w:del w:id="1991" w:author="Liliana Salvador" w:date="2022-02-23T21:38:00Z">
        <w:r w:rsidR="00216710" w:rsidRPr="003A137D" w:rsidDel="00FD66F0">
          <w:rPr>
            <w:color w:val="000000" w:themeColor="text1"/>
          </w:rPr>
          <w:delText xml:space="preserve">have </w:delText>
        </w:r>
      </w:del>
      <w:del w:id="1992" w:author="Liliana Salvador" w:date="2022-02-26T16:25:00Z">
        <w:r w:rsidR="00216710" w:rsidRPr="003A137D" w:rsidDel="0010052C">
          <w:rPr>
            <w:color w:val="000000" w:themeColor="text1"/>
          </w:rPr>
          <w:delText xml:space="preserve">observed that </w:delText>
        </w:r>
        <w:r w:rsidR="00650B46" w:rsidRPr="003A137D" w:rsidDel="0010052C">
          <w:rPr>
            <w:color w:val="000000" w:themeColor="text1"/>
          </w:rPr>
          <w:delText xml:space="preserve">the </w:delText>
        </w:r>
        <w:r w:rsidR="00216710" w:rsidRPr="003A137D" w:rsidDel="0010052C">
          <w:rPr>
            <w:color w:val="000000" w:themeColor="text1"/>
          </w:rPr>
          <w:delText>t</w:delText>
        </w:r>
      </w:del>
      <w:ins w:id="1993" w:author="Liliana Salvador" w:date="2022-02-26T16:25:00Z">
        <w:r w:rsidR="0010052C">
          <w:rPr>
            <w:color w:val="000000" w:themeColor="text1"/>
          </w:rPr>
          <w:t>T</w:t>
        </w:r>
      </w:ins>
      <w:r w:rsidR="00216710" w:rsidRPr="003A137D">
        <w:rPr>
          <w:color w:val="000000" w:themeColor="text1"/>
        </w:rPr>
        <w:t xml:space="preserve">hree kidney samples (R22.K, R26.K, and R27.K) were found </w:t>
      </w:r>
      <w:del w:id="1994" w:author="Liliana Salvador" w:date="2022-02-23T21:38:00Z">
        <w:r w:rsidR="00216710" w:rsidRPr="003A137D" w:rsidDel="00FD66F0">
          <w:rPr>
            <w:color w:val="000000" w:themeColor="text1"/>
          </w:rPr>
          <w:delText xml:space="preserve">always </w:delText>
        </w:r>
      </w:del>
      <w:ins w:id="1995" w:author="Liliana Salvador" w:date="2022-02-23T21:38:00Z">
        <w:r w:rsidR="00FD66F0">
          <w:rPr>
            <w:color w:val="000000" w:themeColor="text1"/>
          </w:rPr>
          <w:t>to be</w:t>
        </w:r>
        <w:r w:rsidR="00FD66F0" w:rsidRPr="003A137D">
          <w:rPr>
            <w:color w:val="000000" w:themeColor="text1"/>
          </w:rPr>
          <w:t xml:space="preserve"> </w:t>
        </w:r>
      </w:ins>
      <w:r w:rsidR="00216710" w:rsidRPr="003A137D">
        <w:rPr>
          <w:color w:val="000000" w:themeColor="text1"/>
        </w:rPr>
        <w:t>cluster</w:t>
      </w:r>
      <w:ins w:id="1996" w:author="Liliana Salvador" w:date="2022-02-23T21:38:00Z">
        <w:r w:rsidR="00FD66F0">
          <w:rPr>
            <w:color w:val="000000" w:themeColor="text1"/>
          </w:rPr>
          <w:t>ed</w:t>
        </w:r>
      </w:ins>
      <w:del w:id="1997" w:author="Liliana Salvador" w:date="2022-02-23T21:38:00Z">
        <w:r w:rsidR="00216710" w:rsidRPr="003A137D" w:rsidDel="00FD66F0">
          <w:rPr>
            <w:color w:val="000000" w:themeColor="text1"/>
          </w:rPr>
          <w:delText>ing</w:delText>
        </w:r>
      </w:del>
      <w:r w:rsidR="00216710" w:rsidRPr="003A137D">
        <w:rPr>
          <w:color w:val="000000" w:themeColor="text1"/>
        </w:rPr>
        <w:t xml:space="preserve"> with one </w:t>
      </w:r>
      <w:ins w:id="1998" w:author="Ruijie Xu" w:date="2022-02-02T13:28:00Z">
        <w:r w:rsidR="000C080D">
          <w:rPr>
            <w:color w:val="000000" w:themeColor="text1"/>
          </w:rPr>
          <w:t xml:space="preserve">of the </w:t>
        </w:r>
      </w:ins>
      <w:r w:rsidR="00216710" w:rsidRPr="003A137D">
        <w:rPr>
          <w:color w:val="000000" w:themeColor="text1"/>
        </w:rPr>
        <w:t>spleen sample</w:t>
      </w:r>
      <w:ins w:id="1999" w:author="Ruijie Xu" w:date="2022-02-02T13:28:00Z">
        <w:del w:id="2000" w:author="Liliana Salvador" w:date="2022-02-26T16:25:00Z">
          <w:r w:rsidR="000C080D" w:rsidDel="0010052C">
            <w:rPr>
              <w:color w:val="000000" w:themeColor="text1"/>
            </w:rPr>
            <w:delText>s</w:delText>
          </w:r>
        </w:del>
      </w:ins>
      <w:r w:rsidR="00216710" w:rsidRPr="003A137D">
        <w:rPr>
          <w:color w:val="000000" w:themeColor="text1"/>
        </w:rPr>
        <w:t xml:space="preserve"> (R26.S)</w:t>
      </w:r>
      <w:r w:rsidR="00650B46" w:rsidRPr="003A137D">
        <w:rPr>
          <w:color w:val="000000" w:themeColor="text1"/>
        </w:rPr>
        <w:t xml:space="preserve"> in all four </w:t>
      </w:r>
      <w:proofErr w:type="spellStart"/>
      <w:r w:rsidR="00650B46" w:rsidRPr="003A137D">
        <w:rPr>
          <w:color w:val="000000" w:themeColor="text1"/>
        </w:rPr>
        <w:t>DBs’</w:t>
      </w:r>
      <w:proofErr w:type="spellEnd"/>
      <w:r w:rsidR="00650B46" w:rsidRPr="003A137D">
        <w:rPr>
          <w:color w:val="000000" w:themeColor="text1"/>
        </w:rPr>
        <w:t xml:space="preserve"> classification</w:t>
      </w:r>
      <w:ins w:id="2001" w:author="Ruijie Xu" w:date="2022-02-27T12:07:00Z">
        <w:r w:rsidR="00224536">
          <w:rPr>
            <w:color w:val="000000" w:themeColor="text1"/>
          </w:rPr>
          <w:t>s</w:t>
        </w:r>
      </w:ins>
      <w:ins w:id="2002" w:author="Ruijie Xu" w:date="2022-02-02T13:28:00Z">
        <w:r w:rsidR="000C080D">
          <w:rPr>
            <w:color w:val="000000" w:themeColor="text1"/>
          </w:rPr>
          <w:t>.</w:t>
        </w:r>
      </w:ins>
      <w:del w:id="2003" w:author="Ruijie Xu" w:date="2022-02-02T13:28:00Z">
        <w:r w:rsidR="00216710" w:rsidRPr="003A137D" w:rsidDel="000C080D">
          <w:rPr>
            <w:color w:val="000000" w:themeColor="text1"/>
          </w:rPr>
          <w:delText>,</w:delText>
        </w:r>
      </w:del>
      <w:r w:rsidR="00216710" w:rsidRPr="003A137D">
        <w:rPr>
          <w:color w:val="000000" w:themeColor="text1"/>
        </w:rPr>
        <w:t xml:space="preserve"> </w:t>
      </w:r>
      <w:ins w:id="2004" w:author="Ruijie Xu" w:date="2022-02-02T13:28:00Z">
        <w:r w:rsidR="000C080D">
          <w:rPr>
            <w:color w:val="000000" w:themeColor="text1"/>
          </w:rPr>
          <w:t>H</w:t>
        </w:r>
      </w:ins>
      <w:del w:id="2005" w:author="Ruijie Xu" w:date="2022-02-02T13:28:00Z">
        <w:r w:rsidR="00216710" w:rsidRPr="003A137D" w:rsidDel="000C080D">
          <w:rPr>
            <w:color w:val="000000" w:themeColor="text1"/>
          </w:rPr>
          <w:delText>h</w:delText>
        </w:r>
      </w:del>
      <w:r w:rsidR="00216710" w:rsidRPr="003A137D">
        <w:rPr>
          <w:color w:val="000000" w:themeColor="text1"/>
        </w:rPr>
        <w:t xml:space="preserve">owever, their relationships with </w:t>
      </w:r>
      <w:ins w:id="2006" w:author="Ruijie Xu" w:date="2022-02-02T13:29:00Z">
        <w:r w:rsidR="000C080D">
          <w:rPr>
            <w:color w:val="000000" w:themeColor="text1"/>
          </w:rPr>
          <w:t xml:space="preserve">another </w:t>
        </w:r>
      </w:ins>
      <w:r w:rsidR="00216710" w:rsidRPr="003A137D">
        <w:rPr>
          <w:color w:val="000000" w:themeColor="text1"/>
        </w:rPr>
        <w:t>spleen sample</w:t>
      </w:r>
      <w:ins w:id="2007" w:author="Liliana Salvador" w:date="2022-02-26T16:25:00Z">
        <w:r w:rsidR="0010052C">
          <w:rPr>
            <w:color w:val="000000" w:themeColor="text1"/>
          </w:rPr>
          <w:t xml:space="preserve"> (</w:t>
        </w:r>
      </w:ins>
      <w:ins w:id="2008" w:author="Ruijie Xu" w:date="2022-02-02T13:29:00Z">
        <w:del w:id="2009" w:author="Liliana Salvador" w:date="2022-02-26T16:25:00Z">
          <w:r w:rsidR="000C080D" w:rsidDel="0010052C">
            <w:rPr>
              <w:color w:val="000000" w:themeColor="text1"/>
            </w:rPr>
            <w:delText xml:space="preserve">, </w:delText>
          </w:r>
        </w:del>
      </w:ins>
      <w:del w:id="2010" w:author="Ruijie Xu" w:date="2022-02-02T13:29:00Z">
        <w:r w:rsidR="00216710" w:rsidRPr="003A137D" w:rsidDel="000C080D">
          <w:rPr>
            <w:color w:val="000000" w:themeColor="text1"/>
          </w:rPr>
          <w:delText xml:space="preserve"> </w:delText>
        </w:r>
      </w:del>
      <w:r w:rsidR="00216710" w:rsidRPr="003A137D">
        <w:rPr>
          <w:color w:val="000000" w:themeColor="text1"/>
        </w:rPr>
        <w:t>R27.S</w:t>
      </w:r>
      <w:ins w:id="2011" w:author="Liliana Salvador" w:date="2022-02-26T16:25:00Z">
        <w:r w:rsidR="0010052C">
          <w:rPr>
            <w:color w:val="000000" w:themeColor="text1"/>
          </w:rPr>
          <w:t>)</w:t>
        </w:r>
      </w:ins>
      <w:ins w:id="2012" w:author="Ruijie Xu" w:date="2022-02-02T13:29:00Z">
        <w:del w:id="2013" w:author="Liliana Salvador" w:date="2022-02-26T16:25:00Z">
          <w:r w:rsidR="000C080D" w:rsidDel="0010052C">
            <w:rPr>
              <w:color w:val="000000" w:themeColor="text1"/>
            </w:rPr>
            <w:delText>,</w:delText>
          </w:r>
        </w:del>
      </w:ins>
      <w:r w:rsidR="00216710" w:rsidRPr="003A137D">
        <w:rPr>
          <w:color w:val="000000" w:themeColor="text1"/>
        </w:rPr>
        <w:t xml:space="preserve"> changes with the </w:t>
      </w:r>
      <w:del w:id="2014" w:author="Liliana Salvador" w:date="2022-02-23T21:39:00Z">
        <w:r w:rsidR="00216710" w:rsidRPr="003A137D" w:rsidDel="00FD66F0">
          <w:rPr>
            <w:color w:val="000000" w:themeColor="text1"/>
          </w:rPr>
          <w:delText>results of different</w:delText>
        </w:r>
      </w:del>
      <w:ins w:id="2015" w:author="Liliana Salvador" w:date="2022-02-23T21:39:00Z">
        <w:r w:rsidR="00FD66F0">
          <w:rPr>
            <w:color w:val="000000" w:themeColor="text1"/>
          </w:rPr>
          <w:t>type of</w:t>
        </w:r>
      </w:ins>
      <w:r w:rsidR="00216710" w:rsidRPr="003A137D">
        <w:rPr>
          <w:color w:val="000000" w:themeColor="text1"/>
        </w:rPr>
        <w:t xml:space="preserve"> DB</w:t>
      </w:r>
      <w:ins w:id="2016" w:author="Liliana Salvador" w:date="2022-02-23T21:39:00Z">
        <w:r w:rsidR="00FD66F0">
          <w:rPr>
            <w:color w:val="000000" w:themeColor="text1"/>
          </w:rPr>
          <w:t xml:space="preserve"> used</w:t>
        </w:r>
      </w:ins>
      <w:del w:id="2017" w:author="Liliana Salvador" w:date="2022-02-23T21:39:00Z">
        <w:r w:rsidR="00216710" w:rsidRPr="003A137D" w:rsidDel="00FD66F0">
          <w:rPr>
            <w:color w:val="000000" w:themeColor="text1"/>
          </w:rPr>
          <w:delText>s</w:delText>
        </w:r>
      </w:del>
      <w:r w:rsidR="00216710" w:rsidRPr="003A137D">
        <w:rPr>
          <w:color w:val="000000" w:themeColor="text1"/>
        </w:rPr>
        <w:t>.</w:t>
      </w:r>
      <w:ins w:id="2018" w:author="Ruijie Xu" w:date="2022-02-27T12:07:00Z">
        <w:r w:rsidR="00224536">
          <w:rPr>
            <w:color w:val="000000" w:themeColor="text1"/>
          </w:rPr>
          <w:t xml:space="preserve"> </w:t>
        </w:r>
      </w:ins>
      <w:del w:id="2019" w:author="Ruijie Xu" w:date="2022-02-27T12:07:00Z">
        <w:r w:rsidR="00216710" w:rsidRPr="003A137D" w:rsidDel="00224536">
          <w:rPr>
            <w:color w:val="000000" w:themeColor="text1"/>
          </w:rPr>
          <w:delText xml:space="preserve"> </w:delText>
        </w:r>
        <w:commentRangeStart w:id="2020"/>
        <w:r w:rsidR="00216710" w:rsidRPr="003A137D" w:rsidDel="00224536">
          <w:rPr>
            <w:color w:val="000000" w:themeColor="text1"/>
          </w:rPr>
          <w:delText>For example, in the clustering with</w:delText>
        </w:r>
      </w:del>
      <w:ins w:id="2021" w:author="Liliana Salvador" w:date="2022-02-23T21:40:00Z">
        <w:del w:id="2022" w:author="Ruijie Xu" w:date="2022-02-27T12:07:00Z">
          <w:r w:rsidR="00FD66F0" w:rsidDel="00224536">
            <w:rPr>
              <w:color w:val="000000" w:themeColor="text1"/>
            </w:rPr>
            <w:delText xml:space="preserve">using </w:delText>
          </w:r>
        </w:del>
      </w:ins>
      <w:del w:id="2023" w:author="Ruijie Xu" w:date="2022-02-27T12:07:00Z">
        <w:r w:rsidR="00216710" w:rsidRPr="003A137D" w:rsidDel="00224536">
          <w:rPr>
            <w:color w:val="000000" w:themeColor="text1"/>
          </w:rPr>
          <w:delText xml:space="preserve"> minikraken DB result, R27.S clustered more closely with </w:delText>
        </w:r>
      </w:del>
      <w:ins w:id="2024" w:author="Liliana Salvador" w:date="2022-02-23T21:40:00Z">
        <w:del w:id="2025" w:author="Ruijie Xu" w:date="2022-02-27T12:07:00Z">
          <w:r w:rsidR="00FD66F0" w:rsidDel="00224536">
            <w:rPr>
              <w:color w:val="000000" w:themeColor="text1"/>
            </w:rPr>
            <w:delText xml:space="preserve">the </w:delText>
          </w:r>
        </w:del>
      </w:ins>
      <w:del w:id="2026" w:author="Ruijie Xu" w:date="2022-02-27T12:07:00Z">
        <w:r w:rsidR="00216710" w:rsidRPr="003A137D" w:rsidDel="00224536">
          <w:rPr>
            <w:color w:val="000000" w:themeColor="text1"/>
          </w:rPr>
          <w:delText xml:space="preserve">spleen sample R22.S before clustering with the </w:delText>
        </w:r>
        <w:r w:rsidR="002F1F3A" w:rsidRPr="003A137D" w:rsidDel="00224536">
          <w:rPr>
            <w:color w:val="000000" w:themeColor="text1"/>
          </w:rPr>
          <w:delText xml:space="preserve">three </w:delText>
        </w:r>
        <w:r w:rsidR="00216710" w:rsidRPr="003A137D" w:rsidDel="00224536">
          <w:rPr>
            <w:color w:val="000000" w:themeColor="text1"/>
          </w:rPr>
          <w:delText>kidney samples, but in the clustering results of other three DBs, R27.S clustered closely with the three kidney samples and R26.S while R22.S always clustered closely with sample R28.K</w:delText>
        </w:r>
        <w:commentRangeEnd w:id="2020"/>
        <w:r w:rsidR="00352C26" w:rsidDel="00224536">
          <w:rPr>
            <w:rStyle w:val="CommentReference"/>
          </w:rPr>
          <w:commentReference w:id="2020"/>
        </w:r>
        <w:r w:rsidR="00216710" w:rsidRPr="003A137D" w:rsidDel="00224536">
          <w:rPr>
            <w:color w:val="000000" w:themeColor="text1"/>
          </w:rPr>
          <w:delText>.</w:delText>
        </w:r>
        <w:r w:rsidR="00CD40FF" w:rsidRPr="003A137D" w:rsidDel="00224536">
          <w:rPr>
            <w:color w:val="000000" w:themeColor="text1"/>
          </w:rPr>
          <w:delText xml:space="preserve"> </w:delText>
        </w:r>
      </w:del>
      <w:bookmarkStart w:id="2027" w:name="OLE_LINK231"/>
      <w:bookmarkStart w:id="2028" w:name="OLE_LINK232"/>
      <w:commentRangeStart w:id="2029"/>
      <w:r w:rsidR="00CD40FF" w:rsidRPr="003A137D">
        <w:rPr>
          <w:color w:val="000000" w:themeColor="text1"/>
        </w:rPr>
        <w:t>Despite th</w:t>
      </w:r>
      <w:ins w:id="2030" w:author="Ruijie Xu" w:date="2022-02-27T12:08:00Z">
        <w:r w:rsidR="00224536">
          <w:rPr>
            <w:color w:val="000000" w:themeColor="text1"/>
          </w:rPr>
          <w:t>e differences</w:t>
        </w:r>
      </w:ins>
      <w:del w:id="2031" w:author="Ruijie Xu" w:date="2022-02-27T12:08:00Z">
        <w:r w:rsidR="00CD40FF" w:rsidRPr="003A137D" w:rsidDel="00224536">
          <w:rPr>
            <w:color w:val="000000" w:themeColor="text1"/>
          </w:rPr>
          <w:delText>e changes</w:delText>
        </w:r>
      </w:del>
      <w:r w:rsidR="00CD40FF" w:rsidRPr="003A137D">
        <w:rPr>
          <w:color w:val="000000" w:themeColor="text1"/>
        </w:rPr>
        <w:t xml:space="preserve"> in th</w:t>
      </w:r>
      <w:ins w:id="2032" w:author="Ruijie Xu" w:date="2022-02-27T12:08:00Z">
        <w:r w:rsidR="003357A5">
          <w:rPr>
            <w:color w:val="000000" w:themeColor="text1"/>
          </w:rPr>
          <w:t xml:space="preserve">e </w:t>
        </w:r>
      </w:ins>
      <w:ins w:id="2033" w:author="Ruijie Xu" w:date="2022-02-27T12:09:00Z">
        <w:r w:rsidR="003357A5">
          <w:rPr>
            <w:color w:val="000000" w:themeColor="text1"/>
          </w:rPr>
          <w:t xml:space="preserve">more granular </w:t>
        </w:r>
      </w:ins>
      <w:del w:id="2034" w:author="Ruijie Xu" w:date="2022-02-27T12:08:00Z">
        <w:r w:rsidR="00CD40FF" w:rsidRPr="003A137D" w:rsidDel="003357A5">
          <w:rPr>
            <w:color w:val="000000" w:themeColor="text1"/>
          </w:rPr>
          <w:delText>e</w:delText>
        </w:r>
        <w:r w:rsidR="00CD40FF" w:rsidRPr="003A137D" w:rsidDel="00224536">
          <w:rPr>
            <w:color w:val="000000" w:themeColor="text1"/>
          </w:rPr>
          <w:delText xml:space="preserve"> lower </w:delText>
        </w:r>
      </w:del>
      <w:r w:rsidR="00CD40FF" w:rsidRPr="003A137D">
        <w:rPr>
          <w:color w:val="000000" w:themeColor="text1"/>
        </w:rPr>
        <w:t xml:space="preserve">hierarchical </w:t>
      </w:r>
      <w:ins w:id="2035" w:author="Ruijie Xu" w:date="2022-02-27T12:08:00Z">
        <w:r w:rsidR="003357A5">
          <w:rPr>
            <w:color w:val="000000" w:themeColor="text1"/>
          </w:rPr>
          <w:t>cluster</w:t>
        </w:r>
      </w:ins>
      <w:ins w:id="2036" w:author="Ruijie Xu" w:date="2022-02-27T12:10:00Z">
        <w:r w:rsidR="003357A5">
          <w:rPr>
            <w:color w:val="000000" w:themeColor="text1"/>
          </w:rPr>
          <w:t>s</w:t>
        </w:r>
      </w:ins>
      <w:ins w:id="2037" w:author="Ruijie Xu" w:date="2022-02-27T12:08:00Z">
        <w:r w:rsidR="003357A5">
          <w:rPr>
            <w:color w:val="000000" w:themeColor="text1"/>
          </w:rPr>
          <w:t>,</w:t>
        </w:r>
      </w:ins>
      <w:del w:id="2038" w:author="Ruijie Xu" w:date="2022-02-27T12:08:00Z">
        <w:r w:rsidR="00CD40FF" w:rsidRPr="003A137D" w:rsidDel="003357A5">
          <w:rPr>
            <w:color w:val="000000" w:themeColor="text1"/>
          </w:rPr>
          <w:delText>levels</w:delText>
        </w:r>
        <w:commentRangeEnd w:id="2029"/>
        <w:r w:rsidR="00352C26" w:rsidDel="003357A5">
          <w:rPr>
            <w:rStyle w:val="CommentReference"/>
          </w:rPr>
          <w:commentReference w:id="2029"/>
        </w:r>
        <w:r w:rsidR="00CD40FF" w:rsidRPr="003A137D" w:rsidDel="003357A5">
          <w:rPr>
            <w:color w:val="000000" w:themeColor="text1"/>
          </w:rPr>
          <w:delText>,</w:delText>
        </w:r>
      </w:del>
      <w:r w:rsidR="00CD40FF" w:rsidRPr="003A137D">
        <w:rPr>
          <w:color w:val="000000" w:themeColor="text1"/>
        </w:rPr>
        <w:t xml:space="preserve"> the two major clusters describing the general relationships between samples </w:t>
      </w:r>
      <w:del w:id="2039" w:author="Liliana Salvador" w:date="2022-02-23T21:42:00Z">
        <w:r w:rsidR="00CD40FF" w:rsidRPr="003A137D" w:rsidDel="00FD66F0">
          <w:rPr>
            <w:color w:val="000000" w:themeColor="text1"/>
          </w:rPr>
          <w:delText xml:space="preserve">has </w:delText>
        </w:r>
      </w:del>
      <w:ins w:id="2040" w:author="Liliana Salvador" w:date="2022-02-23T21:42:00Z">
        <w:r w:rsidR="00FD66F0">
          <w:rPr>
            <w:color w:val="000000" w:themeColor="text1"/>
          </w:rPr>
          <w:t>did</w:t>
        </w:r>
        <w:r w:rsidR="00FD66F0" w:rsidRPr="003A137D">
          <w:rPr>
            <w:color w:val="000000" w:themeColor="text1"/>
          </w:rPr>
          <w:t xml:space="preserve"> </w:t>
        </w:r>
      </w:ins>
      <w:r w:rsidR="00CD40FF" w:rsidRPr="003A137D">
        <w:rPr>
          <w:color w:val="000000" w:themeColor="text1"/>
        </w:rPr>
        <w:t>not chang</w:t>
      </w:r>
      <w:ins w:id="2041" w:author="Liliana Salvador" w:date="2022-02-26T16:28:00Z">
        <w:r w:rsidR="00352C26">
          <w:rPr>
            <w:color w:val="000000" w:themeColor="text1"/>
          </w:rPr>
          <w:t>e</w:t>
        </w:r>
      </w:ins>
      <w:del w:id="2042" w:author="Liliana Salvador" w:date="2022-02-23T21:42:00Z">
        <w:r w:rsidR="00CD40FF" w:rsidRPr="003A137D" w:rsidDel="00FD66F0">
          <w:rPr>
            <w:color w:val="000000" w:themeColor="text1"/>
          </w:rPr>
          <w:delText>ed</w:delText>
        </w:r>
      </w:del>
      <w:r w:rsidR="00CD40FF" w:rsidRPr="003A137D">
        <w:rPr>
          <w:color w:val="000000" w:themeColor="text1"/>
        </w:rPr>
        <w:t xml:space="preserve"> </w:t>
      </w:r>
      <w:del w:id="2043" w:author="Liliana Salvador" w:date="2022-02-23T21:42:00Z">
        <w:r w:rsidR="00650B46" w:rsidRPr="003A137D" w:rsidDel="00FD66F0">
          <w:rPr>
            <w:color w:val="000000" w:themeColor="text1"/>
          </w:rPr>
          <w:delText>by using</w:delText>
        </w:r>
      </w:del>
      <w:ins w:id="2044" w:author="Liliana Salvador" w:date="2022-02-23T21:42:00Z">
        <w:r w:rsidR="00FD66F0">
          <w:rPr>
            <w:color w:val="000000" w:themeColor="text1"/>
          </w:rPr>
          <w:t>with the use of</w:t>
        </w:r>
      </w:ins>
      <w:r w:rsidR="00650B46" w:rsidRPr="003A137D">
        <w:rPr>
          <w:color w:val="000000" w:themeColor="text1"/>
        </w:rPr>
        <w:t xml:space="preserve"> </w:t>
      </w:r>
      <w:r w:rsidR="00CD40FF" w:rsidRPr="003A137D">
        <w:rPr>
          <w:color w:val="000000" w:themeColor="text1"/>
        </w:rPr>
        <w:t xml:space="preserve">different </w:t>
      </w:r>
      <w:proofErr w:type="spellStart"/>
      <w:r w:rsidR="00CD40FF" w:rsidRPr="003A137D">
        <w:rPr>
          <w:color w:val="000000" w:themeColor="text1"/>
        </w:rPr>
        <w:t>DBs.</w:t>
      </w:r>
      <w:proofErr w:type="spellEnd"/>
      <w:r w:rsidR="00CD40FF" w:rsidRPr="003A137D">
        <w:rPr>
          <w:color w:val="000000" w:themeColor="text1"/>
        </w:rPr>
        <w:t xml:space="preserve"> Three Lung samples (R22.L, R26.L, and R27.L) </w:t>
      </w:r>
      <w:del w:id="2045" w:author="Liliana Salvador" w:date="2022-02-23T21:42:00Z">
        <w:r w:rsidR="00CD40FF" w:rsidRPr="003A137D" w:rsidDel="00FD66F0">
          <w:rPr>
            <w:color w:val="000000" w:themeColor="text1"/>
          </w:rPr>
          <w:delText xml:space="preserve">has </w:delText>
        </w:r>
      </w:del>
      <w:r w:rsidR="00CD40FF" w:rsidRPr="003A137D">
        <w:rPr>
          <w:color w:val="000000" w:themeColor="text1"/>
        </w:rPr>
        <w:t xml:space="preserve">always clustered closely together away from </w:t>
      </w:r>
      <w:ins w:id="2046" w:author="Liliana Salvador" w:date="2022-02-26T16:29:00Z">
        <w:r w:rsidR="00352C26">
          <w:rPr>
            <w:color w:val="000000" w:themeColor="text1"/>
          </w:rPr>
          <w:t xml:space="preserve">the </w:t>
        </w:r>
      </w:ins>
      <w:r w:rsidR="00CD40FF" w:rsidRPr="003A137D">
        <w:rPr>
          <w:color w:val="000000" w:themeColor="text1"/>
        </w:rPr>
        <w:t>other samples, while all Kidney and Spleen samples formed a separate cluster with</w:t>
      </w:r>
      <w:ins w:id="2047" w:author="Liliana Salvador" w:date="2022-02-26T16:32:00Z">
        <w:r w:rsidR="00352C26">
          <w:rPr>
            <w:color w:val="000000" w:themeColor="text1"/>
          </w:rPr>
          <w:t xml:space="preserve"> the other Lung sample (</w:t>
        </w:r>
      </w:ins>
      <w:del w:id="2048" w:author="Liliana Salvador" w:date="2022-02-26T16:32:00Z">
        <w:r w:rsidR="00CD40FF" w:rsidRPr="003A137D" w:rsidDel="00352C26">
          <w:rPr>
            <w:color w:val="000000" w:themeColor="text1"/>
          </w:rPr>
          <w:delText xml:space="preserve"> </w:delText>
        </w:r>
      </w:del>
      <w:r w:rsidR="00CD40FF" w:rsidRPr="003A137D">
        <w:rPr>
          <w:color w:val="000000" w:themeColor="text1"/>
        </w:rPr>
        <w:t>R28.L</w:t>
      </w:r>
      <w:ins w:id="2049" w:author="Liliana Salvador" w:date="2022-02-26T16:32:00Z">
        <w:r w:rsidR="00352C26">
          <w:rPr>
            <w:color w:val="000000" w:themeColor="text1"/>
          </w:rPr>
          <w:t>)</w:t>
        </w:r>
      </w:ins>
      <w:r w:rsidR="00CD40FF" w:rsidRPr="003A137D">
        <w:rPr>
          <w:color w:val="000000" w:themeColor="text1"/>
        </w:rPr>
        <w:t>.</w:t>
      </w:r>
      <w:bookmarkStart w:id="2050" w:name="OLE_LINK15"/>
      <w:bookmarkStart w:id="2051" w:name="OLE_LINK16"/>
    </w:p>
    <w:p w14:paraId="18E75425" w14:textId="77777777" w:rsidR="0007796B" w:rsidRDefault="0007796B" w:rsidP="0007796B">
      <w:pPr>
        <w:spacing w:line="480" w:lineRule="auto"/>
        <w:rPr>
          <w:ins w:id="2052" w:author="Liliana Salvador" w:date="2022-02-26T16:15:00Z"/>
          <w:i/>
          <w:color w:val="000000" w:themeColor="text1"/>
        </w:rPr>
      </w:pPr>
    </w:p>
    <w:p w14:paraId="35540E0B" w14:textId="34E4DD71" w:rsidR="0007796B" w:rsidRPr="00352C26" w:rsidRDefault="0007796B">
      <w:pPr>
        <w:spacing w:line="480" w:lineRule="auto"/>
        <w:rPr>
          <w:ins w:id="2053" w:author="Ruijie Xu" w:date="2022-02-02T13:29:00Z"/>
          <w:i/>
          <w:color w:val="000000" w:themeColor="text1"/>
          <w:rPrChange w:id="2054" w:author="Liliana Salvador" w:date="2022-02-26T16:31:00Z">
            <w:rPr>
              <w:ins w:id="2055" w:author="Ruijie Xu" w:date="2022-02-02T13:29:00Z"/>
              <w:color w:val="000000" w:themeColor="text1"/>
            </w:rPr>
          </w:rPrChange>
        </w:rPr>
        <w:pPrChange w:id="2056" w:author="Liliana Salvador" w:date="2022-02-26T16:31:00Z">
          <w:pPr>
            <w:keepNext/>
            <w:spacing w:line="480" w:lineRule="auto"/>
            <w:ind w:firstLine="720"/>
          </w:pPr>
        </w:pPrChange>
      </w:pPr>
      <w:ins w:id="2057" w:author="Liliana Salvador" w:date="2022-02-26T16:15:00Z">
        <w:r w:rsidRPr="0094704F">
          <w:rPr>
            <w:i/>
            <w:color w:val="000000" w:themeColor="text1"/>
          </w:rPr>
          <w:t>Between-sample diversity</w:t>
        </w:r>
        <w:r>
          <w:rPr>
            <w:i/>
            <w:color w:val="000000" w:themeColor="text1"/>
          </w:rPr>
          <w:t xml:space="preserve"> (</w:t>
        </w:r>
        <w:r>
          <w:rPr>
            <w:i/>
            <w:color w:val="000000" w:themeColor="text1"/>
          </w:rPr>
          <w:sym w:font="Symbol" w:char="F062"/>
        </w:r>
        <w:r>
          <w:rPr>
            <w:i/>
            <w:color w:val="000000" w:themeColor="text1"/>
          </w:rPr>
          <w:t>-diversity) - Software</w:t>
        </w:r>
      </w:ins>
    </w:p>
    <w:p w14:paraId="3133CAD3" w14:textId="6BF4F92B" w:rsidR="000C080D" w:rsidRPr="000C080D" w:rsidDel="00FB545E" w:rsidRDefault="000C080D">
      <w:pPr>
        <w:spacing w:line="480" w:lineRule="auto"/>
        <w:ind w:firstLine="720"/>
        <w:rPr>
          <w:del w:id="2058" w:author="Ruijie Xu" w:date="2022-02-27T12:21:00Z"/>
          <w:color w:val="000000" w:themeColor="text1"/>
          <w:rPrChange w:id="2059" w:author="Ruijie Xu" w:date="2022-02-02T13:26:00Z">
            <w:rPr>
              <w:del w:id="2060" w:author="Ruijie Xu" w:date="2022-02-27T12:21:00Z"/>
              <w:b/>
              <w:bCs/>
              <w:color w:val="000000" w:themeColor="text1"/>
            </w:rPr>
          </w:rPrChange>
        </w:rPr>
        <w:pPrChange w:id="2061" w:author="Ruijie Xu" w:date="2022-02-27T12:21:00Z">
          <w:pPr>
            <w:keepNext/>
            <w:spacing w:line="480" w:lineRule="auto"/>
            <w:ind w:firstLine="720"/>
          </w:pPr>
        </w:pPrChange>
      </w:pPr>
      <w:commentRangeStart w:id="2062"/>
      <w:ins w:id="2063" w:author="Ruijie Xu" w:date="2022-02-02T13:30:00Z">
        <w:r>
          <w:rPr>
            <w:color w:val="000000" w:themeColor="text1"/>
          </w:rPr>
          <w:t>Th</w:t>
        </w:r>
      </w:ins>
      <w:ins w:id="2064" w:author="Ruijie Xu" w:date="2022-02-27T12:21:00Z">
        <w:r w:rsidR="00FB545E">
          <w:rPr>
            <w:color w:val="000000" w:themeColor="text1"/>
          </w:rPr>
          <w:t xml:space="preserve">e hierarchical </w:t>
        </w:r>
      </w:ins>
      <w:ins w:id="2065" w:author="Ruijie Xu" w:date="2022-02-02T13:30:00Z">
        <w:r>
          <w:rPr>
            <w:color w:val="000000" w:themeColor="text1"/>
          </w:rPr>
          <w:t>cluster</w:t>
        </w:r>
      </w:ins>
      <w:ins w:id="2066" w:author="Ruijie Xu" w:date="2022-02-27T12:23:00Z">
        <w:r w:rsidR="00412083">
          <w:rPr>
            <w:color w:val="000000" w:themeColor="text1"/>
          </w:rPr>
          <w:t>s</w:t>
        </w:r>
      </w:ins>
      <w:ins w:id="2067" w:author="Ruijie Xu" w:date="2022-02-02T13:30:00Z">
        <w:r>
          <w:rPr>
            <w:color w:val="000000" w:themeColor="text1"/>
          </w:rPr>
          <w:t xml:space="preserve"> </w:t>
        </w:r>
      </w:ins>
      <w:commentRangeEnd w:id="2062"/>
      <w:ins w:id="2068" w:author="Ruijie Xu" w:date="2022-02-27T12:23:00Z">
        <w:r w:rsidR="00270DF5">
          <w:rPr>
            <w:color w:val="000000" w:themeColor="text1"/>
          </w:rPr>
          <w:t xml:space="preserve">describing the general relationships between samples </w:t>
        </w:r>
      </w:ins>
      <w:ins w:id="2069" w:author="Ruijie Xu" w:date="2022-02-27T12:12:00Z">
        <w:r w:rsidR="007439AC">
          <w:rPr>
            <w:color w:val="000000" w:themeColor="text1"/>
          </w:rPr>
          <w:t>remained consistent a</w:t>
        </w:r>
      </w:ins>
      <w:ins w:id="2070" w:author="Ruijie Xu" w:date="2022-02-27T12:13:00Z">
        <w:r w:rsidR="007439AC">
          <w:rPr>
            <w:color w:val="000000" w:themeColor="text1"/>
          </w:rPr>
          <w:t xml:space="preserve">cross all different software </w:t>
        </w:r>
      </w:ins>
      <w:del w:id="2071" w:author="Ruijie Xu" w:date="2022-02-27T12:12:00Z">
        <w:r w:rsidR="0080676F" w:rsidDel="007439AC">
          <w:rPr>
            <w:rStyle w:val="CommentReference"/>
          </w:rPr>
          <w:commentReference w:id="2062"/>
        </w:r>
      </w:del>
      <w:ins w:id="2072" w:author="Ruijie Xu" w:date="2022-02-03T12:28:00Z">
        <w:r w:rsidR="00F83C0B">
          <w:rPr>
            <w:color w:val="000000" w:themeColor="text1"/>
          </w:rPr>
          <w:t xml:space="preserve">(Figure </w:t>
        </w:r>
      </w:ins>
      <w:ins w:id="2073" w:author="Ruijie Xu" w:date="2022-02-03T12:54:00Z">
        <w:r w:rsidR="004A2C21">
          <w:rPr>
            <w:color w:val="000000" w:themeColor="text1"/>
          </w:rPr>
          <w:t>4</w:t>
        </w:r>
      </w:ins>
      <w:ins w:id="2074" w:author="Ruijie Xu" w:date="2022-02-03T12:28:00Z">
        <w:r w:rsidR="00F83C0B">
          <w:rPr>
            <w:color w:val="000000" w:themeColor="text1"/>
          </w:rPr>
          <w:t>b)</w:t>
        </w:r>
      </w:ins>
      <w:ins w:id="2075" w:author="Ruijie Xu" w:date="2022-02-02T13:31:00Z">
        <w:r w:rsidR="00F8395A">
          <w:rPr>
            <w:color w:val="000000" w:themeColor="text1"/>
          </w:rPr>
          <w:t xml:space="preserve">. </w:t>
        </w:r>
        <w:r w:rsidR="00F8395A" w:rsidRPr="003A137D">
          <w:rPr>
            <w:color w:val="000000" w:themeColor="text1"/>
          </w:rPr>
          <w:t xml:space="preserve">Except for </w:t>
        </w:r>
        <w:del w:id="2076" w:author="Liliana Salvador" w:date="2022-02-25T17:00:00Z">
          <w:r w:rsidR="00F8395A" w:rsidRPr="003A137D" w:rsidDel="0080676F">
            <w:rPr>
              <w:color w:val="000000" w:themeColor="text1"/>
            </w:rPr>
            <w:delText xml:space="preserve">the clustering using the </w:delText>
          </w:r>
        </w:del>
        <w:r w:rsidR="00F8395A" w:rsidRPr="003A137D">
          <w:rPr>
            <w:color w:val="000000" w:themeColor="text1"/>
          </w:rPr>
          <w:t>Metaphlan3</w:t>
        </w:r>
        <w:del w:id="2077" w:author="Liliana Salvador" w:date="2022-02-25T17:01:00Z">
          <w:r w:rsidR="00F8395A" w:rsidRPr="003A137D" w:rsidDel="0080676F">
            <w:rPr>
              <w:color w:val="000000" w:themeColor="text1"/>
            </w:rPr>
            <w:delText xml:space="preserve"> </w:delText>
          </w:r>
        </w:del>
        <w:del w:id="2078" w:author="Liliana Salvador" w:date="2022-02-25T17:00:00Z">
          <w:r w:rsidR="00F8395A" w:rsidRPr="003A137D" w:rsidDel="0080676F">
            <w:rPr>
              <w:color w:val="000000" w:themeColor="text1"/>
            </w:rPr>
            <w:delText>classification</w:delText>
          </w:r>
        </w:del>
        <w:r w:rsidR="00F8395A" w:rsidRPr="003A137D">
          <w:rPr>
            <w:color w:val="000000" w:themeColor="text1"/>
          </w:rPr>
          <w:t xml:space="preserve">, </w:t>
        </w:r>
      </w:ins>
      <w:ins w:id="2079" w:author="Liliana Salvador" w:date="2022-02-25T17:01:00Z">
        <w:r w:rsidR="0080676F">
          <w:rPr>
            <w:color w:val="000000" w:themeColor="text1"/>
          </w:rPr>
          <w:t xml:space="preserve">all the other </w:t>
        </w:r>
      </w:ins>
      <w:ins w:id="2080" w:author="Ruijie Xu" w:date="2022-02-02T13:31:00Z">
        <w:del w:id="2081" w:author="Liliana Salvador" w:date="2022-02-25T17:01:00Z">
          <w:r w:rsidR="00F8395A" w:rsidRPr="003A137D" w:rsidDel="0080676F">
            <w:rPr>
              <w:color w:val="000000" w:themeColor="text1"/>
            </w:rPr>
            <w:delText xml:space="preserve">the classification of rest </w:delText>
          </w:r>
        </w:del>
        <w:r w:rsidR="00F8395A" w:rsidRPr="003A137D">
          <w:rPr>
            <w:color w:val="000000" w:themeColor="text1"/>
          </w:rPr>
          <w:t xml:space="preserve">software </w:t>
        </w:r>
        <w:del w:id="2082" w:author="Liliana Salvador" w:date="2022-02-25T17:01:00Z">
          <w:r w:rsidR="00F8395A" w:rsidRPr="003A137D" w:rsidDel="0080676F">
            <w:rPr>
              <w:color w:val="000000" w:themeColor="text1"/>
            </w:rPr>
            <w:delText>has clustered</w:delText>
          </w:r>
        </w:del>
      </w:ins>
      <w:ins w:id="2083" w:author="Liliana Salvador" w:date="2022-02-25T17:01:00Z">
        <w:r w:rsidR="0080676F">
          <w:rPr>
            <w:color w:val="000000" w:themeColor="text1"/>
          </w:rPr>
          <w:t>aggregated</w:t>
        </w:r>
      </w:ins>
      <w:ins w:id="2084" w:author="Ruijie Xu" w:date="2022-02-02T13:31:00Z">
        <w:r w:rsidR="00F8395A" w:rsidRPr="003A137D">
          <w:rPr>
            <w:color w:val="000000" w:themeColor="text1"/>
          </w:rPr>
          <w:t xml:space="preserve"> the </w:t>
        </w:r>
        <w:r w:rsidR="00F8395A" w:rsidRPr="00352C26">
          <w:rPr>
            <w:i/>
            <w:color w:val="000000" w:themeColor="text1"/>
            <w:rPrChange w:id="2085" w:author="Liliana Salvador" w:date="2022-02-26T16:31:00Z">
              <w:rPr>
                <w:color w:val="000000" w:themeColor="text1"/>
              </w:rPr>
            </w:rPrChange>
          </w:rPr>
          <w:t>Rattus</w:t>
        </w:r>
        <w:r w:rsidR="00F8395A" w:rsidRPr="003A137D">
          <w:rPr>
            <w:color w:val="000000" w:themeColor="text1"/>
          </w:rPr>
          <w:t xml:space="preserve"> samples into two large clusters</w:t>
        </w:r>
      </w:ins>
      <w:ins w:id="2086" w:author="Liliana Salvador" w:date="2022-02-25T17:02:00Z">
        <w:r w:rsidR="0080676F">
          <w:rPr>
            <w:color w:val="000000" w:themeColor="text1"/>
          </w:rPr>
          <w:t>: the</w:t>
        </w:r>
      </w:ins>
      <w:ins w:id="2087" w:author="Ruijie Xu" w:date="2022-02-02T13:31:00Z">
        <w:del w:id="2088" w:author="Liliana Salvador" w:date="2022-02-25T17:02:00Z">
          <w:r w:rsidR="00F8395A" w:rsidRPr="003A137D" w:rsidDel="0080676F">
            <w:rPr>
              <w:color w:val="000000" w:themeColor="text1"/>
            </w:rPr>
            <w:delText>,</w:delText>
          </w:r>
        </w:del>
        <w:r w:rsidR="00F8395A" w:rsidRPr="003A137D">
          <w:rPr>
            <w:color w:val="000000" w:themeColor="text1"/>
          </w:rPr>
          <w:t xml:space="preserve"> first </w:t>
        </w:r>
        <w:del w:id="2089" w:author="Liliana Salvador" w:date="2022-02-25T17:02:00Z">
          <w:r w:rsidR="00F8395A" w:rsidRPr="003A137D" w:rsidDel="0080676F">
            <w:rPr>
              <w:color w:val="000000" w:themeColor="text1"/>
            </w:rPr>
            <w:delText>cluster included</w:delText>
          </w:r>
        </w:del>
      </w:ins>
      <w:ins w:id="2090" w:author="Liliana Salvador" w:date="2022-02-25T17:02:00Z">
        <w:r w:rsidR="0080676F">
          <w:rPr>
            <w:color w:val="000000" w:themeColor="text1"/>
          </w:rPr>
          <w:t>w</w:t>
        </w:r>
        <w:r w:rsidR="00371C1D">
          <w:rPr>
            <w:color w:val="000000" w:themeColor="text1"/>
          </w:rPr>
          <w:t>ith</w:t>
        </w:r>
      </w:ins>
      <w:ins w:id="2091" w:author="Ruijie Xu" w:date="2022-02-02T13:31:00Z">
        <w:r w:rsidR="00F8395A" w:rsidRPr="003A137D">
          <w:rPr>
            <w:color w:val="000000" w:themeColor="text1"/>
          </w:rPr>
          <w:t xml:space="preserve"> three </w:t>
        </w:r>
      </w:ins>
      <w:ins w:id="2092" w:author="Liliana Salvador" w:date="2022-02-25T17:03:00Z">
        <w:r w:rsidR="00371C1D">
          <w:rPr>
            <w:color w:val="000000" w:themeColor="text1"/>
          </w:rPr>
          <w:t>L</w:t>
        </w:r>
      </w:ins>
      <w:ins w:id="2093" w:author="Ruijie Xu" w:date="2022-02-02T13:31:00Z">
        <w:del w:id="2094" w:author="Liliana Salvador" w:date="2022-02-25T17:03:00Z">
          <w:r w:rsidR="00F8395A" w:rsidRPr="003A137D" w:rsidDel="00371C1D">
            <w:rPr>
              <w:color w:val="000000" w:themeColor="text1"/>
            </w:rPr>
            <w:delText>l</w:delText>
          </w:r>
        </w:del>
        <w:r w:rsidR="00F8395A" w:rsidRPr="003A137D">
          <w:rPr>
            <w:color w:val="000000" w:themeColor="text1"/>
          </w:rPr>
          <w:t xml:space="preserve">ung samples (R22.L, R26.L and R27.L) and </w:t>
        </w:r>
      </w:ins>
      <w:ins w:id="2095" w:author="Liliana Salvador" w:date="2022-02-25T17:03:00Z">
        <w:r w:rsidR="00371C1D">
          <w:rPr>
            <w:color w:val="000000" w:themeColor="text1"/>
          </w:rPr>
          <w:t xml:space="preserve">the </w:t>
        </w:r>
      </w:ins>
      <w:ins w:id="2096" w:author="Ruijie Xu" w:date="2022-02-02T13:31:00Z">
        <w:r w:rsidR="00F8395A" w:rsidRPr="003A137D">
          <w:rPr>
            <w:color w:val="000000" w:themeColor="text1"/>
          </w:rPr>
          <w:t xml:space="preserve">second </w:t>
        </w:r>
        <w:del w:id="2097" w:author="Liliana Salvador" w:date="2022-02-25T17:03:00Z">
          <w:r w:rsidR="00F8395A" w:rsidRPr="003A137D" w:rsidDel="00371C1D">
            <w:rPr>
              <w:color w:val="000000" w:themeColor="text1"/>
            </w:rPr>
            <w:delText xml:space="preserve">cluster </w:delText>
          </w:r>
        </w:del>
        <w:r w:rsidR="00F8395A" w:rsidRPr="003A137D">
          <w:rPr>
            <w:color w:val="000000" w:themeColor="text1"/>
          </w:rPr>
          <w:t xml:space="preserve">with </w:t>
        </w:r>
      </w:ins>
      <w:ins w:id="2098" w:author="Liliana Salvador" w:date="2022-02-25T17:03:00Z">
        <w:r w:rsidR="00371C1D">
          <w:rPr>
            <w:color w:val="000000" w:themeColor="text1"/>
          </w:rPr>
          <w:t xml:space="preserve">a combination of </w:t>
        </w:r>
      </w:ins>
      <w:ins w:id="2099" w:author="Ruijie Xu" w:date="2022-02-02T13:31:00Z">
        <w:r w:rsidR="00F8395A" w:rsidRPr="003A137D">
          <w:rPr>
            <w:color w:val="000000" w:themeColor="text1"/>
          </w:rPr>
          <w:t>all the Kidney and Spleen samples</w:t>
        </w:r>
      </w:ins>
      <w:ins w:id="2100" w:author="Liliana Salvador" w:date="2022-02-26T16:37:00Z">
        <w:r w:rsidR="00197BBC">
          <w:rPr>
            <w:color w:val="000000" w:themeColor="text1"/>
          </w:rPr>
          <w:t>,</w:t>
        </w:r>
      </w:ins>
      <w:ins w:id="2101" w:author="Ruijie Xu" w:date="2022-02-02T13:31:00Z">
        <w:r w:rsidR="00F8395A" w:rsidRPr="003A137D">
          <w:rPr>
            <w:color w:val="000000" w:themeColor="text1"/>
          </w:rPr>
          <w:t xml:space="preserve"> </w:t>
        </w:r>
        <w:del w:id="2102" w:author="Liliana Salvador" w:date="2022-02-25T17:04:00Z">
          <w:r w:rsidR="00F8395A" w:rsidRPr="003A137D" w:rsidDel="00371C1D">
            <w:rPr>
              <w:color w:val="000000" w:themeColor="text1"/>
            </w:rPr>
            <w:delText>as well as</w:delText>
          </w:r>
        </w:del>
      </w:ins>
      <w:ins w:id="2103" w:author="Liliana Salvador" w:date="2022-02-26T16:37:00Z">
        <w:r w:rsidR="00053B7D">
          <w:rPr>
            <w:color w:val="000000" w:themeColor="text1"/>
          </w:rPr>
          <w:t>and</w:t>
        </w:r>
      </w:ins>
      <w:ins w:id="2104" w:author="Ruijie Xu" w:date="2022-02-02T13:31:00Z">
        <w:r w:rsidR="00F8395A" w:rsidRPr="003A137D">
          <w:rPr>
            <w:color w:val="000000" w:themeColor="text1"/>
          </w:rPr>
          <w:t xml:space="preserve"> </w:t>
        </w:r>
        <w:del w:id="2105" w:author="Liliana Salvador" w:date="2022-02-25T17:03:00Z">
          <w:r w:rsidR="00F8395A" w:rsidRPr="003A137D" w:rsidDel="00371C1D">
            <w:rPr>
              <w:color w:val="000000" w:themeColor="text1"/>
            </w:rPr>
            <w:delText>the</w:delText>
          </w:r>
        </w:del>
      </w:ins>
      <w:ins w:id="2106" w:author="Liliana Salvador" w:date="2022-02-25T17:03:00Z">
        <w:r w:rsidR="00371C1D">
          <w:rPr>
            <w:color w:val="000000" w:themeColor="text1"/>
          </w:rPr>
          <w:t>one</w:t>
        </w:r>
      </w:ins>
      <w:ins w:id="2107" w:author="Ruijie Xu" w:date="2022-02-02T13:31:00Z">
        <w:r w:rsidR="00F8395A" w:rsidRPr="003A137D">
          <w:rPr>
            <w:color w:val="000000" w:themeColor="text1"/>
          </w:rPr>
          <w:t xml:space="preserve"> Lung sample </w:t>
        </w:r>
        <w:del w:id="2108" w:author="Liliana Salvador" w:date="2022-02-25T17:04:00Z">
          <w:r w:rsidR="00F8395A" w:rsidRPr="003A137D" w:rsidDel="00371C1D">
            <w:rPr>
              <w:color w:val="000000" w:themeColor="text1"/>
            </w:rPr>
            <w:delText>of Rattus subject R28</w:delText>
          </w:r>
        </w:del>
        <w:del w:id="2109" w:author="Liliana Salvador" w:date="2022-02-26T16:35:00Z">
          <w:r w:rsidR="00F8395A" w:rsidRPr="003A137D" w:rsidDel="00352C26">
            <w:rPr>
              <w:color w:val="000000" w:themeColor="text1"/>
            </w:rPr>
            <w:delText xml:space="preserve"> </w:delText>
          </w:r>
        </w:del>
        <w:r w:rsidR="00F8395A" w:rsidRPr="003A137D">
          <w:rPr>
            <w:color w:val="000000" w:themeColor="text1"/>
          </w:rPr>
          <w:t>(R28.L).</w:t>
        </w:r>
      </w:ins>
      <w:ins w:id="2110" w:author="Ruijie Xu" w:date="2022-02-02T13:32:00Z">
        <w:r w:rsidR="00F8395A">
          <w:rPr>
            <w:color w:val="000000" w:themeColor="text1"/>
          </w:rPr>
          <w:t xml:space="preserve"> </w:t>
        </w:r>
      </w:ins>
      <w:ins w:id="2111" w:author="Ruijie Xu" w:date="2022-02-27T12:16:00Z">
        <w:r w:rsidR="00907223">
          <w:rPr>
            <w:color w:val="000000" w:themeColor="text1"/>
          </w:rPr>
          <w:t>When comparing the</w:t>
        </w:r>
      </w:ins>
      <w:ins w:id="2112" w:author="Ruijie Xu" w:date="2022-02-27T12:17:00Z">
        <w:r w:rsidR="00907223">
          <w:rPr>
            <w:color w:val="000000" w:themeColor="text1"/>
          </w:rPr>
          <w:t xml:space="preserve"> BC indices reported by different software</w:t>
        </w:r>
      </w:ins>
      <w:ins w:id="2113" w:author="Liliana Salvador" w:date="2022-02-26T16:39:00Z">
        <w:del w:id="2114" w:author="Ruijie Xu" w:date="2022-02-27T12:16:00Z">
          <w:r w:rsidR="00197BBC" w:rsidDel="00907223">
            <w:rPr>
              <w:color w:val="000000" w:themeColor="text1"/>
            </w:rPr>
            <w:delText xml:space="preserve">By </w:delText>
          </w:r>
          <w:commentRangeStart w:id="2115"/>
          <w:r w:rsidR="00197BBC" w:rsidDel="00907223">
            <w:rPr>
              <w:color w:val="000000" w:themeColor="text1"/>
            </w:rPr>
            <w:delText>v</w:delText>
          </w:r>
        </w:del>
        <w:del w:id="2116" w:author="Ruijie Xu" w:date="2022-02-27T12:15:00Z">
          <w:r w:rsidR="00197BBC" w:rsidDel="00907223">
            <w:rPr>
              <w:color w:val="000000" w:themeColor="text1"/>
            </w:rPr>
            <w:delText xml:space="preserve">all </w:delText>
          </w:r>
        </w:del>
        <w:del w:id="2117" w:author="Ruijie Xu" w:date="2022-02-27T12:16:00Z">
          <w:r w:rsidR="00197BBC" w:rsidDel="00907223">
            <w:rPr>
              <w:color w:val="000000" w:themeColor="text1"/>
            </w:rPr>
            <w:delText>with-</w:delText>
          </w:r>
        </w:del>
      </w:ins>
      <w:ins w:id="2118" w:author="Ruijie Xu" w:date="2022-02-03T12:28:00Z">
        <w:r w:rsidR="00F83C0B">
          <w:rPr>
            <w:color w:val="000000" w:themeColor="text1"/>
          </w:rPr>
          <w:t xml:space="preserve"> (</w:t>
        </w:r>
      </w:ins>
      <w:ins w:id="2119" w:author="Ruijie Xu" w:date="2022-02-03T12:29:00Z">
        <w:r w:rsidR="00F83C0B">
          <w:rPr>
            <w:color w:val="000000" w:themeColor="text1"/>
          </w:rPr>
          <w:t>Table SII.6)</w:t>
        </w:r>
      </w:ins>
      <w:ins w:id="2120" w:author="Ruijie Xu" w:date="2022-02-02T13:29:00Z">
        <w:r w:rsidRPr="003A137D">
          <w:rPr>
            <w:color w:val="000000" w:themeColor="text1"/>
          </w:rPr>
          <w:t xml:space="preserve">, we </w:t>
        </w:r>
        <w:del w:id="2121" w:author="Liliana Salvador" w:date="2022-02-26T16:41:00Z">
          <w:r w:rsidRPr="003A137D" w:rsidDel="00197BBC">
            <w:rPr>
              <w:color w:val="000000" w:themeColor="text1"/>
            </w:rPr>
            <w:delText>identified</w:delText>
          </w:r>
        </w:del>
      </w:ins>
      <w:ins w:id="2122" w:author="Liliana Salvador" w:date="2022-02-26T16:41:00Z">
        <w:r w:rsidR="00197BBC">
          <w:rPr>
            <w:color w:val="000000" w:themeColor="text1"/>
          </w:rPr>
          <w:t>found</w:t>
        </w:r>
      </w:ins>
      <w:ins w:id="2123" w:author="Ruijie Xu" w:date="2022-02-02T13:29:00Z">
        <w:r w:rsidRPr="003A137D">
          <w:rPr>
            <w:color w:val="000000" w:themeColor="text1"/>
          </w:rPr>
          <w:t xml:space="preserve"> that </w:t>
        </w:r>
        <w:del w:id="2124" w:author="Liliana Salvador" w:date="2022-02-26T16:40:00Z">
          <w:r w:rsidRPr="003A137D" w:rsidDel="00197BBC">
            <w:rPr>
              <w:color w:val="000000" w:themeColor="text1"/>
            </w:rPr>
            <w:delText xml:space="preserve">the pairwise between-sample relationships evaluated using </w:delText>
          </w:r>
        </w:del>
        <w:r>
          <w:rPr>
            <w:color w:val="000000" w:themeColor="text1"/>
          </w:rPr>
          <w:t>BLASTN</w:t>
        </w:r>
      </w:ins>
      <w:ins w:id="2125" w:author="Ruijie Xu" w:date="2022-02-27T12:17:00Z">
        <w:r w:rsidR="00907223">
          <w:rPr>
            <w:color w:val="000000" w:themeColor="text1"/>
          </w:rPr>
          <w:t>’s BC indices</w:t>
        </w:r>
      </w:ins>
      <w:ins w:id="2126" w:author="Ruijie Xu" w:date="2022-02-02T13:29:00Z">
        <w:r w:rsidRPr="003A137D">
          <w:rPr>
            <w:color w:val="000000" w:themeColor="text1"/>
          </w:rPr>
          <w:t xml:space="preserve"> was </w:t>
        </w:r>
      </w:ins>
      <w:ins w:id="2127" w:author="Ruijie Xu" w:date="2022-02-27T12:15:00Z">
        <w:r w:rsidR="00907223">
          <w:rPr>
            <w:color w:val="000000" w:themeColor="text1"/>
          </w:rPr>
          <w:t>more similar</w:t>
        </w:r>
      </w:ins>
      <w:ins w:id="2128" w:author="Ruijie Xu" w:date="2022-02-02T13:29:00Z">
        <w:r w:rsidRPr="003A137D">
          <w:rPr>
            <w:color w:val="000000" w:themeColor="text1"/>
          </w:rPr>
          <w:t xml:space="preserve"> from </w:t>
        </w:r>
      </w:ins>
      <w:ins w:id="2129" w:author="Ruijie Xu" w:date="2022-02-27T12:17:00Z">
        <w:r w:rsidR="006C2374">
          <w:rPr>
            <w:color w:val="000000" w:themeColor="text1"/>
          </w:rPr>
          <w:t xml:space="preserve">that of </w:t>
        </w:r>
      </w:ins>
      <w:ins w:id="2130" w:author="Ruijie Xu" w:date="2022-02-02T13:29:00Z">
        <w:del w:id="2131" w:author="Liliana Salvador" w:date="2022-02-26T16:42:00Z">
          <w:r w:rsidRPr="003A137D" w:rsidDel="00197BBC">
            <w:rPr>
              <w:color w:val="000000" w:themeColor="text1"/>
            </w:rPr>
            <w:delText xml:space="preserve">that evaluated with </w:delText>
          </w:r>
        </w:del>
        <w:r w:rsidRPr="003A137D">
          <w:rPr>
            <w:color w:val="000000" w:themeColor="text1"/>
          </w:rPr>
          <w:t xml:space="preserve">Kraken2, Bracken, and Centrifuge, </w:t>
        </w:r>
        <w:del w:id="2132" w:author="Liliana Salvador" w:date="2022-02-26T16:42:00Z">
          <w:r w:rsidRPr="003A137D" w:rsidDel="00197BBC">
            <w:rPr>
              <w:color w:val="000000" w:themeColor="text1"/>
            </w:rPr>
            <w:delText>and between-sample relationships evaluated using</w:delText>
          </w:r>
        </w:del>
      </w:ins>
      <w:ins w:id="2133" w:author="Liliana Salvador" w:date="2022-02-26T16:42:00Z">
        <w:r w:rsidR="00197BBC">
          <w:rPr>
            <w:color w:val="000000" w:themeColor="text1"/>
          </w:rPr>
          <w:t>while</w:t>
        </w:r>
      </w:ins>
      <w:ins w:id="2134" w:author="Ruijie Xu" w:date="2022-02-02T13:29:00Z">
        <w:r w:rsidRPr="003A137D">
          <w:rPr>
            <w:color w:val="000000" w:themeColor="text1"/>
          </w:rPr>
          <w:t xml:space="preserve"> </w:t>
        </w:r>
      </w:ins>
      <w:ins w:id="2135" w:author="Ruijie Xu" w:date="2022-02-27T12:18:00Z">
        <w:r w:rsidR="006C2374">
          <w:rPr>
            <w:color w:val="000000" w:themeColor="text1"/>
          </w:rPr>
          <w:t xml:space="preserve">BC indices of </w:t>
        </w:r>
      </w:ins>
      <w:ins w:id="2136" w:author="Ruijie Xu" w:date="2022-02-02T13:29:00Z">
        <w:r w:rsidRPr="003A137D">
          <w:rPr>
            <w:color w:val="000000" w:themeColor="text1"/>
          </w:rPr>
          <w:t xml:space="preserve">CLARK and CLARK-s are </w:t>
        </w:r>
      </w:ins>
      <w:ins w:id="2137" w:author="Ruijie Xu" w:date="2022-02-27T12:18:00Z">
        <w:r w:rsidR="006C2374">
          <w:rPr>
            <w:color w:val="000000" w:themeColor="text1"/>
          </w:rPr>
          <w:t>more simil</w:t>
        </w:r>
      </w:ins>
      <w:ins w:id="2138" w:author="Ruijie Xu" w:date="2022-02-27T12:19:00Z">
        <w:r w:rsidR="00E27B43">
          <w:rPr>
            <w:color w:val="000000" w:themeColor="text1"/>
          </w:rPr>
          <w:t>a</w:t>
        </w:r>
      </w:ins>
      <w:ins w:id="2139" w:author="Ruijie Xu" w:date="2022-02-27T12:18:00Z">
        <w:r w:rsidR="006C2374">
          <w:rPr>
            <w:color w:val="000000" w:themeColor="text1"/>
          </w:rPr>
          <w:t>r with those reported by</w:t>
        </w:r>
      </w:ins>
      <w:ins w:id="2140" w:author="Ruijie Xu" w:date="2022-02-27T12:19:00Z">
        <w:r w:rsidR="006C2374">
          <w:rPr>
            <w:color w:val="000000" w:themeColor="text1"/>
          </w:rPr>
          <w:t xml:space="preserve"> </w:t>
        </w:r>
        <w:r w:rsidR="00E27B43">
          <w:rPr>
            <w:color w:val="000000" w:themeColor="text1"/>
          </w:rPr>
          <w:t xml:space="preserve">Diamond, Kaiju, </w:t>
        </w:r>
      </w:ins>
      <w:ins w:id="2141" w:author="Ruijie Xu" w:date="2022-02-27T12:20:00Z">
        <w:r w:rsidR="00E27B43">
          <w:rPr>
            <w:color w:val="000000" w:themeColor="text1"/>
          </w:rPr>
          <w:t>and Kraken2</w:t>
        </w:r>
      </w:ins>
      <w:commentRangeStart w:id="2142"/>
      <w:commentRangeEnd w:id="2142"/>
      <w:del w:id="2143" w:author="Ruijie Xu" w:date="2022-02-27T12:20:00Z">
        <w:r w:rsidR="00197BBC" w:rsidDel="00E27B43">
          <w:rPr>
            <w:rStyle w:val="CommentReference"/>
          </w:rPr>
          <w:commentReference w:id="2142"/>
        </w:r>
      </w:del>
      <w:ins w:id="2144" w:author="Ruijie Xu" w:date="2022-02-02T13:29:00Z">
        <w:r w:rsidRPr="003A137D">
          <w:rPr>
            <w:color w:val="000000" w:themeColor="text1"/>
          </w:rPr>
          <w:t xml:space="preserve">. Metaphlan3, with 5 out of 12 </w:t>
        </w:r>
        <w:r w:rsidRPr="003A137D">
          <w:rPr>
            <w:color w:val="000000" w:themeColor="text1"/>
          </w:rPr>
          <w:lastRenderedPageBreak/>
          <w:t>samples unclassified</w:t>
        </w:r>
        <w:del w:id="2145" w:author="Liliana Salvador" w:date="2022-02-26T16:44:00Z">
          <w:r w:rsidRPr="003A137D" w:rsidDel="00197BBC">
            <w:rPr>
              <w:color w:val="000000" w:themeColor="text1"/>
            </w:rPr>
            <w:delText xml:space="preserve"> completely</w:delText>
          </w:r>
        </w:del>
        <w:r w:rsidRPr="003A137D">
          <w:rPr>
            <w:color w:val="000000" w:themeColor="text1"/>
          </w:rPr>
          <w:t xml:space="preserve">, was significantly different in the between-sample relationships with that obtained from other software (Table </w:t>
        </w:r>
      </w:ins>
      <w:ins w:id="2146" w:author="Ruijie Xu" w:date="2022-02-02T13:36:00Z">
        <w:r w:rsidR="00F8395A">
          <w:rPr>
            <w:color w:val="000000" w:themeColor="text1"/>
          </w:rPr>
          <w:t>S</w:t>
        </w:r>
      </w:ins>
      <w:ins w:id="2147" w:author="Ruijie Xu" w:date="2022-02-02T13:29:00Z">
        <w:r w:rsidRPr="003A137D">
          <w:rPr>
            <w:color w:val="000000" w:themeColor="text1"/>
          </w:rPr>
          <w:t>II.</w:t>
        </w:r>
      </w:ins>
      <w:bookmarkStart w:id="2148" w:name="OLE_LINK239"/>
      <w:bookmarkStart w:id="2149" w:name="OLE_LINK240"/>
      <w:ins w:id="2150" w:author="Ruijie Xu" w:date="2022-02-03T12:29:00Z">
        <w:r w:rsidR="00F83C0B">
          <w:rPr>
            <w:color w:val="000000" w:themeColor="text1"/>
          </w:rPr>
          <w:t>6</w:t>
        </w:r>
      </w:ins>
      <w:ins w:id="2151" w:author="Ruijie Xu" w:date="2022-02-02T13:29:00Z">
        <w:r w:rsidRPr="003A137D">
          <w:rPr>
            <w:color w:val="000000" w:themeColor="text1"/>
          </w:rPr>
          <w:t xml:space="preserve">). </w:t>
        </w:r>
      </w:ins>
      <w:bookmarkEnd w:id="2148"/>
      <w:bookmarkEnd w:id="2149"/>
      <w:commentRangeEnd w:id="2115"/>
      <w:del w:id="2152" w:author="Ruijie Xu" w:date="2022-02-27T12:21:00Z">
        <w:r w:rsidR="00197BBC" w:rsidDel="00FB545E">
          <w:rPr>
            <w:rStyle w:val="CommentReference"/>
          </w:rPr>
          <w:commentReference w:id="2115"/>
        </w:r>
      </w:del>
    </w:p>
    <w:bookmarkEnd w:id="2027"/>
    <w:bookmarkEnd w:id="2028"/>
    <w:p w14:paraId="13F1CF55" w14:textId="59521A16" w:rsidR="00654B1F" w:rsidDel="002073EC" w:rsidRDefault="00C0014F">
      <w:pPr>
        <w:spacing w:line="480" w:lineRule="auto"/>
        <w:rPr>
          <w:del w:id="2153" w:author="Ruijie Xu" w:date="2022-02-02T13:36:00Z"/>
          <w:b/>
          <w:bCs/>
          <w:color w:val="000000" w:themeColor="text1"/>
        </w:rPr>
      </w:pPr>
      <w:del w:id="2154" w:author="Ruijie Xu" w:date="2022-02-02T13:36:00Z">
        <w:r w:rsidRPr="003A137D" w:rsidDel="00F8395A">
          <w:rPr>
            <w:b/>
            <w:bCs/>
            <w:color w:val="000000" w:themeColor="text1"/>
          </w:rPr>
          <w:delText xml:space="preserve">Profiling compositions using </w:delText>
        </w:r>
        <w:r w:rsidR="00A004A2" w:rsidRPr="003A137D" w:rsidDel="00F8395A">
          <w:rPr>
            <w:b/>
            <w:bCs/>
            <w:color w:val="000000" w:themeColor="text1"/>
          </w:rPr>
          <w:delText>d</w:delText>
        </w:r>
        <w:r w:rsidR="00223237" w:rsidRPr="003A137D" w:rsidDel="00F8395A">
          <w:rPr>
            <w:b/>
            <w:bCs/>
            <w:color w:val="000000" w:themeColor="text1"/>
          </w:rPr>
          <w:delText xml:space="preserve">ifferent </w:delText>
        </w:r>
        <w:r w:rsidR="00A004A2" w:rsidRPr="003A137D" w:rsidDel="00F8395A">
          <w:rPr>
            <w:b/>
            <w:bCs/>
            <w:color w:val="000000" w:themeColor="text1"/>
          </w:rPr>
          <w:delText>m</w:delText>
        </w:r>
        <w:r w:rsidR="00223237" w:rsidRPr="003A137D" w:rsidDel="00F8395A">
          <w:rPr>
            <w:b/>
            <w:bCs/>
            <w:color w:val="000000" w:themeColor="text1"/>
          </w:rPr>
          <w:delText xml:space="preserve">etagenomics </w:delText>
        </w:r>
        <w:r w:rsidR="00A004A2" w:rsidRPr="003A137D" w:rsidDel="00F8395A">
          <w:rPr>
            <w:b/>
            <w:bCs/>
            <w:color w:val="000000" w:themeColor="text1"/>
          </w:rPr>
          <w:delText>p</w:delText>
        </w:r>
        <w:r w:rsidR="00223237" w:rsidRPr="003A137D" w:rsidDel="00F8395A">
          <w:rPr>
            <w:b/>
            <w:bCs/>
            <w:color w:val="000000" w:themeColor="text1"/>
          </w:rPr>
          <w:delText xml:space="preserve">rofiling </w:delText>
        </w:r>
        <w:r w:rsidR="00A004A2" w:rsidRPr="003A137D" w:rsidDel="00F8395A">
          <w:rPr>
            <w:b/>
            <w:bCs/>
            <w:color w:val="000000" w:themeColor="text1"/>
          </w:rPr>
          <w:delText>s</w:delText>
        </w:r>
        <w:r w:rsidR="00223237" w:rsidRPr="003A137D" w:rsidDel="00F8395A">
          <w:rPr>
            <w:b/>
            <w:bCs/>
            <w:color w:val="000000" w:themeColor="text1"/>
          </w:rPr>
          <w:delText>oftware</w:delText>
        </w:r>
        <w:r w:rsidRPr="003A137D" w:rsidDel="00F8395A">
          <w:rPr>
            <w:color w:val="000000" w:themeColor="text1"/>
          </w:rPr>
          <w:delText xml:space="preserve">. </w:delText>
        </w:r>
      </w:del>
    </w:p>
    <w:p w14:paraId="3DBFA099" w14:textId="77777777" w:rsidR="002073EC" w:rsidRPr="00082DF4" w:rsidRDefault="002073EC" w:rsidP="00082DF4">
      <w:pPr>
        <w:keepNext/>
        <w:spacing w:line="480" w:lineRule="auto"/>
        <w:rPr>
          <w:ins w:id="2155" w:author="Liliana Salvador" w:date="2022-02-26T17:30:00Z"/>
          <w:b/>
          <w:bCs/>
          <w:color w:val="000000" w:themeColor="text1"/>
        </w:rPr>
      </w:pPr>
    </w:p>
    <w:p w14:paraId="6AFCC8FB" w14:textId="3E993474" w:rsidR="00654B1F" w:rsidRPr="003A137D" w:rsidDel="00F8395A" w:rsidRDefault="008727D0" w:rsidP="001D464A">
      <w:pPr>
        <w:spacing w:line="480" w:lineRule="auto"/>
        <w:rPr>
          <w:del w:id="2156" w:author="Ruijie Xu" w:date="2022-02-02T13:36:00Z"/>
          <w:color w:val="000000" w:themeColor="text1"/>
        </w:rPr>
      </w:pPr>
      <w:del w:id="2157" w:author="Ruijie Xu" w:date="2022-02-02T13:36:00Z">
        <w:r w:rsidRPr="003A137D" w:rsidDel="00F8395A">
          <w:rPr>
            <w:color w:val="000000" w:themeColor="text1"/>
          </w:rPr>
          <w:delText>The resources required to build database and to classify each sample diverges largely across software</w:delText>
        </w:r>
        <w:r w:rsidR="00450B57" w:rsidRPr="003A137D" w:rsidDel="00F8395A">
          <w:rPr>
            <w:color w:val="000000" w:themeColor="text1"/>
          </w:rPr>
          <w:delText xml:space="preserve"> (Tabe I)</w:delText>
        </w:r>
        <w:r w:rsidRPr="003A137D" w:rsidDel="00F8395A">
          <w:rPr>
            <w:color w:val="000000" w:themeColor="text1"/>
          </w:rPr>
          <w:delText xml:space="preserve">. </w:delText>
        </w:r>
        <w:r w:rsidR="00654B1F" w:rsidRPr="003A137D" w:rsidDel="00F8395A">
          <w:rPr>
            <w:color w:val="000000" w:themeColor="text1"/>
          </w:rPr>
          <w:delText xml:space="preserve">Except for CLARK, CLARK-s, </w:delText>
        </w:r>
        <w:r w:rsidR="004F29F3" w:rsidRPr="003A137D" w:rsidDel="00F8395A">
          <w:rPr>
            <w:color w:val="000000" w:themeColor="text1"/>
          </w:rPr>
          <w:delText>Diamond, and Kaiju, the analysis of the rest of the software could be ran with a pre-built database. With 12 threads of CPU used on UGA’s high memory computing node, building of CLARK’s database took over 42 hours to complete, with over 400 GB memory utilized</w:delText>
        </w:r>
        <w:r w:rsidR="000F52AC" w:rsidRPr="003A137D" w:rsidDel="00F8395A">
          <w:rPr>
            <w:color w:val="000000" w:themeColor="text1"/>
          </w:rPr>
          <w:delText xml:space="preserve"> (Table I)</w:delText>
        </w:r>
        <w:r w:rsidR="004F29F3" w:rsidRPr="003A137D" w:rsidDel="00F8395A">
          <w:rPr>
            <w:color w:val="000000" w:themeColor="text1"/>
          </w:rPr>
          <w:delText xml:space="preserve">. CLARK-s database, required to build on top of the CLARK’s database, took around 40 additional hour to complete, with </w:delText>
        </w:r>
        <w:r w:rsidR="0034298A" w:rsidRPr="003A137D" w:rsidDel="00F8395A">
          <w:rPr>
            <w:color w:val="000000" w:themeColor="text1"/>
          </w:rPr>
          <w:delText>around 300 GB memory utilized</w:delText>
        </w:r>
        <w:r w:rsidR="000F52AC" w:rsidRPr="003A137D" w:rsidDel="00F8395A">
          <w:rPr>
            <w:color w:val="000000" w:themeColor="text1"/>
          </w:rPr>
          <w:delText xml:space="preserve"> (Table I)</w:delText>
        </w:r>
        <w:r w:rsidR="0034298A" w:rsidRPr="003A137D" w:rsidDel="00F8395A">
          <w:rPr>
            <w:color w:val="000000" w:themeColor="text1"/>
          </w:rPr>
          <w:delText xml:space="preserve">. Building of </w:delText>
        </w:r>
        <w:r w:rsidR="0042581D" w:rsidRPr="003A137D" w:rsidDel="00F8395A">
          <w:rPr>
            <w:color w:val="000000" w:themeColor="text1"/>
          </w:rPr>
          <w:delText>Diamond</w:delText>
        </w:r>
        <w:r w:rsidR="0034298A" w:rsidRPr="003A137D" w:rsidDel="00F8395A">
          <w:rPr>
            <w:color w:val="000000" w:themeColor="text1"/>
          </w:rPr>
          <w:delText>’s database</w:delText>
        </w:r>
        <w:r w:rsidR="0042581D" w:rsidRPr="003A137D" w:rsidDel="00F8395A">
          <w:rPr>
            <w:color w:val="000000" w:themeColor="text1"/>
          </w:rPr>
          <w:delText xml:space="preserve">, with the same computational setting, completed in ~2.4 hours utilizing ~ 8 GB, while </w:delText>
        </w:r>
        <w:r w:rsidR="00037DC7" w:rsidRPr="003A137D" w:rsidDel="00F8395A">
          <w:rPr>
            <w:color w:val="000000" w:themeColor="text1"/>
          </w:rPr>
          <w:delText>Kaiju</w:delText>
        </w:r>
        <w:r w:rsidR="0042581D" w:rsidRPr="003A137D" w:rsidDel="00F8395A">
          <w:rPr>
            <w:color w:val="000000" w:themeColor="text1"/>
          </w:rPr>
          <w:delText xml:space="preserve">’s database </w:delText>
        </w:r>
        <w:r w:rsidR="003A0B7C" w:rsidRPr="003A137D" w:rsidDel="00F8395A">
          <w:rPr>
            <w:color w:val="000000" w:themeColor="text1"/>
          </w:rPr>
          <w:delText>took ~ 5 hours to complete utilizing ~115 GB of memory</w:delText>
        </w:r>
        <w:r w:rsidR="006C6741" w:rsidRPr="003A137D" w:rsidDel="00F8395A">
          <w:rPr>
            <w:color w:val="000000" w:themeColor="text1"/>
          </w:rPr>
          <w:delText xml:space="preserve"> (Table I)</w:delText>
        </w:r>
        <w:r w:rsidR="003A0B7C" w:rsidRPr="003A137D" w:rsidDel="00F8395A">
          <w:rPr>
            <w:color w:val="000000" w:themeColor="text1"/>
          </w:rPr>
          <w:delText xml:space="preserve">. </w:delText>
        </w:r>
        <w:r w:rsidR="004000C7" w:rsidRPr="003A137D" w:rsidDel="00F8395A">
          <w:rPr>
            <w:color w:val="000000" w:themeColor="text1"/>
          </w:rPr>
          <w:delText xml:space="preserve">As for analysis time, </w:delText>
        </w:r>
        <w:r w:rsidR="00511216" w:rsidRPr="003A137D" w:rsidDel="00F8395A">
          <w:rPr>
            <w:color w:val="000000" w:themeColor="text1"/>
          </w:rPr>
          <w:delText xml:space="preserve">using 12 CPU on UGA’s high memory computing node, </w:delText>
        </w:r>
        <w:r w:rsidR="004000C7" w:rsidRPr="003A137D" w:rsidDel="00F8395A">
          <w:rPr>
            <w:color w:val="000000" w:themeColor="text1"/>
          </w:rPr>
          <w:delText xml:space="preserve">Diamond used ~5 hour </w:delText>
        </w:r>
        <w:r w:rsidR="00942B09" w:rsidRPr="003A137D" w:rsidDel="00F8395A">
          <w:rPr>
            <w:color w:val="000000" w:themeColor="text1"/>
          </w:rPr>
          <w:delText xml:space="preserve">on average </w:delText>
        </w:r>
        <w:r w:rsidR="004000C7" w:rsidRPr="003A137D" w:rsidDel="00F8395A">
          <w:rPr>
            <w:color w:val="000000" w:themeColor="text1"/>
          </w:rPr>
          <w:delText xml:space="preserve">to classify one sample </w:delText>
        </w:r>
        <w:r w:rsidR="00942B09" w:rsidRPr="003A137D" w:rsidDel="00F8395A">
          <w:rPr>
            <w:color w:val="000000" w:themeColor="text1"/>
          </w:rPr>
          <w:delText xml:space="preserve">and </w:delText>
        </w:r>
      </w:del>
      <w:del w:id="2158" w:author="Ruijie Xu" w:date="2022-02-01T13:44:00Z">
        <w:r w:rsidR="00942B09" w:rsidRPr="003A137D" w:rsidDel="00537B08">
          <w:rPr>
            <w:color w:val="000000" w:themeColor="text1"/>
          </w:rPr>
          <w:delText>Blastn</w:delText>
        </w:r>
      </w:del>
      <w:del w:id="2159" w:author="Ruijie Xu" w:date="2022-02-02T13:36:00Z">
        <w:r w:rsidR="00942B09" w:rsidRPr="003A137D" w:rsidDel="00F8395A">
          <w:rPr>
            <w:color w:val="000000" w:themeColor="text1"/>
          </w:rPr>
          <w:delText xml:space="preserve"> used ~2 hr to classify one sample.</w:delText>
        </w:r>
        <w:r w:rsidR="002759A2" w:rsidRPr="003A137D" w:rsidDel="00F8395A">
          <w:rPr>
            <w:color w:val="000000" w:themeColor="text1"/>
          </w:rPr>
          <w:delText xml:space="preserve"> Rest of the software could finish classifying one sample within a minute on average</w:delText>
        </w:r>
        <w:r w:rsidR="003E6982" w:rsidRPr="003A137D" w:rsidDel="00F8395A">
          <w:rPr>
            <w:color w:val="000000" w:themeColor="text1"/>
          </w:rPr>
          <w:delText xml:space="preserve"> (Table I)</w:delText>
        </w:r>
        <w:r w:rsidR="002759A2" w:rsidRPr="003A137D" w:rsidDel="00F8395A">
          <w:rPr>
            <w:color w:val="000000" w:themeColor="text1"/>
          </w:rPr>
          <w:delText xml:space="preserve">. </w:delText>
        </w:r>
        <w:r w:rsidR="00942B09" w:rsidRPr="003A137D" w:rsidDel="00F8395A">
          <w:rPr>
            <w:color w:val="000000" w:themeColor="text1"/>
          </w:rPr>
          <w:delText xml:space="preserve"> </w:delText>
        </w:r>
      </w:del>
    </w:p>
    <w:p w14:paraId="7F17A7D4" w14:textId="4F5A770A" w:rsidR="00B80734" w:rsidRPr="003A137D" w:rsidDel="00F8395A" w:rsidRDefault="00C0014F" w:rsidP="00B80734">
      <w:pPr>
        <w:spacing w:line="480" w:lineRule="auto"/>
        <w:rPr>
          <w:del w:id="2160" w:author="Ruijie Xu" w:date="2022-02-02T13:36:00Z"/>
          <w:color w:val="000000" w:themeColor="text1"/>
        </w:rPr>
      </w:pPr>
      <w:del w:id="2161" w:author="Ruijie Xu" w:date="2022-02-02T13:36:00Z">
        <w:r w:rsidRPr="003A137D" w:rsidDel="00F8395A">
          <w:rPr>
            <w:color w:val="000000" w:themeColor="text1"/>
          </w:rPr>
          <w:delText xml:space="preserve">To compare the profiling compositions of the different sofware, we calculated the number of total </w:delText>
        </w:r>
        <w:r w:rsidR="00A158BA" w:rsidRPr="003A137D" w:rsidDel="00F8395A">
          <w:rPr>
            <w:color w:val="000000" w:themeColor="text1"/>
          </w:rPr>
          <w:delText xml:space="preserve">classified </w:delText>
        </w:r>
        <w:r w:rsidRPr="003A137D" w:rsidDel="00F8395A">
          <w:rPr>
            <w:color w:val="000000" w:themeColor="text1"/>
          </w:rPr>
          <w:delText>reads for each sample and determined the</w:delText>
        </w:r>
        <w:r w:rsidR="002F1F3A" w:rsidRPr="003A137D" w:rsidDel="00F8395A">
          <w:rPr>
            <w:color w:val="000000" w:themeColor="text1"/>
          </w:rPr>
          <w:delText>se</w:delText>
        </w:r>
        <w:r w:rsidRPr="003A137D" w:rsidDel="00F8395A">
          <w:rPr>
            <w:color w:val="000000" w:themeColor="text1"/>
          </w:rPr>
          <w:delText xml:space="preserve"> samples</w:delText>
        </w:r>
        <w:r w:rsidR="002F1F3A" w:rsidRPr="003A137D" w:rsidDel="00F8395A">
          <w:rPr>
            <w:color w:val="000000" w:themeColor="text1"/>
          </w:rPr>
          <w:delText>’</w:delText>
        </w:r>
        <w:r w:rsidRPr="003A137D" w:rsidDel="00F8395A">
          <w:rPr>
            <w:color w:val="000000" w:themeColor="text1"/>
          </w:rPr>
          <w:delText xml:space="preserve"> profiling compositions at the domain, phylum,</w:delText>
        </w:r>
        <w:r w:rsidR="000F41BF" w:rsidRPr="003A137D" w:rsidDel="00F8395A">
          <w:rPr>
            <w:color w:val="000000" w:themeColor="text1"/>
          </w:rPr>
          <w:delText xml:space="preserve"> </w:delText>
        </w:r>
        <w:r w:rsidRPr="003A137D" w:rsidDel="00F8395A">
          <w:rPr>
            <w:color w:val="000000" w:themeColor="text1"/>
          </w:rPr>
          <w:delText>genus</w:delText>
        </w:r>
        <w:r w:rsidR="00A158BA" w:rsidRPr="003A137D" w:rsidDel="00F8395A">
          <w:rPr>
            <w:color w:val="000000" w:themeColor="text1"/>
          </w:rPr>
          <w:delText>, and species</w:delText>
        </w:r>
        <w:r w:rsidRPr="003A137D" w:rsidDel="00F8395A">
          <w:rPr>
            <w:color w:val="000000" w:themeColor="text1"/>
          </w:rPr>
          <w:delText xml:space="preserve"> levels</w:delText>
        </w:r>
        <w:r w:rsidR="00A4448B" w:rsidRPr="003A137D" w:rsidDel="00F8395A">
          <w:rPr>
            <w:color w:val="000000" w:themeColor="text1"/>
          </w:rPr>
          <w:delText xml:space="preserve">. </w:delText>
        </w:r>
        <w:r w:rsidRPr="003A137D" w:rsidDel="00F8395A">
          <w:rPr>
            <w:color w:val="000000" w:themeColor="text1"/>
          </w:rPr>
          <w:delText xml:space="preserve">The average number of total reads classified by </w:delText>
        </w:r>
        <w:r w:rsidR="003D1032" w:rsidRPr="003A137D" w:rsidDel="00F8395A">
          <w:rPr>
            <w:color w:val="000000" w:themeColor="text1"/>
          </w:rPr>
          <w:delText>each software ranges from 10</w:delText>
        </w:r>
        <w:r w:rsidR="002F1F3A" w:rsidRPr="003A137D" w:rsidDel="00F8395A">
          <w:rPr>
            <w:color w:val="000000" w:themeColor="text1"/>
          </w:rPr>
          <w:delText>,</w:delText>
        </w:r>
        <w:r w:rsidR="003D1032" w:rsidRPr="003A137D" w:rsidDel="00F8395A">
          <w:rPr>
            <w:color w:val="000000" w:themeColor="text1"/>
          </w:rPr>
          <w:delText>955 using CLARK-s to 77</w:delText>
        </w:r>
        <w:r w:rsidR="002F1F3A" w:rsidRPr="003A137D" w:rsidDel="00F8395A">
          <w:rPr>
            <w:color w:val="000000" w:themeColor="text1"/>
          </w:rPr>
          <w:delText>,</w:delText>
        </w:r>
        <w:r w:rsidR="003D1032" w:rsidRPr="003A137D" w:rsidDel="00F8395A">
          <w:rPr>
            <w:color w:val="000000" w:themeColor="text1"/>
          </w:rPr>
          <w:delText xml:space="preserve">499 using Diamond </w:delText>
        </w:r>
        <w:bookmarkStart w:id="2162" w:name="OLE_LINK145"/>
        <w:bookmarkStart w:id="2163" w:name="OLE_LINK146"/>
        <w:r w:rsidR="003D1032" w:rsidRPr="003A137D" w:rsidDel="00F8395A">
          <w:rPr>
            <w:color w:val="000000" w:themeColor="text1"/>
          </w:rPr>
          <w:delText xml:space="preserve">(Table II.1). </w:delText>
        </w:r>
        <w:bookmarkEnd w:id="2162"/>
        <w:bookmarkEnd w:id="2163"/>
        <w:r w:rsidR="003D1032" w:rsidRPr="003A137D" w:rsidDel="00F8395A">
          <w:rPr>
            <w:color w:val="000000" w:themeColor="text1"/>
          </w:rPr>
          <w:delText>The number of unique taxa classified by each software also ranges from 18 taxa by Metaphlan3 to 4816 taxa by Kaiju</w:delText>
        </w:r>
        <w:r w:rsidR="00565DCD" w:rsidRPr="003A137D" w:rsidDel="00F8395A">
          <w:rPr>
            <w:color w:val="000000" w:themeColor="text1"/>
          </w:rPr>
          <w:delText xml:space="preserve"> (Table II.1). </w:delText>
        </w:r>
        <w:r w:rsidRPr="003A137D" w:rsidDel="00F8395A">
          <w:rPr>
            <w:color w:val="000000" w:themeColor="text1"/>
          </w:rPr>
          <w:delText xml:space="preserve"> </w:delText>
        </w:r>
        <w:r w:rsidR="00B80734" w:rsidRPr="003A137D" w:rsidDel="00F8395A">
          <w:rPr>
            <w:color w:val="000000" w:themeColor="text1"/>
          </w:rPr>
          <w:delText xml:space="preserve">Furthermore, we have found that Metaphlan3 has not classified any reads in samples of Rattus R26 (R26.K, R26.L. and R26.S) and sample R22.L and R27.K, while other software has classified on average </w:delText>
        </w:r>
        <w:r w:rsidR="006553AA" w:rsidRPr="003A137D" w:rsidDel="00F8395A">
          <w:rPr>
            <w:color w:val="000000" w:themeColor="text1"/>
          </w:rPr>
          <w:delText xml:space="preserve">1252 (SD: 1408), 32748 (SD: 32178), 133 (SD: 112), 111068 (SD: 113203), and 4011 (SD: 4325) reads with these </w:delText>
        </w:r>
        <w:bookmarkStart w:id="2164" w:name="OLE_LINK171"/>
        <w:bookmarkStart w:id="2165" w:name="OLE_LINK172"/>
        <w:r w:rsidR="0054399B" w:rsidRPr="003A137D" w:rsidDel="00F8395A">
          <w:rPr>
            <w:color w:val="000000" w:themeColor="text1"/>
          </w:rPr>
          <w:delText xml:space="preserve">five </w:delText>
        </w:r>
        <w:r w:rsidR="006553AA" w:rsidRPr="003A137D" w:rsidDel="00F8395A">
          <w:rPr>
            <w:color w:val="000000" w:themeColor="text1"/>
          </w:rPr>
          <w:delText xml:space="preserve">samples </w:delText>
        </w:r>
        <w:bookmarkEnd w:id="2164"/>
        <w:bookmarkEnd w:id="2165"/>
        <w:r w:rsidR="006553AA" w:rsidRPr="003A137D" w:rsidDel="00F8395A">
          <w:rPr>
            <w:color w:val="000000" w:themeColor="text1"/>
          </w:rPr>
          <w:delText xml:space="preserve">respectively </w:delText>
        </w:r>
        <w:r w:rsidR="00B80734" w:rsidRPr="003A137D" w:rsidDel="00F8395A">
          <w:rPr>
            <w:color w:val="000000" w:themeColor="text1"/>
          </w:rPr>
          <w:delText>(Table II.2)</w:delText>
        </w:r>
        <w:r w:rsidR="006553AA" w:rsidRPr="003A137D" w:rsidDel="00F8395A">
          <w:rPr>
            <w:color w:val="000000" w:themeColor="text1"/>
          </w:rPr>
          <w:delText>.</w:delText>
        </w:r>
      </w:del>
    </w:p>
    <w:p w14:paraId="78C0370B" w14:textId="412C3D7E" w:rsidR="00C0014F" w:rsidRPr="003A137D" w:rsidDel="00F8395A" w:rsidRDefault="00495C2C" w:rsidP="00973D53">
      <w:pPr>
        <w:spacing w:line="480" w:lineRule="auto"/>
        <w:ind w:firstLine="720"/>
        <w:rPr>
          <w:del w:id="2166" w:author="Ruijie Xu" w:date="2022-02-02T13:36:00Z"/>
          <w:color w:val="000000" w:themeColor="text1"/>
        </w:rPr>
      </w:pPr>
      <w:del w:id="2167" w:author="Ruijie Xu" w:date="2022-02-02T13:36:00Z">
        <w:r w:rsidRPr="003A137D" w:rsidDel="00F8395A">
          <w:rPr>
            <w:color w:val="000000" w:themeColor="text1"/>
          </w:rPr>
          <w:delText>The number of classified reads were break down at the domain level taxa, where we closely examined the number of reads classified into Eukaryota, Bacteria, Virsues, and Archaea by each software (Figure 4)</w:delText>
        </w:r>
        <w:r w:rsidR="00E35127" w:rsidRPr="003A137D" w:rsidDel="00F8395A">
          <w:rPr>
            <w:color w:val="000000" w:themeColor="text1"/>
          </w:rPr>
          <w:delText xml:space="preserve">. The number of reads classified into the Eukaryota taxon has the largest differences across the classification results of different software, where only the number of reads classified by Centrifuge and Diamond were found not significantly different </w:delText>
        </w:r>
        <w:r w:rsidR="00090420" w:rsidRPr="003A137D" w:rsidDel="00F8395A">
          <w:rPr>
            <w:color w:val="000000" w:themeColor="text1"/>
          </w:rPr>
          <w:delText>in this taxon</w:delText>
        </w:r>
        <w:r w:rsidR="00E35127" w:rsidRPr="003A137D" w:rsidDel="00F8395A">
          <w:rPr>
            <w:color w:val="000000" w:themeColor="text1"/>
          </w:rPr>
          <w:delText>. Furthermore, due to the limitation of the</w:delText>
        </w:r>
        <w:r w:rsidR="00090420" w:rsidRPr="003A137D" w:rsidDel="00F8395A">
          <w:rPr>
            <w:color w:val="000000" w:themeColor="text1"/>
          </w:rPr>
          <w:delText>ir</w:delText>
        </w:r>
        <w:r w:rsidR="00E35127" w:rsidRPr="003A137D" w:rsidDel="00F8395A">
          <w:rPr>
            <w:color w:val="000000" w:themeColor="text1"/>
          </w:rPr>
          <w:delText xml:space="preserve"> DB composition, Metaphlan3, CLARK-s, and Kaiju did not reported reads classified into the Eukaryota taxon. Compare to reads classified into the Eukaryota taxon, the number of reads classified into the Bacteria taxon were very similar across software. Only reads classified by CLARK and CLARK-s were found significantly different in Bacteria classifications with most other software (except for </w:delText>
        </w:r>
        <w:r w:rsidR="00D858E2" w:rsidRPr="003A137D" w:rsidDel="00F8395A">
          <w:rPr>
            <w:color w:val="000000" w:themeColor="text1"/>
          </w:rPr>
          <w:delText xml:space="preserve">when compared with </w:delText>
        </w:r>
        <w:r w:rsidR="00E35127" w:rsidRPr="003A137D" w:rsidDel="00F8395A">
          <w:rPr>
            <w:color w:val="000000" w:themeColor="text1"/>
          </w:rPr>
          <w:delText>Metaphlan3 and Kaiju)</w:delText>
        </w:r>
        <w:r w:rsidR="00145D31" w:rsidRPr="003A137D" w:rsidDel="00F8395A">
          <w:rPr>
            <w:color w:val="000000" w:themeColor="text1"/>
          </w:rPr>
          <w:delText>. The classification</w:delText>
        </w:r>
        <w:r w:rsidR="00D858E2" w:rsidRPr="003A137D" w:rsidDel="00F8395A">
          <w:rPr>
            <w:color w:val="000000" w:themeColor="text1"/>
          </w:rPr>
          <w:delText>s</w:delText>
        </w:r>
        <w:r w:rsidR="00145D31" w:rsidRPr="003A137D" w:rsidDel="00F8395A">
          <w:rPr>
            <w:color w:val="000000" w:themeColor="text1"/>
          </w:rPr>
          <w:delText xml:space="preserve"> of Viruses by different software, on the other hand, </w:delText>
        </w:r>
        <w:r w:rsidR="00EB029D" w:rsidRPr="003A137D" w:rsidDel="00F8395A">
          <w:rPr>
            <w:color w:val="000000" w:themeColor="text1"/>
          </w:rPr>
          <w:delText xml:space="preserve">were divided into two </w:delText>
        </w:r>
        <w:r w:rsidR="00D858E2" w:rsidRPr="003A137D" w:rsidDel="00F8395A">
          <w:rPr>
            <w:color w:val="000000" w:themeColor="text1"/>
          </w:rPr>
          <w:delText>groups</w:delText>
        </w:r>
        <w:r w:rsidR="00145D31" w:rsidRPr="003A137D" w:rsidDel="00F8395A">
          <w:rPr>
            <w:color w:val="000000" w:themeColor="text1"/>
          </w:rPr>
          <w:delText xml:space="preserve">, where </w:delText>
        </w:r>
        <w:r w:rsidR="00EB029D" w:rsidRPr="003A137D" w:rsidDel="00F8395A">
          <w:rPr>
            <w:color w:val="000000" w:themeColor="text1"/>
          </w:rPr>
          <w:delText xml:space="preserve">each </w:delText>
        </w:r>
        <w:r w:rsidR="00D858E2" w:rsidRPr="003A137D" w:rsidDel="00F8395A">
          <w:rPr>
            <w:color w:val="000000" w:themeColor="text1"/>
          </w:rPr>
          <w:delText>group</w:delText>
        </w:r>
        <w:r w:rsidR="00EB029D" w:rsidRPr="003A137D" w:rsidDel="00F8395A">
          <w:rPr>
            <w:color w:val="000000" w:themeColor="text1"/>
          </w:rPr>
          <w:delText xml:space="preserve"> are not significantly different within each other, but different with the results classified by the software in the other </w:delText>
        </w:r>
        <w:r w:rsidR="00561456" w:rsidRPr="003A137D" w:rsidDel="00F8395A">
          <w:rPr>
            <w:color w:val="000000" w:themeColor="text1"/>
          </w:rPr>
          <w:delText>group</w:delText>
        </w:r>
        <w:r w:rsidR="00EB029D" w:rsidRPr="003A137D" w:rsidDel="00F8395A">
          <w:rPr>
            <w:color w:val="000000" w:themeColor="text1"/>
          </w:rPr>
          <w:delText>. T</w:delText>
        </w:r>
        <w:r w:rsidR="00145D31" w:rsidRPr="003A137D" w:rsidDel="00F8395A">
          <w:rPr>
            <w:color w:val="000000" w:themeColor="text1"/>
          </w:rPr>
          <w:delText xml:space="preserve">he </w:delText>
        </w:r>
        <w:r w:rsidR="00EB029D" w:rsidRPr="003A137D" w:rsidDel="00F8395A">
          <w:rPr>
            <w:color w:val="000000" w:themeColor="text1"/>
          </w:rPr>
          <w:delText xml:space="preserve">first </w:delText>
        </w:r>
        <w:r w:rsidR="00561456" w:rsidRPr="003A137D" w:rsidDel="00F8395A">
          <w:rPr>
            <w:color w:val="000000" w:themeColor="text1"/>
          </w:rPr>
          <w:delText>group</w:delText>
        </w:r>
        <w:r w:rsidR="00EB029D" w:rsidRPr="003A137D" w:rsidDel="00F8395A">
          <w:rPr>
            <w:color w:val="000000" w:themeColor="text1"/>
          </w:rPr>
          <w:delText xml:space="preserve"> includes the </w:delText>
        </w:r>
        <w:r w:rsidR="00365465" w:rsidRPr="003A137D" w:rsidDel="00F8395A">
          <w:rPr>
            <w:color w:val="000000" w:themeColor="text1"/>
          </w:rPr>
          <w:delText xml:space="preserve">Virsues classification </w:delText>
        </w:r>
        <w:r w:rsidR="00EB029D" w:rsidRPr="003A137D" w:rsidDel="00F8395A">
          <w:rPr>
            <w:color w:val="000000" w:themeColor="text1"/>
          </w:rPr>
          <w:delText>results of</w:delText>
        </w:r>
        <w:r w:rsidR="00145D31" w:rsidRPr="003A137D" w:rsidDel="00F8395A">
          <w:rPr>
            <w:color w:val="000000" w:themeColor="text1"/>
          </w:rPr>
          <w:delText xml:space="preserve"> </w:delText>
        </w:r>
      </w:del>
      <w:del w:id="2168" w:author="Ruijie Xu" w:date="2022-02-01T13:44:00Z">
        <w:r w:rsidR="00145D31" w:rsidRPr="003A137D" w:rsidDel="00537B08">
          <w:rPr>
            <w:color w:val="000000" w:themeColor="text1"/>
          </w:rPr>
          <w:delText>Blastn</w:delText>
        </w:r>
      </w:del>
      <w:del w:id="2169" w:author="Ruijie Xu" w:date="2022-02-02T13:36:00Z">
        <w:r w:rsidR="00EB029D" w:rsidRPr="003A137D" w:rsidDel="00F8395A">
          <w:rPr>
            <w:color w:val="000000" w:themeColor="text1"/>
          </w:rPr>
          <w:delText xml:space="preserve">, </w:delText>
        </w:r>
        <w:r w:rsidR="00145D31" w:rsidRPr="003A137D" w:rsidDel="00F8395A">
          <w:rPr>
            <w:color w:val="000000" w:themeColor="text1"/>
          </w:rPr>
          <w:delText xml:space="preserve">CLARK, CLARK-s, Metaphlan3, and Kaiju, </w:delText>
        </w:r>
        <w:r w:rsidR="00EB029D" w:rsidRPr="003A137D" w:rsidDel="00F8395A">
          <w:rPr>
            <w:color w:val="000000" w:themeColor="text1"/>
          </w:rPr>
          <w:delText xml:space="preserve">and the second </w:delText>
        </w:r>
        <w:r w:rsidR="00561456" w:rsidRPr="003A137D" w:rsidDel="00F8395A">
          <w:rPr>
            <w:color w:val="000000" w:themeColor="text1"/>
          </w:rPr>
          <w:delText>group</w:delText>
        </w:r>
        <w:r w:rsidR="00EB029D" w:rsidRPr="003A137D" w:rsidDel="00F8395A">
          <w:rPr>
            <w:color w:val="000000" w:themeColor="text1"/>
          </w:rPr>
          <w:delText xml:space="preserve"> includes the results of</w:delText>
        </w:r>
        <w:r w:rsidR="00145D31" w:rsidRPr="003A137D" w:rsidDel="00F8395A">
          <w:rPr>
            <w:color w:val="000000" w:themeColor="text1"/>
          </w:rPr>
          <w:delText xml:space="preserve"> Kraken2, Bracken, and Centrifuge. </w:delText>
        </w:r>
        <w:r w:rsidR="000A0B4F" w:rsidRPr="003A137D" w:rsidDel="00F8395A">
          <w:rPr>
            <w:color w:val="000000" w:themeColor="text1"/>
          </w:rPr>
          <w:delText xml:space="preserve">Diamond classification </w:delText>
        </w:r>
        <w:r w:rsidR="00145D8F" w:rsidRPr="003A137D" w:rsidDel="00F8395A">
          <w:rPr>
            <w:color w:val="000000" w:themeColor="text1"/>
          </w:rPr>
          <w:delText>di</w:delText>
        </w:r>
        <w:r w:rsidR="004E420A" w:rsidRPr="003A137D" w:rsidDel="00F8395A">
          <w:rPr>
            <w:color w:val="000000" w:themeColor="text1"/>
          </w:rPr>
          <w:delText>dn’t identify any reads as Viruses in the Rattus samples</w:delText>
        </w:r>
        <w:r w:rsidR="000A0B4F" w:rsidRPr="003A137D" w:rsidDel="00F8395A">
          <w:rPr>
            <w:color w:val="000000" w:themeColor="text1"/>
          </w:rPr>
          <w:delText xml:space="preserve">. </w:delText>
        </w:r>
        <w:r w:rsidR="00CE3385" w:rsidRPr="003A137D" w:rsidDel="00F8395A">
          <w:rPr>
            <w:color w:val="000000" w:themeColor="text1"/>
          </w:rPr>
          <w:delText>Archaea’s classification using different software are also very similar, only the classification results using Centrifuge were found significantly different with the classification results of most other software (</w:delText>
        </w:r>
      </w:del>
      <w:del w:id="2170" w:author="Ruijie Xu" w:date="2022-02-01T13:44:00Z">
        <w:r w:rsidR="00CE3385" w:rsidRPr="003A137D" w:rsidDel="00537B08">
          <w:rPr>
            <w:color w:val="000000" w:themeColor="text1"/>
          </w:rPr>
          <w:delText>Blastn</w:delText>
        </w:r>
      </w:del>
      <w:del w:id="2171" w:author="Ruijie Xu" w:date="2022-02-02T13:36:00Z">
        <w:r w:rsidR="00CE3385" w:rsidRPr="003A137D" w:rsidDel="00F8395A">
          <w:rPr>
            <w:color w:val="000000" w:themeColor="text1"/>
          </w:rPr>
          <w:delText>, Diamond, Kraken2, CLARK, and CLARK-s). In addition, Bra</w:delText>
        </w:r>
        <w:r w:rsidR="00D16DEC" w:rsidRPr="003A137D" w:rsidDel="00F8395A">
          <w:rPr>
            <w:color w:val="000000" w:themeColor="text1"/>
          </w:rPr>
          <w:delText>ck</w:delText>
        </w:r>
        <w:r w:rsidR="00CE3385" w:rsidRPr="003A137D" w:rsidDel="00F8395A">
          <w:rPr>
            <w:color w:val="000000" w:themeColor="text1"/>
          </w:rPr>
          <w:delText>en and Metaphlan3 didn’t classify any reads into the Archaea taxon</w:delText>
        </w:r>
        <w:r w:rsidR="00957499" w:rsidRPr="003A137D" w:rsidDel="00F8395A">
          <w:rPr>
            <w:color w:val="000000" w:themeColor="text1"/>
          </w:rPr>
          <w:delText>.</w:delText>
        </w:r>
        <w:r w:rsidR="00D16DEC" w:rsidRPr="003A137D" w:rsidDel="00F8395A">
          <w:rPr>
            <w:color w:val="000000" w:themeColor="text1"/>
          </w:rPr>
          <w:delText xml:space="preserve"> </w:delText>
        </w:r>
        <w:bookmarkStart w:id="2172" w:name="OLE_LINK147"/>
        <w:bookmarkStart w:id="2173" w:name="OLE_LINK148"/>
      </w:del>
    </w:p>
    <w:bookmarkEnd w:id="2172"/>
    <w:bookmarkEnd w:id="2173"/>
    <w:p w14:paraId="7F36171D" w14:textId="74AB49CE" w:rsidR="00D16DEC" w:rsidRPr="003A137D" w:rsidDel="00F8395A" w:rsidRDefault="00D16DEC" w:rsidP="00973D53">
      <w:pPr>
        <w:spacing w:line="480" w:lineRule="auto"/>
        <w:ind w:firstLine="720"/>
        <w:rPr>
          <w:del w:id="2174" w:author="Ruijie Xu" w:date="2022-02-02T13:36:00Z"/>
          <w:color w:val="000000" w:themeColor="text1"/>
        </w:rPr>
      </w:pPr>
      <w:del w:id="2175" w:author="Ruijie Xu" w:date="2022-02-02T13:36:00Z">
        <w:r w:rsidRPr="003A137D" w:rsidDel="00F8395A">
          <w:rPr>
            <w:color w:val="000000" w:themeColor="text1"/>
          </w:rPr>
          <w:delText xml:space="preserve">The read distribution at </w:delText>
        </w:r>
        <w:r w:rsidR="004E420A" w:rsidRPr="003A137D" w:rsidDel="00F8395A">
          <w:rPr>
            <w:color w:val="000000" w:themeColor="text1"/>
          </w:rPr>
          <w:delText xml:space="preserve">the </w:delText>
        </w:r>
        <w:r w:rsidRPr="003A137D" w:rsidDel="00F8395A">
          <w:rPr>
            <w:color w:val="000000" w:themeColor="text1"/>
          </w:rPr>
          <w:delText>Phylum and Genus level were also examined to increase the resolution of comparison</w:delText>
        </w:r>
        <w:r w:rsidR="004E420A" w:rsidRPr="003A137D" w:rsidDel="00F8395A">
          <w:rPr>
            <w:color w:val="000000" w:themeColor="text1"/>
          </w:rPr>
          <w:delText>s</w:delText>
        </w:r>
        <w:r w:rsidRPr="003A137D" w:rsidDel="00F8395A">
          <w:rPr>
            <w:color w:val="000000" w:themeColor="text1"/>
          </w:rPr>
          <w:delText xml:space="preserve"> between software.  At </w:delText>
        </w:r>
        <w:r w:rsidR="004E420A" w:rsidRPr="003A137D" w:rsidDel="00F8395A">
          <w:rPr>
            <w:color w:val="000000" w:themeColor="text1"/>
          </w:rPr>
          <w:delText xml:space="preserve">the </w:delText>
        </w:r>
        <w:r w:rsidRPr="003A137D" w:rsidDel="00F8395A">
          <w:rPr>
            <w:color w:val="000000" w:themeColor="text1"/>
          </w:rPr>
          <w:delText>Phylum level, the number of unique phyla taxa identified by each software ranges from 5 using Metaphlan3 to to 59 using Kaiju. We extracted the top 5 phylum taxa identified from each sample and combined reads classified to other phyla into the “p__Other_Phyla” (Figure S1).</w:delText>
        </w:r>
        <w:r w:rsidR="00990414" w:rsidRPr="003A137D" w:rsidDel="00F8395A">
          <w:rPr>
            <w:color w:val="000000" w:themeColor="text1"/>
          </w:rPr>
          <w:delText xml:space="preserve"> </w:delText>
        </w:r>
        <w:r w:rsidR="000F77E8" w:rsidRPr="003A137D" w:rsidDel="00F8395A">
          <w:rPr>
            <w:color w:val="000000" w:themeColor="text1"/>
          </w:rPr>
          <w:delText xml:space="preserve">Top 5 Phyla has described a large percentage of read classification for all software’s classifications. However, the distribution of reads classified into different phyla taxa are different across software. For example, Virus taxon, </w:delText>
        </w:r>
        <w:bookmarkStart w:id="2176" w:name="OLE_LINK155"/>
        <w:bookmarkStart w:id="2177" w:name="OLE_LINK156"/>
        <w:r w:rsidR="000F77E8" w:rsidRPr="003A137D" w:rsidDel="00F8395A">
          <w:rPr>
            <w:color w:val="000000" w:themeColor="text1"/>
          </w:rPr>
          <w:delText>“p_</w:delText>
        </w:r>
        <w:bookmarkStart w:id="2178" w:name="OLE_LINK153"/>
        <w:bookmarkStart w:id="2179" w:name="OLE_LINK154"/>
        <w:r w:rsidR="000F77E8" w:rsidRPr="003A137D" w:rsidDel="00F8395A">
          <w:rPr>
            <w:color w:val="000000" w:themeColor="text1"/>
          </w:rPr>
          <w:delText>Pisuviricota</w:delText>
        </w:r>
        <w:bookmarkEnd w:id="2178"/>
        <w:bookmarkEnd w:id="2179"/>
        <w:r w:rsidR="000F77E8" w:rsidRPr="003A137D" w:rsidDel="00F8395A">
          <w:rPr>
            <w:color w:val="000000" w:themeColor="text1"/>
          </w:rPr>
          <w:delText xml:space="preserve">”, </w:delText>
        </w:r>
        <w:bookmarkEnd w:id="2176"/>
        <w:bookmarkEnd w:id="2177"/>
        <w:r w:rsidR="000F77E8" w:rsidRPr="003A137D" w:rsidDel="00F8395A">
          <w:rPr>
            <w:color w:val="000000" w:themeColor="text1"/>
          </w:rPr>
          <w:delText xml:space="preserve">has contributed to over 85% (569/665) of the reads classified in sample R22.K using </w:delText>
        </w:r>
      </w:del>
      <w:del w:id="2180" w:author="Ruijie Xu" w:date="2022-02-01T13:44:00Z">
        <w:r w:rsidR="000F77E8" w:rsidRPr="003A137D" w:rsidDel="00537B08">
          <w:rPr>
            <w:color w:val="000000" w:themeColor="text1"/>
          </w:rPr>
          <w:delText>Blastn</w:delText>
        </w:r>
      </w:del>
      <w:del w:id="2181" w:author="Ruijie Xu" w:date="2022-02-02T13:36:00Z">
        <w:r w:rsidR="000F77E8" w:rsidRPr="003A137D" w:rsidDel="00F8395A">
          <w:rPr>
            <w:color w:val="000000" w:themeColor="text1"/>
          </w:rPr>
          <w:delText>, while this taxon was not identified by any other software’s classification. Nevertheless, Metaphlan3 has classified all of its reads in sample R22.K into “p__Viruses_unclassified”, and CLARK and CLARK-s has classified 63% (120/190) and 57% (95/166) of sample R22.K’s read to two different Vir</w:delText>
        </w:r>
        <w:r w:rsidR="001F33BA" w:rsidRPr="003A137D" w:rsidDel="00F8395A">
          <w:rPr>
            <w:color w:val="000000" w:themeColor="text1"/>
          </w:rPr>
          <w:delText>us</w:delText>
        </w:r>
        <w:r w:rsidR="000F77E8" w:rsidRPr="003A137D" w:rsidDel="00F8395A">
          <w:rPr>
            <w:color w:val="000000" w:themeColor="text1"/>
          </w:rPr>
          <w:delText xml:space="preserve"> taxa, </w:delText>
        </w:r>
        <w:bookmarkStart w:id="2182" w:name="OLE_LINK157"/>
        <w:bookmarkStart w:id="2183" w:name="OLE_LINK158"/>
        <w:bookmarkStart w:id="2184" w:name="OLE_LINK159"/>
        <w:r w:rsidR="000F77E8" w:rsidRPr="003A137D" w:rsidDel="00F8395A">
          <w:rPr>
            <w:color w:val="000000" w:themeColor="text1"/>
          </w:rPr>
          <w:delText xml:space="preserve">“p__Uroviricota” </w:delText>
        </w:r>
        <w:bookmarkEnd w:id="2182"/>
        <w:bookmarkEnd w:id="2183"/>
        <w:bookmarkEnd w:id="2184"/>
        <w:r w:rsidR="000F77E8" w:rsidRPr="003A137D" w:rsidDel="00F8395A">
          <w:rPr>
            <w:color w:val="000000" w:themeColor="text1"/>
          </w:rPr>
          <w:delText xml:space="preserve">and </w:delText>
        </w:r>
        <w:bookmarkStart w:id="2185" w:name="OLE_LINK173"/>
        <w:bookmarkStart w:id="2186" w:name="OLE_LINK174"/>
        <w:r w:rsidR="000F77E8" w:rsidRPr="003A137D" w:rsidDel="00F8395A">
          <w:rPr>
            <w:color w:val="000000" w:themeColor="text1"/>
          </w:rPr>
          <w:delText>“p__Artverviricota”</w:delText>
        </w:r>
        <w:r w:rsidR="001F33BA" w:rsidRPr="003A137D" w:rsidDel="00F8395A">
          <w:rPr>
            <w:color w:val="000000" w:themeColor="text1"/>
          </w:rPr>
          <w:delText>.</w:delText>
        </w:r>
        <w:r w:rsidR="000F77E8" w:rsidRPr="003A137D" w:rsidDel="00F8395A">
          <w:rPr>
            <w:color w:val="000000" w:themeColor="text1"/>
          </w:rPr>
          <w:delText xml:space="preserve"> </w:delText>
        </w:r>
        <w:bookmarkEnd w:id="2185"/>
        <w:bookmarkEnd w:id="2186"/>
        <w:r w:rsidR="001F33BA" w:rsidRPr="003A137D" w:rsidDel="00F8395A">
          <w:rPr>
            <w:color w:val="000000" w:themeColor="text1"/>
          </w:rPr>
          <w:delText>Kaiju has</w:delText>
        </w:r>
        <w:r w:rsidR="000F77E8" w:rsidRPr="003A137D" w:rsidDel="00F8395A">
          <w:rPr>
            <w:color w:val="000000" w:themeColor="text1"/>
          </w:rPr>
          <w:delText xml:space="preserve"> also</w:delText>
        </w:r>
        <w:r w:rsidR="001F33BA" w:rsidRPr="003A137D" w:rsidDel="00F8395A">
          <w:rPr>
            <w:color w:val="000000" w:themeColor="text1"/>
          </w:rPr>
          <w:delText xml:space="preserve"> classified 21% of sample R22.K’s reads into “p__Artverviricota”</w:delText>
        </w:r>
        <w:r w:rsidR="000F77E8" w:rsidRPr="003A137D" w:rsidDel="00F8395A">
          <w:rPr>
            <w:color w:val="000000" w:themeColor="text1"/>
          </w:rPr>
          <w:delText xml:space="preserve"> </w:delText>
        </w:r>
        <w:r w:rsidR="00E20D86" w:rsidRPr="003A137D" w:rsidDel="00F8395A">
          <w:rPr>
            <w:color w:val="000000" w:themeColor="text1"/>
          </w:rPr>
          <w:delText>(34/157)</w:delText>
        </w:r>
        <w:r w:rsidR="000F77E8" w:rsidRPr="003A137D" w:rsidDel="00F8395A">
          <w:rPr>
            <w:color w:val="000000" w:themeColor="text1"/>
          </w:rPr>
          <w:delText>. Similar distribution</w:delText>
        </w:r>
        <w:r w:rsidR="001F33BA" w:rsidRPr="003A137D" w:rsidDel="00F8395A">
          <w:rPr>
            <w:color w:val="000000" w:themeColor="text1"/>
          </w:rPr>
          <w:delText>s in reads involving Virus taxa classification</w:delText>
        </w:r>
        <w:r w:rsidR="000F77E8" w:rsidRPr="003A137D" w:rsidDel="00F8395A">
          <w:rPr>
            <w:color w:val="000000" w:themeColor="text1"/>
          </w:rPr>
          <w:delText xml:space="preserve"> </w:delText>
        </w:r>
        <w:r w:rsidR="001F33BA" w:rsidRPr="003A137D" w:rsidDel="00F8395A">
          <w:rPr>
            <w:color w:val="000000" w:themeColor="text1"/>
          </w:rPr>
          <w:delText>were</w:delText>
        </w:r>
        <w:r w:rsidR="000F77E8" w:rsidRPr="003A137D" w:rsidDel="00F8395A">
          <w:rPr>
            <w:color w:val="000000" w:themeColor="text1"/>
          </w:rPr>
          <w:delText xml:space="preserve"> also observed in sample R26.K, R26.S, and R27.K, where </w:delText>
        </w:r>
      </w:del>
      <w:del w:id="2187" w:author="Ruijie Xu" w:date="2022-02-01T13:44:00Z">
        <w:r w:rsidR="000F77E8" w:rsidRPr="003A137D" w:rsidDel="00537B08">
          <w:rPr>
            <w:color w:val="000000" w:themeColor="text1"/>
          </w:rPr>
          <w:delText>Blastn</w:delText>
        </w:r>
      </w:del>
      <w:del w:id="2188" w:author="Ruijie Xu" w:date="2022-02-02T13:36:00Z">
        <w:r w:rsidR="000F77E8" w:rsidRPr="003A137D" w:rsidDel="00F8395A">
          <w:rPr>
            <w:color w:val="000000" w:themeColor="text1"/>
          </w:rPr>
          <w:delText xml:space="preserve"> classified </w:delText>
        </w:r>
        <w:r w:rsidR="00862DD7" w:rsidRPr="003A137D" w:rsidDel="00F8395A">
          <w:rPr>
            <w:color w:val="000000" w:themeColor="text1"/>
          </w:rPr>
          <w:delText xml:space="preserve">54% (657/1207), 20% (28/140), and 11% (422/3794) of  </w:delText>
        </w:r>
        <w:r w:rsidR="000F77E8" w:rsidRPr="003A137D" w:rsidDel="00F8395A">
          <w:rPr>
            <w:color w:val="000000" w:themeColor="text1"/>
          </w:rPr>
          <w:delText>reads into “p_</w:delText>
        </w:r>
        <w:bookmarkStart w:id="2189" w:name="OLE_LINK177"/>
        <w:bookmarkStart w:id="2190" w:name="OLE_LINK178"/>
        <w:r w:rsidR="000F77E8" w:rsidRPr="003A137D" w:rsidDel="00F8395A">
          <w:rPr>
            <w:color w:val="000000" w:themeColor="text1"/>
          </w:rPr>
          <w:delText>Pisuviricota</w:delText>
        </w:r>
        <w:bookmarkEnd w:id="2189"/>
        <w:bookmarkEnd w:id="2190"/>
        <w:r w:rsidR="000F77E8" w:rsidRPr="003A137D" w:rsidDel="00F8395A">
          <w:rPr>
            <w:color w:val="000000" w:themeColor="text1"/>
          </w:rPr>
          <w:delText>”</w:delText>
        </w:r>
        <w:r w:rsidR="000201D8" w:rsidRPr="003A137D" w:rsidDel="00F8395A">
          <w:rPr>
            <w:color w:val="000000" w:themeColor="text1"/>
          </w:rPr>
          <w:delText>, respectively</w:delText>
        </w:r>
        <w:r w:rsidR="000F77E8" w:rsidRPr="003A137D" w:rsidDel="00F8395A">
          <w:rPr>
            <w:color w:val="000000" w:themeColor="text1"/>
          </w:rPr>
          <w:delText xml:space="preserve">, CLARK and CLARK-s classified </w:delText>
        </w:r>
        <w:r w:rsidR="00A900F1" w:rsidRPr="003A137D" w:rsidDel="00F8395A">
          <w:rPr>
            <w:color w:val="000000" w:themeColor="text1"/>
          </w:rPr>
          <w:delText xml:space="preserve">a large percentage </w:delText>
        </w:r>
        <w:r w:rsidR="000F77E8" w:rsidRPr="003A137D" w:rsidDel="00F8395A">
          <w:rPr>
            <w:color w:val="000000" w:themeColor="text1"/>
          </w:rPr>
          <w:delText>of reads into Virus taxon “p__</w:delText>
        </w:r>
        <w:bookmarkStart w:id="2191" w:name="OLE_LINK179"/>
        <w:bookmarkStart w:id="2192" w:name="OLE_LINK180"/>
        <w:r w:rsidR="000F77E8" w:rsidRPr="003A137D" w:rsidDel="00F8395A">
          <w:rPr>
            <w:color w:val="000000" w:themeColor="text1"/>
          </w:rPr>
          <w:delText>Uroviricota</w:delText>
        </w:r>
        <w:bookmarkEnd w:id="2191"/>
        <w:bookmarkEnd w:id="2192"/>
        <w:r w:rsidR="000F77E8" w:rsidRPr="003A137D" w:rsidDel="00F8395A">
          <w:rPr>
            <w:color w:val="000000" w:themeColor="text1"/>
          </w:rPr>
          <w:delText>”</w:delText>
        </w:r>
        <w:r w:rsidR="00EE1D00" w:rsidRPr="003A137D" w:rsidDel="00F8395A">
          <w:rPr>
            <w:color w:val="000000" w:themeColor="text1"/>
          </w:rPr>
          <w:delText xml:space="preserve"> (</w:delText>
        </w:r>
        <w:r w:rsidR="00A773E5" w:rsidRPr="003A137D" w:rsidDel="00F8395A">
          <w:rPr>
            <w:color w:val="000000" w:themeColor="text1"/>
          </w:rPr>
          <w:delText xml:space="preserve">CLARK: </w:delText>
        </w:r>
        <w:r w:rsidR="00A900F1" w:rsidRPr="003A137D" w:rsidDel="00F8395A">
          <w:rPr>
            <w:color w:val="000000" w:themeColor="text1"/>
          </w:rPr>
          <w:delText>71% (636/900), 31/76 (41%), and 18% (201/1099)</w:delText>
        </w:r>
        <w:r w:rsidR="00A773E5" w:rsidRPr="003A137D" w:rsidDel="00F8395A">
          <w:rPr>
            <w:color w:val="000000" w:themeColor="text1"/>
          </w:rPr>
          <w:delText>;</w:delText>
        </w:r>
        <w:r w:rsidR="00967389" w:rsidRPr="003A137D" w:rsidDel="00F8395A">
          <w:rPr>
            <w:color w:val="000000" w:themeColor="text1"/>
          </w:rPr>
          <w:delText xml:space="preserve"> </w:delText>
        </w:r>
        <w:r w:rsidR="00A773E5" w:rsidRPr="003A137D" w:rsidDel="00F8395A">
          <w:rPr>
            <w:color w:val="000000" w:themeColor="text1"/>
          </w:rPr>
          <w:delText>CLARK-s</w:delText>
        </w:r>
        <w:r w:rsidR="00967389" w:rsidRPr="003A137D" w:rsidDel="00F8395A">
          <w:rPr>
            <w:color w:val="000000" w:themeColor="text1"/>
          </w:rPr>
          <w:delText>: 18% (</w:delText>
        </w:r>
        <w:r w:rsidR="001840EA" w:rsidRPr="003A137D" w:rsidDel="00F8395A">
          <w:rPr>
            <w:color w:val="000000" w:themeColor="text1"/>
          </w:rPr>
          <w:delText>50/271</w:delText>
        </w:r>
        <w:r w:rsidR="00967389" w:rsidRPr="003A137D" w:rsidDel="00F8395A">
          <w:rPr>
            <w:color w:val="000000" w:themeColor="text1"/>
          </w:rPr>
          <w:delText>), 18%</w:delText>
        </w:r>
        <w:r w:rsidR="001840EA" w:rsidRPr="003A137D" w:rsidDel="00F8395A">
          <w:rPr>
            <w:color w:val="000000" w:themeColor="text1"/>
          </w:rPr>
          <w:delText xml:space="preserve"> (7/67),</w:delText>
        </w:r>
        <w:r w:rsidR="00967389" w:rsidRPr="003A137D" w:rsidDel="00F8395A">
          <w:rPr>
            <w:color w:val="000000" w:themeColor="text1"/>
          </w:rPr>
          <w:delText xml:space="preserve"> 10%</w:delText>
        </w:r>
        <w:r w:rsidR="001840EA" w:rsidRPr="003A137D" w:rsidDel="00F8395A">
          <w:rPr>
            <w:color w:val="000000" w:themeColor="text1"/>
          </w:rPr>
          <w:delText xml:space="preserve"> (83/1334)</w:delText>
        </w:r>
        <w:r w:rsidR="00EE1D00" w:rsidRPr="003A137D" w:rsidDel="00F8395A">
          <w:rPr>
            <w:color w:val="000000" w:themeColor="text1"/>
          </w:rPr>
          <w:delText>, respectively)</w:delText>
        </w:r>
        <w:r w:rsidR="000F77E8" w:rsidRPr="003A137D" w:rsidDel="00F8395A">
          <w:rPr>
            <w:color w:val="000000" w:themeColor="text1"/>
          </w:rPr>
          <w:delText>, but other software has only identified  a small number or none reads into a Virus taxon (Kraken2 has classified 4 reads into taxon “p__Uroviricota”).</w:delText>
        </w:r>
        <w:r w:rsidR="007B08E6" w:rsidRPr="003A137D" w:rsidDel="00F8395A">
          <w:rPr>
            <w:color w:val="000000" w:themeColor="text1"/>
          </w:rPr>
          <w:delText xml:space="preserve"> Except for differences in Virus taxa identification, the distribution of the Bacteria reads classified by BLASTn, Kraken2, Bracken, Centrifuge, CLARK, CLARK-s, and Kaiju are relatively consistent across samples without </w:delText>
        </w:r>
        <w:r w:rsidR="001840EA" w:rsidRPr="003A137D" w:rsidDel="00F8395A">
          <w:rPr>
            <w:color w:val="000000" w:themeColor="text1"/>
          </w:rPr>
          <w:delText>Virus taxa</w:delText>
        </w:r>
        <w:r w:rsidR="007B08E6" w:rsidRPr="003A137D" w:rsidDel="00F8395A">
          <w:rPr>
            <w:color w:val="000000" w:themeColor="text1"/>
          </w:rPr>
          <w:delText xml:space="preserve"> identifi</w:delText>
        </w:r>
        <w:r w:rsidR="001840EA" w:rsidRPr="003A137D" w:rsidDel="00F8395A">
          <w:rPr>
            <w:color w:val="000000" w:themeColor="text1"/>
          </w:rPr>
          <w:delText>ed</w:delText>
        </w:r>
        <w:r w:rsidR="007B08E6" w:rsidRPr="003A137D" w:rsidDel="00F8395A">
          <w:rPr>
            <w:color w:val="000000" w:themeColor="text1"/>
          </w:rPr>
          <w:delText>. The diversity of taxa identified by Metaphlan3 are significantly less than that of other software’s classification, only the most abundant taxa were capture</w:delText>
        </w:r>
        <w:r w:rsidR="000D341C" w:rsidRPr="003A137D" w:rsidDel="00F8395A">
          <w:rPr>
            <w:color w:val="000000" w:themeColor="text1"/>
          </w:rPr>
          <w:delText>ing the majority of the classified reads</w:delText>
        </w:r>
        <w:r w:rsidR="007B08E6" w:rsidRPr="003A137D" w:rsidDel="00F8395A">
          <w:rPr>
            <w:color w:val="000000" w:themeColor="text1"/>
          </w:rPr>
          <w:delText xml:space="preserve"> with Metaphlan3 classification</w:delText>
        </w:r>
        <w:r w:rsidR="00A773E5" w:rsidRPr="003A137D" w:rsidDel="00F8395A">
          <w:rPr>
            <w:color w:val="000000" w:themeColor="text1"/>
          </w:rPr>
          <w:delText xml:space="preserve">. For example, Metaphlan3 has identified </w:delText>
        </w:r>
        <w:r w:rsidR="00ED2393" w:rsidRPr="003A137D" w:rsidDel="00F8395A">
          <w:rPr>
            <w:color w:val="000000" w:themeColor="text1"/>
          </w:rPr>
          <w:delText>100</w:delText>
        </w:r>
        <w:r w:rsidR="00A773E5" w:rsidRPr="003A137D" w:rsidDel="00F8395A">
          <w:rPr>
            <w:color w:val="000000" w:themeColor="text1"/>
          </w:rPr>
          <w:delText>% of sample R</w:delText>
        </w:r>
        <w:r w:rsidR="00ED2393" w:rsidRPr="003A137D" w:rsidDel="00F8395A">
          <w:rPr>
            <w:color w:val="000000" w:themeColor="text1"/>
          </w:rPr>
          <w:delText>7</w:delText>
        </w:r>
        <w:r w:rsidR="00A773E5" w:rsidRPr="003A137D" w:rsidDel="00F8395A">
          <w:rPr>
            <w:color w:val="000000" w:themeColor="text1"/>
          </w:rPr>
          <w:delText>.</w:delText>
        </w:r>
        <w:r w:rsidR="00ED2393" w:rsidRPr="003A137D" w:rsidDel="00F8395A">
          <w:rPr>
            <w:color w:val="000000" w:themeColor="text1"/>
          </w:rPr>
          <w:delText>L</w:delText>
        </w:r>
        <w:r w:rsidR="00A773E5" w:rsidRPr="003A137D" w:rsidDel="00F8395A">
          <w:rPr>
            <w:color w:val="000000" w:themeColor="text1"/>
          </w:rPr>
          <w:delText xml:space="preserve">’s reads as  </w:delText>
        </w:r>
        <w:bookmarkStart w:id="2193" w:name="OLE_LINK175"/>
        <w:bookmarkStart w:id="2194" w:name="OLE_LINK176"/>
        <w:r w:rsidR="00A773E5" w:rsidRPr="003A137D" w:rsidDel="00F8395A">
          <w:rPr>
            <w:color w:val="000000" w:themeColor="text1"/>
          </w:rPr>
          <w:delText>“p__</w:delText>
        </w:r>
        <w:r w:rsidR="00ED2393" w:rsidRPr="003A137D" w:rsidDel="00F8395A">
          <w:rPr>
            <w:color w:val="000000" w:themeColor="text1"/>
          </w:rPr>
          <w:delText>Proteobacteria</w:delText>
        </w:r>
        <w:bookmarkEnd w:id="2193"/>
        <w:bookmarkEnd w:id="2194"/>
        <w:r w:rsidR="006B4FD5" w:rsidRPr="003A137D" w:rsidDel="00F8395A">
          <w:rPr>
            <w:color w:val="000000" w:themeColor="text1"/>
          </w:rPr>
          <w:delText xml:space="preserve">, while other software has identified </w:delText>
        </w:r>
        <w:r w:rsidR="000269CF" w:rsidRPr="003A137D" w:rsidDel="00F8395A">
          <w:rPr>
            <w:color w:val="000000" w:themeColor="text1"/>
          </w:rPr>
          <w:delText>29</w:delText>
        </w:r>
        <w:r w:rsidR="006B4FD5" w:rsidRPr="003A137D" w:rsidDel="00F8395A">
          <w:rPr>
            <w:color w:val="000000" w:themeColor="text1"/>
          </w:rPr>
          <w:delText>%</w:delText>
        </w:r>
        <w:r w:rsidR="00D91356" w:rsidRPr="003A137D" w:rsidDel="00F8395A">
          <w:rPr>
            <w:color w:val="000000" w:themeColor="text1"/>
          </w:rPr>
          <w:delText xml:space="preserve"> </w:delText>
        </w:r>
        <w:r w:rsidR="00F83B75" w:rsidRPr="003A137D" w:rsidDel="00F8395A">
          <w:rPr>
            <w:color w:val="000000" w:themeColor="text1"/>
          </w:rPr>
          <w:delText xml:space="preserve">(SD: </w:delText>
        </w:r>
        <w:r w:rsidR="006F6232" w:rsidRPr="003A137D" w:rsidDel="00F8395A">
          <w:rPr>
            <w:color w:val="000000" w:themeColor="text1"/>
          </w:rPr>
          <w:delText>12</w:delText>
        </w:r>
        <w:r w:rsidR="00F83B75" w:rsidRPr="003A137D" w:rsidDel="00F8395A">
          <w:rPr>
            <w:color w:val="000000" w:themeColor="text1"/>
          </w:rPr>
          <w:delText>%</w:delText>
        </w:r>
        <w:r w:rsidR="00D91356" w:rsidRPr="003A137D" w:rsidDel="00F8395A">
          <w:rPr>
            <w:color w:val="000000" w:themeColor="text1"/>
          </w:rPr>
          <w:delText>)</w:delText>
        </w:r>
        <w:r w:rsidR="006B4FD5" w:rsidRPr="003A137D" w:rsidDel="00F8395A">
          <w:rPr>
            <w:color w:val="000000" w:themeColor="text1"/>
          </w:rPr>
          <w:delText xml:space="preserve"> of R2</w:delText>
        </w:r>
        <w:r w:rsidR="004A4CE4" w:rsidRPr="003A137D" w:rsidDel="00F8395A">
          <w:rPr>
            <w:color w:val="000000" w:themeColor="text1"/>
          </w:rPr>
          <w:delText>7.L</w:delText>
        </w:r>
        <w:r w:rsidR="006B4FD5" w:rsidRPr="003A137D" w:rsidDel="00F8395A">
          <w:rPr>
            <w:color w:val="000000" w:themeColor="text1"/>
          </w:rPr>
          <w:delText>’</w:delText>
        </w:r>
        <w:r w:rsidR="008A6399" w:rsidRPr="003A137D" w:rsidDel="00F8395A">
          <w:rPr>
            <w:color w:val="000000" w:themeColor="text1"/>
          </w:rPr>
          <w:delText>s</w:delText>
        </w:r>
        <w:r w:rsidR="006B4FD5" w:rsidRPr="003A137D" w:rsidDel="00F8395A">
          <w:rPr>
            <w:color w:val="000000" w:themeColor="text1"/>
          </w:rPr>
          <w:delText xml:space="preserve"> reads as “p__</w:delText>
        </w:r>
        <w:r w:rsidR="008A6399" w:rsidRPr="003A137D" w:rsidDel="00F8395A">
          <w:rPr>
            <w:color w:val="000000" w:themeColor="text1"/>
          </w:rPr>
          <w:delText>Proteobacteria</w:delText>
        </w:r>
        <w:r w:rsidR="006B4FD5" w:rsidRPr="003A137D" w:rsidDel="00F8395A">
          <w:rPr>
            <w:color w:val="000000" w:themeColor="text1"/>
          </w:rPr>
          <w:delText>”</w:delText>
        </w:r>
        <w:r w:rsidR="00F83B75" w:rsidRPr="003A137D" w:rsidDel="00F8395A">
          <w:rPr>
            <w:color w:val="000000" w:themeColor="text1"/>
          </w:rPr>
          <w:delText xml:space="preserve"> on </w:delText>
        </w:r>
        <w:r w:rsidR="00AB047B" w:rsidRPr="003A137D" w:rsidDel="00F8395A">
          <w:rPr>
            <w:color w:val="000000" w:themeColor="text1"/>
          </w:rPr>
          <w:delText>average</w:delText>
        </w:r>
        <w:r w:rsidR="003654F2" w:rsidRPr="003A137D" w:rsidDel="00F8395A">
          <w:rPr>
            <w:color w:val="000000" w:themeColor="text1"/>
          </w:rPr>
          <w:delText xml:space="preserve"> with unique number of Phylum taxa </w:delText>
        </w:r>
        <w:r w:rsidR="00584FCB" w:rsidRPr="003A137D" w:rsidDel="00F8395A">
          <w:rPr>
            <w:color w:val="000000" w:themeColor="text1"/>
          </w:rPr>
          <w:delText xml:space="preserve">identified </w:delText>
        </w:r>
        <w:r w:rsidR="004701AD" w:rsidRPr="003A137D" w:rsidDel="00F8395A">
          <w:rPr>
            <w:color w:val="000000" w:themeColor="text1"/>
          </w:rPr>
          <w:delText>range from 2</w:delText>
        </w:r>
        <w:r w:rsidR="00584FCB" w:rsidRPr="003A137D" w:rsidDel="00F8395A">
          <w:rPr>
            <w:color w:val="000000" w:themeColor="text1"/>
          </w:rPr>
          <w:delText xml:space="preserve"> by Diamond </w:delText>
        </w:r>
        <w:r w:rsidR="00C00DF2" w:rsidRPr="003A137D" w:rsidDel="00F8395A">
          <w:rPr>
            <w:color w:val="000000" w:themeColor="text1"/>
          </w:rPr>
          <w:delText xml:space="preserve">(91% of reads classified as “p__Tenericutes”) </w:delText>
        </w:r>
        <w:r w:rsidR="00584FCB" w:rsidRPr="003A137D" w:rsidDel="00F8395A">
          <w:rPr>
            <w:color w:val="000000" w:themeColor="text1"/>
          </w:rPr>
          <w:delText>to 50 by Kaiju.</w:delText>
        </w:r>
        <w:r w:rsidR="004701AD" w:rsidRPr="003A137D" w:rsidDel="00F8395A">
          <w:rPr>
            <w:color w:val="000000" w:themeColor="text1"/>
          </w:rPr>
          <w:delText xml:space="preserve"> </w:delText>
        </w:r>
        <w:r w:rsidR="000D341C" w:rsidRPr="003A137D" w:rsidDel="00F8395A">
          <w:rPr>
            <w:color w:val="000000" w:themeColor="text1"/>
          </w:rPr>
          <w:delText xml:space="preserve">Diamond’s classification is also showing differences in read classification when comparing with results of other software. The most notiable difference is the relative abudance of taxon </w:delText>
        </w:r>
        <w:bookmarkStart w:id="2195" w:name="OLE_LINK160"/>
        <w:bookmarkStart w:id="2196" w:name="OLE_LINK161"/>
        <w:bookmarkStart w:id="2197" w:name="OLE_LINK162"/>
        <w:r w:rsidR="000D341C" w:rsidRPr="003A137D" w:rsidDel="00F8395A">
          <w:rPr>
            <w:color w:val="000000" w:themeColor="text1"/>
          </w:rPr>
          <w:delText xml:space="preserve">“p__Firmicutes” </w:delText>
        </w:r>
        <w:bookmarkEnd w:id="2195"/>
        <w:bookmarkEnd w:id="2196"/>
        <w:bookmarkEnd w:id="2197"/>
        <w:r w:rsidR="000D341C" w:rsidRPr="003A137D" w:rsidDel="00F8395A">
          <w:rPr>
            <w:color w:val="000000" w:themeColor="text1"/>
          </w:rPr>
          <w:delText>classified by Diamond across samples.</w:delText>
        </w:r>
        <w:r w:rsidR="00851184" w:rsidRPr="003A137D" w:rsidDel="00F8395A">
          <w:rPr>
            <w:color w:val="000000" w:themeColor="text1"/>
          </w:rPr>
          <w:delText xml:space="preserve"> </w:delText>
        </w:r>
        <w:r w:rsidR="00F137F6" w:rsidRPr="003A137D" w:rsidDel="00F8395A">
          <w:rPr>
            <w:color w:val="000000" w:themeColor="text1"/>
          </w:rPr>
          <w:delText>In the lung samples</w:delText>
        </w:r>
        <w:r w:rsidR="006005AB" w:rsidRPr="003A137D" w:rsidDel="00F8395A">
          <w:rPr>
            <w:color w:val="000000" w:themeColor="text1"/>
          </w:rPr>
          <w:delText xml:space="preserve">, </w:delText>
        </w:r>
        <w:bookmarkStart w:id="2198" w:name="OLE_LINK25"/>
        <w:bookmarkStart w:id="2199" w:name="OLE_LINK41"/>
        <w:r w:rsidR="000D341C" w:rsidRPr="003A137D" w:rsidDel="00F8395A">
          <w:rPr>
            <w:color w:val="000000" w:themeColor="text1"/>
          </w:rPr>
          <w:delText xml:space="preserve">“p__Firmicutes” </w:delText>
        </w:r>
        <w:bookmarkEnd w:id="2198"/>
        <w:bookmarkEnd w:id="2199"/>
        <w:r w:rsidR="006005AB" w:rsidRPr="003A137D" w:rsidDel="00F8395A">
          <w:rPr>
            <w:color w:val="000000" w:themeColor="text1"/>
          </w:rPr>
          <w:delText xml:space="preserve">was classified </w:delText>
        </w:r>
        <w:r w:rsidR="000D341C" w:rsidRPr="003A137D" w:rsidDel="00F8395A">
          <w:rPr>
            <w:color w:val="000000" w:themeColor="text1"/>
          </w:rPr>
          <w:delText xml:space="preserve">in </w:delText>
        </w:r>
        <w:r w:rsidR="006005AB" w:rsidRPr="003A137D" w:rsidDel="00F8395A">
          <w:rPr>
            <w:color w:val="000000" w:themeColor="text1"/>
          </w:rPr>
          <w:delText xml:space="preserve">17% of </w:delText>
        </w:r>
        <w:r w:rsidR="000D341C" w:rsidRPr="003A137D" w:rsidDel="00F8395A">
          <w:rPr>
            <w:color w:val="000000" w:themeColor="text1"/>
          </w:rPr>
          <w:delText>R22.L</w:delText>
        </w:r>
        <w:r w:rsidR="00851184" w:rsidRPr="003A137D" w:rsidDel="00F8395A">
          <w:rPr>
            <w:color w:val="000000" w:themeColor="text1"/>
          </w:rPr>
          <w:delText xml:space="preserve"> (SD: 9%)</w:delText>
        </w:r>
        <w:r w:rsidR="000D341C" w:rsidRPr="003A137D" w:rsidDel="00F8395A">
          <w:rPr>
            <w:color w:val="000000" w:themeColor="text1"/>
          </w:rPr>
          <w:delText xml:space="preserve">, </w:delText>
        </w:r>
        <w:r w:rsidR="006005AB" w:rsidRPr="003A137D" w:rsidDel="00F8395A">
          <w:rPr>
            <w:color w:val="000000" w:themeColor="text1"/>
          </w:rPr>
          <w:delText xml:space="preserve">20% of </w:delText>
        </w:r>
        <w:r w:rsidR="000D341C" w:rsidRPr="003A137D" w:rsidDel="00F8395A">
          <w:rPr>
            <w:color w:val="000000" w:themeColor="text1"/>
          </w:rPr>
          <w:delText>R26.L</w:delText>
        </w:r>
        <w:r w:rsidR="00851184" w:rsidRPr="003A137D" w:rsidDel="00F8395A">
          <w:rPr>
            <w:color w:val="000000" w:themeColor="text1"/>
          </w:rPr>
          <w:delText xml:space="preserve"> </w:delText>
        </w:r>
        <w:r w:rsidR="006005AB" w:rsidRPr="003A137D" w:rsidDel="00F8395A">
          <w:rPr>
            <w:color w:val="000000" w:themeColor="text1"/>
          </w:rPr>
          <w:delText>(</w:delText>
        </w:r>
        <w:r w:rsidR="00851184" w:rsidRPr="003A137D" w:rsidDel="00F8395A">
          <w:rPr>
            <w:color w:val="000000" w:themeColor="text1"/>
          </w:rPr>
          <w:delText>SD: 9%)</w:delText>
        </w:r>
        <w:r w:rsidR="000D341C" w:rsidRPr="003A137D" w:rsidDel="00F8395A">
          <w:rPr>
            <w:color w:val="000000" w:themeColor="text1"/>
          </w:rPr>
          <w:delText xml:space="preserve">, and </w:delText>
        </w:r>
        <w:r w:rsidR="00A76D16" w:rsidRPr="003A137D" w:rsidDel="00F8395A">
          <w:rPr>
            <w:color w:val="000000" w:themeColor="text1"/>
          </w:rPr>
          <w:delText xml:space="preserve">14% of </w:delText>
        </w:r>
        <w:r w:rsidR="000D341C" w:rsidRPr="003A137D" w:rsidDel="00F8395A">
          <w:rPr>
            <w:color w:val="000000" w:themeColor="text1"/>
          </w:rPr>
          <w:delText>R2</w:delText>
        </w:r>
        <w:r w:rsidR="00055E2E" w:rsidRPr="003A137D" w:rsidDel="00F8395A">
          <w:rPr>
            <w:color w:val="000000" w:themeColor="text1"/>
          </w:rPr>
          <w:delText>7</w:delText>
        </w:r>
        <w:r w:rsidR="000D341C" w:rsidRPr="003A137D" w:rsidDel="00F8395A">
          <w:rPr>
            <w:color w:val="000000" w:themeColor="text1"/>
          </w:rPr>
          <w:delText>.L</w:delText>
        </w:r>
        <w:r w:rsidR="00851184" w:rsidRPr="003A137D" w:rsidDel="00F8395A">
          <w:rPr>
            <w:color w:val="000000" w:themeColor="text1"/>
          </w:rPr>
          <w:delText xml:space="preserve"> (SD: 8%)</w:delText>
        </w:r>
        <w:r w:rsidR="000D341C" w:rsidRPr="003A137D" w:rsidDel="00F8395A">
          <w:rPr>
            <w:color w:val="000000" w:themeColor="text1"/>
          </w:rPr>
          <w:delText xml:space="preserve">, but </w:delText>
        </w:r>
        <w:r w:rsidR="007818C6" w:rsidRPr="003A137D" w:rsidDel="00F8395A">
          <w:rPr>
            <w:color w:val="000000" w:themeColor="text1"/>
          </w:rPr>
          <w:delText>Diamond has only classified</w:delText>
        </w:r>
        <w:r w:rsidR="000D341C" w:rsidRPr="003A137D" w:rsidDel="00F8395A">
          <w:rPr>
            <w:color w:val="000000" w:themeColor="text1"/>
          </w:rPr>
          <w:delText xml:space="preserve"> 2% (133/4900) of reads as “p__Firmicutes” in sample R26.L</w:delText>
        </w:r>
        <w:r w:rsidR="007818C6" w:rsidRPr="003A137D" w:rsidDel="00F8395A">
          <w:rPr>
            <w:color w:val="000000" w:themeColor="text1"/>
          </w:rPr>
          <w:delText xml:space="preserve">, while </w:delText>
        </w:r>
        <w:r w:rsidR="00480FB5" w:rsidRPr="003A137D" w:rsidDel="00F8395A">
          <w:rPr>
            <w:color w:val="000000" w:themeColor="text1"/>
          </w:rPr>
          <w:delText>“p__Firmicutes” taxon</w:delText>
        </w:r>
        <w:r w:rsidR="007818C6" w:rsidRPr="003A137D" w:rsidDel="00F8395A">
          <w:rPr>
            <w:color w:val="000000" w:themeColor="text1"/>
          </w:rPr>
          <w:delText xml:space="preserve"> was not </w:delText>
        </w:r>
        <w:r w:rsidR="00480FB5" w:rsidRPr="003A137D" w:rsidDel="00F8395A">
          <w:rPr>
            <w:color w:val="000000" w:themeColor="text1"/>
          </w:rPr>
          <w:delText>identified in R22.L and R27.L by Diamond.</w:delText>
        </w:r>
        <w:r w:rsidR="000A7664" w:rsidRPr="003A137D" w:rsidDel="00F8395A">
          <w:rPr>
            <w:color w:val="000000" w:themeColor="text1"/>
          </w:rPr>
          <w:delText xml:space="preserve"> On the other hand, Diamond has identified a relative larger proportion of reads as “p__Firmicutes” in samples R27.S </w:delText>
        </w:r>
        <w:r w:rsidR="00CF1485" w:rsidRPr="003A137D" w:rsidDel="00F8395A">
          <w:rPr>
            <w:color w:val="000000" w:themeColor="text1"/>
          </w:rPr>
          <w:delText xml:space="preserve">(24%) </w:delText>
        </w:r>
        <w:r w:rsidR="000A7664" w:rsidRPr="003A137D" w:rsidDel="00F8395A">
          <w:rPr>
            <w:color w:val="000000" w:themeColor="text1"/>
          </w:rPr>
          <w:delText>and R28.L</w:delText>
        </w:r>
        <w:r w:rsidR="00CF1485" w:rsidRPr="003A137D" w:rsidDel="00F8395A">
          <w:rPr>
            <w:color w:val="000000" w:themeColor="text1"/>
          </w:rPr>
          <w:delText xml:space="preserve"> (19%)</w:delText>
        </w:r>
        <w:r w:rsidR="000A7664" w:rsidRPr="003A137D" w:rsidDel="00F8395A">
          <w:rPr>
            <w:color w:val="000000" w:themeColor="text1"/>
          </w:rPr>
          <w:delText xml:space="preserve"> compare to th</w:delText>
        </w:r>
        <w:r w:rsidR="00B62F7B" w:rsidRPr="003A137D" w:rsidDel="00F8395A">
          <w:rPr>
            <w:color w:val="000000" w:themeColor="text1"/>
          </w:rPr>
          <w:delText>at</w:delText>
        </w:r>
        <w:r w:rsidR="000A7664" w:rsidRPr="003A137D" w:rsidDel="00F8395A">
          <w:rPr>
            <w:color w:val="000000" w:themeColor="text1"/>
          </w:rPr>
          <w:delText xml:space="preserve"> </w:delText>
        </w:r>
        <w:r w:rsidR="00CF1485" w:rsidRPr="003A137D" w:rsidDel="00F8395A">
          <w:rPr>
            <w:color w:val="000000" w:themeColor="text1"/>
          </w:rPr>
          <w:delText xml:space="preserve"> of most other software (R27.S: mean: 2%, SD: 2%; R28.L: mean: 3%, SD: 3%)</w:delText>
        </w:r>
        <w:r w:rsidR="00C600C3" w:rsidRPr="003A137D" w:rsidDel="00F8395A">
          <w:rPr>
            <w:color w:val="000000" w:themeColor="text1"/>
          </w:rPr>
          <w:delText xml:space="preserve">, </w:delText>
        </w:r>
        <w:r w:rsidR="0020378A" w:rsidRPr="003A137D" w:rsidDel="00F8395A">
          <w:rPr>
            <w:color w:val="000000" w:themeColor="text1"/>
          </w:rPr>
          <w:delText xml:space="preserve">except for </w:delText>
        </w:r>
        <w:r w:rsidR="00C600C3" w:rsidRPr="003A137D" w:rsidDel="00F8395A">
          <w:rPr>
            <w:color w:val="000000" w:themeColor="text1"/>
          </w:rPr>
          <w:delText xml:space="preserve">the </w:delText>
        </w:r>
        <w:r w:rsidR="0020378A" w:rsidRPr="003A137D" w:rsidDel="00F8395A">
          <w:rPr>
            <w:color w:val="000000" w:themeColor="text1"/>
          </w:rPr>
          <w:delText>Centrifuge classification (R27.S: 24%, R28.L: 9%)</w:delText>
        </w:r>
        <w:r w:rsidR="00CF1485" w:rsidRPr="003A137D" w:rsidDel="00F8395A">
          <w:rPr>
            <w:color w:val="000000" w:themeColor="text1"/>
          </w:rPr>
          <w:delText xml:space="preserve">. </w:delText>
        </w:r>
      </w:del>
    </w:p>
    <w:p w14:paraId="40AA96F2" w14:textId="435648F0" w:rsidR="00573B3C" w:rsidRPr="003A137D" w:rsidDel="00F8395A" w:rsidRDefault="00DA071D" w:rsidP="00573B3C">
      <w:pPr>
        <w:spacing w:line="480" w:lineRule="auto"/>
        <w:ind w:firstLine="720"/>
        <w:rPr>
          <w:del w:id="2200" w:author="Ruijie Xu" w:date="2022-02-02T13:36:00Z"/>
          <w:color w:val="000000" w:themeColor="text1"/>
        </w:rPr>
      </w:pPr>
      <w:del w:id="2201" w:author="Ruijie Xu" w:date="2022-02-02T13:36:00Z">
        <w:r w:rsidRPr="003A137D" w:rsidDel="00F8395A">
          <w:rPr>
            <w:color w:val="000000" w:themeColor="text1"/>
          </w:rPr>
          <w:delText xml:space="preserve">Moving down to the Species level classification, </w:delText>
        </w:r>
        <w:r w:rsidR="00F70624" w:rsidRPr="003A137D" w:rsidDel="00F8395A">
          <w:rPr>
            <w:color w:val="000000" w:themeColor="text1"/>
          </w:rPr>
          <w:delText>the number of reads classified under taxa</w:delText>
        </w:r>
        <w:r w:rsidR="00E40AC0" w:rsidRPr="003A137D" w:rsidDel="00F8395A">
          <w:rPr>
            <w:color w:val="000000" w:themeColor="text1"/>
          </w:rPr>
          <w:delText xml:space="preserve"> (strains)</w:delText>
        </w:r>
        <w:r w:rsidR="00F70624" w:rsidRPr="003A137D" w:rsidDel="00F8395A">
          <w:rPr>
            <w:color w:val="000000" w:themeColor="text1"/>
          </w:rPr>
          <w:delText xml:space="preserve"> with the same species was aggregated together to obtain the unique number of species classified by each software. Out of all software, metaphlan</w:delText>
        </w:r>
        <w:r w:rsidR="00B25AB7" w:rsidRPr="003A137D" w:rsidDel="00F8395A">
          <w:rPr>
            <w:color w:val="000000" w:themeColor="text1"/>
          </w:rPr>
          <w:delText>3</w:delText>
        </w:r>
        <w:r w:rsidR="00F70624" w:rsidRPr="003A137D" w:rsidDel="00F8395A">
          <w:rPr>
            <w:color w:val="000000" w:themeColor="text1"/>
          </w:rPr>
          <w:delText xml:space="preserve"> has classified the least number of species taxa with only 18 species</w:delText>
        </w:r>
        <w:r w:rsidR="00841096" w:rsidRPr="003A137D" w:rsidDel="00F8395A">
          <w:rPr>
            <w:color w:val="000000" w:themeColor="text1"/>
          </w:rPr>
          <w:delText>.</w:delText>
        </w:r>
        <w:r w:rsidR="00F70624" w:rsidRPr="003A137D" w:rsidDel="00F8395A">
          <w:rPr>
            <w:color w:val="000000" w:themeColor="text1"/>
          </w:rPr>
          <w:delText xml:space="preserve"> </w:delText>
        </w:r>
        <w:r w:rsidR="00841096" w:rsidRPr="003A137D" w:rsidDel="00F8395A">
          <w:rPr>
            <w:color w:val="000000" w:themeColor="text1"/>
          </w:rPr>
          <w:delText xml:space="preserve">On the other hand, </w:delText>
        </w:r>
        <w:r w:rsidR="00F70624" w:rsidRPr="003A137D" w:rsidDel="00F8395A">
          <w:rPr>
            <w:color w:val="000000" w:themeColor="text1"/>
          </w:rPr>
          <w:delText xml:space="preserve">Kaiju has classified the most number of </w:delText>
        </w:r>
        <w:r w:rsidR="00B53A36" w:rsidRPr="003A137D" w:rsidDel="00F8395A">
          <w:rPr>
            <w:color w:val="000000" w:themeColor="text1"/>
          </w:rPr>
          <w:delText>distinct</w:delText>
        </w:r>
        <w:r w:rsidR="006F27D5" w:rsidRPr="003A137D" w:rsidDel="00F8395A">
          <w:rPr>
            <w:color w:val="000000" w:themeColor="text1"/>
          </w:rPr>
          <w:delText xml:space="preserve"> Species</w:delText>
        </w:r>
        <w:r w:rsidR="00F70624" w:rsidRPr="003A137D" w:rsidDel="00F8395A">
          <w:rPr>
            <w:color w:val="000000" w:themeColor="text1"/>
          </w:rPr>
          <w:delText xml:space="preserve"> taxa 4128 species</w:delText>
        </w:r>
        <w:r w:rsidR="007E27EF" w:rsidRPr="003A137D" w:rsidDel="00F8395A">
          <w:rPr>
            <w:color w:val="000000" w:themeColor="text1"/>
          </w:rPr>
          <w:delText xml:space="preserve"> (Table II.4)</w:delText>
        </w:r>
        <w:r w:rsidR="00F70624" w:rsidRPr="003A137D" w:rsidDel="00F8395A">
          <w:rPr>
            <w:color w:val="000000" w:themeColor="text1"/>
          </w:rPr>
          <w:delText xml:space="preserve">. </w:delText>
        </w:r>
        <w:r w:rsidR="00841096" w:rsidRPr="003A137D" w:rsidDel="00F8395A">
          <w:rPr>
            <w:color w:val="000000" w:themeColor="text1"/>
          </w:rPr>
          <w:delText xml:space="preserve">From the species level classifications, </w:delText>
        </w:r>
        <w:r w:rsidR="00D72FF8" w:rsidRPr="003A137D" w:rsidDel="00F8395A">
          <w:rPr>
            <w:color w:val="000000" w:themeColor="text1"/>
          </w:rPr>
          <w:delText>9</w:delText>
        </w:r>
        <w:r w:rsidR="009231E4" w:rsidRPr="003A137D" w:rsidDel="00F8395A">
          <w:rPr>
            <w:color w:val="000000" w:themeColor="text1"/>
          </w:rPr>
          <w:delText xml:space="preserve"> species taxon w</w:delText>
        </w:r>
        <w:r w:rsidR="00D72FF8" w:rsidRPr="003A137D" w:rsidDel="00F8395A">
          <w:rPr>
            <w:color w:val="000000" w:themeColor="text1"/>
          </w:rPr>
          <w:delText>ere</w:delText>
        </w:r>
        <w:r w:rsidR="009231E4" w:rsidRPr="003A137D" w:rsidDel="00F8395A">
          <w:rPr>
            <w:color w:val="000000" w:themeColor="text1"/>
          </w:rPr>
          <w:delText xml:space="preserve"> identified by all nine software</w:delText>
        </w:r>
        <w:r w:rsidR="00D72FF8" w:rsidRPr="003A137D" w:rsidDel="00F8395A">
          <w:rPr>
            <w:color w:val="000000" w:themeColor="text1"/>
          </w:rPr>
          <w:delText xml:space="preserve"> (</w:delText>
        </w:r>
      </w:del>
      <w:del w:id="2202" w:author="Ruijie Xu" w:date="2022-02-02T11:02:00Z">
        <w:r w:rsidR="00D72FF8" w:rsidRPr="003A137D" w:rsidDel="00463AA7">
          <w:rPr>
            <w:i/>
            <w:iCs/>
            <w:color w:val="000000" w:themeColor="text1"/>
          </w:rPr>
          <w:delText>Leptospira</w:delText>
        </w:r>
      </w:del>
      <w:del w:id="2203" w:author="Ruijie Xu" w:date="2022-02-02T13:36:00Z">
        <w:r w:rsidR="00D72FF8" w:rsidRPr="003A137D" w:rsidDel="00F8395A">
          <w:rPr>
            <w:i/>
            <w:iCs/>
            <w:color w:val="000000" w:themeColor="text1"/>
          </w:rPr>
          <w:delText xml:space="preserve"> interrogans</w:delText>
        </w:r>
        <w:r w:rsidR="00D72FF8" w:rsidRPr="003A137D" w:rsidDel="00F8395A">
          <w:rPr>
            <w:color w:val="000000" w:themeColor="text1"/>
          </w:rPr>
          <w:delText>,</w:delText>
        </w:r>
        <w:r w:rsidR="00D72FF8" w:rsidRPr="003A137D" w:rsidDel="00F8395A">
          <w:rPr>
            <w:i/>
            <w:iCs/>
            <w:color w:val="000000" w:themeColor="text1"/>
          </w:rPr>
          <w:delText xml:space="preserve"> </w:delText>
        </w:r>
      </w:del>
      <w:del w:id="2204" w:author="Ruijie Xu" w:date="2022-02-02T11:02:00Z">
        <w:r w:rsidR="00D72FF8" w:rsidRPr="003A137D" w:rsidDel="00463AA7">
          <w:rPr>
            <w:i/>
            <w:iCs/>
            <w:color w:val="000000" w:themeColor="text1"/>
          </w:rPr>
          <w:delText>Leptospira</w:delText>
        </w:r>
      </w:del>
      <w:del w:id="2205" w:author="Ruijie Xu" w:date="2022-02-02T13:36:00Z">
        <w:r w:rsidR="00D72FF8" w:rsidRPr="003A137D" w:rsidDel="00F8395A">
          <w:rPr>
            <w:i/>
            <w:iCs/>
            <w:color w:val="000000" w:themeColor="text1"/>
          </w:rPr>
          <w:delText xml:space="preserve"> borgpetersenii</w:delText>
        </w:r>
        <w:r w:rsidR="00D72FF8" w:rsidRPr="003A137D" w:rsidDel="00F8395A">
          <w:rPr>
            <w:color w:val="000000" w:themeColor="text1"/>
          </w:rPr>
          <w:delText>,</w:delText>
        </w:r>
        <w:r w:rsidR="00D72FF8" w:rsidRPr="003A137D" w:rsidDel="00F8395A">
          <w:rPr>
            <w:i/>
            <w:iCs/>
            <w:color w:val="000000" w:themeColor="text1"/>
          </w:rPr>
          <w:delText xml:space="preserve"> Faecalibacterium prausnitzii</w:delText>
        </w:r>
        <w:r w:rsidR="00D72FF8" w:rsidRPr="003A137D" w:rsidDel="00F8395A">
          <w:rPr>
            <w:color w:val="000000" w:themeColor="text1"/>
          </w:rPr>
          <w:delText>,</w:delText>
        </w:r>
        <w:r w:rsidR="00D72FF8" w:rsidRPr="003A137D" w:rsidDel="00F8395A">
          <w:rPr>
            <w:i/>
            <w:iCs/>
            <w:color w:val="000000" w:themeColor="text1"/>
          </w:rPr>
          <w:delText xml:space="preserve"> </w:delText>
        </w:r>
        <w:bookmarkStart w:id="2206" w:name="OLE_LINK183"/>
        <w:bookmarkStart w:id="2207" w:name="OLE_LINK184"/>
        <w:r w:rsidR="00D72FF8" w:rsidRPr="003A137D" w:rsidDel="00F8395A">
          <w:rPr>
            <w:i/>
            <w:iCs/>
            <w:color w:val="000000" w:themeColor="text1"/>
          </w:rPr>
          <w:delText>Bordetella</w:delText>
        </w:r>
        <w:bookmarkEnd w:id="2206"/>
        <w:bookmarkEnd w:id="2207"/>
        <w:r w:rsidR="00D72FF8" w:rsidRPr="003A137D" w:rsidDel="00F8395A">
          <w:rPr>
            <w:i/>
            <w:iCs/>
            <w:color w:val="000000" w:themeColor="text1"/>
          </w:rPr>
          <w:delText xml:space="preserve"> pseudohinzii</w:delText>
        </w:r>
        <w:r w:rsidR="00D72FF8" w:rsidRPr="003A137D" w:rsidDel="00F8395A">
          <w:rPr>
            <w:color w:val="000000" w:themeColor="text1"/>
          </w:rPr>
          <w:delText>,</w:delText>
        </w:r>
        <w:r w:rsidR="00D72FF8" w:rsidRPr="003A137D" w:rsidDel="00F8395A">
          <w:rPr>
            <w:i/>
            <w:iCs/>
            <w:color w:val="000000" w:themeColor="text1"/>
          </w:rPr>
          <w:delText xml:space="preserve"> Bordetella bronchiseptica</w:delText>
        </w:r>
        <w:r w:rsidR="00D72FF8" w:rsidRPr="003A137D" w:rsidDel="00F8395A">
          <w:rPr>
            <w:color w:val="000000" w:themeColor="text1"/>
          </w:rPr>
          <w:delText>,</w:delText>
        </w:r>
        <w:r w:rsidR="00D72FF8" w:rsidRPr="003A137D" w:rsidDel="00F8395A">
          <w:rPr>
            <w:i/>
            <w:iCs/>
            <w:color w:val="000000" w:themeColor="text1"/>
          </w:rPr>
          <w:delText xml:space="preserve"> Bordetella pertussis</w:delText>
        </w:r>
        <w:r w:rsidR="00D72FF8" w:rsidRPr="003A137D" w:rsidDel="00F8395A">
          <w:rPr>
            <w:color w:val="000000" w:themeColor="text1"/>
          </w:rPr>
          <w:delText>,</w:delText>
        </w:r>
        <w:r w:rsidR="00D72FF8" w:rsidRPr="003A137D" w:rsidDel="00F8395A">
          <w:rPr>
            <w:i/>
            <w:iCs/>
            <w:color w:val="000000" w:themeColor="text1"/>
          </w:rPr>
          <w:delText xml:space="preserve"> Bacteroides uniformis</w:delText>
        </w:r>
        <w:r w:rsidR="00D72FF8" w:rsidRPr="003A137D" w:rsidDel="00F8395A">
          <w:rPr>
            <w:color w:val="000000" w:themeColor="text1"/>
          </w:rPr>
          <w:delText>,</w:delText>
        </w:r>
        <w:r w:rsidR="00D72FF8" w:rsidRPr="003A137D" w:rsidDel="00F8395A">
          <w:rPr>
            <w:i/>
            <w:iCs/>
            <w:color w:val="000000" w:themeColor="text1"/>
          </w:rPr>
          <w:delText xml:space="preserve"> Phocaeicola vulgatus</w:delText>
        </w:r>
        <w:r w:rsidR="00D72FF8" w:rsidRPr="003A137D" w:rsidDel="00F8395A">
          <w:rPr>
            <w:color w:val="000000" w:themeColor="text1"/>
          </w:rPr>
          <w:delText>, and</w:delText>
        </w:r>
        <w:r w:rsidR="00D72FF8" w:rsidRPr="003A137D" w:rsidDel="00F8395A">
          <w:rPr>
            <w:i/>
            <w:iCs/>
            <w:color w:val="000000" w:themeColor="text1"/>
          </w:rPr>
          <w:delText xml:space="preserve"> Bartonella elizabethae</w:delText>
        </w:r>
        <w:r w:rsidR="00D72FF8" w:rsidRPr="003A137D" w:rsidDel="00F8395A">
          <w:rPr>
            <w:color w:val="000000" w:themeColor="text1"/>
          </w:rPr>
          <w:delText xml:space="preserve">). </w:delText>
        </w:r>
        <w:r w:rsidR="000D2FCA" w:rsidRPr="003A137D" w:rsidDel="00F8395A">
          <w:rPr>
            <w:color w:val="000000" w:themeColor="text1"/>
          </w:rPr>
          <w:delText xml:space="preserve">Centrifuge and Kaiju </w:delText>
        </w:r>
        <w:r w:rsidR="00AB16F6" w:rsidRPr="003A137D" w:rsidDel="00F8395A">
          <w:rPr>
            <w:color w:val="000000" w:themeColor="text1"/>
          </w:rPr>
          <w:delText>has the largest overlapping in the species taxa identified</w:delText>
        </w:r>
        <w:r w:rsidR="000D2FCA" w:rsidRPr="003A137D" w:rsidDel="00F8395A">
          <w:rPr>
            <w:color w:val="000000" w:themeColor="text1"/>
          </w:rPr>
          <w:delText xml:space="preserve"> (2</w:delText>
        </w:r>
        <w:r w:rsidR="00AB16F6" w:rsidRPr="003A137D" w:rsidDel="00F8395A">
          <w:rPr>
            <w:color w:val="000000" w:themeColor="text1"/>
          </w:rPr>
          <w:delText>28</w:delText>
        </w:r>
        <w:r w:rsidR="000D2FCA" w:rsidRPr="003A137D" w:rsidDel="00F8395A">
          <w:rPr>
            <w:color w:val="000000" w:themeColor="text1"/>
          </w:rPr>
          <w:delText xml:space="preserve">5 taxa), followed by Kraken2 </w:delText>
        </w:r>
        <w:r w:rsidR="00626DA0" w:rsidRPr="003A137D" w:rsidDel="00F8395A">
          <w:rPr>
            <w:color w:val="000000" w:themeColor="text1"/>
          </w:rPr>
          <w:delText>vs.</w:delText>
        </w:r>
        <w:r w:rsidR="000D2FCA" w:rsidRPr="003A137D" w:rsidDel="00F8395A">
          <w:rPr>
            <w:color w:val="000000" w:themeColor="text1"/>
          </w:rPr>
          <w:delText xml:space="preserve"> Centrifuge (1</w:delText>
        </w:r>
        <w:r w:rsidR="000C5C1E" w:rsidRPr="003A137D" w:rsidDel="00F8395A">
          <w:rPr>
            <w:color w:val="000000" w:themeColor="text1"/>
          </w:rPr>
          <w:delText>737</w:delText>
        </w:r>
        <w:r w:rsidR="000D2FCA" w:rsidRPr="003A137D" w:rsidDel="00F8395A">
          <w:rPr>
            <w:color w:val="000000" w:themeColor="text1"/>
          </w:rPr>
          <w:delText xml:space="preserve"> taxa) </w:delText>
        </w:r>
        <w:r w:rsidR="00626DA0" w:rsidRPr="003A137D" w:rsidDel="00F8395A">
          <w:rPr>
            <w:color w:val="000000" w:themeColor="text1"/>
          </w:rPr>
          <w:delText xml:space="preserve">and </w:delText>
        </w:r>
        <w:r w:rsidR="00C449F3" w:rsidRPr="003A137D" w:rsidDel="00F8395A">
          <w:rPr>
            <w:color w:val="000000" w:themeColor="text1"/>
          </w:rPr>
          <w:delText xml:space="preserve">vs. </w:delText>
        </w:r>
        <w:r w:rsidR="000D2FCA" w:rsidRPr="003A137D" w:rsidDel="00F8395A">
          <w:rPr>
            <w:color w:val="000000" w:themeColor="text1"/>
          </w:rPr>
          <w:delText>Kaiju (</w:delText>
        </w:r>
        <w:r w:rsidR="001772B0" w:rsidRPr="003A137D" w:rsidDel="00F8395A">
          <w:rPr>
            <w:color w:val="000000" w:themeColor="text1"/>
          </w:rPr>
          <w:delText>1723</w:delText>
        </w:r>
        <w:r w:rsidR="00091200" w:rsidRPr="003A137D" w:rsidDel="00F8395A">
          <w:rPr>
            <w:color w:val="000000" w:themeColor="text1"/>
          </w:rPr>
          <w:delText xml:space="preserve"> taxa</w:delText>
        </w:r>
        <w:r w:rsidR="000D2FCA" w:rsidRPr="003A137D" w:rsidDel="00F8395A">
          <w:rPr>
            <w:color w:val="000000" w:themeColor="text1"/>
          </w:rPr>
          <w:delText>)</w:delText>
        </w:r>
        <w:r w:rsidR="00626DA0" w:rsidRPr="003A137D" w:rsidDel="00F8395A">
          <w:rPr>
            <w:color w:val="000000" w:themeColor="text1"/>
          </w:rPr>
          <w:delText>.</w:delText>
        </w:r>
        <w:r w:rsidR="00A97420" w:rsidRPr="003A137D" w:rsidDel="00F8395A">
          <w:rPr>
            <w:color w:val="000000" w:themeColor="text1"/>
          </w:rPr>
          <w:delText xml:space="preserve"> The species-level classification of the three software has shared 1,379 species taxa in </w:delText>
        </w:r>
        <w:r w:rsidR="00421B2F" w:rsidRPr="003A137D" w:rsidDel="00F8395A">
          <w:rPr>
            <w:color w:val="000000" w:themeColor="text1"/>
          </w:rPr>
          <w:delText>total.</w:delText>
        </w:r>
        <w:r w:rsidR="00626DA0" w:rsidRPr="003A137D" w:rsidDel="00F8395A">
          <w:rPr>
            <w:color w:val="000000" w:themeColor="text1"/>
          </w:rPr>
          <w:delText xml:space="preserve"> </w:delText>
        </w:r>
        <w:r w:rsidR="008A62F1" w:rsidRPr="003A137D" w:rsidDel="00F8395A">
          <w:rPr>
            <w:color w:val="000000" w:themeColor="text1"/>
          </w:rPr>
          <w:delText xml:space="preserve">In addition, </w:delText>
        </w:r>
      </w:del>
      <w:del w:id="2208" w:author="Ruijie Xu" w:date="2022-02-01T13:44:00Z">
        <w:r w:rsidR="00626DA0" w:rsidRPr="003A137D" w:rsidDel="00537B08">
          <w:rPr>
            <w:color w:val="000000" w:themeColor="text1"/>
          </w:rPr>
          <w:delText>Blastn</w:delText>
        </w:r>
      </w:del>
      <w:del w:id="2209" w:author="Ruijie Xu" w:date="2022-02-02T13:36:00Z">
        <w:r w:rsidR="00626DA0" w:rsidRPr="003A137D" w:rsidDel="00F8395A">
          <w:rPr>
            <w:color w:val="000000" w:themeColor="text1"/>
          </w:rPr>
          <w:delText xml:space="preserve"> has also shared 1</w:delText>
        </w:r>
        <w:r w:rsidR="00B059A8" w:rsidRPr="003A137D" w:rsidDel="00F8395A">
          <w:rPr>
            <w:color w:val="000000" w:themeColor="text1"/>
          </w:rPr>
          <w:delText>253</w:delText>
        </w:r>
        <w:r w:rsidR="00626DA0" w:rsidRPr="003A137D" w:rsidDel="00F8395A">
          <w:rPr>
            <w:color w:val="000000" w:themeColor="text1"/>
          </w:rPr>
          <w:delText xml:space="preserve"> species level taxa with Centrifuge</w:delText>
        </w:r>
        <w:r w:rsidR="00D41577" w:rsidRPr="003A137D" w:rsidDel="00F8395A">
          <w:rPr>
            <w:color w:val="000000" w:themeColor="text1"/>
          </w:rPr>
          <w:delText xml:space="preserve">, </w:delText>
        </w:r>
        <w:r w:rsidR="00D66FBF" w:rsidRPr="003A137D" w:rsidDel="00F8395A">
          <w:rPr>
            <w:color w:val="000000" w:themeColor="text1"/>
          </w:rPr>
          <w:delText>12</w:delText>
        </w:r>
        <w:r w:rsidR="00160E79" w:rsidRPr="003A137D" w:rsidDel="00F8395A">
          <w:rPr>
            <w:color w:val="000000" w:themeColor="text1"/>
          </w:rPr>
          <w:delText>07</w:delText>
        </w:r>
        <w:r w:rsidR="00D66FBF" w:rsidRPr="003A137D" w:rsidDel="00F8395A">
          <w:rPr>
            <w:color w:val="000000" w:themeColor="text1"/>
          </w:rPr>
          <w:delText xml:space="preserve"> taxa with Kaiju</w:delText>
        </w:r>
        <w:r w:rsidR="00D41577" w:rsidRPr="003A137D" w:rsidDel="00F8395A">
          <w:rPr>
            <w:color w:val="000000" w:themeColor="text1"/>
          </w:rPr>
          <w:delText>, and 1126 taxa with Kraken2</w:delText>
        </w:r>
        <w:r w:rsidR="00626DA0" w:rsidRPr="003A137D" w:rsidDel="00F8395A">
          <w:rPr>
            <w:color w:val="000000" w:themeColor="text1"/>
          </w:rPr>
          <w:delText>.</w:delText>
        </w:r>
        <w:r w:rsidR="00D66FBF" w:rsidRPr="003A137D" w:rsidDel="00F8395A">
          <w:rPr>
            <w:color w:val="000000" w:themeColor="text1"/>
          </w:rPr>
          <w:delText xml:space="preserve"> CLARK and CLARK-s’s classification has also shared 1</w:delText>
        </w:r>
        <w:r w:rsidR="00B059A8" w:rsidRPr="003A137D" w:rsidDel="00F8395A">
          <w:rPr>
            <w:color w:val="000000" w:themeColor="text1"/>
          </w:rPr>
          <w:delText>219</w:delText>
        </w:r>
        <w:r w:rsidR="00D66FBF" w:rsidRPr="003A137D" w:rsidDel="00F8395A">
          <w:rPr>
            <w:color w:val="000000" w:themeColor="text1"/>
          </w:rPr>
          <w:delText xml:space="preserve"> and 1</w:delText>
        </w:r>
        <w:r w:rsidR="00160E79" w:rsidRPr="003A137D" w:rsidDel="00F8395A">
          <w:rPr>
            <w:color w:val="000000" w:themeColor="text1"/>
          </w:rPr>
          <w:delText>059</w:delText>
        </w:r>
        <w:r w:rsidR="00D66FBF" w:rsidRPr="003A137D" w:rsidDel="00F8395A">
          <w:rPr>
            <w:color w:val="000000" w:themeColor="text1"/>
          </w:rPr>
          <w:delText xml:space="preserve"> species taxa wtith Kaiju specificially.</w:delText>
        </w:r>
        <w:r w:rsidR="007F6559" w:rsidRPr="003A137D" w:rsidDel="00F8395A">
          <w:rPr>
            <w:color w:val="000000" w:themeColor="text1"/>
          </w:rPr>
          <w:delText xml:space="preserve"> </w:delText>
        </w:r>
        <w:r w:rsidR="00573B3C" w:rsidRPr="003A137D" w:rsidDel="00F8395A">
          <w:rPr>
            <w:color w:val="000000" w:themeColor="text1"/>
          </w:rPr>
          <w:delText>To assess if different software has identified same species taxa as the most abundant taxa,</w:delText>
        </w:r>
        <w:r w:rsidR="007F6559" w:rsidRPr="003A137D" w:rsidDel="00F8395A">
          <w:rPr>
            <w:color w:val="000000" w:themeColor="text1"/>
          </w:rPr>
          <w:delText xml:space="preserve"> species taxa </w:delText>
        </w:r>
        <w:r w:rsidR="00573B3C" w:rsidRPr="003A137D" w:rsidDel="00F8395A">
          <w:rPr>
            <w:color w:val="000000" w:themeColor="text1"/>
          </w:rPr>
          <w:delText>with at least 10% of the reads from each sample were identified from each software’s classification</w:delText>
        </w:r>
        <w:r w:rsidR="007F6559" w:rsidRPr="003A137D" w:rsidDel="00F8395A">
          <w:rPr>
            <w:color w:val="000000" w:themeColor="text1"/>
          </w:rPr>
          <w:delText xml:space="preserve">. </w:delText>
        </w:r>
        <w:r w:rsidR="00573B3C" w:rsidRPr="003A137D" w:rsidDel="00F8395A">
          <w:rPr>
            <w:color w:val="000000" w:themeColor="text1"/>
          </w:rPr>
          <w:delText xml:space="preserve">Metaphlan3 in this case, has identified most number of unique species taxa (18 taxa), while </w:delText>
        </w:r>
      </w:del>
      <w:del w:id="2210" w:author="Ruijie Xu" w:date="2022-02-01T13:44:00Z">
        <w:r w:rsidR="00573B3C" w:rsidRPr="003A137D" w:rsidDel="00537B08">
          <w:rPr>
            <w:color w:val="000000" w:themeColor="text1"/>
          </w:rPr>
          <w:delText>Blastn</w:delText>
        </w:r>
      </w:del>
      <w:del w:id="2211" w:author="Ruijie Xu" w:date="2022-02-02T13:36:00Z">
        <w:r w:rsidR="00573B3C" w:rsidRPr="003A137D" w:rsidDel="00F8395A">
          <w:rPr>
            <w:color w:val="000000" w:themeColor="text1"/>
          </w:rPr>
          <w:delText xml:space="preserve"> and Kaiju has the least (7 taxa)</w:delText>
        </w:r>
        <w:r w:rsidR="00BB5A4A" w:rsidRPr="003A137D" w:rsidDel="00F8395A">
          <w:rPr>
            <w:color w:val="000000" w:themeColor="text1"/>
          </w:rPr>
          <w:delText xml:space="preserve">. CLARK vs. CLARK-s and Kraken vs. Bracken shared most number of </w:delText>
        </w:r>
        <w:r w:rsidR="00046767" w:rsidRPr="003A137D" w:rsidDel="00F8395A">
          <w:rPr>
            <w:color w:val="000000" w:themeColor="text1"/>
          </w:rPr>
          <w:delText>taxa in this category (9 and 8 taxa, respectively).</w:delText>
        </w:r>
        <w:r w:rsidR="005279E0" w:rsidRPr="003A137D" w:rsidDel="00F8395A">
          <w:rPr>
            <w:color w:val="000000" w:themeColor="text1"/>
          </w:rPr>
          <w:delText xml:space="preserve"> Two species taxa were identified by all software as the top ten percent most abundant species taxa which are </w:delText>
        </w:r>
        <w:r w:rsidR="005279E0" w:rsidRPr="003A137D" w:rsidDel="00F8395A">
          <w:rPr>
            <w:i/>
            <w:iCs/>
            <w:color w:val="000000" w:themeColor="text1"/>
          </w:rPr>
          <w:delText>L. interrogans</w:delText>
        </w:r>
        <w:r w:rsidR="005279E0" w:rsidRPr="003A137D" w:rsidDel="00F8395A">
          <w:rPr>
            <w:color w:val="000000" w:themeColor="text1"/>
          </w:rPr>
          <w:delText xml:space="preserve"> and </w:delText>
        </w:r>
        <w:r w:rsidR="005279E0" w:rsidRPr="003A137D" w:rsidDel="00F8395A">
          <w:rPr>
            <w:i/>
            <w:iCs/>
            <w:color w:val="000000" w:themeColor="text1"/>
          </w:rPr>
          <w:delText>Bartonella elizabethae</w:delText>
        </w:r>
        <w:r w:rsidR="005279E0" w:rsidRPr="003A137D" w:rsidDel="00F8395A">
          <w:rPr>
            <w:color w:val="000000" w:themeColor="text1"/>
          </w:rPr>
          <w:delText>.</w:delText>
        </w:r>
      </w:del>
    </w:p>
    <w:p w14:paraId="33C5C965" w14:textId="4DE1A994" w:rsidR="00024929" w:rsidRPr="003A137D" w:rsidDel="00F8395A" w:rsidRDefault="00024929" w:rsidP="00973D53">
      <w:pPr>
        <w:spacing w:line="480" w:lineRule="auto"/>
        <w:rPr>
          <w:del w:id="2212" w:author="Ruijie Xu" w:date="2022-02-02T13:37:00Z"/>
          <w:b/>
          <w:bCs/>
          <w:color w:val="000000" w:themeColor="text1"/>
        </w:rPr>
      </w:pPr>
      <w:del w:id="2213" w:author="Ruijie Xu" w:date="2022-02-02T13:37:00Z">
        <w:r w:rsidRPr="003A137D" w:rsidDel="00F8395A">
          <w:rPr>
            <w:b/>
            <w:bCs/>
            <w:color w:val="000000" w:themeColor="text1"/>
          </w:rPr>
          <w:delText xml:space="preserve">Downstream analyses for </w:delText>
        </w:r>
        <w:r w:rsidR="008F0BF1" w:rsidRPr="003A137D" w:rsidDel="00F8395A">
          <w:rPr>
            <w:b/>
            <w:bCs/>
            <w:color w:val="000000" w:themeColor="text1"/>
          </w:rPr>
          <w:delText>microbial community</w:delText>
        </w:r>
        <w:r w:rsidRPr="003A137D" w:rsidDel="00F8395A">
          <w:rPr>
            <w:b/>
            <w:bCs/>
            <w:color w:val="000000" w:themeColor="text1"/>
          </w:rPr>
          <w:delText xml:space="preserve"> characterization</w:delText>
        </w:r>
      </w:del>
    </w:p>
    <w:p w14:paraId="68F1729E" w14:textId="18697972" w:rsidR="006E374C" w:rsidRPr="003A137D" w:rsidDel="00F8395A" w:rsidRDefault="00F70624" w:rsidP="006F316A">
      <w:pPr>
        <w:spacing w:line="480" w:lineRule="auto"/>
        <w:ind w:firstLine="720"/>
        <w:rPr>
          <w:del w:id="2214" w:author="Ruijie Xu" w:date="2022-02-02T13:37:00Z"/>
          <w:color w:val="000000" w:themeColor="text1"/>
        </w:rPr>
      </w:pPr>
      <w:del w:id="2215" w:author="Ruijie Xu" w:date="2022-02-02T13:37:00Z">
        <w:r w:rsidRPr="003A137D" w:rsidDel="00F8395A">
          <w:rPr>
            <w:color w:val="000000" w:themeColor="text1"/>
          </w:rPr>
          <w:delText>We have also obtained the Alpha and Beta diversities of the</w:delText>
        </w:r>
        <w:r w:rsidR="00D37BE5" w:rsidRPr="003A137D" w:rsidDel="00F8395A">
          <w:rPr>
            <w:color w:val="000000" w:themeColor="text1"/>
          </w:rPr>
          <w:delText xml:space="preserve"> Rattus</w:delText>
        </w:r>
        <w:r w:rsidRPr="003A137D" w:rsidDel="00F8395A">
          <w:rPr>
            <w:color w:val="000000" w:themeColor="text1"/>
          </w:rPr>
          <w:delText xml:space="preserve"> dataset at the </w:delText>
        </w:r>
        <w:r w:rsidR="00AD6CF1" w:rsidRPr="003A137D" w:rsidDel="00F8395A">
          <w:rPr>
            <w:color w:val="000000" w:themeColor="text1"/>
          </w:rPr>
          <w:delText>s</w:delText>
        </w:r>
        <w:r w:rsidRPr="003A137D" w:rsidDel="00F8395A">
          <w:rPr>
            <w:color w:val="000000" w:themeColor="text1"/>
          </w:rPr>
          <w:delText>pecies level to characterize the microbial communities</w:delText>
        </w:r>
        <w:r w:rsidR="00D37BE5" w:rsidRPr="003A137D" w:rsidDel="00F8395A">
          <w:rPr>
            <w:color w:val="000000" w:themeColor="text1"/>
          </w:rPr>
          <w:delText xml:space="preserve"> </w:delText>
        </w:r>
        <w:r w:rsidR="006573FF" w:rsidRPr="003A137D" w:rsidDel="00F8395A">
          <w:rPr>
            <w:color w:val="000000" w:themeColor="text1"/>
          </w:rPr>
          <w:delText>each</w:delText>
        </w:r>
        <w:r w:rsidR="001A1361" w:rsidRPr="003A137D" w:rsidDel="00F8395A">
          <w:rPr>
            <w:color w:val="000000" w:themeColor="text1"/>
          </w:rPr>
          <w:delText xml:space="preserve"> sample </w:delText>
        </w:r>
        <w:r w:rsidR="006573FF" w:rsidRPr="003A137D" w:rsidDel="00F8395A">
          <w:rPr>
            <w:color w:val="000000" w:themeColor="text1"/>
          </w:rPr>
          <w:delText>using different</w:delText>
        </w:r>
        <w:r w:rsidR="00D37BE5" w:rsidRPr="003A137D" w:rsidDel="00F8395A">
          <w:rPr>
            <w:color w:val="000000" w:themeColor="text1"/>
          </w:rPr>
          <w:delText xml:space="preserve"> software’s classification results</w:delText>
        </w:r>
        <w:r w:rsidR="007C586F" w:rsidRPr="003A137D" w:rsidDel="00F8395A">
          <w:rPr>
            <w:color w:val="000000" w:themeColor="text1"/>
          </w:rPr>
          <w:delText>.</w:delText>
        </w:r>
        <w:r w:rsidRPr="003A137D" w:rsidDel="00F8395A">
          <w:rPr>
            <w:color w:val="000000" w:themeColor="text1"/>
          </w:rPr>
          <w:delText xml:space="preserve"> </w:delText>
        </w:r>
      </w:del>
    </w:p>
    <w:p w14:paraId="3CC35005" w14:textId="6D225E41" w:rsidR="00ED5294" w:rsidRPr="003A137D" w:rsidDel="00F8395A" w:rsidRDefault="00E656FB" w:rsidP="00973D53">
      <w:pPr>
        <w:spacing w:line="480" w:lineRule="auto"/>
        <w:ind w:firstLine="720"/>
        <w:rPr>
          <w:del w:id="2216" w:author="Ruijie Xu" w:date="2022-02-02T13:37:00Z"/>
          <w:color w:val="000000" w:themeColor="text1"/>
        </w:rPr>
      </w:pPr>
      <w:del w:id="2217" w:author="Ruijie Xu" w:date="2022-02-02T13:37:00Z">
        <w:r w:rsidRPr="003A137D" w:rsidDel="00F8395A">
          <w:rPr>
            <w:color w:val="000000" w:themeColor="text1"/>
          </w:rPr>
          <w:delText>For Alpha diversities</w:delText>
        </w:r>
        <w:r w:rsidR="00772780" w:rsidRPr="003A137D" w:rsidDel="00F8395A">
          <w:rPr>
            <w:color w:val="000000" w:themeColor="text1"/>
          </w:rPr>
          <w:delText xml:space="preserve">, which </w:delText>
        </w:r>
        <w:r w:rsidR="005508B8" w:rsidRPr="003A137D" w:rsidDel="00F8395A">
          <w:rPr>
            <w:color w:val="000000" w:themeColor="text1"/>
          </w:rPr>
          <w:delText>focus</w:delText>
        </w:r>
        <w:r w:rsidR="00290F06" w:rsidRPr="003A137D" w:rsidDel="00F8395A">
          <w:rPr>
            <w:color w:val="000000" w:themeColor="text1"/>
          </w:rPr>
          <w:delText>e</w:delText>
        </w:r>
        <w:r w:rsidR="00772780" w:rsidRPr="003A137D" w:rsidDel="00F8395A">
          <w:rPr>
            <w:color w:val="000000" w:themeColor="text1"/>
          </w:rPr>
          <w:delText>s</w:delText>
        </w:r>
        <w:r w:rsidR="005508B8" w:rsidRPr="003A137D" w:rsidDel="00F8395A">
          <w:rPr>
            <w:color w:val="000000" w:themeColor="text1"/>
          </w:rPr>
          <w:delText xml:space="preserve"> on</w:delText>
        </w:r>
        <w:r w:rsidRPr="003A137D" w:rsidDel="00F8395A">
          <w:rPr>
            <w:color w:val="000000" w:themeColor="text1"/>
          </w:rPr>
          <w:delText xml:space="preserve"> the within-species microbial communities</w:delText>
        </w:r>
        <w:r w:rsidR="005508B8" w:rsidRPr="003A137D" w:rsidDel="00F8395A">
          <w:rPr>
            <w:color w:val="000000" w:themeColor="text1"/>
          </w:rPr>
          <w:delText xml:space="preserve"> characterization</w:delText>
        </w:r>
        <w:r w:rsidRPr="003A137D" w:rsidDel="00F8395A">
          <w:rPr>
            <w:color w:val="000000" w:themeColor="text1"/>
          </w:rPr>
          <w:delText>,</w:delText>
        </w:r>
        <w:r w:rsidR="00772780" w:rsidRPr="003A137D" w:rsidDel="00F8395A">
          <w:rPr>
            <w:color w:val="000000" w:themeColor="text1"/>
          </w:rPr>
          <w:delText xml:space="preserve"> we obtained three </w:delText>
        </w:r>
        <w:r w:rsidR="00261AEF" w:rsidRPr="003A137D" w:rsidDel="00F8395A">
          <w:rPr>
            <w:color w:val="000000" w:themeColor="text1"/>
          </w:rPr>
          <w:delText>indices</w:delText>
        </w:r>
        <w:r w:rsidR="00772780" w:rsidRPr="003A137D" w:rsidDel="00F8395A">
          <w:rPr>
            <w:color w:val="000000" w:themeColor="text1"/>
          </w:rPr>
          <w:delText xml:space="preserve"> comparing </w:delText>
        </w:r>
        <w:r w:rsidR="0000394F" w:rsidRPr="003A137D" w:rsidDel="00F8395A">
          <w:rPr>
            <w:color w:val="000000" w:themeColor="text1"/>
          </w:rPr>
          <w:delText>each software’s characterization</w:delText>
        </w:r>
        <w:r w:rsidR="00772780" w:rsidRPr="003A137D" w:rsidDel="00F8395A">
          <w:rPr>
            <w:color w:val="000000" w:themeColor="text1"/>
          </w:rPr>
          <w:delText xml:space="preserve">, 1) the </w:delText>
        </w:r>
        <w:r w:rsidR="00A16025" w:rsidRPr="003A137D" w:rsidDel="00F8395A">
          <w:rPr>
            <w:color w:val="000000" w:themeColor="text1"/>
          </w:rPr>
          <w:delText xml:space="preserve">observed </w:delText>
        </w:r>
        <w:r w:rsidR="00772780" w:rsidRPr="003A137D" w:rsidDel="00F8395A">
          <w:rPr>
            <w:color w:val="000000" w:themeColor="text1"/>
          </w:rPr>
          <w:delText xml:space="preserve">number of unique species within each sample (Observed), 2) the Shannon index, which characterize the richness of each sample (Shannon), and 3) the Simpson index, which describes the </w:delText>
        </w:r>
        <w:r w:rsidR="006573FF" w:rsidRPr="003A137D" w:rsidDel="00F8395A">
          <w:rPr>
            <w:color w:val="000000" w:themeColor="text1"/>
          </w:rPr>
          <w:delText xml:space="preserve">evenness of the </w:delText>
        </w:r>
        <w:r w:rsidR="00772780" w:rsidRPr="003A137D" w:rsidDel="00F8395A">
          <w:rPr>
            <w:color w:val="000000" w:themeColor="text1"/>
          </w:rPr>
          <w:delText>microbial abundance within each sample (Simpson)</w:delText>
        </w:r>
        <w:r w:rsidR="00506F7F" w:rsidRPr="003A137D" w:rsidDel="00F8395A">
          <w:rPr>
            <w:color w:val="000000" w:themeColor="text1"/>
          </w:rPr>
          <w:delText xml:space="preserve"> (Figure 5)</w:delText>
        </w:r>
        <w:r w:rsidR="00772780" w:rsidRPr="003A137D" w:rsidDel="00F8395A">
          <w:rPr>
            <w:color w:val="000000" w:themeColor="text1"/>
          </w:rPr>
          <w:delText>.</w:delText>
        </w:r>
        <w:r w:rsidRPr="003A137D" w:rsidDel="00F8395A">
          <w:rPr>
            <w:color w:val="000000" w:themeColor="text1"/>
          </w:rPr>
          <w:delText xml:space="preserve"> </w:delText>
        </w:r>
        <w:r w:rsidR="002A5522" w:rsidRPr="003A137D" w:rsidDel="00F8395A">
          <w:rPr>
            <w:color w:val="000000" w:themeColor="text1"/>
          </w:rPr>
          <w:delText>T</w:delText>
        </w:r>
        <w:r w:rsidR="007E27EF" w:rsidRPr="003A137D" w:rsidDel="00F8395A">
          <w:rPr>
            <w:color w:val="000000" w:themeColor="text1"/>
          </w:rPr>
          <w:delText>he number</w:delText>
        </w:r>
        <w:r w:rsidR="00B85E50" w:rsidRPr="003A137D" w:rsidDel="00F8395A">
          <w:rPr>
            <w:color w:val="000000" w:themeColor="text1"/>
          </w:rPr>
          <w:delText>s</w:delText>
        </w:r>
        <w:r w:rsidR="007E27EF" w:rsidRPr="003A137D" w:rsidDel="00F8395A">
          <w:rPr>
            <w:color w:val="000000" w:themeColor="text1"/>
          </w:rPr>
          <w:delText xml:space="preserve"> of unique tax</w:delText>
        </w:r>
        <w:r w:rsidR="00B85E50" w:rsidRPr="003A137D" w:rsidDel="00F8395A">
          <w:rPr>
            <w:color w:val="000000" w:themeColor="text1"/>
          </w:rPr>
          <w:delText>a</w:delText>
        </w:r>
        <w:r w:rsidR="007E27EF" w:rsidRPr="003A137D" w:rsidDel="00F8395A">
          <w:rPr>
            <w:color w:val="000000" w:themeColor="text1"/>
          </w:rPr>
          <w:delText xml:space="preserve"> observed </w:delText>
        </w:r>
        <w:r w:rsidR="00B85E50" w:rsidRPr="003A137D" w:rsidDel="00F8395A">
          <w:rPr>
            <w:color w:val="000000" w:themeColor="text1"/>
          </w:rPr>
          <w:delText>from each sample were largely different using different sofwares. Out of the 36 pairwise comparison between different software, only 6 comparison</w:delText>
        </w:r>
        <w:r w:rsidR="009E44F1" w:rsidRPr="003A137D" w:rsidDel="00F8395A">
          <w:rPr>
            <w:color w:val="000000" w:themeColor="text1"/>
          </w:rPr>
          <w:delText>s</w:delText>
        </w:r>
        <w:r w:rsidR="00B85E50" w:rsidRPr="003A137D" w:rsidDel="00F8395A">
          <w:rPr>
            <w:color w:val="000000" w:themeColor="text1"/>
          </w:rPr>
          <w:delText xml:space="preserve"> were not significantly different</w:delText>
        </w:r>
        <w:r w:rsidR="009E44F1" w:rsidRPr="003A137D" w:rsidDel="00F8395A">
          <w:rPr>
            <w:color w:val="000000" w:themeColor="text1"/>
          </w:rPr>
          <w:delText xml:space="preserve"> </w:delText>
        </w:r>
        <w:r w:rsidR="00B85E50" w:rsidRPr="003A137D" w:rsidDel="00F8395A">
          <w:rPr>
            <w:color w:val="000000" w:themeColor="text1"/>
          </w:rPr>
          <w:delText xml:space="preserve">(Table II.4), which are </w:delText>
        </w:r>
      </w:del>
      <w:del w:id="2218" w:author="Ruijie Xu" w:date="2022-02-01T13:44:00Z">
        <w:r w:rsidR="00B85E50" w:rsidRPr="003A137D" w:rsidDel="00537B08">
          <w:rPr>
            <w:color w:val="000000" w:themeColor="text1"/>
          </w:rPr>
          <w:delText>Blastn</w:delText>
        </w:r>
      </w:del>
      <w:del w:id="2219" w:author="Ruijie Xu" w:date="2022-02-02T13:37:00Z">
        <w:r w:rsidR="00B85E50" w:rsidRPr="003A137D" w:rsidDel="00F8395A">
          <w:rPr>
            <w:color w:val="000000" w:themeColor="text1"/>
          </w:rPr>
          <w:delText xml:space="preserve">’s observed taxa with </w:delText>
        </w:r>
        <w:r w:rsidR="0056525F" w:rsidRPr="003A137D" w:rsidDel="00F8395A">
          <w:rPr>
            <w:color w:val="000000" w:themeColor="text1"/>
          </w:rPr>
          <w:delText xml:space="preserve">that of </w:delText>
        </w:r>
        <w:r w:rsidR="00B85E50" w:rsidRPr="003A137D" w:rsidDel="00F8395A">
          <w:rPr>
            <w:color w:val="000000" w:themeColor="text1"/>
          </w:rPr>
          <w:delText>Kraken2, CLARK, and CLARK-s</w:delText>
        </w:r>
        <w:r w:rsidR="00A16025" w:rsidRPr="003A137D" w:rsidDel="00F8395A">
          <w:rPr>
            <w:color w:val="000000" w:themeColor="text1"/>
          </w:rPr>
          <w:delText>,</w:delText>
        </w:r>
        <w:r w:rsidR="00B85E50" w:rsidRPr="003A137D" w:rsidDel="00F8395A">
          <w:rPr>
            <w:color w:val="000000" w:themeColor="text1"/>
          </w:rPr>
          <w:delText xml:space="preserve"> comparison between CLARK and CLARK-s</w:delText>
        </w:r>
        <w:r w:rsidR="00A16025" w:rsidRPr="003A137D" w:rsidDel="00F8395A">
          <w:rPr>
            <w:color w:val="000000" w:themeColor="text1"/>
          </w:rPr>
          <w:delText>,</w:delText>
        </w:r>
        <w:r w:rsidR="00B85E50" w:rsidRPr="003A137D" w:rsidDel="00F8395A">
          <w:rPr>
            <w:color w:val="000000" w:themeColor="text1"/>
          </w:rPr>
          <w:delText xml:space="preserve"> and comparison between Centrifuge and Kaiju. </w:delText>
        </w:r>
        <w:r w:rsidR="00F458D8" w:rsidRPr="003A137D" w:rsidDel="00F8395A">
          <w:rPr>
            <w:color w:val="000000" w:themeColor="text1"/>
          </w:rPr>
          <w:delText xml:space="preserve">Nevertheless, </w:delText>
        </w:r>
        <w:r w:rsidR="00F51657" w:rsidRPr="003A137D" w:rsidDel="00F8395A">
          <w:rPr>
            <w:color w:val="000000" w:themeColor="text1"/>
          </w:rPr>
          <w:delText>the Shannon index,</w:delText>
        </w:r>
        <w:r w:rsidR="00F458D8" w:rsidRPr="003A137D" w:rsidDel="00F8395A">
          <w:rPr>
            <w:color w:val="000000" w:themeColor="text1"/>
          </w:rPr>
          <w:delText xml:space="preserve"> obtained from these softwares are more similar </w:delText>
        </w:r>
        <w:r w:rsidR="00A16025" w:rsidRPr="003A137D" w:rsidDel="00F8395A">
          <w:rPr>
            <w:color w:val="000000" w:themeColor="text1"/>
          </w:rPr>
          <w:delText>than the observed numbers of taxa</w:delText>
        </w:r>
        <w:r w:rsidR="00F51657" w:rsidRPr="003A137D" w:rsidDel="00F8395A">
          <w:rPr>
            <w:color w:val="000000" w:themeColor="text1"/>
          </w:rPr>
          <w:delText>.</w:delText>
        </w:r>
        <w:r w:rsidR="00F458D8" w:rsidRPr="003A137D" w:rsidDel="00F8395A">
          <w:rPr>
            <w:color w:val="000000" w:themeColor="text1"/>
          </w:rPr>
          <w:delText xml:space="preserve"> 1</w:delText>
        </w:r>
        <w:r w:rsidR="00990DF6" w:rsidRPr="003A137D" w:rsidDel="00F8395A">
          <w:rPr>
            <w:color w:val="000000" w:themeColor="text1"/>
          </w:rPr>
          <w:delText>3</w:delText>
        </w:r>
        <w:r w:rsidR="00F458D8" w:rsidRPr="003A137D" w:rsidDel="00F8395A">
          <w:rPr>
            <w:color w:val="000000" w:themeColor="text1"/>
          </w:rPr>
          <w:delText xml:space="preserve"> out of 36 comparison were found not significantly different. </w:delText>
        </w:r>
        <w:r w:rsidR="00711965" w:rsidRPr="003A137D" w:rsidDel="00F8395A">
          <w:rPr>
            <w:color w:val="000000" w:themeColor="text1"/>
          </w:rPr>
          <w:delText xml:space="preserve">All the classifications of software found similar </w:delText>
        </w:r>
        <w:r w:rsidR="00F458D8" w:rsidRPr="003A137D" w:rsidDel="00F8395A">
          <w:rPr>
            <w:color w:val="000000" w:themeColor="text1"/>
          </w:rPr>
          <w:delText>in observed taxa</w:delText>
        </w:r>
        <w:r w:rsidR="00711965" w:rsidRPr="003A137D" w:rsidDel="00F8395A">
          <w:rPr>
            <w:color w:val="000000" w:themeColor="text1"/>
          </w:rPr>
          <w:delText xml:space="preserve"> was also found not significant in difference for their</w:delText>
        </w:r>
        <w:r w:rsidR="00F458D8" w:rsidRPr="003A137D" w:rsidDel="00F8395A">
          <w:rPr>
            <w:color w:val="000000" w:themeColor="text1"/>
          </w:rPr>
          <w:delText xml:space="preserve"> </w:delText>
        </w:r>
        <w:r w:rsidR="00F51657" w:rsidRPr="003A137D" w:rsidDel="00F8395A">
          <w:rPr>
            <w:color w:val="000000" w:themeColor="text1"/>
          </w:rPr>
          <w:delText>Shannon indices</w:delText>
        </w:r>
        <w:r w:rsidR="00092FFA" w:rsidRPr="003A137D" w:rsidDel="00F8395A">
          <w:rPr>
            <w:color w:val="000000" w:themeColor="text1"/>
          </w:rPr>
          <w:delText xml:space="preserve">. Shannon indices obtained with </w:delText>
        </w:r>
      </w:del>
      <w:del w:id="2220" w:author="Ruijie Xu" w:date="2022-02-01T13:44:00Z">
        <w:r w:rsidR="00092FFA" w:rsidRPr="003A137D" w:rsidDel="00537B08">
          <w:rPr>
            <w:color w:val="000000" w:themeColor="text1"/>
          </w:rPr>
          <w:delText>Blastn</w:delText>
        </w:r>
      </w:del>
      <w:del w:id="2221" w:author="Ruijie Xu" w:date="2022-02-02T13:37:00Z">
        <w:r w:rsidR="00092FFA" w:rsidRPr="003A137D" w:rsidDel="00F8395A">
          <w:rPr>
            <w:color w:val="000000" w:themeColor="text1"/>
          </w:rPr>
          <w:delText xml:space="preserve">’s classification </w:delText>
        </w:r>
        <w:r w:rsidR="00F458D8" w:rsidRPr="003A137D" w:rsidDel="00F8395A">
          <w:rPr>
            <w:color w:val="000000" w:themeColor="text1"/>
          </w:rPr>
          <w:delText xml:space="preserve">was also found not different from the that of Bracken and Diamond. </w:delText>
        </w:r>
        <w:r w:rsidR="00F51657" w:rsidRPr="003A137D" w:rsidDel="00F8395A">
          <w:rPr>
            <w:color w:val="000000" w:themeColor="text1"/>
          </w:rPr>
          <w:delText xml:space="preserve">These software similar to </w:delText>
        </w:r>
        <w:r w:rsidR="00F7317E" w:rsidRPr="003A137D" w:rsidDel="00F8395A">
          <w:rPr>
            <w:color w:val="000000" w:themeColor="text1"/>
          </w:rPr>
          <w:delText xml:space="preserve">the Shannon indices obtained from </w:delText>
        </w:r>
      </w:del>
      <w:del w:id="2222" w:author="Ruijie Xu" w:date="2022-02-01T13:44:00Z">
        <w:r w:rsidR="00F7317E" w:rsidRPr="003A137D" w:rsidDel="00537B08">
          <w:rPr>
            <w:color w:val="000000" w:themeColor="text1"/>
          </w:rPr>
          <w:delText>Blastn</w:delText>
        </w:r>
      </w:del>
      <w:del w:id="2223" w:author="Ruijie Xu" w:date="2022-02-02T13:37:00Z">
        <w:r w:rsidR="00F7317E" w:rsidRPr="003A137D" w:rsidDel="00F8395A">
          <w:rPr>
            <w:color w:val="000000" w:themeColor="text1"/>
          </w:rPr>
          <w:delText xml:space="preserve"> was also found similar with each other</w:delText>
        </w:r>
        <w:r w:rsidR="00F51657" w:rsidRPr="003A137D" w:rsidDel="00F8395A">
          <w:rPr>
            <w:color w:val="000000" w:themeColor="text1"/>
          </w:rPr>
          <w:delText>, ex. Bracken vs. Diamond, Bracken vs. CLARK</w:delText>
        </w:r>
        <w:r w:rsidR="0099162B" w:rsidRPr="003A137D" w:rsidDel="00F8395A">
          <w:rPr>
            <w:color w:val="000000" w:themeColor="text1"/>
          </w:rPr>
          <w:delText xml:space="preserve"> and CLARK-s</w:delText>
        </w:r>
        <w:r w:rsidR="00F51657" w:rsidRPr="003A137D" w:rsidDel="00F8395A">
          <w:rPr>
            <w:color w:val="000000" w:themeColor="text1"/>
          </w:rPr>
          <w:delText>, and Diamond</w:delText>
        </w:r>
        <w:r w:rsidR="00A16025" w:rsidRPr="003A137D" w:rsidDel="00F8395A">
          <w:rPr>
            <w:color w:val="000000" w:themeColor="text1"/>
          </w:rPr>
          <w:delText xml:space="preserve"> vs. CLARK</w:delText>
        </w:r>
        <w:r w:rsidR="000644F8" w:rsidRPr="003A137D" w:rsidDel="00F8395A">
          <w:rPr>
            <w:color w:val="000000" w:themeColor="text1"/>
          </w:rPr>
          <w:delText xml:space="preserve"> and CLARK-s</w:delText>
        </w:r>
        <w:r w:rsidR="00F51657" w:rsidRPr="003A137D" w:rsidDel="00F8395A">
          <w:rPr>
            <w:color w:val="000000" w:themeColor="text1"/>
          </w:rPr>
          <w:delText>, and etc</w:delText>
        </w:r>
        <w:r w:rsidR="00F7317E" w:rsidRPr="003A137D" w:rsidDel="00F8395A">
          <w:rPr>
            <w:color w:val="000000" w:themeColor="text1"/>
          </w:rPr>
          <w:delText>.</w:delText>
        </w:r>
        <w:r w:rsidR="00F51657" w:rsidRPr="003A137D" w:rsidDel="00F8395A">
          <w:rPr>
            <w:color w:val="000000" w:themeColor="text1"/>
          </w:rPr>
          <w:delText xml:space="preserve"> </w:delText>
        </w:r>
        <w:r w:rsidR="002A5522" w:rsidRPr="003A137D" w:rsidDel="00F8395A">
          <w:rPr>
            <w:color w:val="000000" w:themeColor="text1"/>
          </w:rPr>
          <w:delText xml:space="preserve">For the evennnes within each sample, the Simpson’s index </w:delText>
        </w:r>
        <w:r w:rsidR="005E6BA5" w:rsidRPr="003A137D" w:rsidDel="00F8395A">
          <w:rPr>
            <w:color w:val="000000" w:themeColor="text1"/>
          </w:rPr>
          <w:delText>w</w:delText>
        </w:r>
        <w:r w:rsidR="00B130B3" w:rsidRPr="003A137D" w:rsidDel="00F8395A">
          <w:rPr>
            <w:color w:val="000000" w:themeColor="text1"/>
          </w:rPr>
          <w:delText>ere</w:delText>
        </w:r>
        <w:r w:rsidR="00ED5294" w:rsidRPr="003A137D" w:rsidDel="00F8395A">
          <w:rPr>
            <w:color w:val="000000" w:themeColor="text1"/>
          </w:rPr>
          <w:delText xml:space="preserve"> least impacted by the differences in classification results across software. Only </w:delText>
        </w:r>
        <w:r w:rsidR="00E40E6B" w:rsidRPr="003A137D" w:rsidDel="00F8395A">
          <w:rPr>
            <w:color w:val="000000" w:themeColor="text1"/>
          </w:rPr>
          <w:delText>7</w:delText>
        </w:r>
        <w:r w:rsidR="00ED5294" w:rsidRPr="003A137D" w:rsidDel="00F8395A">
          <w:rPr>
            <w:color w:val="000000" w:themeColor="text1"/>
          </w:rPr>
          <w:delText xml:space="preserve"> out of 36 comparison were found significantly different in Simpson indices. Most of these significantly differen</w:delText>
        </w:r>
        <w:r w:rsidR="003F61D5" w:rsidRPr="003A137D" w:rsidDel="00F8395A">
          <w:rPr>
            <w:color w:val="000000" w:themeColor="text1"/>
          </w:rPr>
          <w:delText>t comparisons</w:delText>
        </w:r>
        <w:r w:rsidR="00ED5294" w:rsidRPr="003A137D" w:rsidDel="00F8395A">
          <w:rPr>
            <w:color w:val="000000" w:themeColor="text1"/>
          </w:rPr>
          <w:delText xml:space="preserve"> were</w:delText>
        </w:r>
        <w:r w:rsidR="003F61D5" w:rsidRPr="003A137D" w:rsidDel="00F8395A">
          <w:rPr>
            <w:color w:val="000000" w:themeColor="text1"/>
          </w:rPr>
          <w:delText xml:space="preserve"> identified</w:delText>
        </w:r>
        <w:r w:rsidR="00ED5294" w:rsidRPr="003A137D" w:rsidDel="00F8395A">
          <w:rPr>
            <w:color w:val="000000" w:themeColor="text1"/>
          </w:rPr>
          <w:delText xml:space="preserve"> between CLARK-s</w:delText>
        </w:r>
        <w:r w:rsidR="00F30561" w:rsidRPr="003A137D" w:rsidDel="00F8395A">
          <w:rPr>
            <w:color w:val="000000" w:themeColor="text1"/>
          </w:rPr>
          <w:delText xml:space="preserve"> (3/</w:delText>
        </w:r>
        <w:r w:rsidR="00E40E6B" w:rsidRPr="003A137D" w:rsidDel="00F8395A">
          <w:rPr>
            <w:color w:val="000000" w:themeColor="text1"/>
          </w:rPr>
          <w:delText>7</w:delText>
        </w:r>
        <w:r w:rsidR="00F30561" w:rsidRPr="003A137D" w:rsidDel="00F8395A">
          <w:rPr>
            <w:color w:val="000000" w:themeColor="text1"/>
          </w:rPr>
          <w:delText>)</w:delText>
        </w:r>
        <w:r w:rsidR="00E40E6B" w:rsidRPr="003A137D" w:rsidDel="00F8395A">
          <w:rPr>
            <w:color w:val="000000" w:themeColor="text1"/>
          </w:rPr>
          <w:delText xml:space="preserve"> and </w:delText>
        </w:r>
        <w:r w:rsidR="00ED5294" w:rsidRPr="003A137D" w:rsidDel="00F8395A">
          <w:rPr>
            <w:color w:val="000000" w:themeColor="text1"/>
          </w:rPr>
          <w:delText xml:space="preserve">Centrifuge </w:delText>
        </w:r>
        <w:r w:rsidR="009E4CC0" w:rsidRPr="003A137D" w:rsidDel="00F8395A">
          <w:rPr>
            <w:color w:val="000000" w:themeColor="text1"/>
          </w:rPr>
          <w:delText>(</w:delText>
        </w:r>
        <w:r w:rsidR="00E40E6B" w:rsidRPr="003A137D" w:rsidDel="00F8395A">
          <w:rPr>
            <w:color w:val="000000" w:themeColor="text1"/>
          </w:rPr>
          <w:delText>4</w:delText>
        </w:r>
        <w:r w:rsidR="009E4CC0" w:rsidRPr="003A137D" w:rsidDel="00F8395A">
          <w:rPr>
            <w:color w:val="000000" w:themeColor="text1"/>
          </w:rPr>
          <w:delText>/</w:delText>
        </w:r>
        <w:r w:rsidR="00E40E6B" w:rsidRPr="003A137D" w:rsidDel="00F8395A">
          <w:rPr>
            <w:color w:val="000000" w:themeColor="text1"/>
          </w:rPr>
          <w:delText>7</w:delText>
        </w:r>
        <w:r w:rsidR="009E4CC0" w:rsidRPr="003A137D" w:rsidDel="00F8395A">
          <w:rPr>
            <w:color w:val="000000" w:themeColor="text1"/>
          </w:rPr>
          <w:delText xml:space="preserve">) </w:delText>
        </w:r>
        <w:r w:rsidR="00ED5294" w:rsidRPr="003A137D" w:rsidDel="00F8395A">
          <w:rPr>
            <w:color w:val="000000" w:themeColor="text1"/>
          </w:rPr>
          <w:delText>with other software</w:delText>
        </w:r>
        <w:r w:rsidR="000456CA" w:rsidRPr="003A137D" w:rsidDel="00F8395A">
          <w:rPr>
            <w:color w:val="000000" w:themeColor="text1"/>
          </w:rPr>
          <w:delText>s or between each other.</w:delText>
        </w:r>
      </w:del>
    </w:p>
    <w:p w14:paraId="0060C1D3" w14:textId="14F46B7D" w:rsidR="00807D43" w:rsidRPr="003A137D" w:rsidDel="00F8395A" w:rsidRDefault="00152A59" w:rsidP="00973D53">
      <w:pPr>
        <w:spacing w:line="480" w:lineRule="auto"/>
        <w:ind w:firstLine="720"/>
        <w:rPr>
          <w:del w:id="2224" w:author="Ruijie Xu" w:date="2022-02-02T13:37:00Z"/>
          <w:color w:val="000000" w:themeColor="text1"/>
        </w:rPr>
      </w:pPr>
      <w:del w:id="2225" w:author="Ruijie Xu" w:date="2022-02-02T13:37:00Z">
        <w:r w:rsidRPr="003A137D" w:rsidDel="00F8395A">
          <w:rPr>
            <w:color w:val="000000" w:themeColor="text1"/>
          </w:rPr>
          <w:delText>In addition to within-sample characterization, the</w:delText>
        </w:r>
        <w:r w:rsidR="00076F80" w:rsidRPr="003A137D" w:rsidDel="00F8395A">
          <w:rPr>
            <w:color w:val="000000" w:themeColor="text1"/>
          </w:rPr>
          <w:delText xml:space="preserve"> </w:delText>
        </w:r>
        <w:r w:rsidRPr="003A137D" w:rsidDel="00F8395A">
          <w:rPr>
            <w:color w:val="000000" w:themeColor="text1"/>
          </w:rPr>
          <w:delText xml:space="preserve">pairwise </w:delText>
        </w:r>
        <w:r w:rsidR="00076F80" w:rsidRPr="003A137D" w:rsidDel="00F8395A">
          <w:rPr>
            <w:color w:val="000000" w:themeColor="text1"/>
          </w:rPr>
          <w:delText>between</w:delText>
        </w:r>
        <w:r w:rsidRPr="003A137D" w:rsidDel="00F8395A">
          <w:rPr>
            <w:color w:val="000000" w:themeColor="text1"/>
          </w:rPr>
          <w:delText>-</w:delText>
        </w:r>
        <w:r w:rsidR="00076F80" w:rsidRPr="003A137D" w:rsidDel="00F8395A">
          <w:rPr>
            <w:color w:val="000000" w:themeColor="text1"/>
          </w:rPr>
          <w:delText xml:space="preserve">sample </w:delText>
        </w:r>
        <w:r w:rsidRPr="003A137D" w:rsidDel="00F8395A">
          <w:rPr>
            <w:color w:val="000000" w:themeColor="text1"/>
          </w:rPr>
          <w:delText xml:space="preserve">relationships were measured by the Bray-Curtis indices and clustered using </w:delText>
        </w:r>
        <w:r w:rsidR="003771FA" w:rsidRPr="003A137D" w:rsidDel="00F8395A">
          <w:rPr>
            <w:color w:val="000000" w:themeColor="text1"/>
          </w:rPr>
          <w:delText xml:space="preserve">the </w:delText>
        </w:r>
        <w:r w:rsidRPr="003A137D" w:rsidDel="00F8395A">
          <w:rPr>
            <w:color w:val="000000" w:themeColor="text1"/>
          </w:rPr>
          <w:delText>hierarchical clustering</w:delText>
        </w:r>
        <w:r w:rsidR="00EF13D8" w:rsidRPr="003A137D" w:rsidDel="00F8395A">
          <w:rPr>
            <w:color w:val="000000" w:themeColor="text1"/>
          </w:rPr>
          <w:delText xml:space="preserve"> method</w:delText>
        </w:r>
        <w:r w:rsidRPr="003A137D" w:rsidDel="00F8395A">
          <w:rPr>
            <w:color w:val="000000" w:themeColor="text1"/>
          </w:rPr>
          <w:delText xml:space="preserve">. </w:delText>
        </w:r>
        <w:r w:rsidR="002A577A" w:rsidRPr="003A137D" w:rsidDel="00F8395A">
          <w:rPr>
            <w:color w:val="000000" w:themeColor="text1"/>
          </w:rPr>
          <w:delText>V</w:delText>
        </w:r>
        <w:r w:rsidR="0011714C" w:rsidRPr="003A137D" w:rsidDel="00F8395A">
          <w:rPr>
            <w:color w:val="000000" w:themeColor="text1"/>
          </w:rPr>
          <w:delText xml:space="preserve">alidating comparison using </w:delText>
        </w:r>
        <w:r w:rsidR="007D20C3" w:rsidRPr="003A137D" w:rsidDel="00F8395A">
          <w:rPr>
            <w:color w:val="000000" w:themeColor="text1"/>
          </w:rPr>
          <w:delText xml:space="preserve">the </w:delText>
        </w:r>
        <w:r w:rsidR="0011714C" w:rsidRPr="003A137D" w:rsidDel="00F8395A">
          <w:rPr>
            <w:color w:val="000000" w:themeColor="text1"/>
          </w:rPr>
          <w:delText xml:space="preserve">paired Wilicoxon signed rank test, </w:delText>
        </w:r>
        <w:r w:rsidR="00F0172A" w:rsidRPr="003A137D" w:rsidDel="00F8395A">
          <w:rPr>
            <w:color w:val="000000" w:themeColor="text1"/>
          </w:rPr>
          <w:delText xml:space="preserve">we identified that </w:delText>
        </w:r>
        <w:r w:rsidR="0011714C" w:rsidRPr="003A137D" w:rsidDel="00F8395A">
          <w:rPr>
            <w:color w:val="000000" w:themeColor="text1"/>
          </w:rPr>
          <w:delText xml:space="preserve">the pairwise between-sample relationships evaluated using </w:delText>
        </w:r>
      </w:del>
      <w:del w:id="2226" w:author="Ruijie Xu" w:date="2022-02-01T13:44:00Z">
        <w:r w:rsidR="0011714C" w:rsidRPr="003A137D" w:rsidDel="00537B08">
          <w:rPr>
            <w:color w:val="000000" w:themeColor="text1"/>
          </w:rPr>
          <w:delText>Blastn</w:delText>
        </w:r>
      </w:del>
      <w:del w:id="2227" w:author="Ruijie Xu" w:date="2022-02-02T13:37:00Z">
        <w:r w:rsidR="0011714C" w:rsidRPr="003A137D" w:rsidDel="00F8395A">
          <w:rPr>
            <w:color w:val="000000" w:themeColor="text1"/>
          </w:rPr>
          <w:delText xml:space="preserve"> </w:delText>
        </w:r>
        <w:r w:rsidR="005404AE" w:rsidRPr="003A137D" w:rsidDel="00F8395A">
          <w:rPr>
            <w:color w:val="000000" w:themeColor="text1"/>
          </w:rPr>
          <w:delText>was not different from that evaluated with Kraken2, Bracken, and Centrifuge</w:delText>
        </w:r>
        <w:r w:rsidR="008D4D1A" w:rsidRPr="003A137D" w:rsidDel="00F8395A">
          <w:rPr>
            <w:color w:val="000000" w:themeColor="text1"/>
          </w:rPr>
          <w:delText xml:space="preserve">, and between-sample relationships evaluated using CLARK and CLARK-s are not different from most other softwares except for </w:delText>
        </w:r>
      </w:del>
      <w:del w:id="2228" w:author="Ruijie Xu" w:date="2022-02-01T13:44:00Z">
        <w:r w:rsidR="008D4D1A" w:rsidRPr="003A137D" w:rsidDel="00537B08">
          <w:rPr>
            <w:color w:val="000000" w:themeColor="text1"/>
          </w:rPr>
          <w:delText>Blastn</w:delText>
        </w:r>
      </w:del>
      <w:del w:id="2229" w:author="Ruijie Xu" w:date="2022-02-02T13:37:00Z">
        <w:r w:rsidR="008D4D1A" w:rsidRPr="003A137D" w:rsidDel="00F8395A">
          <w:rPr>
            <w:color w:val="000000" w:themeColor="text1"/>
          </w:rPr>
          <w:delText>, Centrifuge, and Metaphlan3</w:delText>
        </w:r>
        <w:r w:rsidR="00AE6D08" w:rsidRPr="003A137D" w:rsidDel="00F8395A">
          <w:rPr>
            <w:color w:val="000000" w:themeColor="text1"/>
          </w:rPr>
          <w:delText>, separating these software into two groups.</w:delText>
        </w:r>
        <w:r w:rsidR="006B6D6C" w:rsidRPr="003A137D" w:rsidDel="00F8395A">
          <w:rPr>
            <w:color w:val="000000" w:themeColor="text1"/>
          </w:rPr>
          <w:delText xml:space="preserve"> </w:delText>
        </w:r>
        <w:r w:rsidR="008D4D1A" w:rsidRPr="003A137D" w:rsidDel="00F8395A">
          <w:rPr>
            <w:color w:val="000000" w:themeColor="text1"/>
          </w:rPr>
          <w:delText xml:space="preserve">Metaphlan3, with 5 out of 12 samples unclassified completely, was significantly different </w:delText>
        </w:r>
        <w:r w:rsidR="00EE7C1F" w:rsidRPr="003A137D" w:rsidDel="00F8395A">
          <w:rPr>
            <w:color w:val="000000" w:themeColor="text1"/>
          </w:rPr>
          <w:delText>in the</w:delText>
        </w:r>
        <w:r w:rsidR="008D4D1A" w:rsidRPr="003A137D" w:rsidDel="00F8395A">
          <w:rPr>
            <w:color w:val="000000" w:themeColor="text1"/>
          </w:rPr>
          <w:delText xml:space="preserve"> </w:delText>
        </w:r>
        <w:r w:rsidR="00EE7C1F" w:rsidRPr="003A137D" w:rsidDel="00F8395A">
          <w:rPr>
            <w:color w:val="000000" w:themeColor="text1"/>
          </w:rPr>
          <w:delText>between-sample relationships with that obtained from other software (Table II.5).</w:delText>
        </w:r>
        <w:r w:rsidR="006B6D6C" w:rsidRPr="003A137D" w:rsidDel="00F8395A">
          <w:rPr>
            <w:color w:val="000000" w:themeColor="text1"/>
          </w:rPr>
          <w:delText xml:space="preserve"> </w:delText>
        </w:r>
        <w:r w:rsidR="00506F7F" w:rsidRPr="003A137D" w:rsidDel="00F8395A">
          <w:rPr>
            <w:color w:val="000000" w:themeColor="text1"/>
          </w:rPr>
          <w:delText>We further explored the relationships between</w:delText>
        </w:r>
        <w:r w:rsidR="00022714" w:rsidRPr="003A137D" w:rsidDel="00F8395A">
          <w:rPr>
            <w:color w:val="000000" w:themeColor="text1"/>
          </w:rPr>
          <w:delText>-</w:delText>
        </w:r>
        <w:r w:rsidR="00506F7F" w:rsidRPr="003A137D" w:rsidDel="00F8395A">
          <w:rPr>
            <w:color w:val="000000" w:themeColor="text1"/>
          </w:rPr>
          <w:delText xml:space="preserve">samples compare to that of other samples using using hierarchical clustering (Figure 6). </w:delText>
        </w:r>
        <w:r w:rsidR="00571708" w:rsidRPr="003A137D" w:rsidDel="00F8395A">
          <w:rPr>
            <w:color w:val="000000" w:themeColor="text1"/>
          </w:rPr>
          <w:delText xml:space="preserve">Except for the clustering using the Metaphlan3 classification, the classification of rest software has clustered the Rattus samples into two large clusters, first cluster </w:delText>
        </w:r>
        <w:r w:rsidR="00421971" w:rsidRPr="003A137D" w:rsidDel="00F8395A">
          <w:rPr>
            <w:color w:val="000000" w:themeColor="text1"/>
          </w:rPr>
          <w:delText>included</w:delText>
        </w:r>
        <w:r w:rsidR="00571708" w:rsidRPr="003A137D" w:rsidDel="00F8395A">
          <w:rPr>
            <w:color w:val="000000" w:themeColor="text1"/>
          </w:rPr>
          <w:delText xml:space="preserve"> three </w:delText>
        </w:r>
        <w:r w:rsidR="002F7267" w:rsidRPr="003A137D" w:rsidDel="00F8395A">
          <w:rPr>
            <w:color w:val="000000" w:themeColor="text1"/>
          </w:rPr>
          <w:delText>l</w:delText>
        </w:r>
        <w:r w:rsidR="00571708" w:rsidRPr="003A137D" w:rsidDel="00F8395A">
          <w:rPr>
            <w:color w:val="000000" w:themeColor="text1"/>
          </w:rPr>
          <w:delText xml:space="preserve">ung samples (R22.L, R26.L and R27.L) and second cluster with all </w:delText>
        </w:r>
        <w:r w:rsidR="001D3975" w:rsidRPr="003A137D" w:rsidDel="00F8395A">
          <w:rPr>
            <w:color w:val="000000" w:themeColor="text1"/>
          </w:rPr>
          <w:delText xml:space="preserve">the </w:delText>
        </w:r>
        <w:r w:rsidR="00571708" w:rsidRPr="003A137D" w:rsidDel="00F8395A">
          <w:rPr>
            <w:color w:val="000000" w:themeColor="text1"/>
          </w:rPr>
          <w:delText>Kidney and Spleen samples a</w:delText>
        </w:r>
        <w:r w:rsidR="001D3975" w:rsidRPr="003A137D" w:rsidDel="00F8395A">
          <w:rPr>
            <w:color w:val="000000" w:themeColor="text1"/>
          </w:rPr>
          <w:delText>s well as</w:delText>
        </w:r>
        <w:r w:rsidR="00571708" w:rsidRPr="003A137D" w:rsidDel="00F8395A">
          <w:rPr>
            <w:color w:val="000000" w:themeColor="text1"/>
          </w:rPr>
          <w:delText xml:space="preserve"> the Lung sample of Rattus subject R28 (R28.L). However, the smaller clusters formed inside the second cluster varies among software. For example, </w:delText>
        </w:r>
      </w:del>
      <w:del w:id="2230" w:author="Ruijie Xu" w:date="2022-02-01T13:44:00Z">
        <w:r w:rsidR="00571708" w:rsidRPr="003A137D" w:rsidDel="00537B08">
          <w:rPr>
            <w:color w:val="000000" w:themeColor="text1"/>
          </w:rPr>
          <w:delText>Blastn</w:delText>
        </w:r>
      </w:del>
      <w:del w:id="2231" w:author="Ruijie Xu" w:date="2022-02-02T13:37:00Z">
        <w:r w:rsidR="00964EFE" w:rsidRPr="003A137D" w:rsidDel="00F8395A">
          <w:rPr>
            <w:color w:val="000000" w:themeColor="text1"/>
          </w:rPr>
          <w:delText>’s classification</w:delText>
        </w:r>
        <w:r w:rsidR="00571708" w:rsidRPr="003A137D" w:rsidDel="00F8395A">
          <w:rPr>
            <w:color w:val="000000" w:themeColor="text1"/>
          </w:rPr>
          <w:delText xml:space="preserve"> has clustered three Kidney samples (R22</w:delText>
        </w:r>
        <w:r w:rsidR="0069497C" w:rsidRPr="003A137D" w:rsidDel="00F8395A">
          <w:rPr>
            <w:color w:val="000000" w:themeColor="text1"/>
          </w:rPr>
          <w:delText>.K, R26.K, and R27.K) closely with each other before clustered further with other samples. This cluster was only observed in Centrifuge’s clustering</w:delText>
        </w:r>
        <w:r w:rsidR="00ED68FC" w:rsidRPr="003A137D" w:rsidDel="00F8395A">
          <w:rPr>
            <w:color w:val="000000" w:themeColor="text1"/>
          </w:rPr>
          <w:delText>.</w:delText>
        </w:r>
        <w:r w:rsidR="0069497C" w:rsidRPr="003A137D" w:rsidDel="00F8395A">
          <w:rPr>
            <w:color w:val="000000" w:themeColor="text1"/>
          </w:rPr>
          <w:delText xml:space="preserve"> </w:delText>
        </w:r>
        <w:r w:rsidR="00ED68FC" w:rsidRPr="003A137D" w:rsidDel="00F8395A">
          <w:rPr>
            <w:color w:val="000000" w:themeColor="text1"/>
          </w:rPr>
          <w:delText>W</w:delText>
        </w:r>
        <w:r w:rsidR="0069497C" w:rsidRPr="003A137D" w:rsidDel="00F8395A">
          <w:rPr>
            <w:color w:val="000000" w:themeColor="text1"/>
          </w:rPr>
          <w:delText xml:space="preserve">hile in the clustering of other software, these three kidney samples were always clustered closer with other samples before clustered with </w:delText>
        </w:r>
        <w:r w:rsidR="007A3BA3" w:rsidRPr="003A137D" w:rsidDel="00F8395A">
          <w:rPr>
            <w:color w:val="000000" w:themeColor="text1"/>
          </w:rPr>
          <w:delText>each other. For example, in Diamond, CLARK, and CLARK-s, one of the three</w:delText>
        </w:r>
        <w:r w:rsidR="00975C42" w:rsidRPr="003A137D" w:rsidDel="00F8395A">
          <w:rPr>
            <w:color w:val="000000" w:themeColor="text1"/>
          </w:rPr>
          <w:delText xml:space="preserve"> kidney</w:delText>
        </w:r>
        <w:r w:rsidR="007A3BA3" w:rsidRPr="003A137D" w:rsidDel="00F8395A">
          <w:rPr>
            <w:color w:val="000000" w:themeColor="text1"/>
          </w:rPr>
          <w:delText xml:space="preserve"> samples has always clustered with R26.S before clustering with each other. In classification of Kraken2, Bracken, and Kaiju, both R26.S and R27.S was clustered with one of the kidney samples before the kidney samples clustered with each other</w:delText>
        </w:r>
        <w:r w:rsidR="00C92B68" w:rsidRPr="003A137D" w:rsidDel="00F8395A">
          <w:rPr>
            <w:color w:val="000000" w:themeColor="text1"/>
          </w:rPr>
          <w:delText xml:space="preserve">. However, in </w:delText>
        </w:r>
      </w:del>
      <w:del w:id="2232" w:author="Ruijie Xu" w:date="2022-02-01T13:44:00Z">
        <w:r w:rsidR="00C92B68" w:rsidRPr="003A137D" w:rsidDel="00537B08">
          <w:rPr>
            <w:color w:val="000000" w:themeColor="text1"/>
          </w:rPr>
          <w:delText>Blastn</w:delText>
        </w:r>
      </w:del>
      <w:del w:id="2233" w:author="Ruijie Xu" w:date="2022-02-02T13:37:00Z">
        <w:r w:rsidR="00C92B68" w:rsidRPr="003A137D" w:rsidDel="00F8395A">
          <w:rPr>
            <w:color w:val="000000" w:themeColor="text1"/>
          </w:rPr>
          <w:delText xml:space="preserve">’s classification, both R26.S and R27.S was clustered with the rest of the Spleen sample first (R22.S and R28.S) before clustered together with the three Kidney samples. </w:delText>
        </w:r>
      </w:del>
    </w:p>
    <w:p w14:paraId="229C0949" w14:textId="35BA7EE1" w:rsidR="00555CEB" w:rsidRDefault="00315E9F">
      <w:pPr>
        <w:spacing w:line="480" w:lineRule="auto"/>
        <w:rPr>
          <w:ins w:id="2234" w:author="Ruijie Xu" w:date="2022-02-27T12:28:00Z"/>
          <w:b/>
          <w:bCs/>
          <w:color w:val="000000" w:themeColor="text1"/>
        </w:rPr>
      </w:pPr>
      <w:r w:rsidRPr="003A137D">
        <w:rPr>
          <w:b/>
          <w:bCs/>
          <w:color w:val="000000" w:themeColor="text1"/>
        </w:rPr>
        <w:t>DA</w:t>
      </w:r>
      <w:r w:rsidR="00172C70" w:rsidRPr="003A137D">
        <w:rPr>
          <w:b/>
          <w:bCs/>
          <w:color w:val="000000" w:themeColor="text1"/>
        </w:rPr>
        <w:t xml:space="preserve"> taxa identification</w:t>
      </w:r>
    </w:p>
    <w:p w14:paraId="4EA24A2A" w14:textId="77777777" w:rsidR="000752D6" w:rsidRPr="00A15B7A" w:rsidDel="000752D6" w:rsidRDefault="000752D6">
      <w:pPr>
        <w:spacing w:line="480" w:lineRule="auto"/>
        <w:rPr>
          <w:del w:id="2235" w:author="Ruijie Xu" w:date="2022-02-27T12:28:00Z"/>
          <w:b/>
          <w:bCs/>
          <w:i/>
          <w:iCs/>
          <w:color w:val="000000" w:themeColor="text1"/>
          <w:rPrChange w:id="2236" w:author="Ruijie Xu" w:date="2022-02-27T13:45:00Z">
            <w:rPr>
              <w:del w:id="2237" w:author="Ruijie Xu" w:date="2022-02-27T12:28:00Z"/>
              <w:b/>
              <w:bCs/>
              <w:color w:val="000000" w:themeColor="text1"/>
            </w:rPr>
          </w:rPrChange>
        </w:rPr>
      </w:pPr>
    </w:p>
    <w:p w14:paraId="22E5D433" w14:textId="09E37A6A" w:rsidR="009D24B7" w:rsidRPr="00A15B7A" w:rsidDel="000752D6" w:rsidRDefault="00C41DEE">
      <w:pPr>
        <w:spacing w:line="480" w:lineRule="auto"/>
        <w:rPr>
          <w:ins w:id="2238" w:author="Liliana Salvador" w:date="2022-02-26T17:32:00Z"/>
          <w:del w:id="2239" w:author="Ruijie Xu" w:date="2022-02-27T12:26:00Z"/>
          <w:i/>
          <w:iCs/>
          <w:color w:val="000000" w:themeColor="text1"/>
          <w:rPrChange w:id="2240" w:author="Ruijie Xu" w:date="2022-02-27T13:45:00Z">
            <w:rPr>
              <w:ins w:id="2241" w:author="Liliana Salvador" w:date="2022-02-26T17:32:00Z"/>
              <w:del w:id="2242" w:author="Ruijie Xu" w:date="2022-02-27T12:26:00Z"/>
              <w:color w:val="000000" w:themeColor="text1"/>
            </w:rPr>
          </w:rPrChange>
        </w:rPr>
      </w:pPr>
      <w:commentRangeStart w:id="2243"/>
      <w:del w:id="2244" w:author="Ruijie Xu" w:date="2022-02-02T13:37:00Z">
        <w:r w:rsidRPr="00A15B7A" w:rsidDel="005A69D3">
          <w:rPr>
            <w:i/>
            <w:iCs/>
            <w:color w:val="000000" w:themeColor="text1"/>
            <w:rPrChange w:id="2245" w:author="Ruijie Xu" w:date="2022-02-27T13:45:00Z">
              <w:rPr>
                <w:color w:val="000000" w:themeColor="text1"/>
              </w:rPr>
            </w:rPrChange>
          </w:rPr>
          <w:delText>We have also identified the</w:delText>
        </w:r>
      </w:del>
      <w:del w:id="2246" w:author="Ruijie Xu" w:date="2022-02-27T12:24:00Z">
        <w:r w:rsidRPr="00A15B7A" w:rsidDel="000752D6">
          <w:rPr>
            <w:i/>
            <w:iCs/>
            <w:color w:val="000000" w:themeColor="text1"/>
            <w:rPrChange w:id="2247" w:author="Ruijie Xu" w:date="2022-02-27T13:45:00Z">
              <w:rPr>
                <w:color w:val="000000" w:themeColor="text1"/>
              </w:rPr>
            </w:rPrChange>
          </w:rPr>
          <w:delText xml:space="preserve"> </w:delText>
        </w:r>
        <w:r w:rsidR="00315E9F" w:rsidRPr="00A15B7A" w:rsidDel="000752D6">
          <w:rPr>
            <w:i/>
            <w:iCs/>
            <w:color w:val="000000" w:themeColor="text1"/>
            <w:rPrChange w:id="2248" w:author="Ruijie Xu" w:date="2022-02-27T13:45:00Z">
              <w:rPr>
                <w:color w:val="000000" w:themeColor="text1"/>
              </w:rPr>
            </w:rPrChange>
          </w:rPr>
          <w:delText>DA</w:delText>
        </w:r>
        <w:r w:rsidRPr="00A15B7A" w:rsidDel="000752D6">
          <w:rPr>
            <w:i/>
            <w:iCs/>
            <w:color w:val="000000" w:themeColor="text1"/>
            <w:rPrChange w:id="2249" w:author="Ruijie Xu" w:date="2022-02-27T13:45:00Z">
              <w:rPr>
                <w:color w:val="000000" w:themeColor="text1"/>
              </w:rPr>
            </w:rPrChange>
          </w:rPr>
          <w:delText xml:space="preserve"> taxa between the samples of different tissues. </w:delText>
        </w:r>
        <w:commentRangeEnd w:id="2243"/>
        <w:r w:rsidR="00197BBC" w:rsidRPr="00A15B7A" w:rsidDel="000752D6">
          <w:rPr>
            <w:rStyle w:val="CommentReference"/>
            <w:i/>
            <w:iCs/>
            <w:rPrChange w:id="2250" w:author="Ruijie Xu" w:date="2022-02-27T13:45:00Z">
              <w:rPr>
                <w:rStyle w:val="CommentReference"/>
              </w:rPr>
            </w:rPrChange>
          </w:rPr>
          <w:commentReference w:id="2243"/>
        </w:r>
      </w:del>
      <w:del w:id="2251" w:author="Ruijie Xu" w:date="2022-02-27T12:26:00Z">
        <w:r w:rsidR="00165BF9" w:rsidRPr="00A15B7A" w:rsidDel="000752D6">
          <w:rPr>
            <w:i/>
            <w:iCs/>
            <w:color w:val="000000" w:themeColor="text1"/>
            <w:rPrChange w:id="2252" w:author="Ruijie Xu" w:date="2022-02-27T13:45:00Z">
              <w:rPr>
                <w:color w:val="000000" w:themeColor="text1"/>
              </w:rPr>
            </w:rPrChange>
          </w:rPr>
          <w:delText xml:space="preserve">The microbial communities of the lung samples </w:delText>
        </w:r>
        <w:commentRangeStart w:id="2253"/>
        <w:r w:rsidR="00165BF9" w:rsidRPr="00A15B7A" w:rsidDel="000752D6">
          <w:rPr>
            <w:i/>
            <w:iCs/>
            <w:color w:val="000000" w:themeColor="text1"/>
            <w:rPrChange w:id="2254" w:author="Ruijie Xu" w:date="2022-02-27T13:45:00Z">
              <w:rPr>
                <w:color w:val="000000" w:themeColor="text1"/>
              </w:rPr>
            </w:rPrChange>
          </w:rPr>
          <w:delText xml:space="preserve">were found </w:delText>
        </w:r>
        <w:r w:rsidR="00965421" w:rsidRPr="00A15B7A" w:rsidDel="000752D6">
          <w:rPr>
            <w:i/>
            <w:iCs/>
            <w:color w:val="000000" w:themeColor="text1"/>
            <w:rPrChange w:id="2255" w:author="Ruijie Xu" w:date="2022-02-27T13:45:00Z">
              <w:rPr>
                <w:color w:val="000000" w:themeColor="text1"/>
              </w:rPr>
            </w:rPrChange>
          </w:rPr>
          <w:delText xml:space="preserve">most </w:delText>
        </w:r>
        <w:r w:rsidR="00165BF9" w:rsidRPr="00A15B7A" w:rsidDel="000752D6">
          <w:rPr>
            <w:i/>
            <w:iCs/>
            <w:color w:val="000000" w:themeColor="text1"/>
            <w:rPrChange w:id="2256" w:author="Ruijie Xu" w:date="2022-02-27T13:45:00Z">
              <w:rPr>
                <w:color w:val="000000" w:themeColor="text1"/>
              </w:rPr>
            </w:rPrChange>
          </w:rPr>
          <w:delText xml:space="preserve">distinctive </w:delText>
        </w:r>
        <w:commentRangeEnd w:id="2253"/>
        <w:r w:rsidR="00A92FC0" w:rsidRPr="00A15B7A" w:rsidDel="000752D6">
          <w:rPr>
            <w:rStyle w:val="CommentReference"/>
            <w:i/>
            <w:iCs/>
            <w:rPrChange w:id="2257" w:author="Ruijie Xu" w:date="2022-02-27T13:45:00Z">
              <w:rPr>
                <w:rStyle w:val="CommentReference"/>
              </w:rPr>
            </w:rPrChange>
          </w:rPr>
          <w:commentReference w:id="2253"/>
        </w:r>
        <w:r w:rsidR="00165BF9" w:rsidRPr="00A15B7A" w:rsidDel="000752D6">
          <w:rPr>
            <w:i/>
            <w:iCs/>
            <w:color w:val="000000" w:themeColor="text1"/>
            <w:rPrChange w:id="2258" w:author="Ruijie Xu" w:date="2022-02-27T13:45:00Z">
              <w:rPr>
                <w:color w:val="000000" w:themeColor="text1"/>
              </w:rPr>
            </w:rPrChange>
          </w:rPr>
          <w:delText xml:space="preserve">from that of spleen and kidney samples </w:delText>
        </w:r>
        <w:commentRangeStart w:id="2259"/>
        <w:r w:rsidR="00165BF9" w:rsidRPr="00A15B7A" w:rsidDel="000752D6">
          <w:rPr>
            <w:i/>
            <w:iCs/>
            <w:color w:val="000000" w:themeColor="text1"/>
            <w:rPrChange w:id="2260" w:author="Ruijie Xu" w:date="2022-02-27T13:45:00Z">
              <w:rPr>
                <w:color w:val="000000" w:themeColor="text1"/>
              </w:rPr>
            </w:rPrChange>
          </w:rPr>
          <w:delText>despite the differences in the classification results reported by different software</w:delText>
        </w:r>
        <w:commentRangeEnd w:id="2259"/>
        <w:r w:rsidR="00A92FC0" w:rsidRPr="00A15B7A" w:rsidDel="000752D6">
          <w:rPr>
            <w:rStyle w:val="CommentReference"/>
            <w:i/>
            <w:iCs/>
            <w:rPrChange w:id="2261" w:author="Ruijie Xu" w:date="2022-02-27T13:45:00Z">
              <w:rPr>
                <w:rStyle w:val="CommentReference"/>
              </w:rPr>
            </w:rPrChange>
          </w:rPr>
          <w:commentReference w:id="2259"/>
        </w:r>
        <w:r w:rsidR="002F4BCE" w:rsidRPr="00A15B7A" w:rsidDel="000752D6">
          <w:rPr>
            <w:i/>
            <w:iCs/>
            <w:color w:val="000000" w:themeColor="text1"/>
            <w:rPrChange w:id="2262" w:author="Ruijie Xu" w:date="2022-02-27T13:45:00Z">
              <w:rPr>
                <w:color w:val="000000" w:themeColor="text1"/>
              </w:rPr>
            </w:rPrChange>
          </w:rPr>
          <w:delText xml:space="preserve">. </w:delText>
        </w:r>
        <w:commentRangeStart w:id="2263"/>
        <w:r w:rsidR="002F4BCE" w:rsidRPr="00A15B7A" w:rsidDel="000752D6">
          <w:rPr>
            <w:i/>
            <w:iCs/>
            <w:color w:val="000000" w:themeColor="text1"/>
            <w:rPrChange w:id="2264" w:author="Ruijie Xu" w:date="2022-02-27T13:45:00Z">
              <w:rPr>
                <w:color w:val="000000" w:themeColor="text1"/>
              </w:rPr>
            </w:rPrChange>
          </w:rPr>
          <w:delText xml:space="preserve">Therefore, we have </w:delText>
        </w:r>
        <w:r w:rsidR="00C332D9" w:rsidRPr="00A15B7A" w:rsidDel="000752D6">
          <w:rPr>
            <w:i/>
            <w:iCs/>
            <w:color w:val="000000" w:themeColor="text1"/>
            <w:rPrChange w:id="2265" w:author="Ruijie Xu" w:date="2022-02-27T13:45:00Z">
              <w:rPr>
                <w:color w:val="000000" w:themeColor="text1"/>
              </w:rPr>
            </w:rPrChange>
          </w:rPr>
          <w:delText xml:space="preserve">started with </w:delText>
        </w:r>
        <w:r w:rsidR="002F4BCE" w:rsidRPr="00A15B7A" w:rsidDel="000752D6">
          <w:rPr>
            <w:i/>
            <w:iCs/>
            <w:color w:val="000000" w:themeColor="text1"/>
            <w:rPrChange w:id="2266" w:author="Ruijie Xu" w:date="2022-02-27T13:45:00Z">
              <w:rPr>
                <w:color w:val="000000" w:themeColor="text1"/>
              </w:rPr>
            </w:rPrChange>
          </w:rPr>
          <w:delText>identif</w:delText>
        </w:r>
        <w:r w:rsidR="00C332D9" w:rsidRPr="00A15B7A" w:rsidDel="000752D6">
          <w:rPr>
            <w:i/>
            <w:iCs/>
            <w:color w:val="000000" w:themeColor="text1"/>
            <w:rPrChange w:id="2267" w:author="Ruijie Xu" w:date="2022-02-27T13:45:00Z">
              <w:rPr>
                <w:color w:val="000000" w:themeColor="text1"/>
              </w:rPr>
            </w:rPrChange>
          </w:rPr>
          <w:delText>y</w:delText>
        </w:r>
        <w:r w:rsidR="002F4BCE" w:rsidRPr="00A15B7A" w:rsidDel="000752D6">
          <w:rPr>
            <w:i/>
            <w:iCs/>
            <w:color w:val="000000" w:themeColor="text1"/>
            <w:rPrChange w:id="2268" w:author="Ruijie Xu" w:date="2022-02-27T13:45:00Z">
              <w:rPr>
                <w:color w:val="000000" w:themeColor="text1"/>
              </w:rPr>
            </w:rPrChange>
          </w:rPr>
          <w:delText xml:space="preserve"> the </w:delText>
        </w:r>
        <w:r w:rsidR="00315E9F" w:rsidRPr="00A15B7A" w:rsidDel="000752D6">
          <w:rPr>
            <w:i/>
            <w:iCs/>
            <w:color w:val="000000" w:themeColor="text1"/>
            <w:rPrChange w:id="2269" w:author="Ruijie Xu" w:date="2022-02-27T13:45:00Z">
              <w:rPr>
                <w:color w:val="000000" w:themeColor="text1"/>
              </w:rPr>
            </w:rPrChange>
          </w:rPr>
          <w:delText>DA</w:delText>
        </w:r>
        <w:r w:rsidR="002F4BCE" w:rsidRPr="00A15B7A" w:rsidDel="000752D6">
          <w:rPr>
            <w:i/>
            <w:iCs/>
            <w:color w:val="000000" w:themeColor="text1"/>
            <w:rPrChange w:id="2270" w:author="Ruijie Xu" w:date="2022-02-27T13:45:00Z">
              <w:rPr>
                <w:color w:val="000000" w:themeColor="text1"/>
              </w:rPr>
            </w:rPrChange>
          </w:rPr>
          <w:delText xml:space="preserve"> taxa between the lung samples and the kidney samples. </w:delText>
        </w:r>
        <w:commentRangeEnd w:id="2263"/>
        <w:r w:rsidR="00A92FC0" w:rsidRPr="00A15B7A" w:rsidDel="000752D6">
          <w:rPr>
            <w:rStyle w:val="CommentReference"/>
            <w:i/>
            <w:iCs/>
            <w:rPrChange w:id="2271" w:author="Ruijie Xu" w:date="2022-02-27T13:45:00Z">
              <w:rPr>
                <w:rStyle w:val="CommentReference"/>
              </w:rPr>
            </w:rPrChange>
          </w:rPr>
          <w:commentReference w:id="2263"/>
        </w:r>
      </w:del>
    </w:p>
    <w:p w14:paraId="0CDD276F" w14:textId="58C9DCAD" w:rsidR="00070E2B" w:rsidRPr="00A15B7A" w:rsidRDefault="00070E2B">
      <w:pPr>
        <w:spacing w:line="480" w:lineRule="auto"/>
        <w:rPr>
          <w:i/>
          <w:iCs/>
          <w:color w:val="000000" w:themeColor="text1"/>
          <w:u w:val="single"/>
          <w:rPrChange w:id="2272" w:author="Ruijie Xu" w:date="2022-02-27T13:45:00Z">
            <w:rPr>
              <w:color w:val="000000" w:themeColor="text1"/>
            </w:rPr>
          </w:rPrChange>
        </w:rPr>
      </w:pPr>
      <w:ins w:id="2273" w:author="Liliana Salvador" w:date="2022-02-26T17:32:00Z">
        <w:r w:rsidRPr="00A15B7A">
          <w:rPr>
            <w:i/>
            <w:iCs/>
            <w:color w:val="000000" w:themeColor="text1"/>
            <w:u w:val="single"/>
            <w:rPrChange w:id="2274" w:author="Ruijie Xu" w:date="2022-02-27T13:45:00Z">
              <w:rPr>
                <w:color w:val="000000" w:themeColor="text1"/>
              </w:rPr>
            </w:rPrChange>
          </w:rPr>
          <w:t>Lung and kidney sample comparison</w:t>
        </w:r>
      </w:ins>
    </w:p>
    <w:p w14:paraId="7226EB0E" w14:textId="5DAC6DC9" w:rsidR="002073EC" w:rsidRPr="00A15B7A" w:rsidDel="000752D6" w:rsidRDefault="00235870" w:rsidP="00B90087">
      <w:pPr>
        <w:spacing w:line="480" w:lineRule="auto"/>
        <w:rPr>
          <w:ins w:id="2275" w:author="Liliana Salvador" w:date="2022-02-26T17:30:00Z"/>
          <w:del w:id="2276" w:author="Ruijie Xu" w:date="2022-02-27T12:28:00Z"/>
          <w:color w:val="000000" w:themeColor="text1"/>
          <w:u w:val="single"/>
          <w:rPrChange w:id="2277" w:author="Ruijie Xu" w:date="2022-02-27T13:45:00Z">
            <w:rPr>
              <w:ins w:id="2278" w:author="Liliana Salvador" w:date="2022-02-26T17:30:00Z"/>
              <w:del w:id="2279" w:author="Ruijie Xu" w:date="2022-02-27T12:28:00Z"/>
              <w:color w:val="000000" w:themeColor="text1"/>
            </w:rPr>
          </w:rPrChange>
        </w:rPr>
      </w:pPr>
      <w:del w:id="2280" w:author="Ruijie Xu" w:date="2022-02-27T12:28:00Z">
        <w:r w:rsidRPr="00A15B7A" w:rsidDel="000752D6">
          <w:rPr>
            <w:color w:val="000000" w:themeColor="text1"/>
            <w:u w:val="single"/>
            <w:rPrChange w:id="2281" w:author="Ruijie Xu" w:date="2022-02-27T13:45:00Z">
              <w:rPr>
                <w:color w:val="000000" w:themeColor="text1"/>
              </w:rPr>
            </w:rPrChange>
          </w:rPr>
          <w:delText>Since Metaphlan3 wa</w:delText>
        </w:r>
      </w:del>
      <w:ins w:id="2282" w:author="Liliana Salvador" w:date="2022-02-26T17:11:00Z">
        <w:del w:id="2283" w:author="Ruijie Xu" w:date="2022-02-27T12:28:00Z">
          <w:r w:rsidR="00582025" w:rsidRPr="00A15B7A" w:rsidDel="000752D6">
            <w:rPr>
              <w:color w:val="000000" w:themeColor="text1"/>
              <w:u w:val="single"/>
              <w:rPrChange w:id="2284" w:author="Ruijie Xu" w:date="2022-02-27T13:45:00Z">
                <w:rPr>
                  <w:color w:val="000000" w:themeColor="text1"/>
                </w:rPr>
              </w:rPrChange>
            </w:rPr>
            <w:delText>s</w:delText>
          </w:r>
        </w:del>
      </w:ins>
      <w:del w:id="2285" w:author="Ruijie Xu" w:date="2022-02-27T12:28:00Z">
        <w:r w:rsidRPr="00A15B7A" w:rsidDel="000752D6">
          <w:rPr>
            <w:color w:val="000000" w:themeColor="text1"/>
            <w:u w:val="single"/>
            <w:rPrChange w:id="2286" w:author="Ruijie Xu" w:date="2022-02-27T13:45:00Z">
              <w:rPr>
                <w:color w:val="000000" w:themeColor="text1"/>
              </w:rPr>
            </w:rPrChange>
          </w:rPr>
          <w:delText>n not able to classif</w:delText>
        </w:r>
      </w:del>
      <w:del w:id="2287" w:author="Ruijie Xu" w:date="2022-02-27T12:27:00Z">
        <w:r w:rsidRPr="00A15B7A" w:rsidDel="000752D6">
          <w:rPr>
            <w:color w:val="000000" w:themeColor="text1"/>
            <w:u w:val="single"/>
            <w:rPrChange w:id="2288" w:author="Ruijie Xu" w:date="2022-02-27T13:45:00Z">
              <w:rPr>
                <w:color w:val="000000" w:themeColor="text1"/>
              </w:rPr>
            </w:rPrChange>
          </w:rPr>
          <w:delText xml:space="preserve">y </w:delText>
        </w:r>
        <w:commentRangeStart w:id="2289"/>
        <w:r w:rsidRPr="00A15B7A" w:rsidDel="000752D6">
          <w:rPr>
            <w:color w:val="000000" w:themeColor="text1"/>
            <w:u w:val="single"/>
            <w:rPrChange w:id="2290" w:author="Ruijie Xu" w:date="2022-02-27T13:45:00Z">
              <w:rPr>
                <w:color w:val="000000" w:themeColor="text1"/>
              </w:rPr>
            </w:rPrChange>
          </w:rPr>
          <w:delText>2 lung samples and 2 kidney samples</w:delText>
        </w:r>
        <w:commentRangeEnd w:id="2289"/>
        <w:r w:rsidR="00B911C3" w:rsidRPr="00A15B7A" w:rsidDel="000752D6">
          <w:rPr>
            <w:rStyle w:val="CommentReference"/>
            <w:u w:val="single"/>
            <w:rPrChange w:id="2291" w:author="Ruijie Xu" w:date="2022-02-27T13:45:00Z">
              <w:rPr>
                <w:rStyle w:val="CommentReference"/>
              </w:rPr>
            </w:rPrChange>
          </w:rPr>
          <w:commentReference w:id="2289"/>
        </w:r>
      </w:del>
      <w:del w:id="2292" w:author="Ruijie Xu" w:date="2022-02-27T12:28:00Z">
        <w:r w:rsidRPr="00A15B7A" w:rsidDel="000752D6">
          <w:rPr>
            <w:color w:val="000000" w:themeColor="text1"/>
            <w:u w:val="single"/>
            <w:rPrChange w:id="2293" w:author="Ruijie Xu" w:date="2022-02-27T13:45:00Z">
              <w:rPr>
                <w:color w:val="000000" w:themeColor="text1"/>
              </w:rPr>
            </w:rPrChange>
          </w:rPr>
          <w:delText>, we will exclude</w:delText>
        </w:r>
      </w:del>
      <w:ins w:id="2294" w:author="Liliana Salvador" w:date="2022-02-26T16:53:00Z">
        <w:del w:id="2295" w:author="Ruijie Xu" w:date="2022-02-27T12:28:00Z">
          <w:r w:rsidR="00A92FC0" w:rsidRPr="00A15B7A" w:rsidDel="000752D6">
            <w:rPr>
              <w:color w:val="000000" w:themeColor="text1"/>
              <w:u w:val="single"/>
              <w:rPrChange w:id="2296" w:author="Ruijie Xu" w:date="2022-02-27T13:45:00Z">
                <w:rPr>
                  <w:color w:val="000000" w:themeColor="text1"/>
                </w:rPr>
              </w:rPrChange>
            </w:rPr>
            <w:delText xml:space="preserve">d </w:delText>
          </w:r>
        </w:del>
      </w:ins>
      <w:del w:id="2297" w:author="Ruijie Xu" w:date="2022-02-27T12:28:00Z">
        <w:r w:rsidRPr="00A15B7A" w:rsidDel="000752D6">
          <w:rPr>
            <w:color w:val="000000" w:themeColor="text1"/>
            <w:u w:val="single"/>
            <w:rPrChange w:id="2298" w:author="Ruijie Xu" w:date="2022-02-27T13:45:00Z">
              <w:rPr>
                <w:color w:val="000000" w:themeColor="text1"/>
              </w:rPr>
            </w:rPrChange>
          </w:rPr>
          <w:delText xml:space="preserve"> the </w:delText>
        </w:r>
      </w:del>
      <w:ins w:id="2299" w:author="Liliana Salvador" w:date="2022-02-26T16:53:00Z">
        <w:del w:id="2300" w:author="Ruijie Xu" w:date="2022-02-27T12:28:00Z">
          <w:r w:rsidR="00A92FC0" w:rsidRPr="00A15B7A" w:rsidDel="000752D6">
            <w:rPr>
              <w:color w:val="000000" w:themeColor="text1"/>
              <w:u w:val="single"/>
              <w:rPrChange w:id="2301" w:author="Ruijie Xu" w:date="2022-02-27T13:45:00Z">
                <w:rPr>
                  <w:color w:val="000000" w:themeColor="text1"/>
                </w:rPr>
              </w:rPrChange>
            </w:rPr>
            <w:delText xml:space="preserve">Metaphlan3 </w:delText>
          </w:r>
        </w:del>
      </w:ins>
      <w:del w:id="2302" w:author="Ruijie Xu" w:date="2022-02-27T12:28:00Z">
        <w:r w:rsidRPr="00A15B7A" w:rsidDel="000752D6">
          <w:rPr>
            <w:color w:val="000000" w:themeColor="text1"/>
            <w:u w:val="single"/>
            <w:rPrChange w:id="2303" w:author="Ruijie Xu" w:date="2022-02-27T13:45:00Z">
              <w:rPr>
                <w:color w:val="000000" w:themeColor="text1"/>
              </w:rPr>
            </w:rPrChange>
          </w:rPr>
          <w:delText xml:space="preserve">classification analyses of Metaphlan3 from this analysis. </w:delText>
        </w:r>
      </w:del>
    </w:p>
    <w:p w14:paraId="6E4997A2" w14:textId="6AC75ED4" w:rsidR="002073EC" w:rsidRPr="00A15B7A" w:rsidRDefault="002073EC" w:rsidP="00B90087">
      <w:pPr>
        <w:spacing w:line="480" w:lineRule="auto"/>
        <w:rPr>
          <w:ins w:id="2304" w:author="Liliana Salvador" w:date="2022-02-26T17:30:00Z"/>
          <w:color w:val="000000" w:themeColor="text1"/>
          <w:u w:val="single"/>
          <w:rPrChange w:id="2305" w:author="Ruijie Xu" w:date="2022-02-27T13:45:00Z">
            <w:rPr>
              <w:ins w:id="2306" w:author="Liliana Salvador" w:date="2022-02-26T17:30:00Z"/>
              <w:color w:val="000000" w:themeColor="text1"/>
            </w:rPr>
          </w:rPrChange>
        </w:rPr>
      </w:pPr>
      <w:ins w:id="2307" w:author="Liliana Salvador" w:date="2022-02-26T17:30:00Z">
        <w:r w:rsidRPr="00A15B7A">
          <w:rPr>
            <w:color w:val="000000" w:themeColor="text1"/>
            <w:u w:val="single"/>
            <w:rPrChange w:id="2308" w:author="Ruijie Xu" w:date="2022-02-27T13:45:00Z">
              <w:rPr>
                <w:color w:val="000000" w:themeColor="text1"/>
              </w:rPr>
            </w:rPrChange>
          </w:rPr>
          <w:t>Species</w:t>
        </w:r>
      </w:ins>
      <w:ins w:id="2309" w:author="Liliana Salvador" w:date="2022-02-26T17:31:00Z">
        <w:r w:rsidRPr="00A15B7A">
          <w:rPr>
            <w:color w:val="000000" w:themeColor="text1"/>
            <w:u w:val="single"/>
            <w:rPrChange w:id="2310" w:author="Ruijie Xu" w:date="2022-02-27T13:45:00Z">
              <w:rPr>
                <w:i/>
                <w:iCs/>
                <w:color w:val="000000" w:themeColor="text1"/>
              </w:rPr>
            </w:rPrChange>
          </w:rPr>
          <w:t xml:space="preserve"> level</w:t>
        </w:r>
      </w:ins>
    </w:p>
    <w:p w14:paraId="2100473B" w14:textId="01227F00" w:rsidR="002073EC" w:rsidRDefault="0096700B" w:rsidP="00B90087">
      <w:pPr>
        <w:spacing w:line="480" w:lineRule="auto"/>
        <w:rPr>
          <w:ins w:id="2311" w:author="Liliana Salvador" w:date="2022-02-26T17:31:00Z"/>
          <w:color w:val="000000" w:themeColor="text1"/>
        </w:rPr>
      </w:pPr>
      <w:r w:rsidRPr="003A137D">
        <w:rPr>
          <w:color w:val="000000" w:themeColor="text1"/>
        </w:rPr>
        <w:t xml:space="preserve">At the species level, the number of </w:t>
      </w:r>
      <w:r w:rsidR="00315E9F" w:rsidRPr="003A137D">
        <w:rPr>
          <w:color w:val="000000" w:themeColor="text1"/>
        </w:rPr>
        <w:t>DA</w:t>
      </w:r>
      <w:r w:rsidRPr="003A137D">
        <w:rPr>
          <w:color w:val="000000" w:themeColor="text1"/>
        </w:rPr>
        <w:t xml:space="preserve"> taxon </w:t>
      </w:r>
      <w:r w:rsidR="00235870" w:rsidRPr="003A137D">
        <w:rPr>
          <w:color w:val="000000" w:themeColor="text1"/>
        </w:rPr>
        <w:t xml:space="preserve">identified using the classification results of different software ranges from </w:t>
      </w:r>
      <w:r w:rsidR="006B6D6C" w:rsidRPr="003A137D">
        <w:rPr>
          <w:color w:val="000000" w:themeColor="text1"/>
        </w:rPr>
        <w:t>10</w:t>
      </w:r>
      <w:r w:rsidR="00235870" w:rsidRPr="003A137D">
        <w:rPr>
          <w:color w:val="000000" w:themeColor="text1"/>
        </w:rPr>
        <w:t xml:space="preserve"> (Diamond) to 596 (Centrifuge)</w:t>
      </w:r>
      <w:ins w:id="2312" w:author="Ruijie Xu" w:date="2022-02-03T12:30:00Z">
        <w:r w:rsidR="00F83C0B">
          <w:rPr>
            <w:color w:val="000000" w:themeColor="text1"/>
          </w:rPr>
          <w:t xml:space="preserve"> (Table SII.7</w:t>
        </w:r>
      </w:ins>
      <w:ins w:id="2313" w:author="Ruijie Xu" w:date="2022-02-03T12:31:00Z">
        <w:r w:rsidR="005901EC">
          <w:rPr>
            <w:color w:val="000000" w:themeColor="text1"/>
          </w:rPr>
          <w:t xml:space="preserve">, Figure </w:t>
        </w:r>
      </w:ins>
      <w:ins w:id="2314" w:author="Ruijie Xu" w:date="2022-02-03T12:55:00Z">
        <w:r w:rsidR="004A2C21">
          <w:rPr>
            <w:color w:val="000000" w:themeColor="text1"/>
          </w:rPr>
          <w:t>5</w:t>
        </w:r>
      </w:ins>
      <w:ins w:id="2315" w:author="Ruijie Xu" w:date="2022-02-03T12:31:00Z">
        <w:r w:rsidR="005901EC">
          <w:rPr>
            <w:color w:val="000000" w:themeColor="text1"/>
          </w:rPr>
          <w:t>a</w:t>
        </w:r>
      </w:ins>
      <w:ins w:id="2316" w:author="Ruijie Xu" w:date="2022-02-03T12:30:00Z">
        <w:r w:rsidR="00F83C0B">
          <w:rPr>
            <w:color w:val="000000" w:themeColor="text1"/>
          </w:rPr>
          <w:t>)</w:t>
        </w:r>
      </w:ins>
      <w:r w:rsidR="005B42B5" w:rsidRPr="003A137D">
        <w:rPr>
          <w:color w:val="000000" w:themeColor="text1"/>
        </w:rPr>
        <w:t xml:space="preserve">, </w:t>
      </w:r>
      <w:r w:rsidR="00E7377F" w:rsidRPr="003A137D">
        <w:rPr>
          <w:color w:val="000000" w:themeColor="text1"/>
        </w:rPr>
        <w:t xml:space="preserve">with more </w:t>
      </w:r>
      <w:r w:rsidR="00634366" w:rsidRPr="003A137D">
        <w:rPr>
          <w:color w:val="000000" w:themeColor="text1"/>
        </w:rPr>
        <w:t xml:space="preserve">taxa significantly higher in abundance in the Kidney samples than </w:t>
      </w:r>
      <w:del w:id="2317" w:author="Liliana Salvador" w:date="2022-02-26T17:17:00Z">
        <w:r w:rsidR="00634366" w:rsidRPr="003A137D" w:rsidDel="00B911C3">
          <w:rPr>
            <w:color w:val="000000" w:themeColor="text1"/>
          </w:rPr>
          <w:delText>that of</w:delText>
        </w:r>
      </w:del>
      <w:ins w:id="2318" w:author="Liliana Salvador" w:date="2022-02-26T17:17:00Z">
        <w:r w:rsidR="00B911C3">
          <w:rPr>
            <w:color w:val="000000" w:themeColor="text1"/>
          </w:rPr>
          <w:t>in the</w:t>
        </w:r>
      </w:ins>
      <w:r w:rsidR="00634366" w:rsidRPr="003A137D">
        <w:rPr>
          <w:color w:val="000000" w:themeColor="text1"/>
        </w:rPr>
        <w:t xml:space="preserve"> Lung samples </w:t>
      </w:r>
      <w:del w:id="2319" w:author="Liliana Salvador" w:date="2022-02-26T17:18:00Z">
        <w:r w:rsidR="00554EEE" w:rsidRPr="003A137D" w:rsidDel="00B911C3">
          <w:rPr>
            <w:color w:val="000000" w:themeColor="text1"/>
          </w:rPr>
          <w:delText xml:space="preserve">with </w:delText>
        </w:r>
      </w:del>
      <w:ins w:id="2320" w:author="Liliana Salvador" w:date="2022-02-26T17:18:00Z">
        <w:r w:rsidR="00B911C3">
          <w:rPr>
            <w:color w:val="000000" w:themeColor="text1"/>
          </w:rPr>
          <w:t>for</w:t>
        </w:r>
        <w:r w:rsidR="00B911C3" w:rsidRPr="003A137D">
          <w:rPr>
            <w:color w:val="000000" w:themeColor="text1"/>
          </w:rPr>
          <w:t xml:space="preserve"> </w:t>
        </w:r>
      </w:ins>
      <w:r w:rsidR="00554EEE" w:rsidRPr="003A137D">
        <w:rPr>
          <w:color w:val="000000" w:themeColor="text1"/>
        </w:rPr>
        <w:t>all software’</w:t>
      </w:r>
      <w:del w:id="2321" w:author="Liliana Salvador" w:date="2022-02-26T17:18:00Z">
        <w:r w:rsidR="00554EEE" w:rsidRPr="003A137D" w:rsidDel="00B911C3">
          <w:rPr>
            <w:color w:val="000000" w:themeColor="text1"/>
          </w:rPr>
          <w:delText>s</w:delText>
        </w:r>
      </w:del>
      <w:r w:rsidR="00554EEE" w:rsidRPr="003A137D">
        <w:rPr>
          <w:color w:val="000000" w:themeColor="text1"/>
        </w:rPr>
        <w:t xml:space="preserve"> classification</w:t>
      </w:r>
      <w:r w:rsidR="00152FFB" w:rsidRPr="003A137D">
        <w:rPr>
          <w:color w:val="000000" w:themeColor="text1"/>
        </w:rPr>
        <w:t xml:space="preserve">s </w:t>
      </w:r>
      <w:r w:rsidR="00634366" w:rsidRPr="003A137D">
        <w:rPr>
          <w:color w:val="000000" w:themeColor="text1"/>
        </w:rPr>
        <w:t xml:space="preserve">(Figure </w:t>
      </w:r>
      <w:del w:id="2322" w:author="Ruijie Xu" w:date="2022-02-03T12:31:00Z">
        <w:r w:rsidR="00634366" w:rsidRPr="003A137D" w:rsidDel="00F83C0B">
          <w:rPr>
            <w:color w:val="000000" w:themeColor="text1"/>
          </w:rPr>
          <w:delText>S</w:delText>
        </w:r>
      </w:del>
      <w:ins w:id="2323" w:author="Ruijie Xu" w:date="2022-02-03T12:55:00Z">
        <w:r w:rsidR="004A2C21">
          <w:rPr>
            <w:color w:val="000000" w:themeColor="text1"/>
          </w:rPr>
          <w:t>5</w:t>
        </w:r>
      </w:ins>
      <w:ins w:id="2324" w:author="Ruijie Xu" w:date="2022-02-03T12:31:00Z">
        <w:r w:rsidR="005901EC">
          <w:rPr>
            <w:color w:val="000000" w:themeColor="text1"/>
          </w:rPr>
          <w:t>b</w:t>
        </w:r>
      </w:ins>
      <w:del w:id="2325" w:author="Ruijie Xu" w:date="2022-02-03T12:31:00Z">
        <w:r w:rsidR="00634366" w:rsidRPr="003A137D" w:rsidDel="00F83C0B">
          <w:rPr>
            <w:color w:val="000000" w:themeColor="text1"/>
          </w:rPr>
          <w:delText>2</w:delText>
        </w:r>
      </w:del>
      <w:r w:rsidR="00634366" w:rsidRPr="003A137D">
        <w:rPr>
          <w:color w:val="000000" w:themeColor="text1"/>
        </w:rPr>
        <w:t>)</w:t>
      </w:r>
      <w:r w:rsidR="005B42B5" w:rsidRPr="003A137D">
        <w:rPr>
          <w:color w:val="000000" w:themeColor="text1"/>
        </w:rPr>
        <w:t xml:space="preserve">. </w:t>
      </w:r>
      <w:r w:rsidR="00732AFC" w:rsidRPr="003A137D">
        <w:rPr>
          <w:color w:val="000000" w:themeColor="text1"/>
        </w:rPr>
        <w:t>F</w:t>
      </w:r>
      <w:r w:rsidR="00152FFB" w:rsidRPr="003A137D">
        <w:rPr>
          <w:color w:val="000000" w:themeColor="text1"/>
        </w:rPr>
        <w:t>ive</w:t>
      </w:r>
      <w:r w:rsidR="009B23F5" w:rsidRPr="003A137D">
        <w:rPr>
          <w:color w:val="000000" w:themeColor="text1"/>
        </w:rPr>
        <w:t xml:space="preserve"> significantly abundant species </w:t>
      </w:r>
      <w:del w:id="2326" w:author="Liliana Salvador" w:date="2022-02-26T17:20:00Z">
        <w:r w:rsidR="009B23F5" w:rsidRPr="003A137D" w:rsidDel="00B911C3">
          <w:rPr>
            <w:color w:val="000000" w:themeColor="text1"/>
          </w:rPr>
          <w:delText>w</w:delText>
        </w:r>
      </w:del>
      <w:del w:id="2327" w:author="Liliana Salvador" w:date="2022-02-26T17:18:00Z">
        <w:r w:rsidR="009B23F5" w:rsidRPr="003A137D" w:rsidDel="00B911C3">
          <w:rPr>
            <w:color w:val="000000" w:themeColor="text1"/>
          </w:rPr>
          <w:delText>as</w:delText>
        </w:r>
      </w:del>
      <w:del w:id="2328" w:author="Liliana Salvador" w:date="2022-02-26T17:20:00Z">
        <w:r w:rsidR="009B23F5" w:rsidRPr="003A137D" w:rsidDel="00B911C3">
          <w:rPr>
            <w:color w:val="000000" w:themeColor="text1"/>
          </w:rPr>
          <w:delText xml:space="preserve"> found </w:delText>
        </w:r>
      </w:del>
      <w:del w:id="2329" w:author="Liliana Salvador" w:date="2022-02-26T17:19:00Z">
        <w:r w:rsidR="009B23F5" w:rsidRPr="003A137D" w:rsidDel="00B911C3">
          <w:rPr>
            <w:color w:val="000000" w:themeColor="text1"/>
          </w:rPr>
          <w:delText xml:space="preserve">shared by the classification results of </w:delText>
        </w:r>
      </w:del>
      <w:del w:id="2330" w:author="Liliana Salvador" w:date="2022-02-26T17:20:00Z">
        <w:r w:rsidR="009B23F5" w:rsidRPr="003A137D" w:rsidDel="00B911C3">
          <w:rPr>
            <w:color w:val="000000" w:themeColor="text1"/>
          </w:rPr>
          <w:delText>all software</w:delText>
        </w:r>
        <w:r w:rsidR="00152FFB" w:rsidRPr="003A137D" w:rsidDel="00B911C3">
          <w:rPr>
            <w:color w:val="000000" w:themeColor="text1"/>
          </w:rPr>
          <w:delText xml:space="preserve"> </w:delText>
        </w:r>
      </w:del>
      <w:r w:rsidR="00152FFB" w:rsidRPr="003A137D">
        <w:rPr>
          <w:color w:val="000000" w:themeColor="text1"/>
        </w:rPr>
        <w:t>(</w:t>
      </w:r>
      <w:r w:rsidR="00152FFB" w:rsidRPr="003A137D">
        <w:rPr>
          <w:i/>
          <w:iCs/>
          <w:color w:val="000000" w:themeColor="text1"/>
        </w:rPr>
        <w:t xml:space="preserve">Bordetella </w:t>
      </w:r>
      <w:proofErr w:type="spellStart"/>
      <w:r w:rsidR="00152FFB" w:rsidRPr="003A137D">
        <w:rPr>
          <w:i/>
          <w:iCs/>
          <w:color w:val="000000" w:themeColor="text1"/>
        </w:rPr>
        <w:t>pseudohinzii</w:t>
      </w:r>
      <w:proofErr w:type="spellEnd"/>
      <w:r w:rsidR="00152FFB" w:rsidRPr="003A137D">
        <w:rPr>
          <w:color w:val="000000" w:themeColor="text1"/>
        </w:rPr>
        <w:t xml:space="preserve">, </w:t>
      </w:r>
      <w:r w:rsidR="00BF5DC4" w:rsidRPr="003A137D">
        <w:rPr>
          <w:i/>
          <w:iCs/>
          <w:color w:val="000000" w:themeColor="text1"/>
        </w:rPr>
        <w:t xml:space="preserve">Bordetella </w:t>
      </w:r>
      <w:proofErr w:type="spellStart"/>
      <w:r w:rsidR="00BF5DC4" w:rsidRPr="003A137D">
        <w:rPr>
          <w:i/>
          <w:iCs/>
          <w:color w:val="000000" w:themeColor="text1"/>
        </w:rPr>
        <w:t>bronchiseptica</w:t>
      </w:r>
      <w:proofErr w:type="spellEnd"/>
      <w:r w:rsidR="00BF5DC4" w:rsidRPr="003A137D">
        <w:rPr>
          <w:color w:val="000000" w:themeColor="text1"/>
        </w:rPr>
        <w:t xml:space="preserve">, </w:t>
      </w:r>
      <w:del w:id="2331" w:author="Ruijie Xu" w:date="2022-02-02T11:02:00Z">
        <w:r w:rsidR="00152FFB" w:rsidRPr="003A137D" w:rsidDel="00463AA7">
          <w:rPr>
            <w:i/>
            <w:iCs/>
            <w:color w:val="000000" w:themeColor="text1"/>
          </w:rPr>
          <w:delText>Leptospira</w:delText>
        </w:r>
      </w:del>
      <w:ins w:id="2332" w:author="Ruijie Xu" w:date="2022-02-02T11:02:00Z">
        <w:r w:rsidR="00463AA7">
          <w:rPr>
            <w:i/>
            <w:iCs/>
            <w:color w:val="000000" w:themeColor="text1"/>
          </w:rPr>
          <w:t>Leptospira</w:t>
        </w:r>
      </w:ins>
      <w:r w:rsidR="00152FFB" w:rsidRPr="003A137D">
        <w:rPr>
          <w:i/>
          <w:iCs/>
          <w:color w:val="000000" w:themeColor="text1"/>
        </w:rPr>
        <w:t xml:space="preserve"> </w:t>
      </w:r>
      <w:proofErr w:type="spellStart"/>
      <w:r w:rsidR="00152FFB" w:rsidRPr="003A137D">
        <w:rPr>
          <w:i/>
          <w:iCs/>
          <w:color w:val="000000" w:themeColor="text1"/>
        </w:rPr>
        <w:t>interrogans</w:t>
      </w:r>
      <w:proofErr w:type="spellEnd"/>
      <w:r w:rsidR="00152FFB" w:rsidRPr="003A137D">
        <w:rPr>
          <w:color w:val="000000" w:themeColor="text1"/>
        </w:rPr>
        <w:t xml:space="preserve">, </w:t>
      </w:r>
      <w:del w:id="2333" w:author="Ruijie Xu" w:date="2022-02-02T11:02:00Z">
        <w:r w:rsidR="00152FFB" w:rsidRPr="003A137D" w:rsidDel="00463AA7">
          <w:rPr>
            <w:i/>
            <w:iCs/>
            <w:color w:val="000000" w:themeColor="text1"/>
          </w:rPr>
          <w:delText>Leptospira</w:delText>
        </w:r>
      </w:del>
      <w:ins w:id="2334" w:author="Ruijie Xu" w:date="2022-02-02T11:02:00Z">
        <w:r w:rsidR="00463AA7">
          <w:rPr>
            <w:i/>
            <w:iCs/>
            <w:color w:val="000000" w:themeColor="text1"/>
          </w:rPr>
          <w:t>Leptospira</w:t>
        </w:r>
      </w:ins>
      <w:r w:rsidR="00152FFB" w:rsidRPr="003A137D">
        <w:rPr>
          <w:i/>
          <w:iCs/>
          <w:color w:val="000000" w:themeColor="text1"/>
        </w:rPr>
        <w:t xml:space="preserve"> </w:t>
      </w:r>
      <w:proofErr w:type="spellStart"/>
      <w:r w:rsidR="00152FFB" w:rsidRPr="003A137D">
        <w:rPr>
          <w:i/>
          <w:iCs/>
          <w:color w:val="000000" w:themeColor="text1"/>
        </w:rPr>
        <w:t>borgpeterseni</w:t>
      </w:r>
      <w:proofErr w:type="spellEnd"/>
      <w:r w:rsidR="00152FFB" w:rsidRPr="003A137D">
        <w:rPr>
          <w:color w:val="000000" w:themeColor="text1"/>
        </w:rPr>
        <w:t xml:space="preserve">, </w:t>
      </w:r>
      <w:r w:rsidR="00BF5DC4" w:rsidRPr="003A137D">
        <w:rPr>
          <w:color w:val="000000" w:themeColor="text1"/>
        </w:rPr>
        <w:t xml:space="preserve">and </w:t>
      </w:r>
      <w:bookmarkStart w:id="2335" w:name="OLE_LINK191"/>
      <w:bookmarkStart w:id="2336" w:name="OLE_LINK192"/>
      <w:proofErr w:type="spellStart"/>
      <w:r w:rsidR="001211FD" w:rsidRPr="003A137D">
        <w:rPr>
          <w:i/>
          <w:iCs/>
          <w:color w:val="000000" w:themeColor="text1"/>
        </w:rPr>
        <w:t>Mycoplasm</w:t>
      </w:r>
      <w:proofErr w:type="spellEnd"/>
      <w:r w:rsidR="001211FD" w:rsidRPr="003A137D">
        <w:rPr>
          <w:i/>
          <w:iCs/>
          <w:color w:val="000000" w:themeColor="text1"/>
        </w:rPr>
        <w:t xml:space="preserve"> </w:t>
      </w:r>
      <w:proofErr w:type="spellStart"/>
      <w:r w:rsidR="001211FD" w:rsidRPr="003A137D">
        <w:rPr>
          <w:i/>
          <w:iCs/>
          <w:color w:val="000000" w:themeColor="text1"/>
        </w:rPr>
        <w:t>pulmonis</w:t>
      </w:r>
      <w:bookmarkEnd w:id="2335"/>
      <w:bookmarkEnd w:id="2336"/>
      <w:proofErr w:type="spellEnd"/>
      <w:r w:rsidR="00152FFB" w:rsidRPr="003A137D">
        <w:rPr>
          <w:color w:val="000000" w:themeColor="text1"/>
        </w:rPr>
        <w:t>)</w:t>
      </w:r>
      <w:ins w:id="2337" w:author="Ruijie Xu" w:date="2022-02-03T12:32:00Z">
        <w:r w:rsidR="005901EC">
          <w:rPr>
            <w:color w:val="000000" w:themeColor="text1"/>
          </w:rPr>
          <w:t xml:space="preserve"> </w:t>
        </w:r>
      </w:ins>
      <w:ins w:id="2338" w:author="Liliana Salvador" w:date="2022-02-26T17:20:00Z">
        <w:r w:rsidR="00B911C3" w:rsidRPr="003A137D">
          <w:rPr>
            <w:color w:val="000000" w:themeColor="text1"/>
          </w:rPr>
          <w:t>w</w:t>
        </w:r>
        <w:r w:rsidR="00B911C3">
          <w:rPr>
            <w:color w:val="000000" w:themeColor="text1"/>
          </w:rPr>
          <w:t>ere</w:t>
        </w:r>
        <w:r w:rsidR="00B911C3" w:rsidRPr="003A137D">
          <w:rPr>
            <w:color w:val="000000" w:themeColor="text1"/>
          </w:rPr>
          <w:t xml:space="preserve"> found </w:t>
        </w:r>
        <w:r w:rsidR="00B911C3">
          <w:rPr>
            <w:color w:val="000000" w:themeColor="text1"/>
          </w:rPr>
          <w:t xml:space="preserve">by </w:t>
        </w:r>
        <w:r w:rsidR="00B911C3" w:rsidRPr="003A137D">
          <w:rPr>
            <w:color w:val="000000" w:themeColor="text1"/>
          </w:rPr>
          <w:t xml:space="preserve">all software </w:t>
        </w:r>
      </w:ins>
      <w:ins w:id="2339" w:author="Ruijie Xu" w:date="2022-02-03T12:32:00Z">
        <w:r w:rsidR="005901EC">
          <w:rPr>
            <w:color w:val="000000" w:themeColor="text1"/>
          </w:rPr>
          <w:t>(Table SII.7)</w:t>
        </w:r>
      </w:ins>
      <w:r w:rsidR="00692F18" w:rsidRPr="003A137D">
        <w:rPr>
          <w:color w:val="000000" w:themeColor="text1"/>
        </w:rPr>
        <w:t xml:space="preserve">. </w:t>
      </w:r>
      <w:r w:rsidR="00B17D5A" w:rsidRPr="003A137D">
        <w:rPr>
          <w:color w:val="000000" w:themeColor="text1"/>
        </w:rPr>
        <w:t>Kaiju</w:t>
      </w:r>
      <w:ins w:id="2340" w:author="Ruijie Xu" w:date="2022-02-27T12:30:00Z">
        <w:r w:rsidR="00DC11E3">
          <w:rPr>
            <w:color w:val="000000" w:themeColor="text1"/>
          </w:rPr>
          <w:t xml:space="preserve"> and </w:t>
        </w:r>
      </w:ins>
      <w:del w:id="2341" w:author="Ruijie Xu" w:date="2022-02-27T12:30:00Z">
        <w:r w:rsidR="00692F18" w:rsidRPr="003A137D" w:rsidDel="00DC11E3">
          <w:rPr>
            <w:color w:val="000000" w:themeColor="text1"/>
          </w:rPr>
          <w:delText>,</w:delText>
        </w:r>
      </w:del>
      <w:r w:rsidR="00692F18" w:rsidRPr="003A137D">
        <w:rPr>
          <w:color w:val="000000" w:themeColor="text1"/>
        </w:rPr>
        <w:t xml:space="preserve"> </w:t>
      </w:r>
      <w:r w:rsidR="00C30C63" w:rsidRPr="003A137D">
        <w:rPr>
          <w:color w:val="000000" w:themeColor="text1"/>
        </w:rPr>
        <w:t>Centrifuge</w:t>
      </w:r>
      <w:ins w:id="2342" w:author="Ruijie Xu" w:date="2022-02-27T12:30:00Z">
        <w:r w:rsidR="00DC11E3">
          <w:rPr>
            <w:color w:val="000000" w:themeColor="text1"/>
          </w:rPr>
          <w:t xml:space="preserve"> </w:t>
        </w:r>
      </w:ins>
      <w:del w:id="2343" w:author="Ruijie Xu" w:date="2022-02-27T12:30:00Z">
        <w:r w:rsidR="00692F18" w:rsidRPr="003A137D" w:rsidDel="00DC11E3">
          <w:rPr>
            <w:color w:val="000000" w:themeColor="text1"/>
          </w:rPr>
          <w:delText xml:space="preserve">, </w:delText>
        </w:r>
      </w:del>
      <w:ins w:id="2344" w:author="Ruijie Xu" w:date="2022-02-27T12:30:00Z">
        <w:r w:rsidR="00DC11E3">
          <w:rPr>
            <w:color w:val="000000" w:themeColor="text1"/>
          </w:rPr>
          <w:t>h</w:t>
        </w:r>
      </w:ins>
      <w:commentRangeStart w:id="2345"/>
      <w:ins w:id="2346" w:author="Liliana Salvador" w:date="2022-02-26T17:20:00Z">
        <w:del w:id="2347" w:author="Ruijie Xu" w:date="2022-02-27T12:30:00Z">
          <w:r w:rsidR="00B911C3" w:rsidDel="00DC11E3">
            <w:rPr>
              <w:color w:val="000000" w:themeColor="text1"/>
            </w:rPr>
            <w:delText xml:space="preserve">and </w:delText>
          </w:r>
        </w:del>
      </w:ins>
      <w:del w:id="2348" w:author="Ruijie Xu" w:date="2022-02-01T13:44:00Z">
        <w:r w:rsidR="00692F18" w:rsidRPr="003A137D" w:rsidDel="00537B08">
          <w:rPr>
            <w:color w:val="000000" w:themeColor="text1"/>
          </w:rPr>
          <w:delText>Blastn</w:delText>
        </w:r>
      </w:del>
      <w:del w:id="2349" w:author="Ruijie Xu" w:date="2022-02-27T12:30:00Z">
        <w:r w:rsidR="00692F18" w:rsidRPr="003A137D" w:rsidDel="00DC11E3">
          <w:rPr>
            <w:color w:val="000000" w:themeColor="text1"/>
          </w:rPr>
          <w:delText xml:space="preserve"> </w:delText>
        </w:r>
        <w:commentRangeEnd w:id="2345"/>
        <w:r w:rsidR="002073EC" w:rsidDel="00DC11E3">
          <w:rPr>
            <w:rStyle w:val="CommentReference"/>
          </w:rPr>
          <w:commentReference w:id="2345"/>
        </w:r>
        <w:r w:rsidR="00692F18" w:rsidRPr="003A137D" w:rsidDel="00DC11E3">
          <w:rPr>
            <w:color w:val="000000" w:themeColor="text1"/>
          </w:rPr>
          <w:delText>h</w:delText>
        </w:r>
      </w:del>
      <w:r w:rsidR="00692F18" w:rsidRPr="003A137D">
        <w:rPr>
          <w:color w:val="000000" w:themeColor="text1"/>
        </w:rPr>
        <w:t>ave the</w:t>
      </w:r>
      <w:r w:rsidR="00B9548D" w:rsidRPr="003A137D">
        <w:rPr>
          <w:color w:val="000000" w:themeColor="text1"/>
        </w:rPr>
        <w:t xml:space="preserve"> </w:t>
      </w:r>
      <w:del w:id="2350" w:author="Liliana Salvador" w:date="2022-02-26T17:20:00Z">
        <w:r w:rsidR="00B9548D" w:rsidRPr="003A137D" w:rsidDel="00B911C3">
          <w:rPr>
            <w:color w:val="000000" w:themeColor="text1"/>
          </w:rPr>
          <w:delText xml:space="preserve">most </w:delText>
        </w:r>
      </w:del>
      <w:ins w:id="2351" w:author="Liliana Salvador" w:date="2022-02-26T17:20:00Z">
        <w:r w:rsidR="00B911C3">
          <w:rPr>
            <w:color w:val="000000" w:themeColor="text1"/>
          </w:rPr>
          <w:t>highest</w:t>
        </w:r>
        <w:r w:rsidR="00B911C3" w:rsidRPr="003A137D">
          <w:rPr>
            <w:color w:val="000000" w:themeColor="text1"/>
          </w:rPr>
          <w:t xml:space="preserve"> </w:t>
        </w:r>
      </w:ins>
      <w:r w:rsidR="00845590" w:rsidRPr="003A137D">
        <w:rPr>
          <w:color w:val="000000" w:themeColor="text1"/>
        </w:rPr>
        <w:t xml:space="preserve">number of </w:t>
      </w:r>
      <w:ins w:id="2352" w:author="Ruijie Xu" w:date="2022-02-27T12:32:00Z">
        <w:r w:rsidR="00DC11E3">
          <w:rPr>
            <w:color w:val="000000" w:themeColor="text1"/>
          </w:rPr>
          <w:t>distinc</w:t>
        </w:r>
      </w:ins>
      <w:ins w:id="2353" w:author="Ruijie Xu" w:date="2022-02-27T12:36:00Z">
        <w:r w:rsidR="00F06949">
          <w:rPr>
            <w:color w:val="000000" w:themeColor="text1"/>
          </w:rPr>
          <w:t>t</w:t>
        </w:r>
      </w:ins>
      <w:ins w:id="2354" w:author="Ruijie Xu" w:date="2022-02-27T12:32:00Z">
        <w:r w:rsidR="00DC11E3">
          <w:rPr>
            <w:color w:val="000000" w:themeColor="text1"/>
          </w:rPr>
          <w:t xml:space="preserve"> </w:t>
        </w:r>
      </w:ins>
      <w:r w:rsidR="00315E9F" w:rsidRPr="003A137D">
        <w:rPr>
          <w:color w:val="000000" w:themeColor="text1"/>
        </w:rPr>
        <w:t>DA</w:t>
      </w:r>
      <w:r w:rsidR="00B9548D" w:rsidRPr="003A137D">
        <w:rPr>
          <w:color w:val="000000" w:themeColor="text1"/>
        </w:rPr>
        <w:t xml:space="preserve"> taxa </w:t>
      </w:r>
      <w:del w:id="2355" w:author="Liliana Salvador" w:date="2022-02-26T17:21:00Z">
        <w:r w:rsidR="00B9548D" w:rsidRPr="003A137D" w:rsidDel="002073EC">
          <w:rPr>
            <w:color w:val="000000" w:themeColor="text1"/>
          </w:rPr>
          <w:delText xml:space="preserve">mostly distinct to themselves </w:delText>
        </w:r>
      </w:del>
      <w:r w:rsidR="00845590" w:rsidRPr="003A137D">
        <w:rPr>
          <w:color w:val="000000" w:themeColor="text1"/>
        </w:rPr>
        <w:t>(</w:t>
      </w:r>
      <w:r w:rsidR="0069179E" w:rsidRPr="003A137D">
        <w:rPr>
          <w:color w:val="000000" w:themeColor="text1"/>
        </w:rPr>
        <w:t>390</w:t>
      </w:r>
      <w:ins w:id="2356" w:author="Ruijie Xu" w:date="2022-02-27T12:31:00Z">
        <w:r w:rsidR="00DC11E3">
          <w:rPr>
            <w:color w:val="000000" w:themeColor="text1"/>
          </w:rPr>
          <w:t xml:space="preserve"> and</w:t>
        </w:r>
      </w:ins>
      <w:del w:id="2357" w:author="Ruijie Xu" w:date="2022-02-27T12:31:00Z">
        <w:r w:rsidR="00845590" w:rsidRPr="003A137D" w:rsidDel="00DC11E3">
          <w:rPr>
            <w:color w:val="000000" w:themeColor="text1"/>
          </w:rPr>
          <w:delText>,</w:delText>
        </w:r>
      </w:del>
      <w:r w:rsidR="00845590" w:rsidRPr="003A137D">
        <w:rPr>
          <w:color w:val="000000" w:themeColor="text1"/>
        </w:rPr>
        <w:t xml:space="preserve"> </w:t>
      </w:r>
      <w:r w:rsidR="0069179E" w:rsidRPr="003A137D">
        <w:rPr>
          <w:color w:val="000000" w:themeColor="text1"/>
        </w:rPr>
        <w:t>376</w:t>
      </w:r>
      <w:ins w:id="2358" w:author="Ruijie Xu" w:date="2022-02-27T12:31:00Z">
        <w:r w:rsidR="00DC11E3">
          <w:rPr>
            <w:color w:val="000000" w:themeColor="text1"/>
          </w:rPr>
          <w:t xml:space="preserve"> taxa</w:t>
        </w:r>
      </w:ins>
      <w:del w:id="2359" w:author="Ruijie Xu" w:date="2022-02-27T12:31:00Z">
        <w:r w:rsidR="00423339" w:rsidRPr="003A137D" w:rsidDel="00DC11E3">
          <w:rPr>
            <w:color w:val="000000" w:themeColor="text1"/>
          </w:rPr>
          <w:delText xml:space="preserve">, and </w:delText>
        </w:r>
        <w:r w:rsidR="00845590" w:rsidRPr="003A137D" w:rsidDel="00DC11E3">
          <w:rPr>
            <w:color w:val="000000" w:themeColor="text1"/>
          </w:rPr>
          <w:delText>5</w:delText>
        </w:r>
        <w:r w:rsidR="0069179E" w:rsidRPr="003A137D" w:rsidDel="00DC11E3">
          <w:rPr>
            <w:color w:val="000000" w:themeColor="text1"/>
          </w:rPr>
          <w:delText>6</w:delText>
        </w:r>
        <w:r w:rsidR="00423339" w:rsidRPr="003A137D" w:rsidDel="00DC11E3">
          <w:rPr>
            <w:color w:val="000000" w:themeColor="text1"/>
          </w:rPr>
          <w:delText xml:space="preserve"> taxa</w:delText>
        </w:r>
      </w:del>
      <w:r w:rsidR="00423339" w:rsidRPr="003A137D">
        <w:rPr>
          <w:color w:val="000000" w:themeColor="text1"/>
        </w:rPr>
        <w:t>, respectively</w:t>
      </w:r>
      <w:r w:rsidR="00845590" w:rsidRPr="003A137D">
        <w:rPr>
          <w:color w:val="000000" w:themeColor="text1"/>
        </w:rPr>
        <w:t xml:space="preserve">) </w:t>
      </w:r>
      <w:r w:rsidR="00FF01FC" w:rsidRPr="003A137D">
        <w:rPr>
          <w:color w:val="000000" w:themeColor="text1"/>
        </w:rPr>
        <w:t xml:space="preserve">(Figure </w:t>
      </w:r>
      <w:ins w:id="2360" w:author="Ruijie Xu" w:date="2022-02-03T12:55:00Z">
        <w:r w:rsidR="004A2C21">
          <w:rPr>
            <w:color w:val="000000" w:themeColor="text1"/>
          </w:rPr>
          <w:t>5</w:t>
        </w:r>
      </w:ins>
      <w:del w:id="2361" w:author="Ruijie Xu" w:date="2022-02-03T12:32:00Z">
        <w:r w:rsidR="00FF01FC" w:rsidRPr="003A137D" w:rsidDel="005901EC">
          <w:rPr>
            <w:color w:val="000000" w:themeColor="text1"/>
          </w:rPr>
          <w:delText>7</w:delText>
        </w:r>
      </w:del>
      <w:r w:rsidR="00B9548D" w:rsidRPr="003A137D">
        <w:rPr>
          <w:color w:val="000000" w:themeColor="text1"/>
        </w:rPr>
        <w:t>a</w:t>
      </w:r>
      <w:r w:rsidR="00FF01FC" w:rsidRPr="003A137D">
        <w:rPr>
          <w:color w:val="000000" w:themeColor="text1"/>
        </w:rPr>
        <w:t>)</w:t>
      </w:r>
      <w:r w:rsidR="00C42B45" w:rsidRPr="003A137D">
        <w:rPr>
          <w:color w:val="000000" w:themeColor="text1"/>
        </w:rPr>
        <w:t xml:space="preserve">. </w:t>
      </w:r>
      <w:del w:id="2362" w:author="Liliana Salvador" w:date="2022-02-26T17:22:00Z">
        <w:r w:rsidR="000038B7" w:rsidRPr="003A137D" w:rsidDel="002073EC">
          <w:rPr>
            <w:color w:val="000000" w:themeColor="text1"/>
          </w:rPr>
          <w:delText>Furthermore, a</w:delText>
        </w:r>
      </w:del>
      <w:ins w:id="2363" w:author="Liliana Salvador" w:date="2022-02-26T17:22:00Z">
        <w:r w:rsidR="002073EC">
          <w:rPr>
            <w:color w:val="000000" w:themeColor="text1"/>
          </w:rPr>
          <w:t>A</w:t>
        </w:r>
      </w:ins>
      <w:r w:rsidR="000038B7" w:rsidRPr="003A137D">
        <w:rPr>
          <w:color w:val="000000" w:themeColor="text1"/>
        </w:rPr>
        <w:t xml:space="preserve">lthough Centrifuge identified the largest number of </w:t>
      </w:r>
      <w:r w:rsidR="00315E9F" w:rsidRPr="003A137D">
        <w:rPr>
          <w:color w:val="000000" w:themeColor="text1"/>
        </w:rPr>
        <w:t>DA</w:t>
      </w:r>
      <w:r w:rsidR="000038B7" w:rsidRPr="003A137D">
        <w:rPr>
          <w:color w:val="000000" w:themeColor="text1"/>
        </w:rPr>
        <w:t xml:space="preserve"> species </w:t>
      </w:r>
      <w:commentRangeStart w:id="2364"/>
      <w:r w:rsidR="000038B7" w:rsidRPr="003A137D">
        <w:rPr>
          <w:color w:val="000000" w:themeColor="text1"/>
        </w:rPr>
        <w:t>tax</w:t>
      </w:r>
      <w:ins w:id="2365" w:author="Ruijie Xu" w:date="2022-02-27T12:32:00Z">
        <w:r w:rsidR="00C24E4D">
          <w:rPr>
            <w:color w:val="000000" w:themeColor="text1"/>
          </w:rPr>
          <w:t>a,</w:t>
        </w:r>
      </w:ins>
      <w:del w:id="2366" w:author="Ruijie Xu" w:date="2022-02-27T12:32:00Z">
        <w:r w:rsidR="000038B7" w:rsidRPr="003A137D" w:rsidDel="00C24E4D">
          <w:rPr>
            <w:color w:val="000000" w:themeColor="text1"/>
          </w:rPr>
          <w:delText>on</w:delText>
        </w:r>
        <w:commentRangeEnd w:id="2364"/>
        <w:r w:rsidR="002073EC" w:rsidDel="00C24E4D">
          <w:rPr>
            <w:rStyle w:val="CommentReference"/>
          </w:rPr>
          <w:commentReference w:id="2364"/>
        </w:r>
        <w:r w:rsidR="000038B7" w:rsidRPr="003A137D" w:rsidDel="00C24E4D">
          <w:rPr>
            <w:color w:val="000000" w:themeColor="text1"/>
          </w:rPr>
          <w:delText>,</w:delText>
        </w:r>
      </w:del>
      <w:r w:rsidR="000038B7" w:rsidRPr="003A137D">
        <w:rPr>
          <w:color w:val="000000" w:themeColor="text1"/>
        </w:rPr>
        <w:t xml:space="preserve"> Kaiju </w:t>
      </w:r>
      <w:del w:id="2367" w:author="Liliana Salvador" w:date="2022-02-26T17:22:00Z">
        <w:r w:rsidR="000038B7" w:rsidRPr="003A137D" w:rsidDel="002073EC">
          <w:rPr>
            <w:color w:val="000000" w:themeColor="text1"/>
          </w:rPr>
          <w:delText xml:space="preserve">has </w:delText>
        </w:r>
      </w:del>
      <w:r w:rsidR="000038B7" w:rsidRPr="003A137D">
        <w:rPr>
          <w:color w:val="000000" w:themeColor="text1"/>
        </w:rPr>
        <w:t xml:space="preserve">identified the </w:t>
      </w:r>
      <w:del w:id="2368" w:author="Liliana Salvador" w:date="2022-02-26T17:23:00Z">
        <w:r w:rsidR="000038B7" w:rsidRPr="003A137D" w:rsidDel="002073EC">
          <w:rPr>
            <w:color w:val="000000" w:themeColor="text1"/>
          </w:rPr>
          <w:delText xml:space="preserve">most </w:delText>
        </w:r>
      </w:del>
      <w:ins w:id="2369" w:author="Liliana Salvador" w:date="2022-02-26T17:23:00Z">
        <w:r w:rsidR="002073EC">
          <w:rPr>
            <w:color w:val="000000" w:themeColor="text1"/>
          </w:rPr>
          <w:t>highest</w:t>
        </w:r>
        <w:r w:rsidR="002073EC" w:rsidRPr="003A137D">
          <w:rPr>
            <w:color w:val="000000" w:themeColor="text1"/>
          </w:rPr>
          <w:t xml:space="preserve"> </w:t>
        </w:r>
      </w:ins>
      <w:r w:rsidR="000038B7" w:rsidRPr="003A137D">
        <w:rPr>
          <w:color w:val="000000" w:themeColor="text1"/>
        </w:rPr>
        <w:t>number of unique phylum taxa</w:t>
      </w:r>
      <w:r w:rsidR="00326B37" w:rsidRPr="003A137D">
        <w:rPr>
          <w:color w:val="000000" w:themeColor="text1"/>
        </w:rPr>
        <w:t xml:space="preserve"> (42</w:t>
      </w:r>
      <w:ins w:id="2370" w:author="Ruijie Xu" w:date="2022-02-03T12:32:00Z">
        <w:del w:id="2371" w:author="Liliana Salvador" w:date="2022-02-26T17:23:00Z">
          <w:r w:rsidR="005901EC" w:rsidDel="002073EC">
            <w:rPr>
              <w:color w:val="000000" w:themeColor="text1"/>
            </w:rPr>
            <w:delText xml:space="preserve"> phylum taxa</w:delText>
          </w:r>
        </w:del>
      </w:ins>
      <w:r w:rsidR="00326B37" w:rsidRPr="003A137D">
        <w:rPr>
          <w:color w:val="000000" w:themeColor="text1"/>
        </w:rPr>
        <w:t>)</w:t>
      </w:r>
      <w:r w:rsidR="000038B7" w:rsidRPr="003A137D">
        <w:rPr>
          <w:color w:val="000000" w:themeColor="text1"/>
        </w:rPr>
        <w:t xml:space="preserve">, </w:t>
      </w:r>
      <w:commentRangeStart w:id="2372"/>
      <w:r w:rsidR="000038B7" w:rsidRPr="003A137D">
        <w:rPr>
          <w:color w:val="000000" w:themeColor="text1"/>
        </w:rPr>
        <w:t xml:space="preserve">which means </w:t>
      </w:r>
      <w:ins w:id="2373" w:author="Liliana Salvador" w:date="2022-02-26T17:25:00Z">
        <w:r w:rsidR="002073EC">
          <w:rPr>
            <w:color w:val="000000" w:themeColor="text1"/>
          </w:rPr>
          <w:t xml:space="preserve">that </w:t>
        </w:r>
      </w:ins>
      <w:r w:rsidR="000038B7" w:rsidRPr="003A137D">
        <w:rPr>
          <w:color w:val="000000" w:themeColor="text1"/>
        </w:rPr>
        <w:t>m</w:t>
      </w:r>
      <w:r w:rsidR="005B4081" w:rsidRPr="003A137D">
        <w:rPr>
          <w:color w:val="000000" w:themeColor="text1"/>
        </w:rPr>
        <w:t>any</w:t>
      </w:r>
      <w:r w:rsidR="000038B7" w:rsidRPr="003A137D">
        <w:rPr>
          <w:color w:val="000000" w:themeColor="text1"/>
        </w:rPr>
        <w:t xml:space="preserve"> of Centrifuge’s </w:t>
      </w:r>
      <w:r w:rsidR="00315E9F" w:rsidRPr="003A137D">
        <w:rPr>
          <w:color w:val="000000" w:themeColor="text1"/>
        </w:rPr>
        <w:t>DA</w:t>
      </w:r>
      <w:r w:rsidR="000038B7" w:rsidRPr="003A137D">
        <w:rPr>
          <w:color w:val="000000" w:themeColor="text1"/>
        </w:rPr>
        <w:t xml:space="preserve"> species ha</w:t>
      </w:r>
      <w:ins w:id="2374" w:author="Liliana Salvador" w:date="2022-02-26T17:25:00Z">
        <w:r w:rsidR="002073EC">
          <w:rPr>
            <w:color w:val="000000" w:themeColor="text1"/>
          </w:rPr>
          <w:t>ve</w:t>
        </w:r>
      </w:ins>
      <w:del w:id="2375" w:author="Liliana Salvador" w:date="2022-02-26T17:25:00Z">
        <w:r w:rsidR="000038B7" w:rsidRPr="003A137D" w:rsidDel="002073EC">
          <w:rPr>
            <w:color w:val="000000" w:themeColor="text1"/>
          </w:rPr>
          <w:delText>s</w:delText>
        </w:r>
      </w:del>
      <w:r w:rsidR="000038B7" w:rsidRPr="003A137D">
        <w:rPr>
          <w:color w:val="000000" w:themeColor="text1"/>
        </w:rPr>
        <w:t xml:space="preserve"> the same phylum taxonom</w:t>
      </w:r>
      <w:ins w:id="2376" w:author="Ruijie Xu" w:date="2022-02-27T12:33:00Z">
        <w:r w:rsidR="00C24E4D">
          <w:rPr>
            <w:color w:val="000000" w:themeColor="text1"/>
          </w:rPr>
          <w:t>y</w:t>
        </w:r>
      </w:ins>
      <w:del w:id="2377" w:author="Ruijie Xu" w:date="2022-02-27T12:33:00Z">
        <w:r w:rsidR="000038B7" w:rsidRPr="003A137D" w:rsidDel="00C24E4D">
          <w:rPr>
            <w:color w:val="000000" w:themeColor="text1"/>
          </w:rPr>
          <w:delText>y taxa</w:delText>
        </w:r>
      </w:del>
      <w:r w:rsidR="004A3268" w:rsidRPr="003A137D">
        <w:rPr>
          <w:color w:val="000000" w:themeColor="text1"/>
        </w:rPr>
        <w:t xml:space="preserve"> (Figure </w:t>
      </w:r>
      <w:ins w:id="2378" w:author="Ruijie Xu" w:date="2022-02-03T12:55:00Z">
        <w:r w:rsidR="004A2C21">
          <w:rPr>
            <w:color w:val="000000" w:themeColor="text1"/>
          </w:rPr>
          <w:t>5</w:t>
        </w:r>
      </w:ins>
      <w:del w:id="2379" w:author="Ruijie Xu" w:date="2022-02-03T12:33:00Z">
        <w:r w:rsidR="004A3268" w:rsidRPr="003A137D" w:rsidDel="005901EC">
          <w:rPr>
            <w:color w:val="000000" w:themeColor="text1"/>
          </w:rPr>
          <w:delText>7</w:delText>
        </w:r>
      </w:del>
      <w:r w:rsidR="004A3268" w:rsidRPr="003A137D">
        <w:rPr>
          <w:color w:val="000000" w:themeColor="text1"/>
        </w:rPr>
        <w:t>a)</w:t>
      </w:r>
      <w:r w:rsidR="000038B7" w:rsidRPr="003A137D">
        <w:rPr>
          <w:color w:val="000000" w:themeColor="text1"/>
        </w:rPr>
        <w:t xml:space="preserve">. </w:t>
      </w:r>
      <w:commentRangeEnd w:id="2372"/>
      <w:r w:rsidR="002073EC">
        <w:rPr>
          <w:rStyle w:val="CommentReference"/>
        </w:rPr>
        <w:commentReference w:id="2372"/>
      </w:r>
      <w:del w:id="2380" w:author="Ruijie Xu" w:date="2022-02-27T12:36:00Z">
        <w:r w:rsidR="00152381" w:rsidRPr="003A137D" w:rsidDel="00F06949">
          <w:rPr>
            <w:color w:val="000000" w:themeColor="text1"/>
          </w:rPr>
          <w:delText xml:space="preserve">To </w:delText>
        </w:r>
        <w:r w:rsidR="00AC3C44" w:rsidRPr="003A137D" w:rsidDel="00F06949">
          <w:rPr>
            <w:color w:val="000000" w:themeColor="text1"/>
          </w:rPr>
          <w:delText>obtain a more generalized overview</w:delText>
        </w:r>
        <w:r w:rsidR="00132E12" w:rsidRPr="003A137D" w:rsidDel="00F06949">
          <w:rPr>
            <w:color w:val="000000" w:themeColor="text1"/>
          </w:rPr>
          <w:delText xml:space="preserve"> </w:delText>
        </w:r>
      </w:del>
      <w:ins w:id="2381" w:author="Liliana Salvador" w:date="2022-02-26T17:26:00Z">
        <w:del w:id="2382" w:author="Ruijie Xu" w:date="2022-02-27T12:36:00Z">
          <w:r w:rsidR="002073EC" w:rsidDel="00F06949">
            <w:rPr>
              <w:color w:val="000000" w:themeColor="text1"/>
            </w:rPr>
            <w:delText>of</w:delText>
          </w:r>
        </w:del>
      </w:ins>
      <w:del w:id="2383" w:author="Ruijie Xu" w:date="2022-02-27T12:36:00Z">
        <w:r w:rsidR="00132E12" w:rsidRPr="003A137D" w:rsidDel="00F06949">
          <w:rPr>
            <w:color w:val="000000" w:themeColor="text1"/>
          </w:rPr>
          <w:delText xml:space="preserve">for the </w:delText>
        </w:r>
        <w:r w:rsidR="00315E9F" w:rsidRPr="003A137D" w:rsidDel="00F06949">
          <w:rPr>
            <w:color w:val="000000" w:themeColor="text1"/>
          </w:rPr>
          <w:delText>DA</w:delText>
        </w:r>
        <w:r w:rsidR="00132E12" w:rsidRPr="003A137D" w:rsidDel="00F06949">
          <w:rPr>
            <w:color w:val="000000" w:themeColor="text1"/>
          </w:rPr>
          <w:delText xml:space="preserve"> taxa identified from the classification of each software, we aggregated the species taxa into the phylum level</w:delText>
        </w:r>
        <w:r w:rsidR="0015611C" w:rsidRPr="003A137D" w:rsidDel="00F06949">
          <w:rPr>
            <w:color w:val="000000" w:themeColor="text1"/>
          </w:rPr>
          <w:delText xml:space="preserve"> and visualized the presence and absence of each phylum taxon as the </w:delText>
        </w:r>
        <w:r w:rsidR="00315E9F" w:rsidRPr="003A137D" w:rsidDel="00F06949">
          <w:rPr>
            <w:color w:val="000000" w:themeColor="text1"/>
          </w:rPr>
          <w:delText>DA</w:delText>
        </w:r>
        <w:r w:rsidR="0015611C" w:rsidRPr="003A137D" w:rsidDel="00F06949">
          <w:rPr>
            <w:color w:val="000000" w:themeColor="text1"/>
          </w:rPr>
          <w:delText xml:space="preserve"> taxa across </w:delText>
        </w:r>
      </w:del>
      <w:ins w:id="2384" w:author="Liliana Salvador" w:date="2022-02-26T17:27:00Z">
        <w:del w:id="2385" w:author="Ruijie Xu" w:date="2022-02-27T12:36:00Z">
          <w:r w:rsidR="002073EC" w:rsidDel="00F06949">
            <w:rPr>
              <w:color w:val="000000" w:themeColor="text1"/>
            </w:rPr>
            <w:delText xml:space="preserve">the </w:delText>
          </w:r>
        </w:del>
      </w:ins>
      <w:del w:id="2386" w:author="Ruijie Xu" w:date="2022-02-27T12:36:00Z">
        <w:r w:rsidR="0015611C" w:rsidRPr="003A137D" w:rsidDel="00F06949">
          <w:rPr>
            <w:color w:val="000000" w:themeColor="text1"/>
          </w:rPr>
          <w:delText xml:space="preserve">different software </w:delText>
        </w:r>
      </w:del>
      <w:ins w:id="2387" w:author="Liliana Salvador" w:date="2022-02-26T17:27:00Z">
        <w:del w:id="2388" w:author="Ruijie Xu" w:date="2022-02-27T12:36:00Z">
          <w:r w:rsidR="002073EC" w:rsidDel="00F06949">
            <w:rPr>
              <w:color w:val="000000" w:themeColor="text1"/>
            </w:rPr>
            <w:delText>(</w:delText>
          </w:r>
        </w:del>
      </w:ins>
      <w:del w:id="2389" w:author="Ruijie Xu" w:date="2022-02-27T12:36:00Z">
        <w:r w:rsidR="006B62AD" w:rsidRPr="003A137D" w:rsidDel="00F06949">
          <w:rPr>
            <w:color w:val="000000" w:themeColor="text1"/>
          </w:rPr>
          <w:delText xml:space="preserve">in </w:delText>
        </w:r>
        <w:r w:rsidR="0015611C" w:rsidRPr="003A137D" w:rsidDel="00F06949">
          <w:rPr>
            <w:color w:val="000000" w:themeColor="text1"/>
          </w:rPr>
          <w:delText xml:space="preserve">Figure </w:delText>
        </w:r>
      </w:del>
      <w:ins w:id="2390" w:author="Liliana Salvador" w:date="2022-02-26T17:27:00Z">
        <w:del w:id="2391" w:author="Ruijie Xu" w:date="2022-02-27T12:36:00Z">
          <w:r w:rsidR="002073EC" w:rsidDel="00F06949">
            <w:rPr>
              <w:color w:val="000000" w:themeColor="text1"/>
            </w:rPr>
            <w:delText>)</w:delText>
          </w:r>
        </w:del>
      </w:ins>
      <w:del w:id="2392" w:author="Ruijie Xu" w:date="2022-02-03T12:33:00Z">
        <w:r w:rsidR="0015611C" w:rsidRPr="003A137D" w:rsidDel="005901EC">
          <w:rPr>
            <w:color w:val="000000" w:themeColor="text1"/>
          </w:rPr>
          <w:delText>8</w:delText>
        </w:r>
      </w:del>
      <w:del w:id="2393" w:author="Ruijie Xu" w:date="2022-02-27T12:36:00Z">
        <w:r w:rsidR="0015611C" w:rsidRPr="003A137D" w:rsidDel="00F06949">
          <w:rPr>
            <w:color w:val="000000" w:themeColor="text1"/>
          </w:rPr>
          <w:delText>.</w:delText>
        </w:r>
        <w:r w:rsidR="00AC3C44" w:rsidRPr="003A137D" w:rsidDel="00F06949">
          <w:rPr>
            <w:color w:val="000000" w:themeColor="text1"/>
          </w:rPr>
          <w:delText xml:space="preserve"> </w:delText>
        </w:r>
      </w:del>
    </w:p>
    <w:p w14:paraId="09F95F69" w14:textId="7323AD8A" w:rsidR="002073EC" w:rsidRPr="00A15B7A" w:rsidRDefault="002073EC" w:rsidP="00B90087">
      <w:pPr>
        <w:spacing w:line="480" w:lineRule="auto"/>
        <w:rPr>
          <w:ins w:id="2394" w:author="Ruijie Xu" w:date="2022-02-27T12:36:00Z"/>
          <w:iCs/>
          <w:color w:val="000000" w:themeColor="text1"/>
          <w:u w:val="single"/>
          <w:rPrChange w:id="2395" w:author="Ruijie Xu" w:date="2022-02-27T13:46:00Z">
            <w:rPr>
              <w:ins w:id="2396" w:author="Ruijie Xu" w:date="2022-02-27T12:36:00Z"/>
              <w:i/>
              <w:color w:val="000000" w:themeColor="text1"/>
            </w:rPr>
          </w:rPrChange>
        </w:rPr>
      </w:pPr>
      <w:ins w:id="2397" w:author="Liliana Salvador" w:date="2022-02-26T17:31:00Z">
        <w:r w:rsidRPr="00A15B7A">
          <w:rPr>
            <w:iCs/>
            <w:color w:val="000000" w:themeColor="text1"/>
            <w:u w:val="single"/>
            <w:rPrChange w:id="2398" w:author="Ruijie Xu" w:date="2022-02-27T13:46:00Z">
              <w:rPr>
                <w:iCs/>
                <w:color w:val="000000" w:themeColor="text1"/>
              </w:rPr>
            </w:rPrChange>
          </w:rPr>
          <w:t>Phylum</w:t>
        </w:r>
        <w:r w:rsidRPr="00A15B7A">
          <w:rPr>
            <w:iCs/>
            <w:color w:val="000000" w:themeColor="text1"/>
            <w:u w:val="single"/>
            <w:rPrChange w:id="2399" w:author="Ruijie Xu" w:date="2022-02-27T13:46:00Z">
              <w:rPr>
                <w:i/>
                <w:color w:val="000000" w:themeColor="text1"/>
              </w:rPr>
            </w:rPrChange>
          </w:rPr>
          <w:t xml:space="preserve"> level</w:t>
        </w:r>
      </w:ins>
    </w:p>
    <w:p w14:paraId="3AC579C6" w14:textId="6121C7C1" w:rsidR="00F06949" w:rsidRPr="002073EC" w:rsidRDefault="00F06949" w:rsidP="00B90087">
      <w:pPr>
        <w:spacing w:line="480" w:lineRule="auto"/>
        <w:rPr>
          <w:ins w:id="2400" w:author="Liliana Salvador" w:date="2022-02-26T17:31:00Z"/>
          <w:i/>
          <w:color w:val="000000" w:themeColor="text1"/>
          <w:rPrChange w:id="2401" w:author="Liliana Salvador" w:date="2022-02-26T17:31:00Z">
            <w:rPr>
              <w:ins w:id="2402" w:author="Liliana Salvador" w:date="2022-02-26T17:31:00Z"/>
              <w:color w:val="000000" w:themeColor="text1"/>
            </w:rPr>
          </w:rPrChange>
        </w:rPr>
      </w:pPr>
      <w:ins w:id="2403" w:author="Ruijie Xu" w:date="2022-02-27T12:36:00Z">
        <w:r w:rsidRPr="003A137D">
          <w:rPr>
            <w:color w:val="000000" w:themeColor="text1"/>
          </w:rPr>
          <w:t xml:space="preserve">To obtain a more generalized overview </w:t>
        </w:r>
        <w:r>
          <w:rPr>
            <w:color w:val="000000" w:themeColor="text1"/>
          </w:rPr>
          <w:t>of</w:t>
        </w:r>
        <w:r w:rsidRPr="003A137D">
          <w:rPr>
            <w:color w:val="000000" w:themeColor="text1"/>
          </w:rPr>
          <w:t xml:space="preserve"> the DA taxa identified from the classification of each software, we aggregated the species taxa into the phylum level and visualized the presence and absence of each phylum taxon as the DA taxa across </w:t>
        </w:r>
        <w:r>
          <w:rPr>
            <w:color w:val="000000" w:themeColor="text1"/>
          </w:rPr>
          <w:t xml:space="preserve">the </w:t>
        </w:r>
        <w:r w:rsidRPr="003A137D">
          <w:rPr>
            <w:color w:val="000000" w:themeColor="text1"/>
          </w:rPr>
          <w:t xml:space="preserve">different software </w:t>
        </w:r>
        <w:r>
          <w:rPr>
            <w:color w:val="000000" w:themeColor="text1"/>
          </w:rPr>
          <w:t>(</w:t>
        </w:r>
        <w:r w:rsidRPr="003A137D">
          <w:rPr>
            <w:color w:val="000000" w:themeColor="text1"/>
          </w:rPr>
          <w:t xml:space="preserve">Figure </w:t>
        </w:r>
        <w:r>
          <w:rPr>
            <w:color w:val="000000" w:themeColor="text1"/>
          </w:rPr>
          <w:t>5c)</w:t>
        </w:r>
        <w:r w:rsidRPr="003A137D">
          <w:rPr>
            <w:color w:val="000000" w:themeColor="text1"/>
          </w:rPr>
          <w:t xml:space="preserve">. </w:t>
        </w:r>
      </w:ins>
    </w:p>
    <w:p w14:paraId="105A32C9" w14:textId="6385870A" w:rsidR="00684564" w:rsidRDefault="00E7377F" w:rsidP="00B90087">
      <w:pPr>
        <w:spacing w:line="480" w:lineRule="auto"/>
        <w:rPr>
          <w:ins w:id="2404" w:author="Liliana Salvador" w:date="2022-02-26T17:31:00Z"/>
          <w:color w:val="000000" w:themeColor="text1"/>
        </w:rPr>
      </w:pPr>
      <w:r w:rsidRPr="003A137D">
        <w:rPr>
          <w:color w:val="000000" w:themeColor="text1"/>
        </w:rPr>
        <w:t xml:space="preserve">At the Phylum level analysis, </w:t>
      </w:r>
      <w:ins w:id="2405" w:author="Liliana Salvador" w:date="2022-02-26T17:27:00Z">
        <w:r w:rsidR="002073EC">
          <w:rPr>
            <w:color w:val="000000" w:themeColor="text1"/>
          </w:rPr>
          <w:t xml:space="preserve">the </w:t>
        </w:r>
      </w:ins>
      <w:r w:rsidRPr="003A137D">
        <w:rPr>
          <w:color w:val="000000" w:themeColor="text1"/>
        </w:rPr>
        <w:t>taxa “</w:t>
      </w:r>
      <w:proofErr w:type="spellStart"/>
      <w:r w:rsidRPr="003A137D">
        <w:rPr>
          <w:color w:val="000000" w:themeColor="text1"/>
        </w:rPr>
        <w:t>p__Spirochaetes</w:t>
      </w:r>
      <w:proofErr w:type="spellEnd"/>
      <w:r w:rsidRPr="003A137D">
        <w:rPr>
          <w:color w:val="000000" w:themeColor="text1"/>
        </w:rPr>
        <w:t>”,</w:t>
      </w:r>
      <w:r w:rsidR="00AC45ED" w:rsidRPr="003A137D">
        <w:rPr>
          <w:color w:val="000000" w:themeColor="text1"/>
        </w:rPr>
        <w:t xml:space="preserve"> </w:t>
      </w:r>
      <w:bookmarkStart w:id="2406" w:name="OLE_LINK193"/>
      <w:bookmarkStart w:id="2407" w:name="OLE_LINK194"/>
      <w:r w:rsidRPr="003A137D">
        <w:rPr>
          <w:color w:val="000000" w:themeColor="text1"/>
        </w:rPr>
        <w:t>“p__</w:t>
      </w:r>
      <w:proofErr w:type="spellStart"/>
      <w:r w:rsidRPr="003A137D">
        <w:rPr>
          <w:color w:val="000000" w:themeColor="text1"/>
        </w:rPr>
        <w:t>Bacterodietes</w:t>
      </w:r>
      <w:proofErr w:type="spellEnd"/>
      <w:proofErr w:type="gramStart"/>
      <w:r w:rsidRPr="003A137D">
        <w:rPr>
          <w:color w:val="000000" w:themeColor="text1"/>
        </w:rPr>
        <w:t>”,“</w:t>
      </w:r>
      <w:proofErr w:type="gramEnd"/>
      <w:r w:rsidRPr="003A137D">
        <w:rPr>
          <w:color w:val="000000" w:themeColor="text1"/>
        </w:rPr>
        <w:t>p__</w:t>
      </w:r>
      <w:proofErr w:type="spellStart"/>
      <w:r w:rsidRPr="003A137D">
        <w:rPr>
          <w:color w:val="000000" w:themeColor="text1"/>
        </w:rPr>
        <w:t>Protebacteria</w:t>
      </w:r>
      <w:proofErr w:type="spellEnd"/>
      <w:r w:rsidRPr="003A137D">
        <w:rPr>
          <w:color w:val="000000" w:themeColor="text1"/>
        </w:rPr>
        <w:t>”</w:t>
      </w:r>
      <w:bookmarkEnd w:id="2406"/>
      <w:bookmarkEnd w:id="2407"/>
      <w:r w:rsidR="00484E79" w:rsidRPr="003A137D">
        <w:rPr>
          <w:color w:val="000000" w:themeColor="text1"/>
        </w:rPr>
        <w:t xml:space="preserve">, </w:t>
      </w:r>
      <w:r w:rsidR="00FA16FE" w:rsidRPr="003A137D">
        <w:rPr>
          <w:color w:val="000000" w:themeColor="text1"/>
        </w:rPr>
        <w:t xml:space="preserve">and </w:t>
      </w:r>
      <w:r w:rsidR="00484E79" w:rsidRPr="003A137D">
        <w:rPr>
          <w:color w:val="000000" w:themeColor="text1"/>
        </w:rPr>
        <w:t>“p__</w:t>
      </w:r>
      <w:proofErr w:type="spellStart"/>
      <w:r w:rsidR="00484E79" w:rsidRPr="003A137D">
        <w:rPr>
          <w:color w:val="000000" w:themeColor="text1"/>
        </w:rPr>
        <w:t>Tenericutes</w:t>
      </w:r>
      <w:proofErr w:type="spellEnd"/>
      <w:r w:rsidR="00484E79" w:rsidRPr="003A137D">
        <w:rPr>
          <w:color w:val="000000" w:themeColor="text1"/>
        </w:rPr>
        <w:t>”</w:t>
      </w:r>
      <w:r w:rsidRPr="003A137D">
        <w:rPr>
          <w:color w:val="000000" w:themeColor="text1"/>
        </w:rPr>
        <w:t xml:space="preserve"> w</w:t>
      </w:r>
      <w:ins w:id="2408" w:author="Liliana Salvador" w:date="2022-02-26T17:28:00Z">
        <w:r w:rsidR="002073EC">
          <w:rPr>
            <w:color w:val="000000" w:themeColor="text1"/>
          </w:rPr>
          <w:t>ere</w:t>
        </w:r>
      </w:ins>
      <w:del w:id="2409" w:author="Liliana Salvador" w:date="2022-02-26T17:28:00Z">
        <w:r w:rsidRPr="003A137D" w:rsidDel="002073EC">
          <w:rPr>
            <w:color w:val="000000" w:themeColor="text1"/>
          </w:rPr>
          <w:delText>as</w:delText>
        </w:r>
      </w:del>
      <w:r w:rsidRPr="003A137D">
        <w:rPr>
          <w:color w:val="000000" w:themeColor="text1"/>
        </w:rPr>
        <w:t xml:space="preserve"> found present </w:t>
      </w:r>
      <w:del w:id="2410" w:author="Liliana Salvador" w:date="2022-02-26T17:28:00Z">
        <w:r w:rsidRPr="003A137D" w:rsidDel="002073EC">
          <w:rPr>
            <w:color w:val="000000" w:themeColor="text1"/>
          </w:rPr>
          <w:delText>in the results of</w:delText>
        </w:r>
      </w:del>
      <w:ins w:id="2411" w:author="Liliana Salvador" w:date="2022-02-26T17:28:00Z">
        <w:r w:rsidR="002073EC">
          <w:rPr>
            <w:color w:val="000000" w:themeColor="text1"/>
          </w:rPr>
          <w:t>for</w:t>
        </w:r>
      </w:ins>
      <w:r w:rsidRPr="003A137D">
        <w:rPr>
          <w:color w:val="000000" w:themeColor="text1"/>
        </w:rPr>
        <w:t xml:space="preserve"> all software. </w:t>
      </w:r>
      <w:r w:rsidR="00B00D2F" w:rsidRPr="003A137D">
        <w:rPr>
          <w:color w:val="000000" w:themeColor="text1"/>
        </w:rPr>
        <w:t xml:space="preserve">Diamond </w:t>
      </w:r>
      <w:del w:id="2412" w:author="Liliana Salvador" w:date="2022-02-26T17:28:00Z">
        <w:r w:rsidR="00B00D2F" w:rsidRPr="003A137D" w:rsidDel="002073EC">
          <w:rPr>
            <w:color w:val="000000" w:themeColor="text1"/>
          </w:rPr>
          <w:delText>was missing</w:delText>
        </w:r>
      </w:del>
      <w:ins w:id="2413" w:author="Liliana Salvador" w:date="2022-02-26T17:28:00Z">
        <w:r w:rsidR="002073EC">
          <w:rPr>
            <w:color w:val="000000" w:themeColor="text1"/>
          </w:rPr>
          <w:t>missed</w:t>
        </w:r>
      </w:ins>
      <w:r w:rsidR="00B00D2F" w:rsidRPr="003A137D">
        <w:rPr>
          <w:color w:val="000000" w:themeColor="text1"/>
        </w:rPr>
        <w:t xml:space="preserve"> four taxa </w:t>
      </w:r>
      <w:del w:id="2414" w:author="Liliana Salvador" w:date="2022-02-26T17:28:00Z">
        <w:r w:rsidR="00B00D2F" w:rsidRPr="003A137D" w:rsidDel="002073EC">
          <w:rPr>
            <w:color w:val="000000" w:themeColor="text1"/>
          </w:rPr>
          <w:delText xml:space="preserve">that were identified by rest of the software </w:delText>
        </w:r>
      </w:del>
      <w:bookmarkStart w:id="2415" w:name="OLE_LINK199"/>
      <w:bookmarkStart w:id="2416" w:name="OLE_LINK200"/>
      <w:r w:rsidR="00B00D2F" w:rsidRPr="003A137D">
        <w:rPr>
          <w:color w:val="000000" w:themeColor="text1"/>
        </w:rPr>
        <w:t>("p__</w:t>
      </w:r>
      <w:proofErr w:type="spellStart"/>
      <w:r w:rsidR="00B00D2F" w:rsidRPr="003A137D">
        <w:rPr>
          <w:color w:val="000000" w:themeColor="text1"/>
        </w:rPr>
        <w:t>Aquificae</w:t>
      </w:r>
      <w:proofErr w:type="spellEnd"/>
      <w:r w:rsidR="00B00D2F" w:rsidRPr="003A137D">
        <w:rPr>
          <w:color w:val="000000" w:themeColor="text1"/>
        </w:rPr>
        <w:t>”, “</w:t>
      </w:r>
      <w:proofErr w:type="spellStart"/>
      <w:r w:rsidR="00B00D2F" w:rsidRPr="003A137D">
        <w:rPr>
          <w:color w:val="000000" w:themeColor="text1"/>
        </w:rPr>
        <w:t>p__Fusobacteria</w:t>
      </w:r>
      <w:proofErr w:type="spellEnd"/>
      <w:r w:rsidR="00B00D2F" w:rsidRPr="003A137D">
        <w:rPr>
          <w:color w:val="000000" w:themeColor="text1"/>
        </w:rPr>
        <w:t xml:space="preserve">”, </w:t>
      </w:r>
      <w:bookmarkStart w:id="2417" w:name="OLE_LINK197"/>
      <w:bookmarkStart w:id="2418" w:name="OLE_LINK198"/>
      <w:bookmarkStart w:id="2419" w:name="OLE_LINK195"/>
      <w:bookmarkStart w:id="2420" w:name="OLE_LINK196"/>
      <w:bookmarkEnd w:id="2415"/>
      <w:bookmarkEnd w:id="2416"/>
      <w:r w:rsidR="00B00D2F" w:rsidRPr="003A137D">
        <w:rPr>
          <w:color w:val="000000" w:themeColor="text1"/>
        </w:rPr>
        <w:t>“</w:t>
      </w:r>
      <w:proofErr w:type="spellStart"/>
      <w:r w:rsidR="00B00D2F" w:rsidRPr="003A137D">
        <w:rPr>
          <w:color w:val="000000" w:themeColor="text1"/>
        </w:rPr>
        <w:t>p__Firmicutes</w:t>
      </w:r>
      <w:proofErr w:type="spellEnd"/>
      <w:r w:rsidR="00B00D2F" w:rsidRPr="003A137D">
        <w:rPr>
          <w:color w:val="000000" w:themeColor="text1"/>
        </w:rPr>
        <w:t>”,</w:t>
      </w:r>
      <w:r w:rsidR="00B325BA" w:rsidRPr="003A137D">
        <w:rPr>
          <w:color w:val="000000" w:themeColor="text1"/>
        </w:rPr>
        <w:t xml:space="preserve"> and</w:t>
      </w:r>
      <w:r w:rsidR="00B00D2F" w:rsidRPr="003A137D">
        <w:rPr>
          <w:color w:val="000000" w:themeColor="text1"/>
        </w:rPr>
        <w:t xml:space="preserve"> “</w:t>
      </w:r>
      <w:proofErr w:type="spellStart"/>
      <w:r w:rsidR="00E823C6" w:rsidRPr="003A137D">
        <w:rPr>
          <w:color w:val="000000" w:themeColor="text1"/>
        </w:rPr>
        <w:t>p__</w:t>
      </w:r>
      <w:r w:rsidR="00B00D2F" w:rsidRPr="003A137D">
        <w:rPr>
          <w:color w:val="000000" w:themeColor="text1"/>
        </w:rPr>
        <w:t>Cyanobacteria</w:t>
      </w:r>
      <w:proofErr w:type="spellEnd"/>
      <w:r w:rsidR="00B00D2F" w:rsidRPr="003A137D">
        <w:rPr>
          <w:color w:val="000000" w:themeColor="text1"/>
        </w:rPr>
        <w:t>”</w:t>
      </w:r>
      <w:bookmarkEnd w:id="2417"/>
      <w:bookmarkEnd w:id="2418"/>
      <w:r w:rsidR="00B00D2F" w:rsidRPr="003A137D">
        <w:rPr>
          <w:color w:val="000000" w:themeColor="text1"/>
        </w:rPr>
        <w:t>)</w:t>
      </w:r>
      <w:ins w:id="2421" w:author="Liliana Salvador" w:date="2022-02-26T17:28:00Z">
        <w:r w:rsidR="002073EC">
          <w:rPr>
            <w:color w:val="000000" w:themeColor="text1"/>
          </w:rPr>
          <w:t xml:space="preserve"> </w:t>
        </w:r>
        <w:r w:rsidR="002073EC" w:rsidRPr="003A137D">
          <w:rPr>
            <w:color w:val="000000" w:themeColor="text1"/>
          </w:rPr>
          <w:t xml:space="preserve">that were identified by </w:t>
        </w:r>
        <w:r w:rsidR="002073EC">
          <w:rPr>
            <w:color w:val="000000" w:themeColor="text1"/>
          </w:rPr>
          <w:t xml:space="preserve">the </w:t>
        </w:r>
        <w:r w:rsidR="002073EC" w:rsidRPr="003A137D">
          <w:rPr>
            <w:color w:val="000000" w:themeColor="text1"/>
          </w:rPr>
          <w:t>rest of the software</w:t>
        </w:r>
      </w:ins>
      <w:r w:rsidR="00B00D2F" w:rsidRPr="003A137D">
        <w:rPr>
          <w:color w:val="000000" w:themeColor="text1"/>
        </w:rPr>
        <w:t xml:space="preserve">. </w:t>
      </w:r>
      <w:bookmarkEnd w:id="2419"/>
      <w:bookmarkEnd w:id="2420"/>
      <w:r w:rsidR="00B325BA" w:rsidRPr="003A137D">
        <w:rPr>
          <w:color w:val="000000" w:themeColor="text1"/>
        </w:rPr>
        <w:t xml:space="preserve">Kaiju and </w:t>
      </w:r>
      <w:r w:rsidR="00B325BA" w:rsidRPr="003A137D">
        <w:rPr>
          <w:color w:val="000000" w:themeColor="text1"/>
        </w:rPr>
        <w:lastRenderedPageBreak/>
        <w:t>Centrifuge</w:t>
      </w:r>
      <w:r w:rsidR="00C9136F" w:rsidRPr="003A137D">
        <w:rPr>
          <w:color w:val="000000" w:themeColor="text1"/>
        </w:rPr>
        <w:t xml:space="preserve"> were th</w:t>
      </w:r>
      <w:ins w:id="2422" w:author="Ruijie Xu" w:date="2022-02-27T12:33:00Z">
        <w:r w:rsidR="00C24E4D">
          <w:rPr>
            <w:color w:val="000000" w:themeColor="text1"/>
          </w:rPr>
          <w:t>e</w:t>
        </w:r>
      </w:ins>
      <w:r w:rsidR="00C9136F" w:rsidRPr="003A137D">
        <w:rPr>
          <w:color w:val="000000" w:themeColor="text1"/>
        </w:rPr>
        <w:t xml:space="preserve"> only two software </w:t>
      </w:r>
      <w:ins w:id="2423" w:author="Liliana Salvador" w:date="2022-02-26T17:28:00Z">
        <w:r w:rsidR="002073EC">
          <w:rPr>
            <w:color w:val="000000" w:themeColor="text1"/>
          </w:rPr>
          <w:t xml:space="preserve">that </w:t>
        </w:r>
      </w:ins>
      <w:r w:rsidR="00C9136F" w:rsidRPr="003A137D">
        <w:rPr>
          <w:color w:val="000000" w:themeColor="text1"/>
        </w:rPr>
        <w:t xml:space="preserve">reported virus taxa </w:t>
      </w:r>
      <w:del w:id="2424" w:author="Liliana Salvador" w:date="2022-02-26T17:29:00Z">
        <w:r w:rsidR="00C9136F" w:rsidRPr="003A137D" w:rsidDel="002073EC">
          <w:rPr>
            <w:color w:val="000000" w:themeColor="text1"/>
          </w:rPr>
          <w:delText xml:space="preserve">as </w:delText>
        </w:r>
        <w:r w:rsidR="00315E9F" w:rsidRPr="003A137D" w:rsidDel="002073EC">
          <w:rPr>
            <w:color w:val="000000" w:themeColor="text1"/>
          </w:rPr>
          <w:delText>DA</w:delText>
        </w:r>
        <w:r w:rsidR="00C9136F" w:rsidRPr="003A137D" w:rsidDel="002073EC">
          <w:rPr>
            <w:color w:val="000000" w:themeColor="text1"/>
          </w:rPr>
          <w:delText>.</w:delText>
        </w:r>
        <w:r w:rsidR="00FA118B" w:rsidRPr="003A137D" w:rsidDel="002073EC">
          <w:rPr>
            <w:color w:val="000000" w:themeColor="text1"/>
          </w:rPr>
          <w:delText xml:space="preserve"> </w:delText>
        </w:r>
        <w:r w:rsidR="00C9136F" w:rsidRPr="003A137D" w:rsidDel="002073EC">
          <w:rPr>
            <w:color w:val="000000" w:themeColor="text1"/>
          </w:rPr>
          <w:delText xml:space="preserve">Both software </w:delText>
        </w:r>
        <w:r w:rsidR="00FA118B" w:rsidRPr="003A137D" w:rsidDel="002073EC">
          <w:rPr>
            <w:color w:val="000000" w:themeColor="text1"/>
          </w:rPr>
          <w:delText xml:space="preserve">reported </w:delText>
        </w:r>
        <w:r w:rsidR="00C9136F" w:rsidRPr="003A137D" w:rsidDel="002073EC">
          <w:rPr>
            <w:color w:val="000000" w:themeColor="text1"/>
          </w:rPr>
          <w:delText>v</w:delText>
        </w:r>
        <w:r w:rsidR="00FA118B" w:rsidRPr="003A137D" w:rsidDel="002073EC">
          <w:rPr>
            <w:color w:val="000000" w:themeColor="text1"/>
          </w:rPr>
          <w:delText xml:space="preserve">irus taxon </w:delText>
        </w:r>
      </w:del>
      <w:ins w:id="2425" w:author="Liliana Salvador" w:date="2022-02-26T17:29:00Z">
        <w:r w:rsidR="002073EC">
          <w:rPr>
            <w:color w:val="000000" w:themeColor="text1"/>
          </w:rPr>
          <w:t>(</w:t>
        </w:r>
      </w:ins>
      <w:r w:rsidR="00FA118B" w:rsidRPr="003A137D">
        <w:rPr>
          <w:color w:val="000000" w:themeColor="text1"/>
        </w:rPr>
        <w:t>“p__</w:t>
      </w:r>
      <w:proofErr w:type="spellStart"/>
      <w:r w:rsidR="00FA118B" w:rsidRPr="003A137D">
        <w:rPr>
          <w:color w:val="000000" w:themeColor="text1"/>
        </w:rPr>
        <w:t>Negarnaviricota</w:t>
      </w:r>
      <w:proofErr w:type="spellEnd"/>
      <w:r w:rsidR="00FA118B" w:rsidRPr="003A137D">
        <w:rPr>
          <w:color w:val="000000" w:themeColor="text1"/>
        </w:rPr>
        <w:t>”</w:t>
      </w:r>
      <w:r w:rsidR="00C9136F" w:rsidRPr="003A137D">
        <w:rPr>
          <w:color w:val="000000" w:themeColor="text1"/>
        </w:rPr>
        <w:t xml:space="preserve">, and Kaiju reported </w:t>
      </w:r>
      <w:bookmarkStart w:id="2426" w:name="OLE_LINK203"/>
      <w:bookmarkStart w:id="2427" w:name="OLE_LINK204"/>
      <w:r w:rsidR="00C9136F" w:rsidRPr="003A137D">
        <w:rPr>
          <w:color w:val="000000" w:themeColor="text1"/>
        </w:rPr>
        <w:t>“p__</w:t>
      </w:r>
      <w:proofErr w:type="spellStart"/>
      <w:r w:rsidR="00C9136F" w:rsidRPr="003A137D">
        <w:rPr>
          <w:color w:val="000000" w:themeColor="text1"/>
        </w:rPr>
        <w:t>Nucleocyto</w:t>
      </w:r>
      <w:r w:rsidR="00EF00DC" w:rsidRPr="003A137D">
        <w:rPr>
          <w:color w:val="000000" w:themeColor="text1"/>
        </w:rPr>
        <w:t>viricota</w:t>
      </w:r>
      <w:proofErr w:type="spellEnd"/>
      <w:r w:rsidR="00C9136F" w:rsidRPr="003A137D">
        <w:rPr>
          <w:color w:val="000000" w:themeColor="text1"/>
        </w:rPr>
        <w:t>”</w:t>
      </w:r>
      <w:r w:rsidR="00EF00DC" w:rsidRPr="003A137D">
        <w:rPr>
          <w:color w:val="000000" w:themeColor="text1"/>
        </w:rPr>
        <w:t xml:space="preserve"> and “p__</w:t>
      </w:r>
      <w:proofErr w:type="spellStart"/>
      <w:r w:rsidR="00EF00DC" w:rsidRPr="003A137D">
        <w:rPr>
          <w:color w:val="000000" w:themeColor="text1"/>
        </w:rPr>
        <w:t>Uroviricota</w:t>
      </w:r>
      <w:proofErr w:type="spellEnd"/>
      <w:r w:rsidR="00EF00DC" w:rsidRPr="003A137D">
        <w:rPr>
          <w:color w:val="000000" w:themeColor="text1"/>
        </w:rPr>
        <w:t>”</w:t>
      </w:r>
      <w:ins w:id="2428" w:author="Liliana Salvador" w:date="2022-02-26T17:29:00Z">
        <w:r w:rsidR="002073EC">
          <w:rPr>
            <w:color w:val="000000" w:themeColor="text1"/>
          </w:rPr>
          <w:t xml:space="preserve">) </w:t>
        </w:r>
        <w:r w:rsidR="002073EC" w:rsidRPr="003A137D">
          <w:rPr>
            <w:color w:val="000000" w:themeColor="text1"/>
          </w:rPr>
          <w:t>as DA.</w:t>
        </w:r>
      </w:ins>
      <w:del w:id="2429" w:author="Liliana Salvador" w:date="2022-02-26T17:29:00Z">
        <w:r w:rsidR="00EF00DC" w:rsidRPr="003A137D" w:rsidDel="002073EC">
          <w:rPr>
            <w:color w:val="000000" w:themeColor="text1"/>
          </w:rPr>
          <w:delText xml:space="preserve">, </w:delText>
        </w:r>
        <w:bookmarkEnd w:id="2426"/>
        <w:bookmarkEnd w:id="2427"/>
        <w:r w:rsidR="00EF00DC" w:rsidRPr="003A137D" w:rsidDel="002073EC">
          <w:rPr>
            <w:color w:val="000000" w:themeColor="text1"/>
          </w:rPr>
          <w:delText>distinctively</w:delText>
        </w:r>
        <w:r w:rsidR="00FA118B" w:rsidRPr="003A137D" w:rsidDel="002073EC">
          <w:rPr>
            <w:color w:val="000000" w:themeColor="text1"/>
          </w:rPr>
          <w:delText>.</w:delText>
        </w:r>
      </w:del>
      <w:r w:rsidR="00FA118B" w:rsidRPr="003A137D">
        <w:rPr>
          <w:color w:val="000000" w:themeColor="text1"/>
        </w:rPr>
        <w:t xml:space="preserve"> </w:t>
      </w:r>
      <w:r w:rsidR="002D4618" w:rsidRPr="003A137D">
        <w:rPr>
          <w:color w:val="000000" w:themeColor="text1"/>
        </w:rPr>
        <w:t>Archaea taxa w</w:t>
      </w:r>
      <w:ins w:id="2430" w:author="Liliana Salvador" w:date="2022-02-26T17:29:00Z">
        <w:r w:rsidR="002073EC">
          <w:rPr>
            <w:color w:val="000000" w:themeColor="text1"/>
          </w:rPr>
          <w:t>ere</w:t>
        </w:r>
      </w:ins>
      <w:del w:id="2431" w:author="Liliana Salvador" w:date="2022-02-26T17:29:00Z">
        <w:r w:rsidR="002D4618" w:rsidRPr="003A137D" w:rsidDel="002073EC">
          <w:rPr>
            <w:color w:val="000000" w:themeColor="text1"/>
          </w:rPr>
          <w:delText>as</w:delText>
        </w:r>
      </w:del>
      <w:r w:rsidR="002D4618" w:rsidRPr="003A137D">
        <w:rPr>
          <w:color w:val="000000" w:themeColor="text1"/>
        </w:rPr>
        <w:t xml:space="preserve"> only reported by Kaiju</w:t>
      </w:r>
      <w:r w:rsidR="001F7300" w:rsidRPr="003A137D">
        <w:rPr>
          <w:color w:val="000000" w:themeColor="text1"/>
        </w:rPr>
        <w:t xml:space="preserve">, </w:t>
      </w:r>
      <w:r w:rsidR="002D4618" w:rsidRPr="003A137D">
        <w:rPr>
          <w:color w:val="000000" w:themeColor="text1"/>
        </w:rPr>
        <w:t>Centrifuge</w:t>
      </w:r>
      <w:r w:rsidR="001F7300" w:rsidRPr="003A137D">
        <w:rPr>
          <w:color w:val="000000" w:themeColor="text1"/>
        </w:rPr>
        <w:t xml:space="preserve">, and </w:t>
      </w:r>
      <w:del w:id="2432" w:author="Ruijie Xu" w:date="2022-02-01T13:44:00Z">
        <w:r w:rsidR="001F7300" w:rsidRPr="003A137D" w:rsidDel="00537B08">
          <w:rPr>
            <w:color w:val="000000" w:themeColor="text1"/>
          </w:rPr>
          <w:delText>Blastn</w:delText>
        </w:r>
      </w:del>
      <w:ins w:id="2433" w:author="Ruijie Xu" w:date="2022-02-01T13:44:00Z">
        <w:r w:rsidR="00537B08">
          <w:rPr>
            <w:color w:val="000000" w:themeColor="text1"/>
          </w:rPr>
          <w:t>BLASTN</w:t>
        </w:r>
      </w:ins>
      <w:del w:id="2434" w:author="Liliana Salvador" w:date="2022-02-26T17:29:00Z">
        <w:r w:rsidR="001F7300" w:rsidRPr="003A137D" w:rsidDel="002073EC">
          <w:rPr>
            <w:color w:val="000000" w:themeColor="text1"/>
          </w:rPr>
          <w:delText>’s</w:delText>
        </w:r>
        <w:r w:rsidR="002D4618" w:rsidRPr="003A137D" w:rsidDel="002073EC">
          <w:rPr>
            <w:color w:val="000000" w:themeColor="text1"/>
          </w:rPr>
          <w:delText xml:space="preserve"> </w:delText>
        </w:r>
      </w:del>
      <w:r w:rsidR="000238B8" w:rsidRPr="003A137D">
        <w:rPr>
          <w:color w:val="000000" w:themeColor="text1"/>
        </w:rPr>
        <w:t xml:space="preserve">. All three software </w:t>
      </w:r>
      <w:del w:id="2435" w:author="Liliana Salvador" w:date="2022-02-26T17:29:00Z">
        <w:r w:rsidR="000238B8" w:rsidRPr="003A137D" w:rsidDel="002073EC">
          <w:rPr>
            <w:color w:val="000000" w:themeColor="text1"/>
          </w:rPr>
          <w:delText xml:space="preserve">have </w:delText>
        </w:r>
      </w:del>
      <w:r w:rsidR="000238B8" w:rsidRPr="003A137D">
        <w:rPr>
          <w:color w:val="000000" w:themeColor="text1"/>
        </w:rPr>
        <w:t>reported</w:t>
      </w:r>
      <w:r w:rsidR="00B03DDE" w:rsidRPr="003A137D">
        <w:rPr>
          <w:color w:val="000000" w:themeColor="text1"/>
        </w:rPr>
        <w:t xml:space="preserve"> </w:t>
      </w:r>
      <w:bookmarkStart w:id="2436" w:name="OLE_LINK201"/>
      <w:bookmarkStart w:id="2437" w:name="OLE_LINK202"/>
      <w:r w:rsidR="00B03DDE" w:rsidRPr="003A137D">
        <w:rPr>
          <w:color w:val="000000" w:themeColor="text1"/>
        </w:rPr>
        <w:t>"p__</w:t>
      </w:r>
      <w:proofErr w:type="spellStart"/>
      <w:r w:rsidR="00B03DDE" w:rsidRPr="003A137D">
        <w:rPr>
          <w:color w:val="000000" w:themeColor="text1"/>
        </w:rPr>
        <w:t>Euryarchaeota</w:t>
      </w:r>
      <w:proofErr w:type="spellEnd"/>
      <w:r w:rsidR="00B03DDE" w:rsidRPr="003A137D">
        <w:rPr>
          <w:color w:val="000000" w:themeColor="text1"/>
        </w:rPr>
        <w:t xml:space="preserve">”, </w:t>
      </w:r>
      <w:bookmarkEnd w:id="2436"/>
      <w:bookmarkEnd w:id="2437"/>
      <w:r w:rsidR="00B03DDE" w:rsidRPr="003A137D">
        <w:rPr>
          <w:color w:val="000000" w:themeColor="text1"/>
        </w:rPr>
        <w:t xml:space="preserve">and both Kaiju and Centrifuge </w:t>
      </w:r>
      <w:proofErr w:type="gramStart"/>
      <w:r w:rsidR="00B03DDE" w:rsidRPr="003A137D">
        <w:rPr>
          <w:color w:val="000000" w:themeColor="text1"/>
        </w:rPr>
        <w:t>reported  “</w:t>
      </w:r>
      <w:proofErr w:type="gramEnd"/>
      <w:r w:rsidR="00B03DDE" w:rsidRPr="003A137D">
        <w:rPr>
          <w:color w:val="000000" w:themeColor="text1"/>
        </w:rPr>
        <w:t>p__</w:t>
      </w:r>
      <w:proofErr w:type="spellStart"/>
      <w:r w:rsidR="00B03DDE" w:rsidRPr="003A137D">
        <w:rPr>
          <w:color w:val="000000" w:themeColor="text1"/>
        </w:rPr>
        <w:t>Candidatus</w:t>
      </w:r>
      <w:proofErr w:type="spellEnd"/>
      <w:r w:rsidR="00B03DDE" w:rsidRPr="003A137D">
        <w:rPr>
          <w:color w:val="000000" w:themeColor="text1"/>
        </w:rPr>
        <w:t xml:space="preserve"> </w:t>
      </w:r>
      <w:proofErr w:type="spellStart"/>
      <w:r w:rsidR="00B03DDE" w:rsidRPr="003A137D">
        <w:rPr>
          <w:color w:val="000000" w:themeColor="text1"/>
        </w:rPr>
        <w:t>Micrarchaeota</w:t>
      </w:r>
      <w:proofErr w:type="spellEnd"/>
      <w:r w:rsidR="00B03DDE" w:rsidRPr="003A137D">
        <w:rPr>
          <w:color w:val="000000" w:themeColor="text1"/>
        </w:rPr>
        <w:t>” and "p__</w:t>
      </w:r>
      <w:proofErr w:type="spellStart"/>
      <w:r w:rsidR="00B03DDE" w:rsidRPr="003A137D">
        <w:rPr>
          <w:color w:val="000000" w:themeColor="text1"/>
        </w:rPr>
        <w:t>Candidatus</w:t>
      </w:r>
      <w:proofErr w:type="spellEnd"/>
      <w:r w:rsidR="00B03DDE" w:rsidRPr="003A137D">
        <w:rPr>
          <w:color w:val="000000" w:themeColor="text1"/>
        </w:rPr>
        <w:t xml:space="preserve"> </w:t>
      </w:r>
      <w:proofErr w:type="spellStart"/>
      <w:r w:rsidR="00B03DDE" w:rsidRPr="003A137D">
        <w:rPr>
          <w:color w:val="000000" w:themeColor="text1"/>
        </w:rPr>
        <w:t>Lokiarchaeota</w:t>
      </w:r>
      <w:proofErr w:type="spellEnd"/>
      <w:r w:rsidR="00B03DDE" w:rsidRPr="003A137D">
        <w:rPr>
          <w:color w:val="000000" w:themeColor="text1"/>
        </w:rPr>
        <w:t xml:space="preserve">”. Finally, </w:t>
      </w:r>
      <w:r w:rsidR="00A45BC2" w:rsidRPr="003A137D">
        <w:rPr>
          <w:color w:val="000000" w:themeColor="text1"/>
        </w:rPr>
        <w:t xml:space="preserve">Kaiju uniquely </w:t>
      </w:r>
      <w:ins w:id="2438" w:author="Liliana Salvador" w:date="2022-02-26T17:29:00Z">
        <w:r w:rsidR="002073EC">
          <w:rPr>
            <w:color w:val="000000" w:themeColor="text1"/>
          </w:rPr>
          <w:t>reported</w:t>
        </w:r>
      </w:ins>
      <w:ins w:id="2439" w:author="Liliana Salvador" w:date="2022-02-26T17:30:00Z">
        <w:r w:rsidR="002073EC">
          <w:rPr>
            <w:color w:val="000000" w:themeColor="text1"/>
          </w:rPr>
          <w:t xml:space="preserve"> </w:t>
        </w:r>
      </w:ins>
      <w:r w:rsidR="00A45BC2" w:rsidRPr="003A137D">
        <w:rPr>
          <w:color w:val="000000" w:themeColor="text1"/>
        </w:rPr>
        <w:t>“p__</w:t>
      </w:r>
      <w:proofErr w:type="spellStart"/>
      <w:r w:rsidR="00A45BC2" w:rsidRPr="003A137D">
        <w:rPr>
          <w:color w:val="000000" w:themeColor="text1"/>
        </w:rPr>
        <w:t>Candidatus</w:t>
      </w:r>
      <w:proofErr w:type="spellEnd"/>
      <w:r w:rsidR="00A45BC2" w:rsidRPr="003A137D">
        <w:rPr>
          <w:color w:val="000000" w:themeColor="text1"/>
        </w:rPr>
        <w:t xml:space="preserve"> </w:t>
      </w:r>
      <w:proofErr w:type="spellStart"/>
      <w:r w:rsidR="00A45BC2" w:rsidRPr="003A137D">
        <w:rPr>
          <w:color w:val="000000" w:themeColor="text1"/>
        </w:rPr>
        <w:t>Thermoplasmatota</w:t>
      </w:r>
      <w:proofErr w:type="spellEnd"/>
      <w:r w:rsidR="00A45BC2" w:rsidRPr="003A137D">
        <w:rPr>
          <w:color w:val="000000" w:themeColor="text1"/>
        </w:rPr>
        <w:t>”.</w:t>
      </w:r>
    </w:p>
    <w:p w14:paraId="0A39D6B0" w14:textId="485A68FE" w:rsidR="00070E2B" w:rsidRDefault="00070E2B" w:rsidP="00B90087">
      <w:pPr>
        <w:spacing w:line="480" w:lineRule="auto"/>
        <w:rPr>
          <w:ins w:id="2440" w:author="Liliana Salvador" w:date="2022-02-26T17:31:00Z"/>
          <w:color w:val="000000" w:themeColor="text1"/>
        </w:rPr>
      </w:pPr>
    </w:p>
    <w:p w14:paraId="1CBFAC25" w14:textId="27037906" w:rsidR="00070E2B" w:rsidRPr="00A15B7A" w:rsidRDefault="00070E2B" w:rsidP="00070E2B">
      <w:pPr>
        <w:spacing w:line="480" w:lineRule="auto"/>
        <w:rPr>
          <w:ins w:id="2441" w:author="Liliana Salvador" w:date="2022-02-26T17:33:00Z"/>
          <w:i/>
          <w:iCs/>
          <w:color w:val="000000" w:themeColor="text1"/>
          <w:rPrChange w:id="2442" w:author="Ruijie Xu" w:date="2022-02-27T13:46:00Z">
            <w:rPr>
              <w:ins w:id="2443" w:author="Liliana Salvador" w:date="2022-02-26T17:33:00Z"/>
              <w:color w:val="000000" w:themeColor="text1"/>
              <w:u w:val="single"/>
            </w:rPr>
          </w:rPrChange>
        </w:rPr>
      </w:pPr>
      <w:ins w:id="2444" w:author="Liliana Salvador" w:date="2022-02-26T17:33:00Z">
        <w:r w:rsidRPr="00A15B7A">
          <w:rPr>
            <w:i/>
            <w:iCs/>
            <w:color w:val="000000" w:themeColor="text1"/>
            <w:rPrChange w:id="2445" w:author="Ruijie Xu" w:date="2022-02-27T13:46:00Z">
              <w:rPr>
                <w:color w:val="000000" w:themeColor="text1"/>
                <w:u w:val="single"/>
              </w:rPr>
            </w:rPrChange>
          </w:rPr>
          <w:t>Lung and spleen sample comparison</w:t>
        </w:r>
      </w:ins>
    </w:p>
    <w:p w14:paraId="4F7ABA81" w14:textId="2EEC652C" w:rsidR="00070E2B" w:rsidRPr="00070E2B" w:rsidDel="00070E2B" w:rsidRDefault="00070E2B" w:rsidP="00B90087">
      <w:pPr>
        <w:spacing w:line="480" w:lineRule="auto"/>
        <w:rPr>
          <w:del w:id="2446" w:author="Liliana Salvador" w:date="2022-02-26T17:33:00Z"/>
          <w:i/>
          <w:color w:val="000000" w:themeColor="text1"/>
          <w:rPrChange w:id="2447" w:author="Liliana Salvador" w:date="2022-02-26T17:31:00Z">
            <w:rPr>
              <w:del w:id="2448" w:author="Liliana Salvador" w:date="2022-02-26T17:33:00Z"/>
              <w:color w:val="000000" w:themeColor="text1"/>
            </w:rPr>
          </w:rPrChange>
        </w:rPr>
      </w:pPr>
    </w:p>
    <w:p w14:paraId="0E44BD9D" w14:textId="3A7F11A4" w:rsidR="00070E2B" w:rsidRDefault="00684564">
      <w:pPr>
        <w:spacing w:line="480" w:lineRule="auto"/>
        <w:ind w:firstLine="720"/>
        <w:rPr>
          <w:ins w:id="2449" w:author="Liliana Salvador" w:date="2022-02-26T17:33:00Z"/>
          <w:color w:val="000000" w:themeColor="text1"/>
        </w:rPr>
      </w:pPr>
      <w:r w:rsidRPr="003A137D">
        <w:rPr>
          <w:color w:val="000000" w:themeColor="text1"/>
        </w:rPr>
        <w:t xml:space="preserve">The </w:t>
      </w:r>
      <w:r w:rsidR="00315E9F" w:rsidRPr="003A137D">
        <w:rPr>
          <w:color w:val="000000" w:themeColor="text1"/>
        </w:rPr>
        <w:t>DA</w:t>
      </w:r>
      <w:r w:rsidRPr="003A137D">
        <w:rPr>
          <w:color w:val="000000" w:themeColor="text1"/>
        </w:rPr>
        <w:t xml:space="preserve"> taxa identified between lung </w:t>
      </w:r>
      <w:del w:id="2450" w:author="Liliana Salvador" w:date="2022-02-26T18:40:00Z">
        <w:r w:rsidRPr="003A137D" w:rsidDel="00246AFC">
          <w:rPr>
            <w:color w:val="000000" w:themeColor="text1"/>
          </w:rPr>
          <w:delText xml:space="preserve">samples </w:delText>
        </w:r>
      </w:del>
      <w:r w:rsidRPr="003A137D">
        <w:rPr>
          <w:color w:val="000000" w:themeColor="text1"/>
        </w:rPr>
        <w:t xml:space="preserve">and spleen samples were similar with those identified </w:t>
      </w:r>
      <w:del w:id="2451" w:author="Liliana Salvador" w:date="2022-02-26T18:41:00Z">
        <w:r w:rsidRPr="003A137D" w:rsidDel="00CB2CC4">
          <w:rPr>
            <w:color w:val="000000" w:themeColor="text1"/>
          </w:rPr>
          <w:delText xml:space="preserve">in the </w:delText>
        </w:r>
      </w:del>
      <w:r w:rsidRPr="003A137D">
        <w:rPr>
          <w:color w:val="000000" w:themeColor="text1"/>
        </w:rPr>
        <w:t xml:space="preserve">between lung </w:t>
      </w:r>
      <w:del w:id="2452" w:author="Liliana Salvador" w:date="2022-02-26T18:41:00Z">
        <w:r w:rsidRPr="003A137D" w:rsidDel="00CB2CC4">
          <w:rPr>
            <w:color w:val="000000" w:themeColor="text1"/>
          </w:rPr>
          <w:delText xml:space="preserve">samples </w:delText>
        </w:r>
      </w:del>
      <w:r w:rsidRPr="003A137D">
        <w:rPr>
          <w:color w:val="000000" w:themeColor="text1"/>
        </w:rPr>
        <w:t>and kidney samples</w:t>
      </w:r>
      <w:ins w:id="2453" w:author="Ruijie Xu" w:date="2022-02-03T12:33:00Z">
        <w:r w:rsidR="005901EC">
          <w:rPr>
            <w:color w:val="000000" w:themeColor="text1"/>
          </w:rPr>
          <w:t xml:space="preserve"> (Table SII.8, Figure S2)</w:t>
        </w:r>
      </w:ins>
      <w:r w:rsidRPr="003A137D">
        <w:rPr>
          <w:color w:val="000000" w:themeColor="text1"/>
        </w:rPr>
        <w:t xml:space="preserve">. </w:t>
      </w:r>
    </w:p>
    <w:p w14:paraId="1E0C6BED" w14:textId="018FF951" w:rsidR="00070E2B" w:rsidRPr="00A15B7A" w:rsidRDefault="00070E2B">
      <w:pPr>
        <w:spacing w:line="480" w:lineRule="auto"/>
        <w:rPr>
          <w:ins w:id="2454" w:author="Liliana Salvador" w:date="2022-02-26T17:33:00Z"/>
          <w:iCs/>
          <w:color w:val="000000" w:themeColor="text1"/>
          <w:u w:val="single"/>
          <w:rPrChange w:id="2455" w:author="Ruijie Xu" w:date="2022-02-27T13:46:00Z">
            <w:rPr>
              <w:ins w:id="2456" w:author="Liliana Salvador" w:date="2022-02-26T17:33:00Z"/>
              <w:iCs/>
              <w:color w:val="000000" w:themeColor="text1"/>
            </w:rPr>
          </w:rPrChange>
        </w:rPr>
        <w:pPrChange w:id="2457" w:author="Liliana Salvador" w:date="2022-02-26T17:33:00Z">
          <w:pPr>
            <w:spacing w:line="480" w:lineRule="auto"/>
            <w:ind w:firstLine="720"/>
          </w:pPr>
        </w:pPrChange>
      </w:pPr>
      <w:ins w:id="2458" w:author="Liliana Salvador" w:date="2022-02-26T17:33:00Z">
        <w:r w:rsidRPr="00A15B7A">
          <w:rPr>
            <w:iCs/>
            <w:color w:val="000000" w:themeColor="text1"/>
            <w:u w:val="single"/>
            <w:rPrChange w:id="2459" w:author="Ruijie Xu" w:date="2022-02-27T13:46:00Z">
              <w:rPr>
                <w:iCs/>
                <w:color w:val="000000" w:themeColor="text1"/>
              </w:rPr>
            </w:rPrChange>
          </w:rPr>
          <w:t>Species level</w:t>
        </w:r>
      </w:ins>
    </w:p>
    <w:p w14:paraId="5DD199BF" w14:textId="075547FC" w:rsidR="00CB2CC4" w:rsidRDefault="00684564">
      <w:pPr>
        <w:spacing w:line="480" w:lineRule="auto"/>
        <w:ind w:firstLine="720"/>
        <w:rPr>
          <w:ins w:id="2460" w:author="Liliana Salvador" w:date="2022-02-26T18:50:00Z"/>
          <w:color w:val="000000" w:themeColor="text1"/>
        </w:rPr>
      </w:pPr>
      <w:r w:rsidRPr="003A137D">
        <w:rPr>
          <w:color w:val="000000" w:themeColor="text1"/>
        </w:rPr>
        <w:t xml:space="preserve">Kaiju </w:t>
      </w:r>
      <w:del w:id="2461" w:author="Liliana Salvador" w:date="2022-02-26T17:33:00Z">
        <w:r w:rsidRPr="003A137D" w:rsidDel="00070E2B">
          <w:rPr>
            <w:color w:val="000000" w:themeColor="text1"/>
          </w:rPr>
          <w:delText xml:space="preserve">in this case has </w:delText>
        </w:r>
      </w:del>
      <w:r w:rsidRPr="003A137D">
        <w:rPr>
          <w:color w:val="000000" w:themeColor="text1"/>
        </w:rPr>
        <w:t xml:space="preserve">identified the </w:t>
      </w:r>
      <w:del w:id="2462" w:author="Liliana Salvador" w:date="2022-02-26T17:34:00Z">
        <w:r w:rsidRPr="003A137D" w:rsidDel="00070E2B">
          <w:rPr>
            <w:color w:val="000000" w:themeColor="text1"/>
          </w:rPr>
          <w:delText xml:space="preserve">most </w:delText>
        </w:r>
      </w:del>
      <w:ins w:id="2463" w:author="Liliana Salvador" w:date="2022-02-26T17:34:00Z">
        <w:r w:rsidR="00070E2B">
          <w:rPr>
            <w:color w:val="000000" w:themeColor="text1"/>
          </w:rPr>
          <w:t>highe</w:t>
        </w:r>
      </w:ins>
      <w:ins w:id="2464" w:author="Liliana Salvador" w:date="2022-02-26T17:35:00Z">
        <w:r w:rsidR="00070E2B">
          <w:rPr>
            <w:color w:val="000000" w:themeColor="text1"/>
          </w:rPr>
          <w:t>st</w:t>
        </w:r>
      </w:ins>
      <w:ins w:id="2465" w:author="Liliana Salvador" w:date="2022-02-26T17:34:00Z">
        <w:r w:rsidR="00070E2B" w:rsidRPr="003A137D">
          <w:rPr>
            <w:color w:val="000000" w:themeColor="text1"/>
          </w:rPr>
          <w:t xml:space="preserve"> </w:t>
        </w:r>
      </w:ins>
      <w:r w:rsidRPr="003A137D">
        <w:rPr>
          <w:color w:val="000000" w:themeColor="text1"/>
        </w:rPr>
        <w:t xml:space="preserve">number of </w:t>
      </w:r>
      <w:r w:rsidR="00315E9F" w:rsidRPr="003A137D">
        <w:rPr>
          <w:color w:val="000000" w:themeColor="text1"/>
        </w:rPr>
        <w:t>DA</w:t>
      </w:r>
      <w:r w:rsidRPr="003A137D">
        <w:rPr>
          <w:color w:val="000000" w:themeColor="text1"/>
        </w:rPr>
        <w:t xml:space="preserve"> species (484 taxa), while Diamond </w:t>
      </w:r>
      <w:del w:id="2466" w:author="Liliana Salvador" w:date="2022-02-26T17:34:00Z">
        <w:r w:rsidRPr="003A137D" w:rsidDel="00070E2B">
          <w:rPr>
            <w:color w:val="000000" w:themeColor="text1"/>
          </w:rPr>
          <w:delText xml:space="preserve">has </w:delText>
        </w:r>
      </w:del>
      <w:r w:rsidRPr="003A137D">
        <w:rPr>
          <w:color w:val="000000" w:themeColor="text1"/>
        </w:rPr>
        <w:t xml:space="preserve">identified </w:t>
      </w:r>
      <w:ins w:id="2467" w:author="Liliana Salvador" w:date="2022-02-26T17:34:00Z">
        <w:r w:rsidR="00070E2B">
          <w:rPr>
            <w:color w:val="000000" w:themeColor="text1"/>
          </w:rPr>
          <w:t xml:space="preserve">the </w:t>
        </w:r>
      </w:ins>
      <w:del w:id="2468" w:author="Liliana Salvador" w:date="2022-02-26T17:35:00Z">
        <w:r w:rsidRPr="003A137D" w:rsidDel="00070E2B">
          <w:rPr>
            <w:color w:val="000000" w:themeColor="text1"/>
          </w:rPr>
          <w:delText xml:space="preserve">least </w:delText>
        </w:r>
      </w:del>
      <w:ins w:id="2469" w:author="Liliana Salvador" w:date="2022-02-26T17:35:00Z">
        <w:r w:rsidR="00070E2B">
          <w:rPr>
            <w:color w:val="000000" w:themeColor="text1"/>
          </w:rPr>
          <w:t>lowest</w:t>
        </w:r>
        <w:r w:rsidR="00070E2B" w:rsidRPr="003A137D">
          <w:rPr>
            <w:color w:val="000000" w:themeColor="text1"/>
          </w:rPr>
          <w:t xml:space="preserve"> </w:t>
        </w:r>
      </w:ins>
      <w:r w:rsidRPr="003A137D">
        <w:rPr>
          <w:color w:val="000000" w:themeColor="text1"/>
        </w:rPr>
        <w:t>(44 taxa)</w:t>
      </w:r>
      <w:ins w:id="2470" w:author="Ruijie Xu" w:date="2022-02-03T12:34:00Z">
        <w:r w:rsidR="005901EC">
          <w:rPr>
            <w:color w:val="000000" w:themeColor="text1"/>
          </w:rPr>
          <w:t xml:space="preserve"> (Figure S2a)</w:t>
        </w:r>
      </w:ins>
      <w:r w:rsidR="00E70E1A" w:rsidRPr="003A137D">
        <w:rPr>
          <w:color w:val="000000" w:themeColor="text1"/>
        </w:rPr>
        <w:t xml:space="preserve">. </w:t>
      </w:r>
      <w:proofErr w:type="gramStart"/>
      <w:r w:rsidR="00F63ED3" w:rsidRPr="003A137D">
        <w:rPr>
          <w:color w:val="000000" w:themeColor="text1"/>
        </w:rPr>
        <w:t>All of</w:t>
      </w:r>
      <w:proofErr w:type="gramEnd"/>
      <w:r w:rsidR="00F63ED3" w:rsidRPr="003A137D">
        <w:rPr>
          <w:color w:val="000000" w:themeColor="text1"/>
        </w:rPr>
        <w:t xml:space="preserve"> the </w:t>
      </w:r>
      <w:r w:rsidR="00315E9F" w:rsidRPr="003A137D">
        <w:rPr>
          <w:color w:val="000000" w:themeColor="text1"/>
        </w:rPr>
        <w:t>DA</w:t>
      </w:r>
      <w:r w:rsidR="00F63ED3" w:rsidRPr="003A137D">
        <w:rPr>
          <w:color w:val="000000" w:themeColor="text1"/>
        </w:rPr>
        <w:t xml:space="preserve"> taxa wer</w:t>
      </w:r>
      <w:r w:rsidR="00E46073" w:rsidRPr="003A137D">
        <w:rPr>
          <w:color w:val="000000" w:themeColor="text1"/>
        </w:rPr>
        <w:t>e</w:t>
      </w:r>
      <w:r w:rsidR="00F63ED3" w:rsidRPr="003A137D">
        <w:rPr>
          <w:color w:val="000000" w:themeColor="text1"/>
        </w:rPr>
        <w:t xml:space="preserve"> more abundant in the lung </w:t>
      </w:r>
      <w:ins w:id="2471" w:author="Liliana Salvador" w:date="2022-02-26T18:41:00Z">
        <w:r w:rsidR="00CB2CC4">
          <w:rPr>
            <w:color w:val="000000" w:themeColor="text1"/>
          </w:rPr>
          <w:t xml:space="preserve">than in the </w:t>
        </w:r>
      </w:ins>
      <w:ins w:id="2472" w:author="Liliana Salvador" w:date="2022-02-26T18:42:00Z">
        <w:r w:rsidR="00CB2CC4">
          <w:rPr>
            <w:color w:val="000000" w:themeColor="text1"/>
          </w:rPr>
          <w:t xml:space="preserve">spleen </w:t>
        </w:r>
      </w:ins>
      <w:r w:rsidR="00F63ED3" w:rsidRPr="003A137D">
        <w:rPr>
          <w:color w:val="000000" w:themeColor="text1"/>
        </w:rPr>
        <w:t>samples</w:t>
      </w:r>
      <w:ins w:id="2473" w:author="Ruijie Xu" w:date="2022-02-03T12:34:00Z">
        <w:r w:rsidR="005901EC">
          <w:rPr>
            <w:color w:val="000000" w:themeColor="text1"/>
          </w:rPr>
          <w:t xml:space="preserve"> (Figure S2b)</w:t>
        </w:r>
      </w:ins>
      <w:r w:rsidR="00F63ED3" w:rsidRPr="003A137D">
        <w:rPr>
          <w:color w:val="000000" w:themeColor="text1"/>
        </w:rPr>
        <w:t xml:space="preserve">. </w:t>
      </w:r>
      <w:r w:rsidR="00E70E1A" w:rsidRPr="003A137D">
        <w:rPr>
          <w:color w:val="000000" w:themeColor="text1"/>
        </w:rPr>
        <w:t>Six species</w:t>
      </w:r>
      <w:ins w:id="2474" w:author="Liliana Salvador" w:date="2022-02-26T18:42:00Z">
        <w:r w:rsidR="00CB2CC4">
          <w:rPr>
            <w:color w:val="000000" w:themeColor="text1"/>
          </w:rPr>
          <w:t xml:space="preserve"> </w:t>
        </w:r>
        <w:r w:rsidR="00CB2CC4" w:rsidRPr="003A137D">
          <w:rPr>
            <w:color w:val="000000" w:themeColor="text1"/>
          </w:rPr>
          <w:t>(</w:t>
        </w:r>
        <w:proofErr w:type="spellStart"/>
        <w:r w:rsidR="00CB2CC4" w:rsidRPr="003A137D">
          <w:rPr>
            <w:i/>
            <w:iCs/>
            <w:color w:val="000000" w:themeColor="text1"/>
          </w:rPr>
          <w:t>Mycoplasm</w:t>
        </w:r>
        <w:proofErr w:type="spellEnd"/>
        <w:r w:rsidR="00CB2CC4" w:rsidRPr="003A137D">
          <w:rPr>
            <w:i/>
            <w:iCs/>
            <w:color w:val="000000" w:themeColor="text1"/>
          </w:rPr>
          <w:t xml:space="preserve"> </w:t>
        </w:r>
        <w:proofErr w:type="spellStart"/>
        <w:r w:rsidR="00CB2CC4" w:rsidRPr="003A137D">
          <w:rPr>
            <w:i/>
            <w:iCs/>
            <w:color w:val="000000" w:themeColor="text1"/>
          </w:rPr>
          <w:t>pulmonis</w:t>
        </w:r>
        <w:proofErr w:type="spellEnd"/>
        <w:r w:rsidR="00CB2CC4" w:rsidRPr="003A137D">
          <w:rPr>
            <w:color w:val="000000" w:themeColor="text1"/>
          </w:rPr>
          <w:t xml:space="preserve">, </w:t>
        </w:r>
        <w:r w:rsidR="00CB2CC4" w:rsidRPr="003A137D">
          <w:rPr>
            <w:i/>
            <w:iCs/>
            <w:color w:val="000000" w:themeColor="text1"/>
          </w:rPr>
          <w:t xml:space="preserve">Mycoplasma </w:t>
        </w:r>
        <w:proofErr w:type="spellStart"/>
        <w:r w:rsidR="00CB2CC4" w:rsidRPr="003A137D">
          <w:rPr>
            <w:i/>
            <w:iCs/>
            <w:color w:val="000000" w:themeColor="text1"/>
          </w:rPr>
          <w:t>bovoculi</w:t>
        </w:r>
        <w:proofErr w:type="spellEnd"/>
        <w:r w:rsidR="00CB2CC4" w:rsidRPr="003A137D">
          <w:rPr>
            <w:color w:val="000000" w:themeColor="text1"/>
          </w:rPr>
          <w:t xml:space="preserve">, </w:t>
        </w:r>
        <w:r w:rsidR="00CB2CC4" w:rsidRPr="003A137D">
          <w:rPr>
            <w:i/>
            <w:iCs/>
            <w:color w:val="000000" w:themeColor="text1"/>
          </w:rPr>
          <w:t xml:space="preserve">Mycoplasma </w:t>
        </w:r>
        <w:proofErr w:type="spellStart"/>
        <w:r w:rsidR="00CB2CC4" w:rsidRPr="003A137D">
          <w:rPr>
            <w:i/>
            <w:iCs/>
            <w:color w:val="000000" w:themeColor="text1"/>
          </w:rPr>
          <w:t>neurolyticum</w:t>
        </w:r>
        <w:proofErr w:type="spellEnd"/>
        <w:r w:rsidR="00CB2CC4" w:rsidRPr="003A137D">
          <w:rPr>
            <w:color w:val="000000" w:themeColor="text1"/>
          </w:rPr>
          <w:t xml:space="preserve">, </w:t>
        </w:r>
        <w:r w:rsidR="00CB2CC4" w:rsidRPr="003A137D">
          <w:rPr>
            <w:i/>
            <w:iCs/>
            <w:color w:val="000000" w:themeColor="text1"/>
          </w:rPr>
          <w:t xml:space="preserve">Bordetella </w:t>
        </w:r>
        <w:proofErr w:type="spellStart"/>
        <w:r w:rsidR="00CB2CC4" w:rsidRPr="003A137D">
          <w:rPr>
            <w:i/>
            <w:iCs/>
            <w:color w:val="000000" w:themeColor="text1"/>
          </w:rPr>
          <w:t>pseudohinzii</w:t>
        </w:r>
        <w:proofErr w:type="spellEnd"/>
        <w:r w:rsidR="00CB2CC4" w:rsidRPr="003A137D">
          <w:rPr>
            <w:color w:val="000000" w:themeColor="text1"/>
          </w:rPr>
          <w:t xml:space="preserve">, </w:t>
        </w:r>
        <w:r w:rsidR="00CB2CC4" w:rsidRPr="003A137D">
          <w:rPr>
            <w:i/>
            <w:iCs/>
            <w:color w:val="000000" w:themeColor="text1"/>
          </w:rPr>
          <w:t xml:space="preserve">Bordetella </w:t>
        </w:r>
        <w:proofErr w:type="spellStart"/>
        <w:r w:rsidR="00CB2CC4" w:rsidRPr="003A137D">
          <w:rPr>
            <w:i/>
            <w:iCs/>
            <w:color w:val="000000" w:themeColor="text1"/>
          </w:rPr>
          <w:t>bronchiseptica</w:t>
        </w:r>
        <w:proofErr w:type="spellEnd"/>
        <w:r w:rsidR="00CB2CC4" w:rsidRPr="003A137D">
          <w:rPr>
            <w:color w:val="000000" w:themeColor="text1"/>
          </w:rPr>
          <w:t xml:space="preserve">, and </w:t>
        </w:r>
        <w:r w:rsidR="00CB2CC4" w:rsidRPr="003A137D">
          <w:rPr>
            <w:i/>
            <w:iCs/>
            <w:color w:val="000000" w:themeColor="text1"/>
          </w:rPr>
          <w:t xml:space="preserve">Bacteroides </w:t>
        </w:r>
        <w:proofErr w:type="spellStart"/>
        <w:r w:rsidR="00CB2CC4" w:rsidRPr="003A137D">
          <w:rPr>
            <w:i/>
            <w:iCs/>
            <w:color w:val="000000" w:themeColor="text1"/>
          </w:rPr>
          <w:t>uniformis</w:t>
        </w:r>
        <w:proofErr w:type="spellEnd"/>
        <w:r w:rsidR="00CB2CC4" w:rsidRPr="003A137D">
          <w:rPr>
            <w:color w:val="000000" w:themeColor="text1"/>
          </w:rPr>
          <w:t>)</w:t>
        </w:r>
      </w:ins>
      <w:r w:rsidR="00E70E1A" w:rsidRPr="003A137D">
        <w:rPr>
          <w:color w:val="000000" w:themeColor="text1"/>
        </w:rPr>
        <w:t xml:space="preserve"> </w:t>
      </w:r>
      <w:del w:id="2475" w:author="Liliana Salvador" w:date="2022-02-26T18:42:00Z">
        <w:r w:rsidR="00E70E1A" w:rsidRPr="003A137D" w:rsidDel="00CB2CC4">
          <w:rPr>
            <w:color w:val="000000" w:themeColor="text1"/>
          </w:rPr>
          <w:delText xml:space="preserve">were </w:delText>
        </w:r>
      </w:del>
      <w:del w:id="2476" w:author="Liliana Salvador" w:date="2022-02-26T18:45:00Z">
        <w:r w:rsidR="00E70E1A" w:rsidRPr="003A137D" w:rsidDel="00CB2CC4">
          <w:rPr>
            <w:color w:val="000000" w:themeColor="text1"/>
          </w:rPr>
          <w:delText>overlapp</w:delText>
        </w:r>
      </w:del>
      <w:del w:id="2477" w:author="Liliana Salvador" w:date="2022-02-26T18:42:00Z">
        <w:r w:rsidR="00E70E1A" w:rsidRPr="003A137D" w:rsidDel="00CB2CC4">
          <w:rPr>
            <w:color w:val="000000" w:themeColor="text1"/>
          </w:rPr>
          <w:delText>ing</w:delText>
        </w:r>
      </w:del>
      <w:del w:id="2478" w:author="Liliana Salvador" w:date="2022-02-26T18:45:00Z">
        <w:r w:rsidR="00E70E1A" w:rsidRPr="003A137D" w:rsidDel="00CB2CC4">
          <w:rPr>
            <w:color w:val="000000" w:themeColor="text1"/>
          </w:rPr>
          <w:delText xml:space="preserve"> between</w:delText>
        </w:r>
      </w:del>
      <w:ins w:id="2479" w:author="Liliana Salvador" w:date="2022-02-26T18:45:00Z">
        <w:r w:rsidR="00CB2CC4">
          <w:rPr>
            <w:color w:val="000000" w:themeColor="text1"/>
          </w:rPr>
          <w:t>were identified as</w:t>
        </w:r>
      </w:ins>
      <w:r w:rsidR="00E70E1A" w:rsidRPr="003A137D">
        <w:rPr>
          <w:color w:val="000000" w:themeColor="text1"/>
        </w:rPr>
        <w:t xml:space="preserve"> the </w:t>
      </w:r>
      <w:r w:rsidR="00315E9F" w:rsidRPr="003A137D">
        <w:rPr>
          <w:color w:val="000000" w:themeColor="text1"/>
        </w:rPr>
        <w:t>DA</w:t>
      </w:r>
      <w:r w:rsidR="00E70E1A" w:rsidRPr="003A137D">
        <w:rPr>
          <w:color w:val="000000" w:themeColor="text1"/>
        </w:rPr>
        <w:t xml:space="preserve"> taxa </w:t>
      </w:r>
      <w:del w:id="2480" w:author="Liliana Salvador" w:date="2022-02-26T18:45:00Z">
        <w:r w:rsidR="00E70E1A" w:rsidRPr="003A137D" w:rsidDel="00CB2CC4">
          <w:rPr>
            <w:color w:val="000000" w:themeColor="text1"/>
          </w:rPr>
          <w:delText xml:space="preserve">identified </w:delText>
        </w:r>
      </w:del>
      <w:r w:rsidR="00E70E1A" w:rsidRPr="003A137D">
        <w:rPr>
          <w:color w:val="000000" w:themeColor="text1"/>
        </w:rPr>
        <w:t xml:space="preserve">by </w:t>
      </w:r>
      <w:del w:id="2481" w:author="Liliana Salvador" w:date="2022-02-26T18:45:00Z">
        <w:r w:rsidR="00A9558B" w:rsidRPr="003A137D" w:rsidDel="00CB2CC4">
          <w:rPr>
            <w:color w:val="000000" w:themeColor="text1"/>
          </w:rPr>
          <w:delText xml:space="preserve">the classifications of </w:delText>
        </w:r>
      </w:del>
      <w:r w:rsidR="00A9558B" w:rsidRPr="003A137D">
        <w:rPr>
          <w:color w:val="000000" w:themeColor="text1"/>
        </w:rPr>
        <w:t>all</w:t>
      </w:r>
      <w:r w:rsidR="00E70E1A" w:rsidRPr="003A137D">
        <w:rPr>
          <w:color w:val="000000" w:themeColor="text1"/>
        </w:rPr>
        <w:t xml:space="preserve"> software</w:t>
      </w:r>
      <w:r w:rsidR="006464C5" w:rsidRPr="003A137D">
        <w:rPr>
          <w:color w:val="000000" w:themeColor="text1"/>
        </w:rPr>
        <w:t xml:space="preserve"> </w:t>
      </w:r>
      <w:del w:id="2482" w:author="Liliana Salvador" w:date="2022-02-26T18:42:00Z">
        <w:r w:rsidR="006464C5" w:rsidRPr="003A137D" w:rsidDel="00CB2CC4">
          <w:rPr>
            <w:color w:val="000000" w:themeColor="text1"/>
          </w:rPr>
          <w:delText>(</w:delText>
        </w:r>
        <w:r w:rsidR="006464C5" w:rsidRPr="003A137D" w:rsidDel="00CB2CC4">
          <w:rPr>
            <w:i/>
            <w:iCs/>
            <w:color w:val="000000" w:themeColor="text1"/>
          </w:rPr>
          <w:delText>Mycoplasm pulmonis</w:delText>
        </w:r>
        <w:r w:rsidR="006464C5" w:rsidRPr="003A137D" w:rsidDel="00CB2CC4">
          <w:rPr>
            <w:color w:val="000000" w:themeColor="text1"/>
          </w:rPr>
          <w:delText xml:space="preserve">, </w:delText>
        </w:r>
        <w:r w:rsidR="006464C5" w:rsidRPr="003A137D" w:rsidDel="00CB2CC4">
          <w:rPr>
            <w:i/>
            <w:iCs/>
            <w:color w:val="000000" w:themeColor="text1"/>
          </w:rPr>
          <w:delText>Mycoplasma bovoculi</w:delText>
        </w:r>
        <w:r w:rsidR="006464C5" w:rsidRPr="003A137D" w:rsidDel="00CB2CC4">
          <w:rPr>
            <w:color w:val="000000" w:themeColor="text1"/>
          </w:rPr>
          <w:delText xml:space="preserve">, </w:delText>
        </w:r>
        <w:r w:rsidR="006464C5" w:rsidRPr="003A137D" w:rsidDel="00CB2CC4">
          <w:rPr>
            <w:i/>
            <w:iCs/>
            <w:color w:val="000000" w:themeColor="text1"/>
          </w:rPr>
          <w:delText>Mycoplasma neurolyticum</w:delText>
        </w:r>
        <w:r w:rsidR="006464C5" w:rsidRPr="003A137D" w:rsidDel="00CB2CC4">
          <w:rPr>
            <w:color w:val="000000" w:themeColor="text1"/>
          </w:rPr>
          <w:delText xml:space="preserve">, </w:delText>
        </w:r>
        <w:r w:rsidR="006464C5" w:rsidRPr="003A137D" w:rsidDel="00CB2CC4">
          <w:rPr>
            <w:i/>
            <w:iCs/>
            <w:color w:val="000000" w:themeColor="text1"/>
          </w:rPr>
          <w:delText>Bordetella pseudohinzii</w:delText>
        </w:r>
        <w:r w:rsidR="006464C5" w:rsidRPr="003A137D" w:rsidDel="00CB2CC4">
          <w:rPr>
            <w:color w:val="000000" w:themeColor="text1"/>
          </w:rPr>
          <w:delText xml:space="preserve">, </w:delText>
        </w:r>
        <w:r w:rsidR="006464C5" w:rsidRPr="003A137D" w:rsidDel="00CB2CC4">
          <w:rPr>
            <w:i/>
            <w:iCs/>
            <w:color w:val="000000" w:themeColor="text1"/>
          </w:rPr>
          <w:delText>Bordetella bronchiseptica</w:delText>
        </w:r>
        <w:r w:rsidR="006464C5" w:rsidRPr="003A137D" w:rsidDel="00CB2CC4">
          <w:rPr>
            <w:color w:val="000000" w:themeColor="text1"/>
          </w:rPr>
          <w:delText xml:space="preserve">, </w:delText>
        </w:r>
        <w:r w:rsidR="00B90087" w:rsidRPr="003A137D" w:rsidDel="00CB2CC4">
          <w:rPr>
            <w:color w:val="000000" w:themeColor="text1"/>
          </w:rPr>
          <w:delText xml:space="preserve">and </w:delText>
        </w:r>
        <w:r w:rsidR="006464C5" w:rsidRPr="003A137D" w:rsidDel="00CB2CC4">
          <w:rPr>
            <w:i/>
            <w:iCs/>
            <w:color w:val="000000" w:themeColor="text1"/>
          </w:rPr>
          <w:delText>Bacteroides uniformis</w:delText>
        </w:r>
        <w:r w:rsidR="006464C5" w:rsidRPr="003A137D" w:rsidDel="00CB2CC4">
          <w:rPr>
            <w:color w:val="000000" w:themeColor="text1"/>
          </w:rPr>
          <w:delText>)</w:delText>
        </w:r>
      </w:del>
      <w:ins w:id="2483" w:author="Ruijie Xu" w:date="2022-02-03T12:34:00Z">
        <w:r w:rsidR="005901EC">
          <w:rPr>
            <w:color w:val="000000" w:themeColor="text1"/>
          </w:rPr>
          <w:t xml:space="preserve"> (Table SII.8</w:t>
        </w:r>
        <w:commentRangeStart w:id="2484"/>
        <w:r w:rsidR="005901EC">
          <w:rPr>
            <w:color w:val="000000" w:themeColor="text1"/>
          </w:rPr>
          <w:t>)</w:t>
        </w:r>
      </w:ins>
      <w:del w:id="2485" w:author="Ruijie Xu" w:date="2022-02-27T12:35:00Z">
        <w:r w:rsidR="00904E62" w:rsidRPr="003A137D" w:rsidDel="00F06949">
          <w:rPr>
            <w:color w:val="000000" w:themeColor="text1"/>
          </w:rPr>
          <w:delText>,</w:delText>
        </w:r>
      </w:del>
      <w:ins w:id="2486" w:author="Liliana Salvador" w:date="2022-02-26T18:45:00Z">
        <w:del w:id="2487" w:author="Ruijie Xu" w:date="2022-02-27T12:35:00Z">
          <w:r w:rsidR="00CB2CC4" w:rsidDel="00F06949">
            <w:rPr>
              <w:color w:val="000000" w:themeColor="text1"/>
            </w:rPr>
            <w:delText xml:space="preserve"> and</w:delText>
          </w:r>
        </w:del>
      </w:ins>
      <w:del w:id="2488" w:author="Ruijie Xu" w:date="2022-02-27T12:35:00Z">
        <w:r w:rsidR="00904E62" w:rsidRPr="003A137D" w:rsidDel="00F06949">
          <w:rPr>
            <w:color w:val="000000" w:themeColor="text1"/>
          </w:rPr>
          <w:delText xml:space="preserve"> three of the</w:delText>
        </w:r>
      </w:del>
      <w:ins w:id="2489" w:author="Liliana Salvador" w:date="2022-02-26T18:46:00Z">
        <w:del w:id="2490" w:author="Ruijie Xu" w:date="2022-02-27T12:35:00Z">
          <w:r w:rsidR="00CB2CC4" w:rsidDel="00F06949">
            <w:rPr>
              <w:color w:val="000000" w:themeColor="text1"/>
            </w:rPr>
            <w:delText>se</w:delText>
          </w:r>
        </w:del>
      </w:ins>
      <w:del w:id="2491" w:author="Ruijie Xu" w:date="2022-02-27T12:35:00Z">
        <w:r w:rsidR="00904E62" w:rsidRPr="003A137D" w:rsidDel="00F06949">
          <w:rPr>
            <w:color w:val="000000" w:themeColor="text1"/>
          </w:rPr>
          <w:delText xml:space="preserve"> overlapping species were also identified as </w:delText>
        </w:r>
        <w:r w:rsidR="00315E9F" w:rsidRPr="003A137D" w:rsidDel="00F06949">
          <w:rPr>
            <w:color w:val="000000" w:themeColor="text1"/>
          </w:rPr>
          <w:delText>DA</w:delText>
        </w:r>
        <w:r w:rsidR="00904E62" w:rsidRPr="003A137D" w:rsidDel="00F06949">
          <w:rPr>
            <w:color w:val="000000" w:themeColor="text1"/>
          </w:rPr>
          <w:delText xml:space="preserve"> species overlapped among all</w:delText>
        </w:r>
      </w:del>
      <w:ins w:id="2492" w:author="Liliana Salvador" w:date="2022-02-26T18:46:00Z">
        <w:del w:id="2493" w:author="Ruijie Xu" w:date="2022-02-27T12:35:00Z">
          <w:r w:rsidR="00CB2CC4" w:rsidDel="00F06949">
            <w:rPr>
              <w:color w:val="000000" w:themeColor="text1"/>
            </w:rPr>
            <w:delText>by all</w:delText>
          </w:r>
        </w:del>
      </w:ins>
      <w:del w:id="2494" w:author="Ruijie Xu" w:date="2022-02-27T12:35:00Z">
        <w:r w:rsidR="00904E62" w:rsidRPr="003A137D" w:rsidDel="00F06949">
          <w:rPr>
            <w:color w:val="000000" w:themeColor="text1"/>
          </w:rPr>
          <w:delText xml:space="preserve"> software during Lung vs. Kidney </w:delText>
        </w:r>
        <w:r w:rsidR="009E5428" w:rsidRPr="003A137D" w:rsidDel="00F06949">
          <w:rPr>
            <w:color w:val="000000" w:themeColor="text1"/>
          </w:rPr>
          <w:delText xml:space="preserve">samples </w:delText>
        </w:r>
        <w:r w:rsidR="00904E62" w:rsidRPr="003A137D" w:rsidDel="00F06949">
          <w:rPr>
            <w:color w:val="000000" w:themeColor="text1"/>
          </w:rPr>
          <w:delText>compariso</w:delText>
        </w:r>
      </w:del>
      <w:ins w:id="2495" w:author="Ruijie Xu" w:date="2022-02-27T12:35:00Z">
        <w:r w:rsidR="00F06949">
          <w:rPr>
            <w:color w:val="000000" w:themeColor="text1"/>
          </w:rPr>
          <w:t xml:space="preserve">. </w:t>
        </w:r>
      </w:ins>
      <w:del w:id="2496" w:author="Ruijie Xu" w:date="2022-02-27T12:35:00Z">
        <w:r w:rsidR="00904E62" w:rsidRPr="003A137D" w:rsidDel="00F06949">
          <w:rPr>
            <w:color w:val="000000" w:themeColor="text1"/>
          </w:rPr>
          <w:delText>n</w:delText>
        </w:r>
        <w:commentRangeEnd w:id="2484"/>
        <w:r w:rsidR="00CB2CC4" w:rsidDel="00F06949">
          <w:rPr>
            <w:rStyle w:val="CommentReference"/>
          </w:rPr>
          <w:commentReference w:id="2484"/>
        </w:r>
        <w:r w:rsidR="00A9558B" w:rsidRPr="003A137D" w:rsidDel="00F06949">
          <w:rPr>
            <w:color w:val="000000" w:themeColor="text1"/>
          </w:rPr>
          <w:delText xml:space="preserve">. </w:delText>
        </w:r>
      </w:del>
      <w:r w:rsidR="0061783E" w:rsidRPr="003A137D">
        <w:rPr>
          <w:color w:val="000000" w:themeColor="text1"/>
        </w:rPr>
        <w:t xml:space="preserve">Kaiju </w:t>
      </w:r>
      <w:del w:id="2497" w:author="Liliana Salvador" w:date="2022-02-26T18:48:00Z">
        <w:r w:rsidR="0061783E" w:rsidRPr="003A137D" w:rsidDel="00CB2CC4">
          <w:rPr>
            <w:color w:val="000000" w:themeColor="text1"/>
          </w:rPr>
          <w:delText xml:space="preserve">still </w:delText>
        </w:r>
      </w:del>
      <w:r w:rsidR="0061783E" w:rsidRPr="003A137D">
        <w:rPr>
          <w:color w:val="000000" w:themeColor="text1"/>
        </w:rPr>
        <w:t xml:space="preserve">has the </w:t>
      </w:r>
      <w:del w:id="2498" w:author="Liliana Salvador" w:date="2022-02-26T18:48:00Z">
        <w:r w:rsidR="0061783E" w:rsidRPr="003A137D" w:rsidDel="00CB2CC4">
          <w:rPr>
            <w:color w:val="000000" w:themeColor="text1"/>
          </w:rPr>
          <w:delText xml:space="preserve">most </w:delText>
        </w:r>
      </w:del>
      <w:ins w:id="2499" w:author="Liliana Salvador" w:date="2022-02-26T18:48:00Z">
        <w:r w:rsidR="00CB2CC4">
          <w:rPr>
            <w:color w:val="000000" w:themeColor="text1"/>
          </w:rPr>
          <w:t>highest</w:t>
        </w:r>
        <w:r w:rsidR="00CB2CC4" w:rsidRPr="003A137D">
          <w:rPr>
            <w:color w:val="000000" w:themeColor="text1"/>
          </w:rPr>
          <w:t xml:space="preserve"> </w:t>
        </w:r>
      </w:ins>
      <w:r w:rsidR="0061783E" w:rsidRPr="003A137D">
        <w:rPr>
          <w:color w:val="000000" w:themeColor="text1"/>
        </w:rPr>
        <w:t xml:space="preserve">number of distinct </w:t>
      </w:r>
      <w:r w:rsidR="00315E9F" w:rsidRPr="003A137D">
        <w:rPr>
          <w:color w:val="000000" w:themeColor="text1"/>
        </w:rPr>
        <w:t>DA</w:t>
      </w:r>
      <w:r w:rsidR="0061783E" w:rsidRPr="003A137D">
        <w:rPr>
          <w:color w:val="000000" w:themeColor="text1"/>
        </w:rPr>
        <w:t xml:space="preserve"> species taxa (335</w:t>
      </w:r>
      <w:del w:id="2500" w:author="Liliana Salvador" w:date="2022-02-26T18:48:00Z">
        <w:r w:rsidR="0061783E" w:rsidRPr="003A137D" w:rsidDel="00CB2CC4">
          <w:rPr>
            <w:color w:val="000000" w:themeColor="text1"/>
          </w:rPr>
          <w:delText xml:space="preserve"> taxa</w:delText>
        </w:r>
      </w:del>
      <w:r w:rsidR="0061783E" w:rsidRPr="003A137D">
        <w:rPr>
          <w:color w:val="000000" w:themeColor="text1"/>
        </w:rPr>
        <w:t>)</w:t>
      </w:r>
      <w:r w:rsidR="003E69BC" w:rsidRPr="003A137D">
        <w:rPr>
          <w:color w:val="000000" w:themeColor="text1"/>
        </w:rPr>
        <w:t>, followed by centrifuge (268</w:t>
      </w:r>
      <w:del w:id="2501" w:author="Liliana Salvador" w:date="2022-02-26T18:48:00Z">
        <w:r w:rsidR="003E69BC" w:rsidRPr="003A137D" w:rsidDel="00CB2CC4">
          <w:rPr>
            <w:color w:val="000000" w:themeColor="text1"/>
          </w:rPr>
          <w:delText xml:space="preserve"> taxa</w:delText>
        </w:r>
      </w:del>
      <w:r w:rsidR="003E69BC" w:rsidRPr="003A137D">
        <w:rPr>
          <w:color w:val="000000" w:themeColor="text1"/>
        </w:rPr>
        <w:t xml:space="preserve">), and </w:t>
      </w:r>
      <w:del w:id="2502" w:author="Ruijie Xu" w:date="2022-02-01T13:44:00Z">
        <w:r w:rsidR="003E69BC" w:rsidRPr="003A137D" w:rsidDel="00537B08">
          <w:rPr>
            <w:color w:val="000000" w:themeColor="text1"/>
          </w:rPr>
          <w:delText>Blastn</w:delText>
        </w:r>
      </w:del>
      <w:ins w:id="2503" w:author="Ruijie Xu" w:date="2022-02-01T13:44:00Z">
        <w:r w:rsidR="00537B08">
          <w:rPr>
            <w:color w:val="000000" w:themeColor="text1"/>
          </w:rPr>
          <w:t>BLASTN</w:t>
        </w:r>
      </w:ins>
      <w:r w:rsidR="003E69BC" w:rsidRPr="003A137D">
        <w:rPr>
          <w:color w:val="000000" w:themeColor="text1"/>
        </w:rPr>
        <w:t xml:space="preserve"> (46</w:t>
      </w:r>
      <w:del w:id="2504" w:author="Liliana Salvador" w:date="2022-02-26T18:48:00Z">
        <w:r w:rsidR="003E69BC" w:rsidRPr="003A137D" w:rsidDel="00CB2CC4">
          <w:rPr>
            <w:color w:val="000000" w:themeColor="text1"/>
          </w:rPr>
          <w:delText xml:space="preserve"> taxa</w:delText>
        </w:r>
      </w:del>
      <w:r w:rsidR="003E69BC" w:rsidRPr="003A137D">
        <w:rPr>
          <w:color w:val="000000" w:themeColor="text1"/>
        </w:rPr>
        <w:t>)</w:t>
      </w:r>
      <w:r w:rsidR="00B5581D" w:rsidRPr="003A137D">
        <w:rPr>
          <w:color w:val="000000" w:themeColor="text1"/>
        </w:rPr>
        <w:t xml:space="preserve"> (Figure </w:t>
      </w:r>
      <w:del w:id="2505" w:author="Ruijie Xu" w:date="2022-02-03T12:35:00Z">
        <w:r w:rsidR="00B5581D" w:rsidRPr="003A137D" w:rsidDel="005901EC">
          <w:rPr>
            <w:color w:val="000000" w:themeColor="text1"/>
          </w:rPr>
          <w:delText>S10</w:delText>
        </w:r>
      </w:del>
      <w:ins w:id="2506" w:author="Ruijie Xu" w:date="2022-02-03T12:35:00Z">
        <w:r w:rsidR="005901EC" w:rsidRPr="003A137D">
          <w:rPr>
            <w:color w:val="000000" w:themeColor="text1"/>
          </w:rPr>
          <w:t>S</w:t>
        </w:r>
        <w:r w:rsidR="005901EC">
          <w:rPr>
            <w:color w:val="000000" w:themeColor="text1"/>
          </w:rPr>
          <w:t>2a</w:t>
        </w:r>
      </w:ins>
      <w:r w:rsidR="00B5581D" w:rsidRPr="003A137D">
        <w:rPr>
          <w:color w:val="000000" w:themeColor="text1"/>
        </w:rPr>
        <w:t>)</w:t>
      </w:r>
      <w:r w:rsidR="003E69BC" w:rsidRPr="003A137D">
        <w:rPr>
          <w:color w:val="000000" w:themeColor="text1"/>
        </w:rPr>
        <w:t xml:space="preserve">. </w:t>
      </w:r>
    </w:p>
    <w:p w14:paraId="0AC602A8" w14:textId="3B92B7FF" w:rsidR="00CB2CC4" w:rsidRPr="00A15B7A" w:rsidRDefault="00CB2CC4">
      <w:pPr>
        <w:spacing w:line="480" w:lineRule="auto"/>
        <w:rPr>
          <w:ins w:id="2507" w:author="Liliana Salvador" w:date="2022-02-26T18:50:00Z"/>
          <w:iCs/>
          <w:color w:val="000000" w:themeColor="text1"/>
          <w:u w:val="single"/>
          <w:rPrChange w:id="2508" w:author="Ruijie Xu" w:date="2022-02-27T13:46:00Z">
            <w:rPr>
              <w:ins w:id="2509" w:author="Liliana Salvador" w:date="2022-02-26T18:50:00Z"/>
              <w:iCs/>
              <w:color w:val="000000" w:themeColor="text1"/>
            </w:rPr>
          </w:rPrChange>
        </w:rPr>
        <w:pPrChange w:id="2510" w:author="Liliana Salvador" w:date="2022-02-26T18:50:00Z">
          <w:pPr>
            <w:spacing w:line="480" w:lineRule="auto"/>
            <w:ind w:firstLine="720"/>
          </w:pPr>
        </w:pPrChange>
      </w:pPr>
      <w:ins w:id="2511" w:author="Liliana Salvador" w:date="2022-02-26T18:50:00Z">
        <w:r w:rsidRPr="00A15B7A">
          <w:rPr>
            <w:iCs/>
            <w:color w:val="000000" w:themeColor="text1"/>
            <w:u w:val="single"/>
            <w:rPrChange w:id="2512" w:author="Ruijie Xu" w:date="2022-02-27T13:46:00Z">
              <w:rPr>
                <w:iCs/>
                <w:color w:val="000000" w:themeColor="text1"/>
              </w:rPr>
            </w:rPrChange>
          </w:rPr>
          <w:t>Phylum level</w:t>
        </w:r>
      </w:ins>
    </w:p>
    <w:p w14:paraId="2EF46696" w14:textId="0138011E" w:rsidR="002F6659" w:rsidRPr="003A137D" w:rsidRDefault="00CB2CC4">
      <w:pPr>
        <w:spacing w:line="480" w:lineRule="auto"/>
        <w:ind w:firstLine="720"/>
        <w:rPr>
          <w:color w:val="000000" w:themeColor="text1"/>
        </w:rPr>
        <w:pPrChange w:id="2513" w:author="Ruijie Xu" w:date="2022-02-03T12:33:00Z">
          <w:pPr>
            <w:spacing w:line="480" w:lineRule="auto"/>
          </w:pPr>
        </w:pPrChange>
      </w:pPr>
      <w:ins w:id="2514" w:author="Liliana Salvador" w:date="2022-02-26T18:50:00Z">
        <w:r>
          <w:rPr>
            <w:color w:val="000000" w:themeColor="text1"/>
          </w:rPr>
          <w:t>At</w:t>
        </w:r>
      </w:ins>
      <w:del w:id="2515" w:author="Liliana Salvador" w:date="2022-02-26T18:50:00Z">
        <w:r w:rsidR="00E923F1" w:rsidRPr="003A137D" w:rsidDel="00CB2CC4">
          <w:rPr>
            <w:color w:val="000000" w:themeColor="text1"/>
          </w:rPr>
          <w:delText>On</w:delText>
        </w:r>
      </w:del>
      <w:r w:rsidR="00E923F1" w:rsidRPr="003A137D">
        <w:rPr>
          <w:color w:val="000000" w:themeColor="text1"/>
        </w:rPr>
        <w:t xml:space="preserve"> the Phylum level, “p__</w:t>
      </w:r>
      <w:proofErr w:type="spellStart"/>
      <w:r w:rsidR="00E923F1" w:rsidRPr="003A137D">
        <w:rPr>
          <w:color w:val="000000" w:themeColor="text1"/>
        </w:rPr>
        <w:t>Bacterodietes</w:t>
      </w:r>
      <w:proofErr w:type="spellEnd"/>
      <w:r w:rsidR="00E923F1" w:rsidRPr="003A137D">
        <w:rPr>
          <w:color w:val="000000" w:themeColor="text1"/>
        </w:rPr>
        <w:t>”, “p__</w:t>
      </w:r>
      <w:proofErr w:type="spellStart"/>
      <w:r w:rsidR="00E923F1" w:rsidRPr="003A137D">
        <w:rPr>
          <w:color w:val="000000" w:themeColor="text1"/>
        </w:rPr>
        <w:t>Tenericutes</w:t>
      </w:r>
      <w:proofErr w:type="spellEnd"/>
      <w:r w:rsidR="00E923F1" w:rsidRPr="003A137D">
        <w:rPr>
          <w:color w:val="000000" w:themeColor="text1"/>
        </w:rPr>
        <w:t>”, “</w:t>
      </w:r>
      <w:proofErr w:type="spellStart"/>
      <w:r w:rsidR="00E923F1" w:rsidRPr="003A137D">
        <w:rPr>
          <w:color w:val="000000" w:themeColor="text1"/>
        </w:rPr>
        <w:t>p__Cyanobacteria</w:t>
      </w:r>
      <w:proofErr w:type="spellEnd"/>
      <w:proofErr w:type="gramStart"/>
      <w:r w:rsidR="00E923F1" w:rsidRPr="003A137D">
        <w:rPr>
          <w:color w:val="000000" w:themeColor="text1"/>
        </w:rPr>
        <w:t>” ,</w:t>
      </w:r>
      <w:proofErr w:type="gramEnd"/>
      <w:r w:rsidR="00E923F1" w:rsidRPr="003A137D">
        <w:rPr>
          <w:color w:val="000000" w:themeColor="text1"/>
        </w:rPr>
        <w:t>“p__</w:t>
      </w:r>
      <w:proofErr w:type="spellStart"/>
      <w:r w:rsidR="00E923F1" w:rsidRPr="003A137D">
        <w:rPr>
          <w:color w:val="000000" w:themeColor="text1"/>
        </w:rPr>
        <w:t>Protebacteria</w:t>
      </w:r>
      <w:proofErr w:type="spellEnd"/>
      <w:r w:rsidR="00E923F1" w:rsidRPr="003A137D">
        <w:rPr>
          <w:color w:val="000000" w:themeColor="text1"/>
        </w:rPr>
        <w:t>”, and “</w:t>
      </w:r>
      <w:proofErr w:type="spellStart"/>
      <w:r w:rsidR="00E923F1" w:rsidRPr="003A137D">
        <w:rPr>
          <w:color w:val="000000" w:themeColor="text1"/>
        </w:rPr>
        <w:t>p__Firmicutes</w:t>
      </w:r>
      <w:proofErr w:type="spellEnd"/>
      <w:r w:rsidR="00E923F1" w:rsidRPr="003A137D">
        <w:rPr>
          <w:color w:val="000000" w:themeColor="text1"/>
        </w:rPr>
        <w:t>” w</w:t>
      </w:r>
      <w:ins w:id="2516" w:author="Liliana Salvador" w:date="2022-02-26T18:51:00Z">
        <w:r>
          <w:rPr>
            <w:color w:val="000000" w:themeColor="text1"/>
          </w:rPr>
          <w:t>ere as DA</w:t>
        </w:r>
      </w:ins>
      <w:del w:id="2517" w:author="Liliana Salvador" w:date="2022-02-26T18:51:00Z">
        <w:r w:rsidR="00E923F1" w:rsidRPr="003A137D" w:rsidDel="00CB2CC4">
          <w:rPr>
            <w:color w:val="000000" w:themeColor="text1"/>
          </w:rPr>
          <w:delText>as</w:delText>
        </w:r>
      </w:del>
      <w:r w:rsidR="00E923F1" w:rsidRPr="003A137D">
        <w:rPr>
          <w:color w:val="000000" w:themeColor="text1"/>
        </w:rPr>
        <w:t xml:space="preserve"> identified by all </w:t>
      </w:r>
      <w:ins w:id="2518" w:author="Liliana Salvador" w:date="2022-02-26T18:51:00Z">
        <w:r>
          <w:rPr>
            <w:color w:val="000000" w:themeColor="text1"/>
          </w:rPr>
          <w:t xml:space="preserve">the </w:t>
        </w:r>
      </w:ins>
      <w:r w:rsidR="00E923F1" w:rsidRPr="003A137D">
        <w:rPr>
          <w:color w:val="000000" w:themeColor="text1"/>
        </w:rPr>
        <w:t xml:space="preserve">software </w:t>
      </w:r>
      <w:del w:id="2519" w:author="Liliana Salvador" w:date="2022-02-26T18:51:00Z">
        <w:r w:rsidR="00E923F1" w:rsidRPr="003A137D" w:rsidDel="00CB2CC4">
          <w:rPr>
            <w:color w:val="000000" w:themeColor="text1"/>
          </w:rPr>
          <w:delText xml:space="preserve">as </w:delText>
        </w:r>
        <w:r w:rsidR="00315E9F" w:rsidRPr="003A137D" w:rsidDel="00CB2CC4">
          <w:rPr>
            <w:color w:val="000000" w:themeColor="text1"/>
          </w:rPr>
          <w:delText>DA</w:delText>
        </w:r>
      </w:del>
      <w:ins w:id="2520" w:author="Ruijie Xu" w:date="2022-02-03T12:35:00Z">
        <w:del w:id="2521" w:author="Liliana Salvador" w:date="2022-02-26T18:51:00Z">
          <w:r w:rsidR="005901EC" w:rsidDel="00CB2CC4">
            <w:rPr>
              <w:color w:val="000000" w:themeColor="text1"/>
            </w:rPr>
            <w:delText xml:space="preserve"> </w:delText>
          </w:r>
        </w:del>
        <w:r w:rsidR="005901EC">
          <w:rPr>
            <w:color w:val="000000" w:themeColor="text1"/>
          </w:rPr>
          <w:t>(Figure S2c)</w:t>
        </w:r>
      </w:ins>
      <w:r w:rsidR="00E923F1" w:rsidRPr="003A137D">
        <w:rPr>
          <w:color w:val="000000" w:themeColor="text1"/>
        </w:rPr>
        <w:t>. Taxa "p__</w:t>
      </w:r>
      <w:proofErr w:type="spellStart"/>
      <w:r w:rsidR="00E923F1" w:rsidRPr="003A137D">
        <w:rPr>
          <w:color w:val="000000" w:themeColor="text1"/>
        </w:rPr>
        <w:t>Aquificae</w:t>
      </w:r>
      <w:proofErr w:type="spellEnd"/>
      <w:r w:rsidR="00E923F1" w:rsidRPr="003A137D">
        <w:rPr>
          <w:color w:val="000000" w:themeColor="text1"/>
        </w:rPr>
        <w:t>”, "</w:t>
      </w:r>
      <w:proofErr w:type="spellStart"/>
      <w:r w:rsidR="00E923F1" w:rsidRPr="003A137D">
        <w:rPr>
          <w:color w:val="000000" w:themeColor="text1"/>
        </w:rPr>
        <w:t>p__Actinobacteria</w:t>
      </w:r>
      <w:proofErr w:type="gramStart"/>
      <w:r w:rsidR="00E923F1" w:rsidRPr="003A137D">
        <w:rPr>
          <w:color w:val="000000" w:themeColor="text1"/>
        </w:rPr>
        <w:t>”,and</w:t>
      </w:r>
      <w:proofErr w:type="spellEnd"/>
      <w:proofErr w:type="gramEnd"/>
      <w:r w:rsidR="00E923F1" w:rsidRPr="003A137D">
        <w:rPr>
          <w:color w:val="000000" w:themeColor="text1"/>
        </w:rPr>
        <w:t xml:space="preserve"> “</w:t>
      </w:r>
      <w:proofErr w:type="spellStart"/>
      <w:r w:rsidR="00E923F1" w:rsidRPr="003A137D">
        <w:rPr>
          <w:color w:val="000000" w:themeColor="text1"/>
        </w:rPr>
        <w:t>p__Fusobacteria</w:t>
      </w:r>
      <w:proofErr w:type="spellEnd"/>
      <w:r w:rsidR="00E923F1" w:rsidRPr="003A137D">
        <w:rPr>
          <w:color w:val="000000" w:themeColor="text1"/>
        </w:rPr>
        <w:t xml:space="preserve">” were identified </w:t>
      </w:r>
      <w:del w:id="2522" w:author="Liliana Salvador" w:date="2022-02-26T18:52:00Z">
        <w:r w:rsidR="00E923F1" w:rsidRPr="003A137D" w:rsidDel="00DF51F9">
          <w:rPr>
            <w:color w:val="000000" w:themeColor="text1"/>
          </w:rPr>
          <w:delText xml:space="preserve">in </w:delText>
        </w:r>
      </w:del>
      <w:r w:rsidR="00E923F1" w:rsidRPr="003A137D">
        <w:rPr>
          <w:color w:val="000000" w:themeColor="text1"/>
        </w:rPr>
        <w:t>by all software except for Diamond. Archaea phylum, "p__</w:t>
      </w:r>
      <w:proofErr w:type="spellStart"/>
      <w:r w:rsidR="00E923F1" w:rsidRPr="003A137D">
        <w:rPr>
          <w:color w:val="000000" w:themeColor="text1"/>
        </w:rPr>
        <w:t>Euryarchaeota</w:t>
      </w:r>
      <w:proofErr w:type="spellEnd"/>
      <w:r w:rsidR="00E923F1" w:rsidRPr="003A137D">
        <w:rPr>
          <w:color w:val="000000" w:themeColor="text1"/>
        </w:rPr>
        <w:t xml:space="preserve">”, was still the Archaea taxon identified by </w:t>
      </w:r>
      <w:del w:id="2523" w:author="Ruijie Xu" w:date="2022-02-01T13:44:00Z">
        <w:r w:rsidR="00E923F1" w:rsidRPr="003A137D" w:rsidDel="00537B08">
          <w:rPr>
            <w:color w:val="000000" w:themeColor="text1"/>
          </w:rPr>
          <w:delText>Blastn</w:delText>
        </w:r>
      </w:del>
      <w:ins w:id="2524" w:author="Ruijie Xu" w:date="2022-02-01T13:44:00Z">
        <w:r w:rsidR="00537B08">
          <w:rPr>
            <w:color w:val="000000" w:themeColor="text1"/>
          </w:rPr>
          <w:t>BLASTN</w:t>
        </w:r>
      </w:ins>
      <w:r w:rsidR="00E923F1" w:rsidRPr="003A137D">
        <w:rPr>
          <w:color w:val="000000" w:themeColor="text1"/>
        </w:rPr>
        <w:t>, Centrifuge, and Kaiju</w:t>
      </w:r>
      <w:r w:rsidR="00A34273" w:rsidRPr="003A137D">
        <w:rPr>
          <w:color w:val="000000" w:themeColor="text1"/>
        </w:rPr>
        <w:t xml:space="preserve">, </w:t>
      </w:r>
      <w:ins w:id="2525" w:author="Liliana Salvador" w:date="2022-02-26T19:04:00Z">
        <w:r w:rsidR="007564EF">
          <w:rPr>
            <w:color w:val="000000" w:themeColor="text1"/>
          </w:rPr>
          <w:t xml:space="preserve">however, </w:t>
        </w:r>
      </w:ins>
      <w:ins w:id="2526" w:author="Liliana Salvador" w:date="2022-02-26T19:05:00Z">
        <w:r w:rsidR="007564EF">
          <w:rPr>
            <w:color w:val="000000" w:themeColor="text1"/>
          </w:rPr>
          <w:t xml:space="preserve">the </w:t>
        </w:r>
      </w:ins>
      <w:r w:rsidR="00A34273" w:rsidRPr="003A137D">
        <w:rPr>
          <w:color w:val="000000" w:themeColor="text1"/>
        </w:rPr>
        <w:t xml:space="preserve">rest of </w:t>
      </w:r>
      <w:r w:rsidR="00A34273" w:rsidRPr="003A137D">
        <w:rPr>
          <w:color w:val="000000" w:themeColor="text1"/>
        </w:rPr>
        <w:lastRenderedPageBreak/>
        <w:t>the Archaea taxa were either only identified by Kaiju and Centrifuge, or Kaiju alone. Virus taxon, “p__</w:t>
      </w:r>
      <w:proofErr w:type="spellStart"/>
      <w:r w:rsidR="00A34273" w:rsidRPr="003A137D">
        <w:rPr>
          <w:color w:val="000000" w:themeColor="text1"/>
        </w:rPr>
        <w:t>Negarnaviricota</w:t>
      </w:r>
      <w:proofErr w:type="spellEnd"/>
      <w:r w:rsidR="00A34273" w:rsidRPr="003A137D">
        <w:rPr>
          <w:color w:val="000000" w:themeColor="text1"/>
        </w:rPr>
        <w:t xml:space="preserve">”, was only identified by Centrifuge as differentially abundant, while Kaiju </w:t>
      </w:r>
      <w:ins w:id="2527" w:author="Liliana Salvador" w:date="2022-02-26T19:05:00Z">
        <w:r w:rsidR="00E205F0">
          <w:rPr>
            <w:color w:val="000000" w:themeColor="text1"/>
          </w:rPr>
          <w:t xml:space="preserve">only </w:t>
        </w:r>
      </w:ins>
      <w:r w:rsidR="00A34273" w:rsidRPr="003A137D">
        <w:rPr>
          <w:color w:val="000000" w:themeColor="text1"/>
        </w:rPr>
        <w:t xml:space="preserve">identified </w:t>
      </w:r>
      <w:ins w:id="2528" w:author="Liliana Salvador" w:date="2022-02-26T19:05:00Z">
        <w:r w:rsidR="00E205F0">
          <w:rPr>
            <w:color w:val="000000" w:themeColor="text1"/>
          </w:rPr>
          <w:t xml:space="preserve">the </w:t>
        </w:r>
      </w:ins>
      <w:r w:rsidR="00A34273" w:rsidRPr="003A137D">
        <w:rPr>
          <w:color w:val="000000" w:themeColor="text1"/>
        </w:rPr>
        <w:t xml:space="preserve">virus taxa </w:t>
      </w:r>
      <w:del w:id="2529" w:author="Liliana Salvador" w:date="2022-02-26T19:05:00Z">
        <w:r w:rsidR="00A34273" w:rsidRPr="003A137D" w:rsidDel="00E205F0">
          <w:rPr>
            <w:color w:val="000000" w:themeColor="text1"/>
          </w:rPr>
          <w:delText xml:space="preserve">only reported </w:delText>
        </w:r>
      </w:del>
      <w:r w:rsidR="00A34273" w:rsidRPr="003A137D">
        <w:rPr>
          <w:color w:val="000000" w:themeColor="text1"/>
        </w:rPr>
        <w:t>“p__</w:t>
      </w:r>
      <w:proofErr w:type="spellStart"/>
      <w:r w:rsidR="00A34273" w:rsidRPr="003A137D">
        <w:rPr>
          <w:color w:val="000000" w:themeColor="text1"/>
        </w:rPr>
        <w:t>Nucleocytoviricota</w:t>
      </w:r>
      <w:proofErr w:type="spellEnd"/>
      <w:r w:rsidR="00A34273" w:rsidRPr="003A137D">
        <w:rPr>
          <w:color w:val="000000" w:themeColor="text1"/>
        </w:rPr>
        <w:t>” and “p__</w:t>
      </w:r>
      <w:proofErr w:type="spellStart"/>
      <w:r w:rsidR="00A34273" w:rsidRPr="003A137D">
        <w:rPr>
          <w:color w:val="000000" w:themeColor="text1"/>
        </w:rPr>
        <w:t>Uroviricota</w:t>
      </w:r>
      <w:proofErr w:type="spellEnd"/>
      <w:r w:rsidR="00A34273" w:rsidRPr="003A137D">
        <w:rPr>
          <w:color w:val="000000" w:themeColor="text1"/>
        </w:rPr>
        <w:t xml:space="preserve">”. </w:t>
      </w:r>
      <w:proofErr w:type="spellStart"/>
      <w:r w:rsidR="00A34273" w:rsidRPr="003A137D">
        <w:rPr>
          <w:color w:val="000000" w:themeColor="text1"/>
        </w:rPr>
        <w:t>Morever</w:t>
      </w:r>
      <w:proofErr w:type="spellEnd"/>
      <w:r w:rsidR="00A34273" w:rsidRPr="003A137D">
        <w:rPr>
          <w:color w:val="000000" w:themeColor="text1"/>
        </w:rPr>
        <w:t xml:space="preserve">, </w:t>
      </w:r>
      <w:del w:id="2530" w:author="Liliana Salvador" w:date="2022-02-26T19:06:00Z">
        <w:r w:rsidR="00A34273" w:rsidRPr="003A137D" w:rsidDel="00E205F0">
          <w:rPr>
            <w:color w:val="000000" w:themeColor="text1"/>
          </w:rPr>
          <w:delText xml:space="preserve">in this comparison, </w:delText>
        </w:r>
      </w:del>
      <w:r w:rsidR="00A34273" w:rsidRPr="003A137D">
        <w:rPr>
          <w:color w:val="000000" w:themeColor="text1"/>
        </w:rPr>
        <w:t>CLARK</w:t>
      </w:r>
      <w:ins w:id="2531" w:author="Liliana Salvador" w:date="2022-02-26T19:06:00Z">
        <w:r w:rsidR="00E205F0">
          <w:rPr>
            <w:color w:val="000000" w:themeColor="text1"/>
          </w:rPr>
          <w:t xml:space="preserve"> </w:t>
        </w:r>
      </w:ins>
      <w:del w:id="2532" w:author="Liliana Salvador" w:date="2022-02-26T19:06:00Z">
        <w:r w:rsidR="00A34273" w:rsidRPr="003A137D" w:rsidDel="00E205F0">
          <w:rPr>
            <w:color w:val="000000" w:themeColor="text1"/>
          </w:rPr>
          <w:delText xml:space="preserve"> has </w:delText>
        </w:r>
      </w:del>
      <w:r w:rsidR="00A34273" w:rsidRPr="003A137D">
        <w:rPr>
          <w:color w:val="000000" w:themeColor="text1"/>
        </w:rPr>
        <w:t xml:space="preserve">also reported </w:t>
      </w:r>
      <w:ins w:id="2533" w:author="Liliana Salvador" w:date="2022-02-26T19:06:00Z">
        <w:r w:rsidR="00E205F0">
          <w:rPr>
            <w:color w:val="000000" w:themeColor="text1"/>
          </w:rPr>
          <w:t xml:space="preserve">the </w:t>
        </w:r>
      </w:ins>
      <w:r w:rsidR="00A34273" w:rsidRPr="003A137D">
        <w:rPr>
          <w:color w:val="000000" w:themeColor="text1"/>
        </w:rPr>
        <w:t xml:space="preserve">virus </w:t>
      </w:r>
      <w:proofErr w:type="gramStart"/>
      <w:r w:rsidR="00A34273" w:rsidRPr="003A137D">
        <w:rPr>
          <w:color w:val="000000" w:themeColor="text1"/>
        </w:rPr>
        <w:t>taxon,  “</w:t>
      </w:r>
      <w:proofErr w:type="gramEnd"/>
      <w:r w:rsidR="00A34273" w:rsidRPr="003A137D">
        <w:rPr>
          <w:color w:val="000000" w:themeColor="text1"/>
        </w:rPr>
        <w:t>p__</w:t>
      </w:r>
      <w:proofErr w:type="spellStart"/>
      <w:r w:rsidR="00A34273" w:rsidRPr="003A137D">
        <w:rPr>
          <w:color w:val="000000" w:themeColor="text1"/>
        </w:rPr>
        <w:t>Uroviricota</w:t>
      </w:r>
      <w:proofErr w:type="spellEnd"/>
      <w:r w:rsidR="00A34273" w:rsidRPr="003A137D">
        <w:rPr>
          <w:color w:val="000000" w:themeColor="text1"/>
        </w:rPr>
        <w:t xml:space="preserve">”, as significantly abundant. </w:t>
      </w:r>
    </w:p>
    <w:p w14:paraId="5E6B7AF2" w14:textId="637D1811" w:rsidR="00E205F0" w:rsidRDefault="00E205F0">
      <w:pPr>
        <w:spacing w:line="480" w:lineRule="auto"/>
        <w:rPr>
          <w:ins w:id="2534" w:author="Liliana Salvador" w:date="2022-02-26T19:07:00Z"/>
          <w:color w:val="000000" w:themeColor="text1"/>
        </w:rPr>
      </w:pPr>
    </w:p>
    <w:p w14:paraId="5111261B" w14:textId="6795E7E9" w:rsidR="00E205F0" w:rsidRPr="00A15B7A" w:rsidRDefault="00E205F0">
      <w:pPr>
        <w:spacing w:line="480" w:lineRule="auto"/>
        <w:rPr>
          <w:ins w:id="2535" w:author="Liliana Salvador" w:date="2022-02-26T19:10:00Z"/>
          <w:i/>
          <w:iCs/>
          <w:color w:val="000000" w:themeColor="text1"/>
          <w:rPrChange w:id="2536" w:author="Ruijie Xu" w:date="2022-02-27T13:46:00Z">
            <w:rPr>
              <w:ins w:id="2537" w:author="Liliana Salvador" w:date="2022-02-26T19:10:00Z"/>
              <w:color w:val="000000" w:themeColor="text1"/>
              <w:u w:val="single"/>
            </w:rPr>
          </w:rPrChange>
        </w:rPr>
      </w:pPr>
      <w:ins w:id="2538" w:author="Liliana Salvador" w:date="2022-02-26T19:07:00Z">
        <w:r w:rsidRPr="00A15B7A">
          <w:rPr>
            <w:i/>
            <w:iCs/>
            <w:color w:val="000000" w:themeColor="text1"/>
            <w:rPrChange w:id="2539" w:author="Ruijie Xu" w:date="2022-02-27T13:46:00Z">
              <w:rPr>
                <w:color w:val="000000" w:themeColor="text1"/>
              </w:rPr>
            </w:rPrChange>
          </w:rPr>
          <w:t>Kidney and Spleen sample comparison</w:t>
        </w:r>
      </w:ins>
    </w:p>
    <w:p w14:paraId="52E3A079" w14:textId="77777777" w:rsidR="00E205F0" w:rsidRDefault="002A610A">
      <w:pPr>
        <w:spacing w:line="480" w:lineRule="auto"/>
        <w:rPr>
          <w:ins w:id="2540" w:author="Liliana Salvador" w:date="2022-02-26T19:11:00Z"/>
          <w:color w:val="000000" w:themeColor="text1"/>
        </w:rPr>
      </w:pPr>
      <w:r w:rsidRPr="003A137D">
        <w:rPr>
          <w:color w:val="000000" w:themeColor="text1"/>
        </w:rPr>
        <w:t>Finally, w</w:t>
      </w:r>
      <w:r w:rsidR="002F6659" w:rsidRPr="003A137D">
        <w:rPr>
          <w:color w:val="000000" w:themeColor="text1"/>
        </w:rPr>
        <w:t xml:space="preserve">e </w:t>
      </w:r>
      <w:proofErr w:type="spellStart"/>
      <w:r w:rsidR="002F6659" w:rsidRPr="003A137D">
        <w:rPr>
          <w:color w:val="000000" w:themeColor="text1"/>
        </w:rPr>
        <w:t>futher</w:t>
      </w:r>
      <w:proofErr w:type="spellEnd"/>
      <w:r w:rsidR="002F6659" w:rsidRPr="003A137D">
        <w:rPr>
          <w:color w:val="000000" w:themeColor="text1"/>
        </w:rPr>
        <w:t xml:space="preserve"> identified the </w:t>
      </w:r>
      <w:r w:rsidR="00315E9F" w:rsidRPr="003A137D">
        <w:rPr>
          <w:color w:val="000000" w:themeColor="text1"/>
        </w:rPr>
        <w:t>DA</w:t>
      </w:r>
      <w:r w:rsidR="002F6659" w:rsidRPr="003A137D">
        <w:rPr>
          <w:color w:val="000000" w:themeColor="text1"/>
        </w:rPr>
        <w:t xml:space="preserve"> </w:t>
      </w:r>
      <w:del w:id="2541" w:author="Liliana Salvador" w:date="2022-02-26T19:11:00Z">
        <w:r w:rsidR="002F6659" w:rsidRPr="003A137D" w:rsidDel="00E205F0">
          <w:rPr>
            <w:color w:val="000000" w:themeColor="text1"/>
          </w:rPr>
          <w:delText xml:space="preserve">species </w:delText>
        </w:r>
      </w:del>
      <w:ins w:id="2542" w:author="Liliana Salvador" w:date="2022-02-26T19:11:00Z">
        <w:r w:rsidR="00E205F0">
          <w:rPr>
            <w:color w:val="000000" w:themeColor="text1"/>
          </w:rPr>
          <w:t>taxa</w:t>
        </w:r>
        <w:r w:rsidR="00E205F0" w:rsidRPr="003A137D">
          <w:rPr>
            <w:color w:val="000000" w:themeColor="text1"/>
          </w:rPr>
          <w:t xml:space="preserve"> </w:t>
        </w:r>
      </w:ins>
      <w:r w:rsidR="002F6659" w:rsidRPr="003A137D">
        <w:rPr>
          <w:color w:val="000000" w:themeColor="text1"/>
        </w:rPr>
        <w:t>between Kidney and Spleen samples</w:t>
      </w:r>
      <w:ins w:id="2543" w:author="Ruijie Xu" w:date="2022-02-03T12:35:00Z">
        <w:r w:rsidR="005901EC">
          <w:rPr>
            <w:color w:val="000000" w:themeColor="text1"/>
          </w:rPr>
          <w:t xml:space="preserve"> (Table SII.9, Figure S3)</w:t>
        </w:r>
      </w:ins>
      <w:r w:rsidR="002F6659" w:rsidRPr="003A137D">
        <w:rPr>
          <w:color w:val="000000" w:themeColor="text1"/>
        </w:rPr>
        <w:t xml:space="preserve">. </w:t>
      </w:r>
    </w:p>
    <w:p w14:paraId="15E8F32B" w14:textId="77777777" w:rsidR="00E205F0" w:rsidRDefault="00E205F0" w:rsidP="00E205F0">
      <w:pPr>
        <w:spacing w:line="480" w:lineRule="auto"/>
        <w:rPr>
          <w:ins w:id="2544" w:author="Liliana Salvador" w:date="2022-02-26T19:11:00Z"/>
          <w:i/>
          <w:color w:val="000000" w:themeColor="text1"/>
          <w:u w:val="single"/>
        </w:rPr>
      </w:pPr>
    </w:p>
    <w:p w14:paraId="014B30A2" w14:textId="1DD52B40" w:rsidR="00E205F0" w:rsidRPr="00A15B7A" w:rsidRDefault="00E205F0" w:rsidP="00E205F0">
      <w:pPr>
        <w:spacing w:line="480" w:lineRule="auto"/>
        <w:rPr>
          <w:ins w:id="2545" w:author="Liliana Salvador" w:date="2022-02-26T19:11:00Z"/>
          <w:iCs/>
          <w:color w:val="000000" w:themeColor="text1"/>
          <w:u w:val="single"/>
          <w:rPrChange w:id="2546" w:author="Ruijie Xu" w:date="2022-02-27T13:47:00Z">
            <w:rPr>
              <w:ins w:id="2547" w:author="Liliana Salvador" w:date="2022-02-26T19:11:00Z"/>
              <w:i/>
              <w:color w:val="000000" w:themeColor="text1"/>
              <w:u w:val="single"/>
            </w:rPr>
          </w:rPrChange>
        </w:rPr>
      </w:pPr>
      <w:ins w:id="2548" w:author="Liliana Salvador" w:date="2022-02-26T19:11:00Z">
        <w:r w:rsidRPr="00A15B7A">
          <w:rPr>
            <w:iCs/>
            <w:color w:val="000000" w:themeColor="text1"/>
            <w:u w:val="single"/>
            <w:rPrChange w:id="2549" w:author="Ruijie Xu" w:date="2022-02-27T13:47:00Z">
              <w:rPr>
                <w:i/>
                <w:color w:val="000000" w:themeColor="text1"/>
                <w:u w:val="single"/>
              </w:rPr>
            </w:rPrChange>
          </w:rPr>
          <w:t>Species level</w:t>
        </w:r>
      </w:ins>
    </w:p>
    <w:p w14:paraId="3078883E" w14:textId="6BE9A9C0" w:rsidR="00E205F0" w:rsidRDefault="002F6659">
      <w:pPr>
        <w:spacing w:line="480" w:lineRule="auto"/>
        <w:rPr>
          <w:ins w:id="2550" w:author="Liliana Salvador" w:date="2022-02-26T19:10:00Z"/>
          <w:color w:val="000000" w:themeColor="text1"/>
        </w:rPr>
      </w:pPr>
      <w:r w:rsidRPr="003A137D">
        <w:rPr>
          <w:color w:val="000000" w:themeColor="text1"/>
        </w:rPr>
        <w:t xml:space="preserve">The number of species identified ranges from 6 by Diamond and 57 by </w:t>
      </w:r>
      <w:del w:id="2551" w:author="Ruijie Xu" w:date="2022-02-01T13:44:00Z">
        <w:r w:rsidRPr="003A137D" w:rsidDel="00537B08">
          <w:rPr>
            <w:color w:val="000000" w:themeColor="text1"/>
          </w:rPr>
          <w:delText>Blastn</w:delText>
        </w:r>
      </w:del>
      <w:ins w:id="2552" w:author="Ruijie Xu" w:date="2022-02-01T13:44:00Z">
        <w:r w:rsidR="00537B08">
          <w:rPr>
            <w:color w:val="000000" w:themeColor="text1"/>
          </w:rPr>
          <w:t>BLASTN</w:t>
        </w:r>
      </w:ins>
      <w:r w:rsidR="008B3EF9" w:rsidRPr="003A137D">
        <w:rPr>
          <w:color w:val="000000" w:themeColor="text1"/>
        </w:rPr>
        <w:t xml:space="preserve"> (</w:t>
      </w:r>
      <w:ins w:id="2553" w:author="Ruijie Xu" w:date="2022-02-03T12:36:00Z">
        <w:r w:rsidR="00B27320">
          <w:rPr>
            <w:color w:val="000000" w:themeColor="text1"/>
          </w:rPr>
          <w:t>Figure S</w:t>
        </w:r>
      </w:ins>
      <w:ins w:id="2554" w:author="Ruijie Xu" w:date="2022-02-03T12:37:00Z">
        <w:r w:rsidR="00B27320">
          <w:rPr>
            <w:color w:val="000000" w:themeColor="text1"/>
          </w:rPr>
          <w:t>3a</w:t>
        </w:r>
      </w:ins>
      <w:del w:id="2555" w:author="Ruijie Xu" w:date="2022-02-03T12:36:00Z">
        <w:r w:rsidR="00C33259" w:rsidRPr="003A137D" w:rsidDel="00B27320">
          <w:rPr>
            <w:color w:val="000000" w:themeColor="text1"/>
          </w:rPr>
          <w:delText>Table II.8</w:delText>
        </w:r>
      </w:del>
      <w:r w:rsidR="008B3EF9" w:rsidRPr="003A137D">
        <w:rPr>
          <w:color w:val="000000" w:themeColor="text1"/>
        </w:rPr>
        <w:t>)</w:t>
      </w:r>
      <w:r w:rsidR="00780BEC" w:rsidRPr="003A137D">
        <w:rPr>
          <w:color w:val="000000" w:themeColor="text1"/>
        </w:rPr>
        <w:t>.</w:t>
      </w:r>
      <w:r w:rsidR="00C33259" w:rsidRPr="003A137D">
        <w:rPr>
          <w:color w:val="000000" w:themeColor="text1"/>
        </w:rPr>
        <w:t xml:space="preserve"> </w:t>
      </w:r>
      <w:r w:rsidR="00C66531" w:rsidRPr="003A137D">
        <w:rPr>
          <w:color w:val="000000" w:themeColor="text1"/>
        </w:rPr>
        <w:t>More taxa w</w:t>
      </w:r>
      <w:ins w:id="2556" w:author="Liliana Salvador" w:date="2022-02-26T19:07:00Z">
        <w:r w:rsidR="00E205F0">
          <w:rPr>
            <w:color w:val="000000" w:themeColor="text1"/>
          </w:rPr>
          <w:t>ere</w:t>
        </w:r>
      </w:ins>
      <w:del w:id="2557" w:author="Liliana Salvador" w:date="2022-02-26T19:07:00Z">
        <w:r w:rsidR="00C66531" w:rsidRPr="003A137D" w:rsidDel="00E205F0">
          <w:rPr>
            <w:color w:val="000000" w:themeColor="text1"/>
          </w:rPr>
          <w:delText>as</w:delText>
        </w:r>
      </w:del>
      <w:r w:rsidR="00C66531" w:rsidRPr="003A137D">
        <w:rPr>
          <w:color w:val="000000" w:themeColor="text1"/>
        </w:rPr>
        <w:t xml:space="preserve"> identified significantly abundant in the Kidney samples </w:t>
      </w:r>
      <w:del w:id="2558" w:author="Liliana Salvador" w:date="2022-02-26T19:07:00Z">
        <w:r w:rsidR="00C66531" w:rsidRPr="003A137D" w:rsidDel="00E205F0">
          <w:rPr>
            <w:color w:val="000000" w:themeColor="text1"/>
          </w:rPr>
          <w:delText>compare to</w:delText>
        </w:r>
      </w:del>
      <w:ins w:id="2559" w:author="Liliana Salvador" w:date="2022-02-26T19:07:00Z">
        <w:r w:rsidR="00E205F0">
          <w:rPr>
            <w:color w:val="000000" w:themeColor="text1"/>
          </w:rPr>
          <w:t>than in</w:t>
        </w:r>
      </w:ins>
      <w:r w:rsidR="00C66531" w:rsidRPr="003A137D">
        <w:rPr>
          <w:color w:val="000000" w:themeColor="text1"/>
        </w:rPr>
        <w:t xml:space="preserve"> the Spleen samples</w:t>
      </w:r>
      <w:r w:rsidR="009A450C" w:rsidRPr="003A137D">
        <w:rPr>
          <w:color w:val="000000" w:themeColor="text1"/>
        </w:rPr>
        <w:t xml:space="preserve">, especially </w:t>
      </w:r>
      <w:ins w:id="2560" w:author="Liliana Salvador" w:date="2022-02-26T19:08:00Z">
        <w:r w:rsidR="00E205F0">
          <w:rPr>
            <w:color w:val="000000" w:themeColor="text1"/>
          </w:rPr>
          <w:t>at</w:t>
        </w:r>
      </w:ins>
      <w:del w:id="2561" w:author="Liliana Salvador" w:date="2022-02-26T19:08:00Z">
        <w:r w:rsidR="00C66531" w:rsidRPr="003A137D" w:rsidDel="00E205F0">
          <w:rPr>
            <w:color w:val="000000" w:themeColor="text1"/>
          </w:rPr>
          <w:delText>in</w:delText>
        </w:r>
      </w:del>
      <w:r w:rsidR="00C66531" w:rsidRPr="003A137D">
        <w:rPr>
          <w:color w:val="000000" w:themeColor="text1"/>
        </w:rPr>
        <w:t xml:space="preserve"> the genus level</w:t>
      </w:r>
      <w:r w:rsidR="00E96CAD" w:rsidRPr="003A137D">
        <w:rPr>
          <w:color w:val="000000" w:themeColor="text1"/>
        </w:rPr>
        <w:t xml:space="preserve"> (Figure S</w:t>
      </w:r>
      <w:ins w:id="2562" w:author="Ruijie Xu" w:date="2022-02-03T12:37:00Z">
        <w:r w:rsidR="00B27320">
          <w:rPr>
            <w:color w:val="000000" w:themeColor="text1"/>
          </w:rPr>
          <w:t>3b</w:t>
        </w:r>
      </w:ins>
      <w:del w:id="2563" w:author="Ruijie Xu" w:date="2022-02-03T12:37:00Z">
        <w:r w:rsidR="00E96CAD" w:rsidRPr="003A137D" w:rsidDel="00B27320">
          <w:rPr>
            <w:color w:val="000000" w:themeColor="text1"/>
          </w:rPr>
          <w:delText>8</w:delText>
        </w:r>
      </w:del>
      <w:r w:rsidR="00E96CAD" w:rsidRPr="003A137D">
        <w:rPr>
          <w:color w:val="000000" w:themeColor="text1"/>
        </w:rPr>
        <w:t>)</w:t>
      </w:r>
      <w:r w:rsidR="009A450C" w:rsidRPr="003A137D">
        <w:rPr>
          <w:color w:val="000000" w:themeColor="text1"/>
        </w:rPr>
        <w:t>.</w:t>
      </w:r>
      <w:r w:rsidR="00C66531" w:rsidRPr="003A137D">
        <w:rPr>
          <w:color w:val="000000" w:themeColor="text1"/>
        </w:rPr>
        <w:t xml:space="preserve"> </w:t>
      </w:r>
      <w:r w:rsidR="00B81751" w:rsidRPr="003A137D">
        <w:rPr>
          <w:color w:val="000000" w:themeColor="text1"/>
        </w:rPr>
        <w:t xml:space="preserve">Kaiju, the software </w:t>
      </w:r>
      <w:ins w:id="2564" w:author="Liliana Salvador" w:date="2022-02-26T19:08:00Z">
        <w:r w:rsidR="00E205F0">
          <w:rPr>
            <w:color w:val="000000" w:themeColor="text1"/>
          </w:rPr>
          <w:t xml:space="preserve">that </w:t>
        </w:r>
      </w:ins>
      <w:r w:rsidR="00B81751" w:rsidRPr="003A137D">
        <w:rPr>
          <w:color w:val="000000" w:themeColor="text1"/>
        </w:rPr>
        <w:t xml:space="preserve">identified the second highest number of distinct </w:t>
      </w:r>
      <w:r w:rsidR="00315E9F" w:rsidRPr="003A137D">
        <w:rPr>
          <w:color w:val="000000" w:themeColor="text1"/>
        </w:rPr>
        <w:t>DA</w:t>
      </w:r>
      <w:r w:rsidR="00B81751" w:rsidRPr="003A137D">
        <w:rPr>
          <w:color w:val="000000" w:themeColor="text1"/>
        </w:rPr>
        <w:t xml:space="preserve"> taxa at the species level, has five out of ten distinct taxa reported as </w:t>
      </w:r>
      <w:ins w:id="2565" w:author="Ruijie Xu" w:date="2022-02-03T12:37:00Z">
        <w:r w:rsidR="00B27320">
          <w:rPr>
            <w:color w:val="000000" w:themeColor="text1"/>
          </w:rPr>
          <w:t>viru</w:t>
        </w:r>
        <w:del w:id="2566" w:author="Liliana Salvador" w:date="2022-02-26T19:08:00Z">
          <w:r w:rsidR="00B27320" w:rsidDel="00E205F0">
            <w:rPr>
              <w:color w:val="000000" w:themeColor="text1"/>
            </w:rPr>
            <w:delText>e</w:delText>
          </w:r>
        </w:del>
        <w:r w:rsidR="00B27320">
          <w:rPr>
            <w:color w:val="000000" w:themeColor="text1"/>
          </w:rPr>
          <w:t>ses</w:t>
        </w:r>
      </w:ins>
      <w:del w:id="2567" w:author="Ruijie Xu" w:date="2022-02-03T12:37:00Z">
        <w:r w:rsidR="00B81751" w:rsidRPr="003A137D" w:rsidDel="00B27320">
          <w:rPr>
            <w:color w:val="000000" w:themeColor="text1"/>
          </w:rPr>
          <w:delText>Viruese</w:delText>
        </w:r>
      </w:del>
      <w:r w:rsidR="00B81751" w:rsidRPr="003A137D">
        <w:rPr>
          <w:color w:val="000000" w:themeColor="text1"/>
        </w:rPr>
        <w:t xml:space="preserve"> (Figure S</w:t>
      </w:r>
      <w:ins w:id="2568" w:author="Ruijie Xu" w:date="2022-02-03T12:37:00Z">
        <w:r w:rsidR="00B27320">
          <w:rPr>
            <w:color w:val="000000" w:themeColor="text1"/>
          </w:rPr>
          <w:t>3a</w:t>
        </w:r>
      </w:ins>
      <w:del w:id="2569" w:author="Ruijie Xu" w:date="2022-02-03T12:37:00Z">
        <w:r w:rsidR="00B81751" w:rsidRPr="003A137D" w:rsidDel="00B27320">
          <w:rPr>
            <w:color w:val="000000" w:themeColor="text1"/>
          </w:rPr>
          <w:delText>5</w:delText>
        </w:r>
      </w:del>
      <w:r w:rsidR="00B81751" w:rsidRPr="003A137D">
        <w:rPr>
          <w:color w:val="000000" w:themeColor="text1"/>
        </w:rPr>
        <w:t xml:space="preserve">). In general, </w:t>
      </w:r>
      <w:ins w:id="2570" w:author="Liliana Salvador" w:date="2022-02-26T19:08:00Z">
        <w:r w:rsidR="00E205F0">
          <w:rPr>
            <w:color w:val="000000" w:themeColor="text1"/>
          </w:rPr>
          <w:t>o</w:t>
        </w:r>
      </w:ins>
      <w:del w:id="2571" w:author="Liliana Salvador" w:date="2022-02-26T19:08:00Z">
        <w:r w:rsidR="00780BEC" w:rsidRPr="003A137D" w:rsidDel="00E205F0">
          <w:rPr>
            <w:color w:val="000000" w:themeColor="text1"/>
          </w:rPr>
          <w:delText>O</w:delText>
        </w:r>
      </w:del>
      <w:r w:rsidR="00780BEC" w:rsidRPr="003A137D">
        <w:rPr>
          <w:color w:val="000000" w:themeColor="text1"/>
        </w:rPr>
        <w:t>nly</w:t>
      </w:r>
      <w:r w:rsidRPr="003A137D">
        <w:rPr>
          <w:color w:val="000000" w:themeColor="text1"/>
        </w:rPr>
        <w:t xml:space="preserve"> 1 species </w:t>
      </w:r>
      <w:r w:rsidR="007E081C" w:rsidRPr="003A137D">
        <w:rPr>
          <w:color w:val="000000" w:themeColor="text1"/>
        </w:rPr>
        <w:t>(</w:t>
      </w:r>
      <w:del w:id="2572" w:author="Ruijie Xu" w:date="2022-02-02T11:02:00Z">
        <w:r w:rsidR="007E081C" w:rsidRPr="003A137D" w:rsidDel="00463AA7">
          <w:rPr>
            <w:i/>
            <w:iCs/>
            <w:color w:val="000000" w:themeColor="text1"/>
          </w:rPr>
          <w:delText>Leptospira</w:delText>
        </w:r>
      </w:del>
      <w:ins w:id="2573" w:author="Ruijie Xu" w:date="2022-02-02T11:02:00Z">
        <w:r w:rsidR="00463AA7">
          <w:rPr>
            <w:i/>
            <w:iCs/>
            <w:color w:val="000000" w:themeColor="text1"/>
          </w:rPr>
          <w:t>Leptospira</w:t>
        </w:r>
      </w:ins>
      <w:r w:rsidR="007E081C" w:rsidRPr="003A137D">
        <w:rPr>
          <w:i/>
          <w:iCs/>
          <w:color w:val="000000" w:themeColor="text1"/>
        </w:rPr>
        <w:t xml:space="preserve"> </w:t>
      </w:r>
      <w:proofErr w:type="spellStart"/>
      <w:r w:rsidR="007E081C" w:rsidRPr="003A137D">
        <w:rPr>
          <w:i/>
          <w:iCs/>
          <w:color w:val="000000" w:themeColor="text1"/>
        </w:rPr>
        <w:t>interrogans</w:t>
      </w:r>
      <w:proofErr w:type="spellEnd"/>
      <w:r w:rsidR="007E081C" w:rsidRPr="003A137D">
        <w:rPr>
          <w:color w:val="000000" w:themeColor="text1"/>
        </w:rPr>
        <w:t xml:space="preserve">) </w:t>
      </w:r>
      <w:r w:rsidR="00FB5CC4" w:rsidRPr="003A137D">
        <w:rPr>
          <w:color w:val="000000" w:themeColor="text1"/>
        </w:rPr>
        <w:t>and 4 phylum taxa (“</w:t>
      </w:r>
      <w:proofErr w:type="spellStart"/>
      <w:r w:rsidR="00FB5CC4" w:rsidRPr="003A137D">
        <w:rPr>
          <w:color w:val="000000" w:themeColor="text1"/>
        </w:rPr>
        <w:t>p__Spirochaetes</w:t>
      </w:r>
      <w:proofErr w:type="spellEnd"/>
      <w:r w:rsidR="00FB5CC4" w:rsidRPr="003A137D">
        <w:rPr>
          <w:color w:val="000000" w:themeColor="text1"/>
        </w:rPr>
        <w:t>”, “</w:t>
      </w:r>
      <w:proofErr w:type="spellStart"/>
      <w:r w:rsidR="00FB5CC4" w:rsidRPr="003A137D">
        <w:rPr>
          <w:color w:val="000000" w:themeColor="text1"/>
        </w:rPr>
        <w:t>p__Bacteroidetes</w:t>
      </w:r>
      <w:proofErr w:type="spellEnd"/>
      <w:r w:rsidR="00FB5CC4" w:rsidRPr="003A137D">
        <w:rPr>
          <w:color w:val="000000" w:themeColor="text1"/>
        </w:rPr>
        <w:t>", "</w:t>
      </w:r>
      <w:proofErr w:type="spellStart"/>
      <w:r w:rsidR="00FB5CC4" w:rsidRPr="003A137D">
        <w:rPr>
          <w:color w:val="000000" w:themeColor="text1"/>
        </w:rPr>
        <w:t>p__Cyanobacteria</w:t>
      </w:r>
      <w:proofErr w:type="spellEnd"/>
      <w:r w:rsidR="00FB5CC4" w:rsidRPr="003A137D">
        <w:rPr>
          <w:color w:val="000000" w:themeColor="text1"/>
        </w:rPr>
        <w:t xml:space="preserve">”, </w:t>
      </w:r>
      <w:r w:rsidR="00DF554B" w:rsidRPr="003A137D">
        <w:rPr>
          <w:color w:val="000000" w:themeColor="text1"/>
        </w:rPr>
        <w:t>and “</w:t>
      </w:r>
      <w:proofErr w:type="spellStart"/>
      <w:r w:rsidR="00DF554B" w:rsidRPr="003A137D">
        <w:rPr>
          <w:color w:val="000000" w:themeColor="text1"/>
        </w:rPr>
        <w:t>p__Proteobacteria</w:t>
      </w:r>
      <w:proofErr w:type="spellEnd"/>
      <w:r w:rsidR="00DF554B" w:rsidRPr="003A137D">
        <w:rPr>
          <w:color w:val="000000" w:themeColor="text1"/>
        </w:rPr>
        <w:t>”</w:t>
      </w:r>
      <w:r w:rsidR="00FB5CC4" w:rsidRPr="003A137D">
        <w:rPr>
          <w:color w:val="000000" w:themeColor="text1"/>
        </w:rPr>
        <w:t xml:space="preserve">) </w:t>
      </w:r>
      <w:r w:rsidRPr="003A137D">
        <w:rPr>
          <w:color w:val="000000" w:themeColor="text1"/>
        </w:rPr>
        <w:t>w</w:t>
      </w:r>
      <w:ins w:id="2574" w:author="Liliana Salvador" w:date="2022-02-26T19:08:00Z">
        <w:r w:rsidR="00E205F0">
          <w:rPr>
            <w:color w:val="000000" w:themeColor="text1"/>
          </w:rPr>
          <w:t>ere</w:t>
        </w:r>
      </w:ins>
      <w:del w:id="2575" w:author="Liliana Salvador" w:date="2022-02-26T19:08:00Z">
        <w:r w:rsidRPr="003A137D" w:rsidDel="00E205F0">
          <w:rPr>
            <w:color w:val="000000" w:themeColor="text1"/>
          </w:rPr>
          <w:delText>as</w:delText>
        </w:r>
      </w:del>
      <w:r w:rsidRPr="003A137D">
        <w:rPr>
          <w:color w:val="000000" w:themeColor="text1"/>
        </w:rPr>
        <w:t xml:space="preserve"> </w:t>
      </w:r>
      <w:del w:id="2576" w:author="Liliana Salvador" w:date="2022-02-26T19:09:00Z">
        <w:r w:rsidRPr="003A137D" w:rsidDel="00E205F0">
          <w:rPr>
            <w:color w:val="000000" w:themeColor="text1"/>
          </w:rPr>
          <w:delText xml:space="preserve">found overlapping </w:delText>
        </w:r>
        <w:r w:rsidR="00A443E2" w:rsidRPr="003A137D" w:rsidDel="00E205F0">
          <w:rPr>
            <w:color w:val="000000" w:themeColor="text1"/>
          </w:rPr>
          <w:delText xml:space="preserve">with </w:delText>
        </w:r>
        <w:r w:rsidRPr="003A137D" w:rsidDel="00E205F0">
          <w:rPr>
            <w:color w:val="000000" w:themeColor="text1"/>
          </w:rPr>
          <w:delText xml:space="preserve">all </w:delText>
        </w:r>
      </w:del>
      <w:ins w:id="2577" w:author="Ruijie Xu" w:date="2022-02-27T12:38:00Z">
        <w:r w:rsidR="00F06949">
          <w:rPr>
            <w:color w:val="000000" w:themeColor="text1"/>
          </w:rPr>
          <w:t>reported</w:t>
        </w:r>
      </w:ins>
      <w:ins w:id="2578" w:author="Liliana Salvador" w:date="2022-02-26T19:09:00Z">
        <w:del w:id="2579" w:author="Ruijie Xu" w:date="2022-02-27T12:38:00Z">
          <w:r w:rsidR="00E205F0" w:rsidDel="00F06949">
            <w:rPr>
              <w:color w:val="000000" w:themeColor="text1"/>
            </w:rPr>
            <w:delText>classified</w:delText>
          </w:r>
        </w:del>
        <w:r w:rsidR="00E205F0">
          <w:rPr>
            <w:color w:val="000000" w:themeColor="text1"/>
          </w:rPr>
          <w:t xml:space="preserve"> by all </w:t>
        </w:r>
      </w:ins>
      <w:r w:rsidRPr="003A137D">
        <w:rPr>
          <w:color w:val="000000" w:themeColor="text1"/>
        </w:rPr>
        <w:t>software</w:t>
      </w:r>
      <w:ins w:id="2580" w:author="Liliana Salvador" w:date="2022-02-26T19:09:00Z">
        <w:r w:rsidR="00E205F0">
          <w:rPr>
            <w:color w:val="000000" w:themeColor="text1"/>
          </w:rPr>
          <w:t xml:space="preserve"> </w:t>
        </w:r>
      </w:ins>
      <w:del w:id="2581" w:author="Liliana Salvador" w:date="2022-02-26T19:09:00Z">
        <w:r w:rsidRPr="003A137D" w:rsidDel="00E205F0">
          <w:rPr>
            <w:color w:val="000000" w:themeColor="text1"/>
          </w:rPr>
          <w:delText>’s classification</w:delText>
        </w:r>
        <w:r w:rsidR="001F642F" w:rsidRPr="003A137D" w:rsidDel="00E205F0">
          <w:rPr>
            <w:color w:val="000000" w:themeColor="text1"/>
          </w:rPr>
          <w:delText>s</w:delText>
        </w:r>
        <w:r w:rsidR="002B1E77" w:rsidRPr="003A137D" w:rsidDel="00E205F0">
          <w:rPr>
            <w:color w:val="000000" w:themeColor="text1"/>
          </w:rPr>
          <w:delText xml:space="preserve"> </w:delText>
        </w:r>
      </w:del>
      <w:r w:rsidR="002B1E77" w:rsidRPr="003A137D">
        <w:rPr>
          <w:color w:val="000000" w:themeColor="text1"/>
        </w:rPr>
        <w:t>(</w:t>
      </w:r>
      <w:bookmarkStart w:id="2582" w:name="OLE_LINK189"/>
      <w:bookmarkStart w:id="2583" w:name="OLE_LINK190"/>
      <w:ins w:id="2584" w:author="Ruijie Xu" w:date="2022-02-03T12:38:00Z">
        <w:r w:rsidR="00B27320">
          <w:rPr>
            <w:color w:val="000000" w:themeColor="text1"/>
          </w:rPr>
          <w:t>Table</w:t>
        </w:r>
      </w:ins>
      <w:del w:id="2585" w:author="Ruijie Xu" w:date="2022-02-03T12:38:00Z">
        <w:r w:rsidR="002B1E77" w:rsidRPr="003A137D" w:rsidDel="00B27320">
          <w:rPr>
            <w:color w:val="000000" w:themeColor="text1"/>
          </w:rPr>
          <w:delText>Figure</w:delText>
        </w:r>
      </w:del>
      <w:r w:rsidR="002B1E77" w:rsidRPr="003A137D">
        <w:rPr>
          <w:color w:val="000000" w:themeColor="text1"/>
        </w:rPr>
        <w:t xml:space="preserve"> S</w:t>
      </w:r>
      <w:ins w:id="2586" w:author="Ruijie Xu" w:date="2022-02-03T12:37:00Z">
        <w:r w:rsidR="00B27320">
          <w:rPr>
            <w:color w:val="000000" w:themeColor="text1"/>
          </w:rPr>
          <w:t>II.9</w:t>
        </w:r>
      </w:ins>
      <w:del w:id="2587" w:author="Ruijie Xu" w:date="2022-02-03T12:37:00Z">
        <w:r w:rsidR="002B1E77" w:rsidRPr="003A137D" w:rsidDel="00B27320">
          <w:rPr>
            <w:color w:val="000000" w:themeColor="text1"/>
          </w:rPr>
          <w:delText>5</w:delText>
        </w:r>
      </w:del>
      <w:bookmarkEnd w:id="2582"/>
      <w:bookmarkEnd w:id="2583"/>
      <w:r w:rsidR="0045640F" w:rsidRPr="003A137D">
        <w:rPr>
          <w:color w:val="000000" w:themeColor="text1"/>
        </w:rPr>
        <w:t>, Figure S</w:t>
      </w:r>
      <w:ins w:id="2588" w:author="Ruijie Xu" w:date="2022-02-03T12:38:00Z">
        <w:r w:rsidR="00B27320">
          <w:rPr>
            <w:color w:val="000000" w:themeColor="text1"/>
          </w:rPr>
          <w:t>3c</w:t>
        </w:r>
      </w:ins>
      <w:del w:id="2589" w:author="Ruijie Xu" w:date="2022-02-03T12:38:00Z">
        <w:r w:rsidR="0045640F" w:rsidRPr="003A137D" w:rsidDel="00B27320">
          <w:rPr>
            <w:color w:val="000000" w:themeColor="text1"/>
          </w:rPr>
          <w:delText>6</w:delText>
        </w:r>
      </w:del>
      <w:r w:rsidR="002B1E77" w:rsidRPr="003A137D">
        <w:rPr>
          <w:color w:val="000000" w:themeColor="text1"/>
        </w:rPr>
        <w:t>)</w:t>
      </w:r>
      <w:r w:rsidRPr="003A137D">
        <w:rPr>
          <w:color w:val="000000" w:themeColor="text1"/>
        </w:rPr>
        <w:t xml:space="preserve">. </w:t>
      </w:r>
    </w:p>
    <w:p w14:paraId="259E22D1" w14:textId="77777777" w:rsidR="00E205F0" w:rsidRDefault="00E205F0">
      <w:pPr>
        <w:spacing w:line="480" w:lineRule="auto"/>
        <w:rPr>
          <w:ins w:id="2590" w:author="Liliana Salvador" w:date="2022-02-26T19:10:00Z"/>
          <w:color w:val="000000" w:themeColor="text1"/>
        </w:rPr>
      </w:pPr>
    </w:p>
    <w:p w14:paraId="2E0D70AA" w14:textId="26DEEAE5" w:rsidR="00E205F0" w:rsidRPr="00A15B7A" w:rsidRDefault="00E205F0">
      <w:pPr>
        <w:spacing w:line="480" w:lineRule="auto"/>
        <w:rPr>
          <w:ins w:id="2591" w:author="Liliana Salvador" w:date="2022-02-26T19:10:00Z"/>
          <w:iCs/>
          <w:color w:val="000000" w:themeColor="text1"/>
          <w:u w:val="single"/>
          <w:rPrChange w:id="2592" w:author="Ruijie Xu" w:date="2022-02-27T13:47:00Z">
            <w:rPr>
              <w:ins w:id="2593" w:author="Liliana Salvador" w:date="2022-02-26T19:10:00Z"/>
              <w:iCs/>
              <w:color w:val="000000" w:themeColor="text1"/>
            </w:rPr>
          </w:rPrChange>
        </w:rPr>
      </w:pPr>
      <w:ins w:id="2594" w:author="Liliana Salvador" w:date="2022-02-26T19:10:00Z">
        <w:r w:rsidRPr="00A15B7A">
          <w:rPr>
            <w:iCs/>
            <w:color w:val="000000" w:themeColor="text1"/>
            <w:u w:val="single"/>
            <w:rPrChange w:id="2595" w:author="Ruijie Xu" w:date="2022-02-27T13:47:00Z">
              <w:rPr>
                <w:iCs/>
                <w:color w:val="000000" w:themeColor="text1"/>
              </w:rPr>
            </w:rPrChange>
          </w:rPr>
          <w:t>Phylum level</w:t>
        </w:r>
      </w:ins>
    </w:p>
    <w:p w14:paraId="75BC9D26" w14:textId="51925553" w:rsidR="00E7377F" w:rsidRPr="003A137D" w:rsidRDefault="00BE21E4">
      <w:pPr>
        <w:spacing w:line="480" w:lineRule="auto"/>
        <w:rPr>
          <w:color w:val="000000" w:themeColor="text1"/>
        </w:rPr>
      </w:pPr>
      <w:r w:rsidRPr="003A137D">
        <w:rPr>
          <w:color w:val="000000" w:themeColor="text1"/>
        </w:rPr>
        <w:t>The Phylum tax</w:t>
      </w:r>
      <w:r w:rsidR="00815126" w:rsidRPr="003A137D">
        <w:rPr>
          <w:color w:val="000000" w:themeColor="text1"/>
        </w:rPr>
        <w:t>on</w:t>
      </w:r>
      <w:r w:rsidRPr="003A137D">
        <w:rPr>
          <w:color w:val="000000" w:themeColor="text1"/>
        </w:rPr>
        <w:t xml:space="preserve"> “</w:t>
      </w:r>
      <w:proofErr w:type="spellStart"/>
      <w:r w:rsidRPr="003A137D">
        <w:rPr>
          <w:color w:val="000000" w:themeColor="text1"/>
        </w:rPr>
        <w:t>p__Firmicutes</w:t>
      </w:r>
      <w:proofErr w:type="spellEnd"/>
      <w:r w:rsidRPr="003A137D">
        <w:rPr>
          <w:color w:val="000000" w:themeColor="text1"/>
        </w:rPr>
        <w:t xml:space="preserve">” was identified </w:t>
      </w:r>
      <w:ins w:id="2596" w:author="Liliana Salvador" w:date="2022-02-26T19:12:00Z">
        <w:r w:rsidR="00E205F0">
          <w:rPr>
            <w:color w:val="000000" w:themeColor="text1"/>
          </w:rPr>
          <w:t xml:space="preserve">as </w:t>
        </w:r>
        <w:r w:rsidR="00E205F0" w:rsidRPr="003A137D">
          <w:rPr>
            <w:color w:val="000000" w:themeColor="text1"/>
          </w:rPr>
          <w:t xml:space="preserve">the DA taxon </w:t>
        </w:r>
      </w:ins>
      <w:del w:id="2597" w:author="Liliana Salvador" w:date="2022-02-26T19:12:00Z">
        <w:r w:rsidRPr="003A137D" w:rsidDel="00E205F0">
          <w:rPr>
            <w:color w:val="000000" w:themeColor="text1"/>
          </w:rPr>
          <w:delText>from the classifications of</w:delText>
        </w:r>
      </w:del>
      <w:ins w:id="2598" w:author="Liliana Salvador" w:date="2022-02-26T19:12:00Z">
        <w:r w:rsidR="00E205F0">
          <w:rPr>
            <w:color w:val="000000" w:themeColor="text1"/>
          </w:rPr>
          <w:t>by</w:t>
        </w:r>
      </w:ins>
      <w:r w:rsidRPr="003A137D">
        <w:rPr>
          <w:color w:val="000000" w:themeColor="text1"/>
        </w:rPr>
        <w:t xml:space="preserve"> all software </w:t>
      </w:r>
      <w:del w:id="2599" w:author="Liliana Salvador" w:date="2022-02-26T19:12:00Z">
        <w:r w:rsidRPr="003A137D" w:rsidDel="00E205F0">
          <w:rPr>
            <w:color w:val="000000" w:themeColor="text1"/>
          </w:rPr>
          <w:delText xml:space="preserve">as the </w:delText>
        </w:r>
        <w:r w:rsidR="00315E9F" w:rsidRPr="003A137D" w:rsidDel="00E205F0">
          <w:rPr>
            <w:color w:val="000000" w:themeColor="text1"/>
          </w:rPr>
          <w:delText>DA</w:delText>
        </w:r>
        <w:r w:rsidRPr="003A137D" w:rsidDel="00E205F0">
          <w:rPr>
            <w:color w:val="000000" w:themeColor="text1"/>
          </w:rPr>
          <w:delText xml:space="preserve"> taxon </w:delText>
        </w:r>
      </w:del>
      <w:r w:rsidRPr="003A137D">
        <w:rPr>
          <w:color w:val="000000" w:themeColor="text1"/>
        </w:rPr>
        <w:t xml:space="preserve">except for </w:t>
      </w:r>
      <w:r w:rsidR="00F854D6" w:rsidRPr="003A137D">
        <w:rPr>
          <w:color w:val="000000" w:themeColor="text1"/>
        </w:rPr>
        <w:t>Diamond</w:t>
      </w:r>
      <w:r w:rsidRPr="003A137D">
        <w:rPr>
          <w:color w:val="000000" w:themeColor="text1"/>
        </w:rPr>
        <w:t xml:space="preserve">. Kaiju </w:t>
      </w:r>
      <w:ins w:id="2600" w:author="Ruijie Xu" w:date="2022-02-27T12:38:00Z">
        <w:r w:rsidR="00F06949">
          <w:rPr>
            <w:color w:val="000000" w:themeColor="text1"/>
          </w:rPr>
          <w:t>sol</w:t>
        </w:r>
      </w:ins>
      <w:ins w:id="2601" w:author="Ruijie Xu" w:date="2022-02-27T12:39:00Z">
        <w:r w:rsidR="00F06949">
          <w:rPr>
            <w:color w:val="000000" w:themeColor="text1"/>
          </w:rPr>
          <w:t xml:space="preserve">ely </w:t>
        </w:r>
      </w:ins>
      <w:del w:id="2602" w:author="Liliana Salvador" w:date="2022-02-26T19:12:00Z">
        <w:r w:rsidRPr="003A137D" w:rsidDel="00E205F0">
          <w:rPr>
            <w:color w:val="000000" w:themeColor="text1"/>
          </w:rPr>
          <w:delText xml:space="preserve">has </w:delText>
        </w:r>
      </w:del>
      <w:r w:rsidRPr="003A137D">
        <w:rPr>
          <w:color w:val="000000" w:themeColor="text1"/>
        </w:rPr>
        <w:t xml:space="preserve">identified </w:t>
      </w:r>
      <w:ins w:id="2603" w:author="Liliana Salvador" w:date="2022-02-26T19:12:00Z">
        <w:del w:id="2604" w:author="Ruijie Xu" w:date="2022-02-27T12:38:00Z">
          <w:r w:rsidR="00E205F0" w:rsidRPr="003A137D" w:rsidDel="00F06949">
            <w:rPr>
              <w:color w:val="000000" w:themeColor="text1"/>
            </w:rPr>
            <w:delText xml:space="preserve">as a DA taxon </w:delText>
          </w:r>
        </w:del>
      </w:ins>
      <w:r w:rsidRPr="003A137D">
        <w:rPr>
          <w:color w:val="000000" w:themeColor="text1"/>
        </w:rPr>
        <w:t xml:space="preserve">the </w:t>
      </w:r>
      <w:del w:id="2605" w:author="Liliana Salvador" w:date="2022-02-26T19:13:00Z">
        <w:r w:rsidRPr="003A137D" w:rsidDel="00E205F0">
          <w:rPr>
            <w:color w:val="000000" w:themeColor="text1"/>
          </w:rPr>
          <w:delText xml:space="preserve">only </w:delText>
        </w:r>
      </w:del>
      <w:r w:rsidRPr="003A137D">
        <w:rPr>
          <w:color w:val="000000" w:themeColor="text1"/>
        </w:rPr>
        <w:t>virus taxon, “p__</w:t>
      </w:r>
      <w:proofErr w:type="spellStart"/>
      <w:r w:rsidRPr="003A137D">
        <w:rPr>
          <w:color w:val="000000" w:themeColor="text1"/>
        </w:rPr>
        <w:t>Negarnaviricota</w:t>
      </w:r>
      <w:proofErr w:type="spellEnd"/>
      <w:r w:rsidRPr="003A137D">
        <w:rPr>
          <w:color w:val="000000" w:themeColor="text1"/>
        </w:rPr>
        <w:t>”</w:t>
      </w:r>
      <w:ins w:id="2606" w:author="Ruijie Xu" w:date="2022-02-27T12:39:00Z">
        <w:r w:rsidR="00F06949">
          <w:rPr>
            <w:color w:val="000000" w:themeColor="text1"/>
          </w:rPr>
          <w:t xml:space="preserve">, as DA taxon in this </w:t>
        </w:r>
        <w:proofErr w:type="spellStart"/>
        <w:r w:rsidR="00F06949">
          <w:rPr>
            <w:color w:val="000000" w:themeColor="text1"/>
          </w:rPr>
          <w:t>anlysis</w:t>
        </w:r>
      </w:ins>
      <w:proofErr w:type="spellEnd"/>
      <w:del w:id="2607" w:author="Liliana Salvador" w:date="2022-02-26T19:13:00Z">
        <w:r w:rsidRPr="003A137D" w:rsidDel="00E205F0">
          <w:rPr>
            <w:color w:val="000000" w:themeColor="text1"/>
          </w:rPr>
          <w:delText>,</w:delText>
        </w:r>
      </w:del>
      <w:del w:id="2608" w:author="Liliana Salvador" w:date="2022-02-26T19:12:00Z">
        <w:r w:rsidRPr="003A137D" w:rsidDel="00E205F0">
          <w:rPr>
            <w:color w:val="000000" w:themeColor="text1"/>
          </w:rPr>
          <w:delText xml:space="preserve"> as a </w:delText>
        </w:r>
        <w:r w:rsidR="00315E9F" w:rsidRPr="003A137D" w:rsidDel="00E205F0">
          <w:rPr>
            <w:color w:val="000000" w:themeColor="text1"/>
          </w:rPr>
          <w:delText>DA</w:delText>
        </w:r>
        <w:r w:rsidRPr="003A137D" w:rsidDel="00E205F0">
          <w:rPr>
            <w:color w:val="000000" w:themeColor="text1"/>
          </w:rPr>
          <w:delText xml:space="preserve"> taxon</w:delText>
        </w:r>
      </w:del>
      <w:r w:rsidRPr="003A137D">
        <w:rPr>
          <w:color w:val="000000" w:themeColor="text1"/>
        </w:rPr>
        <w:t xml:space="preserve">. </w:t>
      </w:r>
    </w:p>
    <w:p w14:paraId="166B5E34" w14:textId="77777777" w:rsidR="00E205F0" w:rsidRDefault="00E205F0" w:rsidP="00537A4F">
      <w:pPr>
        <w:spacing w:line="480" w:lineRule="auto"/>
        <w:rPr>
          <w:ins w:id="2609" w:author="Liliana Salvador" w:date="2022-02-26T19:11:00Z"/>
          <w:b/>
          <w:i/>
          <w:color w:val="000000" w:themeColor="text1"/>
        </w:rPr>
      </w:pPr>
    </w:p>
    <w:p w14:paraId="176098EB" w14:textId="64DDCC2B" w:rsidR="00D47D9F" w:rsidRDefault="004635B1" w:rsidP="00537A4F">
      <w:pPr>
        <w:spacing w:line="480" w:lineRule="auto"/>
        <w:rPr>
          <w:ins w:id="2610" w:author="Liliana Salvador" w:date="2022-02-26T19:23:00Z"/>
          <w:b/>
          <w:color w:val="000000" w:themeColor="text1"/>
        </w:rPr>
      </w:pPr>
      <w:del w:id="2611" w:author="Ruijie Xu" w:date="2022-02-02T11:02:00Z">
        <w:r w:rsidRPr="003A137D" w:rsidDel="00463AA7">
          <w:rPr>
            <w:b/>
            <w:i/>
            <w:color w:val="000000" w:themeColor="text1"/>
          </w:rPr>
          <w:delText>Leptospira</w:delText>
        </w:r>
      </w:del>
      <w:ins w:id="2612" w:author="Ruijie Xu" w:date="2022-02-02T11:02:00Z">
        <w:r w:rsidR="00463AA7">
          <w:rPr>
            <w:b/>
            <w:i/>
            <w:color w:val="000000" w:themeColor="text1"/>
          </w:rPr>
          <w:t>Leptospira</w:t>
        </w:r>
      </w:ins>
      <w:r w:rsidRPr="003A137D">
        <w:rPr>
          <w:b/>
          <w:color w:val="000000" w:themeColor="text1"/>
        </w:rPr>
        <w:t xml:space="preserve"> detection. </w:t>
      </w:r>
    </w:p>
    <w:p w14:paraId="2BEE6CA2" w14:textId="5880477A" w:rsidR="00592CFC" w:rsidRPr="00592CFC" w:rsidRDefault="00592CFC" w:rsidP="00537A4F">
      <w:pPr>
        <w:spacing w:line="480" w:lineRule="auto"/>
        <w:rPr>
          <w:i/>
          <w:color w:val="000000" w:themeColor="text1"/>
          <w:rPrChange w:id="2613" w:author="Liliana Salvador" w:date="2022-02-26T19:24:00Z">
            <w:rPr>
              <w:b/>
              <w:color w:val="000000" w:themeColor="text1"/>
            </w:rPr>
          </w:rPrChange>
        </w:rPr>
      </w:pPr>
      <w:ins w:id="2614" w:author="Liliana Salvador" w:date="2022-02-26T19:24:00Z">
        <w:r w:rsidRPr="00592CFC">
          <w:rPr>
            <w:i/>
            <w:color w:val="000000" w:themeColor="text1"/>
            <w:rPrChange w:id="2615" w:author="Liliana Salvador" w:date="2022-02-26T19:24:00Z">
              <w:rPr>
                <w:b/>
                <w:color w:val="000000" w:themeColor="text1"/>
              </w:rPr>
            </w:rPrChange>
          </w:rPr>
          <w:lastRenderedPageBreak/>
          <w:t>Different software</w:t>
        </w:r>
      </w:ins>
    </w:p>
    <w:p w14:paraId="58C78A2C" w14:textId="169B4D59" w:rsidR="00592CFC" w:rsidRDefault="00D47D9F" w:rsidP="00537A4F">
      <w:pPr>
        <w:spacing w:line="480" w:lineRule="auto"/>
        <w:rPr>
          <w:ins w:id="2616" w:author="Liliana Salvador" w:date="2022-02-26T19:24:00Z"/>
          <w:bCs/>
          <w:color w:val="000000" w:themeColor="text1"/>
        </w:rPr>
      </w:pPr>
      <w:del w:id="2617" w:author="Liliana Salvador" w:date="2022-02-26T19:13:00Z">
        <w:r w:rsidRPr="003A137D" w:rsidDel="00E205F0">
          <w:rPr>
            <w:bCs/>
            <w:color w:val="000000" w:themeColor="text1"/>
          </w:rPr>
          <w:delText xml:space="preserve">With the use of the nine software, </w:delText>
        </w:r>
      </w:del>
      <w:r w:rsidRPr="00495AE6">
        <w:rPr>
          <w:bCs/>
          <w:i/>
          <w:iCs/>
          <w:color w:val="000000" w:themeColor="text1"/>
          <w:rPrChange w:id="2618" w:author="Ruijie Xu" w:date="2022-02-03T12:38:00Z">
            <w:rPr>
              <w:bCs/>
              <w:color w:val="000000" w:themeColor="text1"/>
            </w:rPr>
          </w:rPrChange>
        </w:rPr>
        <w:t>Leptospira</w:t>
      </w:r>
      <w:r w:rsidRPr="003A137D">
        <w:rPr>
          <w:bCs/>
          <w:color w:val="000000" w:themeColor="text1"/>
        </w:rPr>
        <w:t xml:space="preserve"> was identified in the three tissues of all four subjects</w:t>
      </w:r>
      <w:ins w:id="2619" w:author="Liliana Salvador" w:date="2022-02-26T19:13:00Z">
        <w:r w:rsidR="00E205F0">
          <w:rPr>
            <w:bCs/>
            <w:color w:val="000000" w:themeColor="text1"/>
          </w:rPr>
          <w:t xml:space="preserve"> </w:t>
        </w:r>
      </w:ins>
      <w:ins w:id="2620" w:author="Liliana Salvador" w:date="2022-02-26T19:14:00Z">
        <w:r w:rsidR="00E205F0">
          <w:rPr>
            <w:bCs/>
            <w:color w:val="000000" w:themeColor="text1"/>
          </w:rPr>
          <w:t>by</w:t>
        </w:r>
        <w:r w:rsidR="00E205F0" w:rsidRPr="003A137D">
          <w:rPr>
            <w:bCs/>
            <w:color w:val="000000" w:themeColor="text1"/>
          </w:rPr>
          <w:t xml:space="preserve"> the nine software</w:t>
        </w:r>
      </w:ins>
      <w:r w:rsidRPr="003A137D">
        <w:rPr>
          <w:bCs/>
          <w:color w:val="000000" w:themeColor="text1"/>
        </w:rPr>
        <w:t xml:space="preserve">, </w:t>
      </w:r>
      <w:del w:id="2621" w:author="Liliana Salvador" w:date="2022-02-26T19:14:00Z">
        <w:r w:rsidRPr="003A137D" w:rsidDel="00E205F0">
          <w:rPr>
            <w:bCs/>
            <w:color w:val="000000" w:themeColor="text1"/>
          </w:rPr>
          <w:delText xml:space="preserve">but </w:delText>
        </w:r>
      </w:del>
      <w:ins w:id="2622" w:author="Liliana Salvador" w:date="2022-02-26T19:14:00Z">
        <w:r w:rsidR="00E205F0">
          <w:rPr>
            <w:bCs/>
            <w:color w:val="000000" w:themeColor="text1"/>
          </w:rPr>
          <w:t xml:space="preserve">however, </w:t>
        </w:r>
      </w:ins>
      <w:r w:rsidRPr="003A137D">
        <w:rPr>
          <w:bCs/>
          <w:color w:val="000000" w:themeColor="text1"/>
        </w:rPr>
        <w:t>each software</w:t>
      </w:r>
      <w:del w:id="2623" w:author="Liliana Salvador" w:date="2022-02-26T19:14:00Z">
        <w:r w:rsidRPr="003A137D" w:rsidDel="00E205F0">
          <w:rPr>
            <w:bCs/>
            <w:color w:val="000000" w:themeColor="text1"/>
          </w:rPr>
          <w:delText xml:space="preserve"> has</w:delText>
        </w:r>
      </w:del>
      <w:r w:rsidRPr="003A137D">
        <w:rPr>
          <w:bCs/>
          <w:color w:val="000000" w:themeColor="text1"/>
        </w:rPr>
        <w:t xml:space="preserve"> reported </w:t>
      </w:r>
      <w:r w:rsidRPr="009006DB">
        <w:rPr>
          <w:bCs/>
          <w:i/>
          <w:iCs/>
          <w:color w:val="000000" w:themeColor="text1"/>
          <w:rPrChange w:id="2624" w:author="Ruijie Xu" w:date="2022-02-03T12:38:00Z">
            <w:rPr>
              <w:bCs/>
              <w:color w:val="000000" w:themeColor="text1"/>
            </w:rPr>
          </w:rPrChange>
        </w:rPr>
        <w:t>Leptospira</w:t>
      </w:r>
      <w:r w:rsidRPr="003A137D">
        <w:rPr>
          <w:bCs/>
          <w:color w:val="000000" w:themeColor="text1"/>
        </w:rPr>
        <w:t xml:space="preserve"> in different samples</w:t>
      </w:r>
      <w:r w:rsidR="003A5584" w:rsidRPr="003A137D">
        <w:rPr>
          <w:bCs/>
          <w:color w:val="000000" w:themeColor="text1"/>
        </w:rPr>
        <w:t xml:space="preserve"> (Table I</w:t>
      </w:r>
      <w:ins w:id="2625" w:author="Ruijie Xu" w:date="2022-02-03T12:38:00Z">
        <w:r w:rsidR="006E787C">
          <w:rPr>
            <w:bCs/>
            <w:color w:val="000000" w:themeColor="text1"/>
          </w:rPr>
          <w:t>I</w:t>
        </w:r>
      </w:ins>
      <w:r w:rsidR="003A5584" w:rsidRPr="003A137D">
        <w:rPr>
          <w:bCs/>
          <w:color w:val="000000" w:themeColor="text1"/>
        </w:rPr>
        <w:t>)</w:t>
      </w:r>
      <w:r w:rsidRPr="003A137D">
        <w:rPr>
          <w:bCs/>
          <w:color w:val="000000" w:themeColor="text1"/>
        </w:rPr>
        <w:t xml:space="preserve">. </w:t>
      </w:r>
      <w:r w:rsidR="0004003B" w:rsidRPr="003A137D">
        <w:rPr>
          <w:bCs/>
          <w:color w:val="000000" w:themeColor="text1"/>
        </w:rPr>
        <w:t xml:space="preserve"> Centrifuge is the only software </w:t>
      </w:r>
      <w:ins w:id="2626" w:author="Liliana Salvador" w:date="2022-02-26T19:14:00Z">
        <w:r w:rsidR="00E205F0">
          <w:rPr>
            <w:bCs/>
            <w:color w:val="000000" w:themeColor="text1"/>
          </w:rPr>
          <w:t xml:space="preserve">that </w:t>
        </w:r>
      </w:ins>
      <w:r w:rsidR="0004003B" w:rsidRPr="003A137D">
        <w:rPr>
          <w:bCs/>
          <w:color w:val="000000" w:themeColor="text1"/>
        </w:rPr>
        <w:t xml:space="preserve">reported </w:t>
      </w:r>
      <w:r w:rsidR="0004003B" w:rsidRPr="00E205F0">
        <w:rPr>
          <w:bCs/>
          <w:i/>
          <w:color w:val="000000" w:themeColor="text1"/>
          <w:rPrChange w:id="2627" w:author="Liliana Salvador" w:date="2022-02-26T19:14:00Z">
            <w:rPr>
              <w:bCs/>
              <w:color w:val="000000" w:themeColor="text1"/>
            </w:rPr>
          </w:rPrChange>
        </w:rPr>
        <w:t>Leptospira</w:t>
      </w:r>
      <w:r w:rsidR="0004003B" w:rsidRPr="003A137D">
        <w:rPr>
          <w:bCs/>
          <w:color w:val="000000" w:themeColor="text1"/>
        </w:rPr>
        <w:t xml:space="preserve"> in </w:t>
      </w:r>
      <w:proofErr w:type="gramStart"/>
      <w:r w:rsidR="0004003B" w:rsidRPr="003A137D">
        <w:rPr>
          <w:bCs/>
          <w:color w:val="000000" w:themeColor="text1"/>
        </w:rPr>
        <w:t xml:space="preserve">all </w:t>
      </w:r>
      <w:ins w:id="2628" w:author="Liliana Salvador" w:date="2022-02-26T19:14:00Z">
        <w:r w:rsidR="00E205F0">
          <w:rPr>
            <w:bCs/>
            <w:color w:val="000000" w:themeColor="text1"/>
          </w:rPr>
          <w:t>of</w:t>
        </w:r>
        <w:proofErr w:type="gramEnd"/>
        <w:r w:rsidR="00E205F0">
          <w:rPr>
            <w:bCs/>
            <w:color w:val="000000" w:themeColor="text1"/>
          </w:rPr>
          <w:t xml:space="preserve"> the </w:t>
        </w:r>
      </w:ins>
      <w:r w:rsidR="008477F1" w:rsidRPr="003A137D">
        <w:rPr>
          <w:bCs/>
          <w:color w:val="000000" w:themeColor="text1"/>
        </w:rPr>
        <w:t>12</w:t>
      </w:r>
      <w:r w:rsidR="0004003B" w:rsidRPr="003A137D">
        <w:rPr>
          <w:bCs/>
          <w:color w:val="000000" w:themeColor="text1"/>
        </w:rPr>
        <w:t xml:space="preserve"> Rattus sample</w:t>
      </w:r>
      <w:ins w:id="2629" w:author="Liliana Salvador" w:date="2022-02-26T19:14:00Z">
        <w:r w:rsidR="00E205F0">
          <w:rPr>
            <w:bCs/>
            <w:color w:val="000000" w:themeColor="text1"/>
          </w:rPr>
          <w:t>s</w:t>
        </w:r>
      </w:ins>
      <w:r w:rsidR="003C1945" w:rsidRPr="003A137D">
        <w:rPr>
          <w:bCs/>
          <w:color w:val="000000" w:themeColor="text1"/>
        </w:rPr>
        <w:t xml:space="preserve">, where </w:t>
      </w:r>
      <w:ins w:id="2630" w:author="Ruijie Xu" w:date="2022-02-27T12:40:00Z">
        <w:r w:rsidR="00F06949">
          <w:rPr>
            <w:bCs/>
            <w:color w:val="000000" w:themeColor="text1"/>
          </w:rPr>
          <w:t xml:space="preserve">9  </w:t>
        </w:r>
      </w:ins>
      <w:commentRangeStart w:id="2631"/>
      <w:del w:id="2632" w:author="Ruijie Xu" w:date="2022-02-27T12:40:00Z">
        <w:r w:rsidR="008477F1" w:rsidRPr="003A137D" w:rsidDel="00F06949">
          <w:rPr>
            <w:bCs/>
            <w:color w:val="000000" w:themeColor="text1"/>
          </w:rPr>
          <w:delText>8</w:delText>
        </w:r>
        <w:commentRangeEnd w:id="2631"/>
        <w:r w:rsidR="00592CFC" w:rsidDel="00F06949">
          <w:rPr>
            <w:rStyle w:val="CommentReference"/>
          </w:rPr>
          <w:commentReference w:id="2631"/>
        </w:r>
        <w:r w:rsidR="003C1945" w:rsidRPr="003A137D" w:rsidDel="00F06949">
          <w:rPr>
            <w:bCs/>
            <w:color w:val="000000" w:themeColor="text1"/>
          </w:rPr>
          <w:delText xml:space="preserve"> </w:delText>
        </w:r>
      </w:del>
      <w:r w:rsidR="003C1945" w:rsidRPr="003A137D">
        <w:rPr>
          <w:bCs/>
          <w:color w:val="000000" w:themeColor="text1"/>
        </w:rPr>
        <w:t xml:space="preserve">unique </w:t>
      </w:r>
      <w:r w:rsidR="003C1945" w:rsidRPr="006E787C">
        <w:rPr>
          <w:bCs/>
          <w:i/>
          <w:iCs/>
          <w:color w:val="000000" w:themeColor="text1"/>
          <w:rPrChange w:id="2633" w:author="Ruijie Xu" w:date="2022-02-03T12:39:00Z">
            <w:rPr>
              <w:bCs/>
              <w:color w:val="000000" w:themeColor="text1"/>
            </w:rPr>
          </w:rPrChange>
        </w:rPr>
        <w:t>Leptospira</w:t>
      </w:r>
      <w:r w:rsidR="003C1945" w:rsidRPr="003A137D">
        <w:rPr>
          <w:bCs/>
          <w:color w:val="000000" w:themeColor="text1"/>
        </w:rPr>
        <w:t xml:space="preserve"> species </w:t>
      </w:r>
      <w:del w:id="2634" w:author="Liliana Salvador" w:date="2022-02-26T19:14:00Z">
        <w:r w:rsidR="003C1945" w:rsidRPr="003A137D" w:rsidDel="00E205F0">
          <w:rPr>
            <w:bCs/>
            <w:color w:val="000000" w:themeColor="text1"/>
          </w:rPr>
          <w:delText xml:space="preserve">has been </w:delText>
        </w:r>
      </w:del>
      <w:ins w:id="2635" w:author="Liliana Salvador" w:date="2022-02-26T19:14:00Z">
        <w:r w:rsidR="00E205F0">
          <w:rPr>
            <w:bCs/>
            <w:color w:val="000000" w:themeColor="text1"/>
          </w:rPr>
          <w:t>were</w:t>
        </w:r>
      </w:ins>
      <w:ins w:id="2636" w:author="Liliana Salvador" w:date="2022-02-26T19:15:00Z">
        <w:r w:rsidR="00592CFC">
          <w:rPr>
            <w:bCs/>
            <w:color w:val="000000" w:themeColor="text1"/>
          </w:rPr>
          <w:t xml:space="preserve"> </w:t>
        </w:r>
      </w:ins>
      <w:r w:rsidR="003C1945" w:rsidRPr="003A137D">
        <w:rPr>
          <w:bCs/>
          <w:color w:val="000000" w:themeColor="text1"/>
        </w:rPr>
        <w:t>identified</w:t>
      </w:r>
      <w:r w:rsidR="00D07276" w:rsidRPr="003A137D">
        <w:rPr>
          <w:bCs/>
          <w:color w:val="000000" w:themeColor="text1"/>
        </w:rPr>
        <w:t xml:space="preserve"> </w:t>
      </w:r>
      <w:bookmarkStart w:id="2637" w:name="OLE_LINK205"/>
      <w:bookmarkStart w:id="2638" w:name="OLE_LINK206"/>
      <w:r w:rsidR="003F2918" w:rsidRPr="003A137D">
        <w:rPr>
          <w:bCs/>
          <w:color w:val="000000" w:themeColor="text1"/>
        </w:rPr>
        <w:t>(8 from the pathogenic group, 1 from the saprophytic group)</w:t>
      </w:r>
      <w:bookmarkEnd w:id="2637"/>
      <w:bookmarkEnd w:id="2638"/>
      <w:ins w:id="2639" w:author="Ruijie Xu" w:date="2022-02-03T12:40:00Z">
        <w:r w:rsidR="006E787C">
          <w:rPr>
            <w:bCs/>
            <w:color w:val="000000" w:themeColor="text1"/>
          </w:rPr>
          <w:t xml:space="preserve"> </w:t>
        </w:r>
        <w:bookmarkStart w:id="2640" w:name="OLE_LINK241"/>
        <w:bookmarkStart w:id="2641" w:name="OLE_LINK242"/>
        <w:bookmarkStart w:id="2642" w:name="OLE_LINK243"/>
        <w:r w:rsidR="006E787C">
          <w:rPr>
            <w:bCs/>
            <w:color w:val="000000" w:themeColor="text1"/>
          </w:rPr>
          <w:t>(Table SIII.1)</w:t>
        </w:r>
      </w:ins>
      <w:r w:rsidR="003C1945" w:rsidRPr="003A137D">
        <w:rPr>
          <w:bCs/>
          <w:color w:val="000000" w:themeColor="text1"/>
        </w:rPr>
        <w:t xml:space="preserve">. </w:t>
      </w:r>
      <w:r w:rsidR="0004003B" w:rsidRPr="003A137D">
        <w:rPr>
          <w:bCs/>
          <w:color w:val="000000" w:themeColor="text1"/>
        </w:rPr>
        <w:t xml:space="preserve"> </w:t>
      </w:r>
      <w:bookmarkEnd w:id="2640"/>
      <w:bookmarkEnd w:id="2641"/>
      <w:bookmarkEnd w:id="2642"/>
      <w:r w:rsidR="008477F1" w:rsidRPr="003A137D">
        <w:rPr>
          <w:bCs/>
          <w:color w:val="000000" w:themeColor="text1"/>
        </w:rPr>
        <w:t xml:space="preserve">Kaiju </w:t>
      </w:r>
      <w:del w:id="2643" w:author="Liliana Salvador" w:date="2022-02-26T19:15:00Z">
        <w:r w:rsidR="008477F1" w:rsidRPr="003A137D" w:rsidDel="00592CFC">
          <w:rPr>
            <w:bCs/>
            <w:color w:val="000000" w:themeColor="text1"/>
          </w:rPr>
          <w:delText xml:space="preserve">has </w:delText>
        </w:r>
      </w:del>
      <w:r w:rsidR="008477F1" w:rsidRPr="003A137D">
        <w:rPr>
          <w:bCs/>
          <w:color w:val="000000" w:themeColor="text1"/>
        </w:rPr>
        <w:t xml:space="preserve">also identified </w:t>
      </w:r>
      <w:r w:rsidR="008477F1" w:rsidRPr="00592CFC">
        <w:rPr>
          <w:bCs/>
          <w:i/>
          <w:color w:val="000000" w:themeColor="text1"/>
          <w:rPrChange w:id="2644" w:author="Liliana Salvador" w:date="2022-02-26T19:15:00Z">
            <w:rPr>
              <w:bCs/>
              <w:color w:val="000000" w:themeColor="text1"/>
            </w:rPr>
          </w:rPrChange>
        </w:rPr>
        <w:t>Leptospira</w:t>
      </w:r>
      <w:r w:rsidR="008477F1" w:rsidRPr="003A137D">
        <w:rPr>
          <w:bCs/>
          <w:color w:val="000000" w:themeColor="text1"/>
        </w:rPr>
        <w:t xml:space="preserve"> from 9 out of 12 samples</w:t>
      </w:r>
      <w:r w:rsidR="00142F3A" w:rsidRPr="003A137D">
        <w:rPr>
          <w:bCs/>
          <w:color w:val="000000" w:themeColor="text1"/>
        </w:rPr>
        <w:t xml:space="preserve"> </w:t>
      </w:r>
      <w:r w:rsidR="008477F1" w:rsidRPr="003A137D">
        <w:rPr>
          <w:bCs/>
          <w:color w:val="000000" w:themeColor="text1"/>
        </w:rPr>
        <w:t>with 8 unique species (7 from the pathogenic group, 1 from the saprophytic group)</w:t>
      </w:r>
      <w:ins w:id="2645" w:author="Ruijie Xu" w:date="2022-02-03T12:41:00Z">
        <w:r w:rsidR="006E787C">
          <w:rPr>
            <w:bCs/>
            <w:color w:val="000000" w:themeColor="text1"/>
          </w:rPr>
          <w:t xml:space="preserve"> (Table SIII.1)</w:t>
        </w:r>
        <w:r w:rsidR="006E787C" w:rsidRPr="003A137D">
          <w:rPr>
            <w:bCs/>
            <w:color w:val="000000" w:themeColor="text1"/>
          </w:rPr>
          <w:t>.</w:t>
        </w:r>
      </w:ins>
      <w:del w:id="2646" w:author="Ruijie Xu" w:date="2022-02-03T12:41:00Z">
        <w:r w:rsidR="008477F1" w:rsidRPr="003A137D" w:rsidDel="006E787C">
          <w:rPr>
            <w:bCs/>
            <w:color w:val="000000" w:themeColor="text1"/>
          </w:rPr>
          <w:delText>.</w:delText>
        </w:r>
      </w:del>
      <w:r w:rsidR="008477F1" w:rsidRPr="003A137D">
        <w:rPr>
          <w:bCs/>
          <w:color w:val="000000" w:themeColor="text1"/>
        </w:rPr>
        <w:t xml:space="preserve"> </w:t>
      </w:r>
      <w:r w:rsidR="00563D5B" w:rsidRPr="003A137D">
        <w:rPr>
          <w:bCs/>
          <w:color w:val="000000" w:themeColor="text1"/>
        </w:rPr>
        <w:t xml:space="preserve">Kraken2, following Centrifuge and Kaiju, </w:t>
      </w:r>
      <w:del w:id="2647" w:author="Liliana Salvador" w:date="2022-02-26T19:16:00Z">
        <w:r w:rsidR="00563D5B" w:rsidRPr="003A137D" w:rsidDel="00592CFC">
          <w:rPr>
            <w:bCs/>
            <w:color w:val="000000" w:themeColor="text1"/>
          </w:rPr>
          <w:delText xml:space="preserve">has </w:delText>
        </w:r>
      </w:del>
      <w:r w:rsidR="00563D5B" w:rsidRPr="003A137D">
        <w:rPr>
          <w:bCs/>
          <w:color w:val="000000" w:themeColor="text1"/>
        </w:rPr>
        <w:t xml:space="preserve">classified 6 </w:t>
      </w:r>
      <w:r w:rsidR="00563D5B" w:rsidRPr="006E787C">
        <w:rPr>
          <w:bCs/>
          <w:i/>
          <w:iCs/>
          <w:color w:val="000000" w:themeColor="text1"/>
          <w:rPrChange w:id="2648" w:author="Ruijie Xu" w:date="2022-02-03T12:39:00Z">
            <w:rPr>
              <w:bCs/>
              <w:color w:val="000000" w:themeColor="text1"/>
            </w:rPr>
          </w:rPrChange>
        </w:rPr>
        <w:t>Leptospira</w:t>
      </w:r>
      <w:r w:rsidR="00563D5B" w:rsidRPr="003A137D">
        <w:rPr>
          <w:bCs/>
          <w:color w:val="000000" w:themeColor="text1"/>
        </w:rPr>
        <w:t xml:space="preserve"> in 6 samples with </w:t>
      </w:r>
      <w:r w:rsidR="00DF32A0" w:rsidRPr="003A137D">
        <w:rPr>
          <w:bCs/>
          <w:color w:val="000000" w:themeColor="text1"/>
        </w:rPr>
        <w:t>3 unique species all from the pathogenic group</w:t>
      </w:r>
      <w:ins w:id="2649" w:author="Ruijie Xu" w:date="2022-02-03T12:41:00Z">
        <w:r w:rsidR="006E787C">
          <w:rPr>
            <w:bCs/>
            <w:color w:val="000000" w:themeColor="text1"/>
          </w:rPr>
          <w:t xml:space="preserve"> (Table SIII.1)</w:t>
        </w:r>
      </w:ins>
      <w:r w:rsidR="00DF32A0" w:rsidRPr="003A137D">
        <w:rPr>
          <w:bCs/>
          <w:color w:val="000000" w:themeColor="text1"/>
        </w:rPr>
        <w:t xml:space="preserve">. </w:t>
      </w:r>
      <w:r w:rsidR="00E937A4" w:rsidRPr="003A137D">
        <w:rPr>
          <w:bCs/>
          <w:color w:val="000000" w:themeColor="text1"/>
        </w:rPr>
        <w:t xml:space="preserve">Except for Metaphlan3, </w:t>
      </w:r>
      <w:r w:rsidR="00BD72D1" w:rsidRPr="003A137D">
        <w:rPr>
          <w:bCs/>
          <w:color w:val="000000" w:themeColor="text1"/>
        </w:rPr>
        <w:t>a</w:t>
      </w:r>
      <w:r w:rsidR="00E8325F" w:rsidRPr="003A137D">
        <w:rPr>
          <w:bCs/>
          <w:color w:val="000000" w:themeColor="text1"/>
        </w:rPr>
        <w:t xml:space="preserve">ll software </w:t>
      </w:r>
      <w:del w:id="2650" w:author="Liliana Salvador" w:date="2022-02-26T19:16:00Z">
        <w:r w:rsidR="00E8325F" w:rsidRPr="003A137D" w:rsidDel="00592CFC">
          <w:rPr>
            <w:bCs/>
            <w:color w:val="000000" w:themeColor="text1"/>
          </w:rPr>
          <w:delText>has</w:delText>
        </w:r>
        <w:r w:rsidR="00416993" w:rsidRPr="003A137D" w:rsidDel="00592CFC">
          <w:rPr>
            <w:bCs/>
            <w:color w:val="000000" w:themeColor="text1"/>
          </w:rPr>
          <w:delText xml:space="preserve"> </w:delText>
        </w:r>
      </w:del>
      <w:r w:rsidR="00645C23" w:rsidRPr="003A137D">
        <w:rPr>
          <w:bCs/>
          <w:color w:val="000000" w:themeColor="text1"/>
        </w:rPr>
        <w:t xml:space="preserve">identified </w:t>
      </w:r>
      <w:r w:rsidR="00645C23" w:rsidRPr="006E787C">
        <w:rPr>
          <w:bCs/>
          <w:i/>
          <w:iCs/>
          <w:color w:val="000000" w:themeColor="text1"/>
          <w:rPrChange w:id="2651" w:author="Ruijie Xu" w:date="2022-02-03T12:39:00Z">
            <w:rPr>
              <w:bCs/>
              <w:color w:val="000000" w:themeColor="text1"/>
            </w:rPr>
          </w:rPrChange>
        </w:rPr>
        <w:t>Leptospira</w:t>
      </w:r>
      <w:r w:rsidR="00645C23" w:rsidRPr="003A137D">
        <w:rPr>
          <w:bCs/>
          <w:color w:val="000000" w:themeColor="text1"/>
        </w:rPr>
        <w:t xml:space="preserve"> from </w:t>
      </w:r>
      <w:ins w:id="2652" w:author="Liliana Salvador" w:date="2022-02-26T19:17:00Z">
        <w:r w:rsidR="00592CFC">
          <w:rPr>
            <w:bCs/>
            <w:color w:val="000000" w:themeColor="text1"/>
          </w:rPr>
          <w:t>two of the kidney samples (</w:t>
        </w:r>
      </w:ins>
      <w:r w:rsidR="00645C23" w:rsidRPr="003A137D">
        <w:rPr>
          <w:bCs/>
          <w:color w:val="000000" w:themeColor="text1"/>
        </w:rPr>
        <w:t>R22.K and R2</w:t>
      </w:r>
      <w:r w:rsidR="00416993" w:rsidRPr="003A137D">
        <w:rPr>
          <w:bCs/>
          <w:color w:val="000000" w:themeColor="text1"/>
        </w:rPr>
        <w:t>8</w:t>
      </w:r>
      <w:r w:rsidR="00645C23" w:rsidRPr="003A137D">
        <w:rPr>
          <w:bCs/>
          <w:color w:val="000000" w:themeColor="text1"/>
        </w:rPr>
        <w:t>.</w:t>
      </w:r>
      <w:r w:rsidR="00416993" w:rsidRPr="003A137D">
        <w:rPr>
          <w:bCs/>
          <w:color w:val="000000" w:themeColor="text1"/>
        </w:rPr>
        <w:t>K</w:t>
      </w:r>
      <w:ins w:id="2653" w:author="Liliana Salvador" w:date="2022-02-26T19:17:00Z">
        <w:r w:rsidR="00592CFC">
          <w:rPr>
            <w:bCs/>
            <w:color w:val="000000" w:themeColor="text1"/>
          </w:rPr>
          <w:t>)</w:t>
        </w:r>
      </w:ins>
      <w:r w:rsidR="00DB434A" w:rsidRPr="003A137D">
        <w:rPr>
          <w:bCs/>
          <w:color w:val="000000" w:themeColor="text1"/>
        </w:rPr>
        <w:t>, which ha</w:t>
      </w:r>
      <w:ins w:id="2654" w:author="Liliana Salvador" w:date="2022-02-26T19:17:00Z">
        <w:r w:rsidR="00592CFC">
          <w:rPr>
            <w:bCs/>
            <w:color w:val="000000" w:themeColor="text1"/>
          </w:rPr>
          <w:t>ve on average</w:t>
        </w:r>
      </w:ins>
      <w:del w:id="2655" w:author="Liliana Salvador" w:date="2022-02-26T19:17:00Z">
        <w:r w:rsidR="00DB434A" w:rsidRPr="003A137D" w:rsidDel="00592CFC">
          <w:rPr>
            <w:bCs/>
            <w:color w:val="000000" w:themeColor="text1"/>
          </w:rPr>
          <w:delText>s</w:delText>
        </w:r>
      </w:del>
      <w:r w:rsidR="00DB434A" w:rsidRPr="003A137D">
        <w:rPr>
          <w:bCs/>
          <w:color w:val="000000" w:themeColor="text1"/>
        </w:rPr>
        <w:t xml:space="preserve"> 31 (SD: 3) and 84,344 (SD: 2.2) reads classified under </w:t>
      </w:r>
      <w:r w:rsidR="00DB434A" w:rsidRPr="006E787C">
        <w:rPr>
          <w:bCs/>
          <w:i/>
          <w:iCs/>
          <w:color w:val="000000" w:themeColor="text1"/>
          <w:rPrChange w:id="2656" w:author="Ruijie Xu" w:date="2022-02-03T12:39:00Z">
            <w:rPr>
              <w:bCs/>
              <w:color w:val="000000" w:themeColor="text1"/>
            </w:rPr>
          </w:rPrChange>
        </w:rPr>
        <w:t>Leptospira</w:t>
      </w:r>
      <w:r w:rsidR="00DB434A" w:rsidRPr="003A137D">
        <w:rPr>
          <w:bCs/>
          <w:color w:val="000000" w:themeColor="text1"/>
        </w:rPr>
        <w:t xml:space="preserve"> </w:t>
      </w:r>
      <w:del w:id="2657" w:author="Liliana Salvador" w:date="2022-02-26T19:17:00Z">
        <w:r w:rsidR="00DB434A" w:rsidRPr="003A137D" w:rsidDel="00592CFC">
          <w:rPr>
            <w:bCs/>
            <w:color w:val="000000" w:themeColor="text1"/>
          </w:rPr>
          <w:delText>on average</w:delText>
        </w:r>
      </w:del>
      <w:ins w:id="2658" w:author="Ruijie Xu" w:date="2022-02-03T12:41:00Z">
        <w:del w:id="2659" w:author="Liliana Salvador" w:date="2022-02-26T19:17:00Z">
          <w:r w:rsidR="006E787C" w:rsidDel="00592CFC">
            <w:rPr>
              <w:bCs/>
              <w:color w:val="000000" w:themeColor="text1"/>
            </w:rPr>
            <w:delText xml:space="preserve"> </w:delText>
          </w:r>
        </w:del>
        <w:r w:rsidR="006E787C">
          <w:rPr>
            <w:bCs/>
            <w:color w:val="000000" w:themeColor="text1"/>
          </w:rPr>
          <w:t>(Table SIII.2)</w:t>
        </w:r>
      </w:ins>
      <w:r w:rsidR="00DB434A" w:rsidRPr="003A137D">
        <w:rPr>
          <w:bCs/>
          <w:color w:val="000000" w:themeColor="text1"/>
        </w:rPr>
        <w:t>, respe</w:t>
      </w:r>
      <w:r w:rsidR="00CE794C" w:rsidRPr="003A137D">
        <w:rPr>
          <w:bCs/>
          <w:color w:val="000000" w:themeColor="text1"/>
        </w:rPr>
        <w:t>c</w:t>
      </w:r>
      <w:r w:rsidR="00DB434A" w:rsidRPr="003A137D">
        <w:rPr>
          <w:bCs/>
          <w:color w:val="000000" w:themeColor="text1"/>
        </w:rPr>
        <w:t>tively</w:t>
      </w:r>
      <w:r w:rsidR="00645C23" w:rsidRPr="003A137D">
        <w:rPr>
          <w:bCs/>
          <w:color w:val="000000" w:themeColor="text1"/>
        </w:rPr>
        <w:t>.</w:t>
      </w:r>
      <w:r w:rsidR="00E8325F" w:rsidRPr="003A137D">
        <w:rPr>
          <w:bCs/>
          <w:color w:val="000000" w:themeColor="text1"/>
        </w:rPr>
        <w:t xml:space="preserve"> </w:t>
      </w:r>
      <w:commentRangeStart w:id="2660"/>
      <w:del w:id="2661" w:author="Ruijie Xu" w:date="2022-02-01T13:44:00Z">
        <w:r w:rsidR="00955866" w:rsidRPr="003A137D" w:rsidDel="00537B08">
          <w:rPr>
            <w:bCs/>
            <w:color w:val="000000" w:themeColor="text1"/>
          </w:rPr>
          <w:delText>Blastn</w:delText>
        </w:r>
      </w:del>
      <w:ins w:id="2662" w:author="Ruijie Xu" w:date="2022-02-01T13:44:00Z">
        <w:r w:rsidR="00537B08">
          <w:rPr>
            <w:bCs/>
            <w:color w:val="000000" w:themeColor="text1"/>
          </w:rPr>
          <w:t>BLASTN</w:t>
        </w:r>
      </w:ins>
      <w:ins w:id="2663" w:author="Ruijie Xu" w:date="2022-02-27T12:42:00Z">
        <w:r w:rsidR="0093526E">
          <w:rPr>
            <w:bCs/>
            <w:color w:val="000000" w:themeColor="text1"/>
          </w:rPr>
          <w:t>, Centrifuge, Kaiju, Kra</w:t>
        </w:r>
      </w:ins>
      <w:ins w:id="2664" w:author="Ruijie Xu" w:date="2022-02-27T12:43:00Z">
        <w:r w:rsidR="0093526E">
          <w:rPr>
            <w:bCs/>
            <w:color w:val="000000" w:themeColor="text1"/>
          </w:rPr>
          <w:t>ken2</w:t>
        </w:r>
      </w:ins>
      <w:r w:rsidR="00955866" w:rsidRPr="003A137D">
        <w:rPr>
          <w:bCs/>
          <w:color w:val="000000" w:themeColor="text1"/>
        </w:rPr>
        <w:t xml:space="preserve"> and CLARK</w:t>
      </w:r>
      <w:r w:rsidR="00BD72D1" w:rsidRPr="003A137D">
        <w:rPr>
          <w:bCs/>
          <w:color w:val="000000" w:themeColor="text1"/>
        </w:rPr>
        <w:t xml:space="preserve"> </w:t>
      </w:r>
      <w:ins w:id="2665" w:author="Ruijie Xu" w:date="2022-02-27T12:43:00Z">
        <w:r w:rsidR="0093526E">
          <w:rPr>
            <w:bCs/>
            <w:color w:val="000000" w:themeColor="text1"/>
          </w:rPr>
          <w:t xml:space="preserve">has all </w:t>
        </w:r>
      </w:ins>
      <w:del w:id="2666" w:author="Liliana Salvador" w:date="2022-02-26T19:18:00Z">
        <w:r w:rsidR="00BD72D1" w:rsidRPr="003A137D" w:rsidDel="00592CFC">
          <w:rPr>
            <w:bCs/>
            <w:color w:val="000000" w:themeColor="text1"/>
          </w:rPr>
          <w:delText xml:space="preserve">has </w:delText>
        </w:r>
        <w:r w:rsidR="00955866" w:rsidRPr="003A137D" w:rsidDel="00592CFC">
          <w:rPr>
            <w:bCs/>
            <w:color w:val="000000" w:themeColor="text1"/>
          </w:rPr>
          <w:delText xml:space="preserve">also </w:delText>
        </w:r>
      </w:del>
      <w:r w:rsidR="00955866" w:rsidRPr="003A137D">
        <w:rPr>
          <w:bCs/>
          <w:color w:val="000000" w:themeColor="text1"/>
        </w:rPr>
        <w:t xml:space="preserve">identified </w:t>
      </w:r>
      <w:r w:rsidR="00955866" w:rsidRPr="006E787C">
        <w:rPr>
          <w:bCs/>
          <w:i/>
          <w:iCs/>
          <w:color w:val="000000" w:themeColor="text1"/>
          <w:rPrChange w:id="2667" w:author="Ruijie Xu" w:date="2022-02-03T12:39:00Z">
            <w:rPr>
              <w:bCs/>
              <w:color w:val="000000" w:themeColor="text1"/>
            </w:rPr>
          </w:rPrChange>
        </w:rPr>
        <w:t>Leptospira</w:t>
      </w:r>
      <w:r w:rsidR="00955866" w:rsidRPr="003A137D">
        <w:rPr>
          <w:bCs/>
          <w:color w:val="000000" w:themeColor="text1"/>
        </w:rPr>
        <w:t xml:space="preserve"> from </w:t>
      </w:r>
      <w:ins w:id="2668" w:author="Liliana Salvador" w:date="2022-02-26T19:18:00Z">
        <w:r w:rsidR="00592CFC">
          <w:rPr>
            <w:bCs/>
            <w:color w:val="000000" w:themeColor="text1"/>
          </w:rPr>
          <w:t>a lung sample (</w:t>
        </w:r>
      </w:ins>
      <w:r w:rsidR="00955866" w:rsidRPr="003A137D">
        <w:rPr>
          <w:bCs/>
          <w:color w:val="000000" w:themeColor="text1"/>
        </w:rPr>
        <w:t>R22.L</w:t>
      </w:r>
      <w:ins w:id="2669" w:author="Liliana Salvador" w:date="2022-02-26T19:18:00Z">
        <w:r w:rsidR="00592CFC">
          <w:rPr>
            <w:bCs/>
            <w:color w:val="000000" w:themeColor="text1"/>
          </w:rPr>
          <w:t>)</w:t>
        </w:r>
      </w:ins>
      <w:del w:id="2670" w:author="Ruijie Xu" w:date="2022-02-27T12:43:00Z">
        <w:r w:rsidR="00955866" w:rsidRPr="003A137D" w:rsidDel="0093526E">
          <w:rPr>
            <w:bCs/>
            <w:color w:val="000000" w:themeColor="text1"/>
          </w:rPr>
          <w:delText>, which was also identified by Centrifuge, Kaiju, and Kraken2</w:delText>
        </w:r>
        <w:commentRangeEnd w:id="2660"/>
        <w:r w:rsidR="00592CFC" w:rsidDel="0093526E">
          <w:rPr>
            <w:rStyle w:val="CommentReference"/>
          </w:rPr>
          <w:commentReference w:id="2660"/>
        </w:r>
      </w:del>
      <w:r w:rsidR="00955866" w:rsidRPr="003A137D">
        <w:rPr>
          <w:bCs/>
          <w:color w:val="000000" w:themeColor="text1"/>
        </w:rPr>
        <w:t xml:space="preserve">. </w:t>
      </w:r>
      <w:r w:rsidR="00645C23" w:rsidRPr="003A137D">
        <w:rPr>
          <w:bCs/>
          <w:color w:val="000000" w:themeColor="text1"/>
        </w:rPr>
        <w:t xml:space="preserve">Metaphlan3 </w:t>
      </w:r>
      <w:del w:id="2671" w:author="Liliana Salvador" w:date="2022-02-26T19:21:00Z">
        <w:r w:rsidR="00645C23" w:rsidRPr="003A137D" w:rsidDel="00592CFC">
          <w:rPr>
            <w:bCs/>
            <w:color w:val="000000" w:themeColor="text1"/>
          </w:rPr>
          <w:delText xml:space="preserve">has </w:delText>
        </w:r>
      </w:del>
      <w:r w:rsidR="00645C23" w:rsidRPr="003A137D">
        <w:rPr>
          <w:bCs/>
          <w:color w:val="000000" w:themeColor="text1"/>
        </w:rPr>
        <w:t xml:space="preserve">only identified </w:t>
      </w:r>
      <w:r w:rsidR="00645C23" w:rsidRPr="00592CFC">
        <w:rPr>
          <w:bCs/>
          <w:i/>
          <w:color w:val="000000" w:themeColor="text1"/>
          <w:rPrChange w:id="2672" w:author="Liliana Salvador" w:date="2022-02-26T19:21:00Z">
            <w:rPr>
              <w:bCs/>
              <w:color w:val="000000" w:themeColor="text1"/>
            </w:rPr>
          </w:rPrChange>
        </w:rPr>
        <w:t>Leptospira</w:t>
      </w:r>
      <w:r w:rsidR="00645C23" w:rsidRPr="003A137D">
        <w:rPr>
          <w:bCs/>
          <w:color w:val="000000" w:themeColor="text1"/>
        </w:rPr>
        <w:t xml:space="preserve"> in</w:t>
      </w:r>
      <w:ins w:id="2673" w:author="Liliana Salvador" w:date="2022-02-26T19:21:00Z">
        <w:r w:rsidR="00592CFC">
          <w:rPr>
            <w:bCs/>
            <w:color w:val="000000" w:themeColor="text1"/>
          </w:rPr>
          <w:t xml:space="preserve"> one of the kidney samples</w:t>
        </w:r>
      </w:ins>
      <w:r w:rsidR="00645C23" w:rsidRPr="003A137D">
        <w:rPr>
          <w:bCs/>
          <w:color w:val="000000" w:themeColor="text1"/>
        </w:rPr>
        <w:t xml:space="preserve"> </w:t>
      </w:r>
      <w:ins w:id="2674" w:author="Liliana Salvador" w:date="2022-02-26T19:21:00Z">
        <w:r w:rsidR="00592CFC">
          <w:rPr>
            <w:bCs/>
            <w:color w:val="000000" w:themeColor="text1"/>
          </w:rPr>
          <w:t>(</w:t>
        </w:r>
      </w:ins>
      <w:r w:rsidR="00645C23" w:rsidRPr="003A137D">
        <w:rPr>
          <w:bCs/>
          <w:color w:val="000000" w:themeColor="text1"/>
        </w:rPr>
        <w:t>R2</w:t>
      </w:r>
      <w:r w:rsidR="00416993" w:rsidRPr="003A137D">
        <w:rPr>
          <w:bCs/>
          <w:color w:val="000000" w:themeColor="text1"/>
        </w:rPr>
        <w:t>8</w:t>
      </w:r>
      <w:r w:rsidR="00645C23" w:rsidRPr="003A137D">
        <w:rPr>
          <w:bCs/>
          <w:color w:val="000000" w:themeColor="text1"/>
        </w:rPr>
        <w:t>.K</w:t>
      </w:r>
      <w:ins w:id="2675" w:author="Liliana Salvador" w:date="2022-02-26T19:21:00Z">
        <w:r w:rsidR="00592CFC">
          <w:rPr>
            <w:bCs/>
            <w:color w:val="000000" w:themeColor="text1"/>
          </w:rPr>
          <w:t>)</w:t>
        </w:r>
      </w:ins>
      <w:r w:rsidR="00E8325F" w:rsidRPr="003A137D">
        <w:rPr>
          <w:bCs/>
          <w:color w:val="000000" w:themeColor="text1"/>
        </w:rPr>
        <w:t>.</w:t>
      </w:r>
      <w:r w:rsidR="00D0654F" w:rsidRPr="003A137D">
        <w:rPr>
          <w:bCs/>
          <w:color w:val="000000" w:themeColor="text1"/>
        </w:rPr>
        <w:t xml:space="preserve"> </w:t>
      </w:r>
      <w:r w:rsidR="00142F3A" w:rsidRPr="003A137D">
        <w:rPr>
          <w:bCs/>
          <w:color w:val="000000" w:themeColor="text1"/>
        </w:rPr>
        <w:t>All samples identified by at least three software ha</w:t>
      </w:r>
      <w:ins w:id="2676" w:author="Liliana Salvador" w:date="2022-02-26T19:21:00Z">
        <w:r w:rsidR="00592CFC">
          <w:rPr>
            <w:bCs/>
            <w:color w:val="000000" w:themeColor="text1"/>
          </w:rPr>
          <w:t>ve</w:t>
        </w:r>
      </w:ins>
      <w:del w:id="2677" w:author="Liliana Salvador" w:date="2022-02-26T19:21:00Z">
        <w:r w:rsidR="00142F3A" w:rsidRPr="003A137D" w:rsidDel="00592CFC">
          <w:rPr>
            <w:bCs/>
            <w:color w:val="000000" w:themeColor="text1"/>
          </w:rPr>
          <w:delText>s</w:delText>
        </w:r>
      </w:del>
      <w:r w:rsidR="00142F3A" w:rsidRPr="003A137D">
        <w:rPr>
          <w:bCs/>
          <w:color w:val="000000" w:themeColor="text1"/>
        </w:rPr>
        <w:t xml:space="preserve"> at least</w:t>
      </w:r>
      <w:ins w:id="2678" w:author="Liliana Salvador" w:date="2022-02-26T19:21:00Z">
        <w:r w:rsidR="00592CFC">
          <w:rPr>
            <w:bCs/>
            <w:color w:val="000000" w:themeColor="text1"/>
          </w:rPr>
          <w:t xml:space="preserve"> a total of</w:t>
        </w:r>
      </w:ins>
      <w:r w:rsidR="00142F3A" w:rsidRPr="003A137D">
        <w:rPr>
          <w:bCs/>
          <w:color w:val="000000" w:themeColor="text1"/>
        </w:rPr>
        <w:t xml:space="preserve"> </w:t>
      </w:r>
      <w:r w:rsidR="004F10F4" w:rsidRPr="003A137D">
        <w:rPr>
          <w:bCs/>
          <w:color w:val="000000" w:themeColor="text1"/>
        </w:rPr>
        <w:t xml:space="preserve">30 reads classified under </w:t>
      </w:r>
      <w:r w:rsidR="004F10F4" w:rsidRPr="00592CFC">
        <w:rPr>
          <w:bCs/>
          <w:i/>
          <w:color w:val="000000" w:themeColor="text1"/>
          <w:rPrChange w:id="2679" w:author="Liliana Salvador" w:date="2022-02-26T19:21:00Z">
            <w:rPr>
              <w:bCs/>
              <w:color w:val="000000" w:themeColor="text1"/>
            </w:rPr>
          </w:rPrChange>
        </w:rPr>
        <w:t xml:space="preserve">Leptospira </w:t>
      </w:r>
      <w:del w:id="2680" w:author="Liliana Salvador" w:date="2022-02-26T19:21:00Z">
        <w:r w:rsidR="004F10F4" w:rsidRPr="003A137D" w:rsidDel="00592CFC">
          <w:rPr>
            <w:bCs/>
            <w:color w:val="000000" w:themeColor="text1"/>
          </w:rPr>
          <w:delText xml:space="preserve">in total </w:delText>
        </w:r>
      </w:del>
      <w:r w:rsidR="004F10F4" w:rsidRPr="003A137D">
        <w:rPr>
          <w:bCs/>
          <w:color w:val="000000" w:themeColor="text1"/>
        </w:rPr>
        <w:t>(Table SIII.</w:t>
      </w:r>
      <w:ins w:id="2681" w:author="Ruijie Xu" w:date="2022-02-03T12:42:00Z">
        <w:r w:rsidR="006E787C">
          <w:rPr>
            <w:bCs/>
            <w:color w:val="000000" w:themeColor="text1"/>
          </w:rPr>
          <w:t>2</w:t>
        </w:r>
      </w:ins>
      <w:del w:id="2682" w:author="Ruijie Xu" w:date="2022-02-03T12:42:00Z">
        <w:r w:rsidR="004F10F4" w:rsidRPr="003A137D" w:rsidDel="006E787C">
          <w:rPr>
            <w:bCs/>
            <w:color w:val="000000" w:themeColor="text1"/>
          </w:rPr>
          <w:delText>3</w:delText>
        </w:r>
      </w:del>
      <w:r w:rsidR="004F10F4" w:rsidRPr="003A137D">
        <w:rPr>
          <w:bCs/>
          <w:color w:val="000000" w:themeColor="text1"/>
        </w:rPr>
        <w:t>).</w:t>
      </w:r>
      <w:r w:rsidR="0099483B" w:rsidRPr="003A137D">
        <w:rPr>
          <w:bCs/>
          <w:color w:val="000000" w:themeColor="text1"/>
        </w:rPr>
        <w:t xml:space="preserve"> Samples that were only identified by Kaiju or Centrifuge ha</w:t>
      </w:r>
      <w:ins w:id="2683" w:author="Liliana Salvador" w:date="2022-02-26T19:22:00Z">
        <w:r w:rsidR="00592CFC">
          <w:rPr>
            <w:bCs/>
            <w:color w:val="000000" w:themeColor="text1"/>
          </w:rPr>
          <w:t>ve on average</w:t>
        </w:r>
      </w:ins>
      <w:del w:id="2684" w:author="Liliana Salvador" w:date="2022-02-26T19:22:00Z">
        <w:r w:rsidR="0099483B" w:rsidRPr="003A137D" w:rsidDel="00592CFC">
          <w:rPr>
            <w:bCs/>
            <w:color w:val="000000" w:themeColor="text1"/>
          </w:rPr>
          <w:delText>s</w:delText>
        </w:r>
      </w:del>
      <w:r w:rsidR="0099483B" w:rsidRPr="003A137D">
        <w:rPr>
          <w:bCs/>
          <w:color w:val="000000" w:themeColor="text1"/>
        </w:rPr>
        <w:t xml:space="preserve"> only 2 (R27.K</w:t>
      </w:r>
      <w:r w:rsidR="00A73910" w:rsidRPr="003A137D">
        <w:rPr>
          <w:bCs/>
          <w:color w:val="000000" w:themeColor="text1"/>
        </w:rPr>
        <w:t>, SD: 1</w:t>
      </w:r>
      <w:r w:rsidR="0099483B" w:rsidRPr="003A137D">
        <w:rPr>
          <w:bCs/>
          <w:color w:val="000000" w:themeColor="text1"/>
        </w:rPr>
        <w:t>) to 15 (R26.L</w:t>
      </w:r>
      <w:r w:rsidR="00A73910" w:rsidRPr="003A137D">
        <w:rPr>
          <w:bCs/>
          <w:color w:val="000000" w:themeColor="text1"/>
        </w:rPr>
        <w:t>, SD: 2</w:t>
      </w:r>
      <w:r w:rsidR="0099483B" w:rsidRPr="003A137D">
        <w:rPr>
          <w:bCs/>
          <w:color w:val="000000" w:themeColor="text1"/>
        </w:rPr>
        <w:t xml:space="preserve">) reads classified under </w:t>
      </w:r>
      <w:r w:rsidR="0099483B" w:rsidRPr="00592CFC">
        <w:rPr>
          <w:bCs/>
          <w:i/>
          <w:color w:val="000000" w:themeColor="text1"/>
          <w:rPrChange w:id="2685" w:author="Liliana Salvador" w:date="2022-02-26T19:22:00Z">
            <w:rPr>
              <w:bCs/>
              <w:color w:val="000000" w:themeColor="text1"/>
            </w:rPr>
          </w:rPrChange>
        </w:rPr>
        <w:t>Leptospira</w:t>
      </w:r>
      <w:r w:rsidR="0099483B" w:rsidRPr="003A137D">
        <w:rPr>
          <w:bCs/>
          <w:color w:val="000000" w:themeColor="text1"/>
        </w:rPr>
        <w:t xml:space="preserve"> </w:t>
      </w:r>
      <w:del w:id="2686" w:author="Liliana Salvador" w:date="2022-02-26T19:22:00Z">
        <w:r w:rsidR="0099483B" w:rsidRPr="003A137D" w:rsidDel="00592CFC">
          <w:rPr>
            <w:bCs/>
            <w:color w:val="000000" w:themeColor="text1"/>
          </w:rPr>
          <w:delText>on average</w:delText>
        </w:r>
      </w:del>
      <w:ins w:id="2687" w:author="Ruijie Xu" w:date="2022-02-03T12:42:00Z">
        <w:del w:id="2688" w:author="Liliana Salvador" w:date="2022-02-26T19:22:00Z">
          <w:r w:rsidR="006E787C" w:rsidDel="00592CFC">
            <w:rPr>
              <w:bCs/>
              <w:color w:val="000000" w:themeColor="text1"/>
            </w:rPr>
            <w:delText xml:space="preserve"> </w:delText>
          </w:r>
        </w:del>
        <w:r w:rsidR="006E787C">
          <w:rPr>
            <w:bCs/>
            <w:color w:val="000000" w:themeColor="text1"/>
          </w:rPr>
          <w:t>(Table SIII.2)</w:t>
        </w:r>
      </w:ins>
      <w:r w:rsidR="0099483B" w:rsidRPr="003A137D">
        <w:rPr>
          <w:bCs/>
          <w:color w:val="000000" w:themeColor="text1"/>
        </w:rPr>
        <w:t>.</w:t>
      </w:r>
      <w:r w:rsidR="004F10F4" w:rsidRPr="003A137D">
        <w:rPr>
          <w:bCs/>
          <w:color w:val="000000" w:themeColor="text1"/>
        </w:rPr>
        <w:t xml:space="preserve"> </w:t>
      </w:r>
    </w:p>
    <w:p w14:paraId="41E047C8" w14:textId="77777777" w:rsidR="00592CFC" w:rsidRDefault="00592CFC" w:rsidP="00537A4F">
      <w:pPr>
        <w:spacing w:line="480" w:lineRule="auto"/>
        <w:rPr>
          <w:ins w:id="2689" w:author="Liliana Salvador" w:date="2022-02-26T19:24:00Z"/>
          <w:bCs/>
          <w:color w:val="000000" w:themeColor="text1"/>
        </w:rPr>
      </w:pPr>
    </w:p>
    <w:p w14:paraId="7DB250FE" w14:textId="29150BD7" w:rsidR="00592CFC" w:rsidRPr="00592CFC" w:rsidRDefault="00592CFC" w:rsidP="00537A4F">
      <w:pPr>
        <w:spacing w:line="480" w:lineRule="auto"/>
        <w:rPr>
          <w:ins w:id="2690" w:author="Liliana Salvador" w:date="2022-02-26T19:24:00Z"/>
          <w:bCs/>
          <w:i/>
          <w:color w:val="000000" w:themeColor="text1"/>
          <w:rPrChange w:id="2691" w:author="Liliana Salvador" w:date="2022-02-26T19:24:00Z">
            <w:rPr>
              <w:ins w:id="2692" w:author="Liliana Salvador" w:date="2022-02-26T19:24:00Z"/>
              <w:bCs/>
              <w:color w:val="000000" w:themeColor="text1"/>
            </w:rPr>
          </w:rPrChange>
        </w:rPr>
      </w:pPr>
      <w:ins w:id="2693" w:author="Liliana Salvador" w:date="2022-02-26T19:24:00Z">
        <w:r w:rsidRPr="00592CFC">
          <w:rPr>
            <w:bCs/>
            <w:i/>
            <w:color w:val="000000" w:themeColor="text1"/>
            <w:rPrChange w:id="2694" w:author="Liliana Salvador" w:date="2022-02-26T19:24:00Z">
              <w:rPr>
                <w:bCs/>
                <w:color w:val="000000" w:themeColor="text1"/>
              </w:rPr>
            </w:rPrChange>
          </w:rPr>
          <w:t>Different Kraken2 databases</w:t>
        </w:r>
      </w:ins>
    </w:p>
    <w:p w14:paraId="167B58FF" w14:textId="3B62ED13" w:rsidR="005912FB" w:rsidRPr="003A137D" w:rsidRDefault="00DC6C02" w:rsidP="00537A4F">
      <w:pPr>
        <w:spacing w:line="480" w:lineRule="auto"/>
        <w:rPr>
          <w:bCs/>
          <w:color w:val="000000" w:themeColor="text1"/>
        </w:rPr>
      </w:pPr>
      <w:r w:rsidRPr="003A137D">
        <w:rPr>
          <w:bCs/>
          <w:color w:val="000000" w:themeColor="text1"/>
        </w:rPr>
        <w:t xml:space="preserve">In addition to </w:t>
      </w:r>
      <w:ins w:id="2695" w:author="Liliana Salvador" w:date="2022-02-26T19:22:00Z">
        <w:r w:rsidR="00592CFC">
          <w:rPr>
            <w:bCs/>
            <w:color w:val="000000" w:themeColor="text1"/>
          </w:rPr>
          <w:t xml:space="preserve">the </w:t>
        </w:r>
      </w:ins>
      <w:r w:rsidRPr="003A137D">
        <w:rPr>
          <w:bCs/>
          <w:color w:val="000000" w:themeColor="text1"/>
        </w:rPr>
        <w:t xml:space="preserve">differences in </w:t>
      </w:r>
      <w:r w:rsidRPr="00592CFC">
        <w:rPr>
          <w:bCs/>
          <w:i/>
          <w:color w:val="000000" w:themeColor="text1"/>
          <w:rPrChange w:id="2696" w:author="Liliana Salvador" w:date="2022-02-26T19:22:00Z">
            <w:rPr>
              <w:bCs/>
              <w:color w:val="000000" w:themeColor="text1"/>
            </w:rPr>
          </w:rPrChange>
        </w:rPr>
        <w:t>Leptospira</w:t>
      </w:r>
      <w:r w:rsidRPr="003A137D">
        <w:rPr>
          <w:bCs/>
          <w:color w:val="000000" w:themeColor="text1"/>
        </w:rPr>
        <w:t xml:space="preserve"> </w:t>
      </w:r>
      <w:del w:id="2697" w:author="Liliana Salvador" w:date="2022-02-26T19:22:00Z">
        <w:r w:rsidR="006E6B86" w:rsidRPr="003A137D" w:rsidDel="00592CFC">
          <w:rPr>
            <w:bCs/>
            <w:color w:val="000000" w:themeColor="text1"/>
          </w:rPr>
          <w:delText xml:space="preserve">diagnosis </w:delText>
        </w:r>
      </w:del>
      <w:ins w:id="2698" w:author="Liliana Salvador" w:date="2022-02-26T19:22:00Z">
        <w:r w:rsidR="00592CFC">
          <w:rPr>
            <w:bCs/>
            <w:color w:val="000000" w:themeColor="text1"/>
          </w:rPr>
          <w:t>detection</w:t>
        </w:r>
        <w:r w:rsidR="00592CFC" w:rsidRPr="003A137D">
          <w:rPr>
            <w:bCs/>
            <w:color w:val="000000" w:themeColor="text1"/>
          </w:rPr>
          <w:t xml:space="preserve"> </w:t>
        </w:r>
      </w:ins>
      <w:del w:id="2699" w:author="Liliana Salvador" w:date="2022-02-26T19:22:00Z">
        <w:r w:rsidRPr="003A137D" w:rsidDel="00592CFC">
          <w:rPr>
            <w:bCs/>
            <w:color w:val="000000" w:themeColor="text1"/>
          </w:rPr>
          <w:delText xml:space="preserve">caused </w:delText>
        </w:r>
      </w:del>
      <w:r w:rsidRPr="003A137D">
        <w:rPr>
          <w:bCs/>
          <w:color w:val="000000" w:themeColor="text1"/>
        </w:rPr>
        <w:t xml:space="preserve">by the </w:t>
      </w:r>
      <w:del w:id="2700" w:author="Liliana Salvador" w:date="2022-02-26T19:22:00Z">
        <w:r w:rsidRPr="003A137D" w:rsidDel="00592CFC">
          <w:rPr>
            <w:bCs/>
            <w:color w:val="000000" w:themeColor="text1"/>
          </w:rPr>
          <w:delText xml:space="preserve">use of </w:delText>
        </w:r>
      </w:del>
      <w:r w:rsidRPr="003A137D">
        <w:rPr>
          <w:bCs/>
          <w:color w:val="000000" w:themeColor="text1"/>
        </w:rPr>
        <w:t xml:space="preserve">different software, </w:t>
      </w:r>
      <w:ins w:id="2701" w:author="Liliana Salvador" w:date="2022-02-26T19:23:00Z">
        <w:r w:rsidR="00592CFC">
          <w:rPr>
            <w:bCs/>
            <w:color w:val="000000" w:themeColor="text1"/>
          </w:rPr>
          <w:t xml:space="preserve">the </w:t>
        </w:r>
      </w:ins>
      <w:r w:rsidRPr="003A137D">
        <w:rPr>
          <w:bCs/>
          <w:color w:val="000000" w:themeColor="text1"/>
        </w:rPr>
        <w:t xml:space="preserve">diagnosis of </w:t>
      </w:r>
      <w:r w:rsidRPr="00592CFC">
        <w:rPr>
          <w:bCs/>
          <w:i/>
          <w:color w:val="000000" w:themeColor="text1"/>
          <w:rPrChange w:id="2702" w:author="Liliana Salvador" w:date="2022-02-26T19:23:00Z">
            <w:rPr>
              <w:bCs/>
              <w:color w:val="000000" w:themeColor="text1"/>
            </w:rPr>
          </w:rPrChange>
        </w:rPr>
        <w:t>Leptospira</w:t>
      </w:r>
      <w:r w:rsidRPr="003A137D">
        <w:rPr>
          <w:bCs/>
          <w:color w:val="000000" w:themeColor="text1"/>
        </w:rPr>
        <w:t xml:space="preserve"> was </w:t>
      </w:r>
      <w:ins w:id="2703" w:author="Ruijie Xu" w:date="2022-02-27T12:44:00Z">
        <w:r w:rsidR="0093526E">
          <w:rPr>
            <w:bCs/>
            <w:color w:val="000000" w:themeColor="text1"/>
          </w:rPr>
          <w:t xml:space="preserve">also </w:t>
        </w:r>
      </w:ins>
      <w:del w:id="2704" w:author="Liliana Salvador" w:date="2022-02-26T19:23:00Z">
        <w:r w:rsidRPr="003A137D" w:rsidDel="00592CFC">
          <w:rPr>
            <w:bCs/>
            <w:color w:val="000000" w:themeColor="text1"/>
          </w:rPr>
          <w:delText xml:space="preserve">different </w:delText>
        </w:r>
      </w:del>
      <w:ins w:id="2705" w:author="Liliana Salvador" w:date="2022-02-26T19:23:00Z">
        <w:r w:rsidR="00592CFC">
          <w:rPr>
            <w:bCs/>
            <w:color w:val="000000" w:themeColor="text1"/>
          </w:rPr>
          <w:t>dissimilar</w:t>
        </w:r>
        <w:r w:rsidR="00592CFC" w:rsidRPr="003A137D">
          <w:rPr>
            <w:bCs/>
            <w:color w:val="000000" w:themeColor="text1"/>
          </w:rPr>
          <w:t xml:space="preserve"> </w:t>
        </w:r>
      </w:ins>
      <w:r w:rsidRPr="003A137D">
        <w:rPr>
          <w:bCs/>
          <w:color w:val="000000" w:themeColor="text1"/>
        </w:rPr>
        <w:t>when different databases were used for Kraken2’s classification</w:t>
      </w:r>
      <w:r w:rsidR="006E6B86" w:rsidRPr="003A137D">
        <w:rPr>
          <w:bCs/>
          <w:color w:val="000000" w:themeColor="text1"/>
        </w:rPr>
        <w:t xml:space="preserve"> (Table SI</w:t>
      </w:r>
      <w:ins w:id="2706" w:author="Ruijie Xu" w:date="2022-02-03T12:42:00Z">
        <w:r w:rsidR="006E787C">
          <w:rPr>
            <w:bCs/>
            <w:color w:val="000000" w:themeColor="text1"/>
          </w:rPr>
          <w:t>V</w:t>
        </w:r>
      </w:ins>
      <w:del w:id="2707" w:author="Ruijie Xu" w:date="2022-02-03T12:42:00Z">
        <w:r w:rsidR="006E6B86" w:rsidRPr="003A137D" w:rsidDel="006E787C">
          <w:rPr>
            <w:bCs/>
            <w:color w:val="000000" w:themeColor="text1"/>
          </w:rPr>
          <w:delText>II</w:delText>
        </w:r>
      </w:del>
      <w:r w:rsidR="006E6B86" w:rsidRPr="003A137D">
        <w:rPr>
          <w:bCs/>
          <w:color w:val="000000" w:themeColor="text1"/>
        </w:rPr>
        <w:t>)</w:t>
      </w:r>
      <w:r w:rsidRPr="003A137D">
        <w:rPr>
          <w:bCs/>
          <w:color w:val="000000" w:themeColor="text1"/>
        </w:rPr>
        <w:t xml:space="preserve">. Kraken2’s analyses with the </w:t>
      </w:r>
      <w:proofErr w:type="spellStart"/>
      <w:r w:rsidRPr="003A137D">
        <w:rPr>
          <w:bCs/>
          <w:color w:val="000000" w:themeColor="text1"/>
        </w:rPr>
        <w:t>maxikraken</w:t>
      </w:r>
      <w:proofErr w:type="spellEnd"/>
      <w:r w:rsidRPr="003A137D">
        <w:rPr>
          <w:bCs/>
          <w:color w:val="000000" w:themeColor="text1"/>
        </w:rPr>
        <w:t xml:space="preserve"> DB</w:t>
      </w:r>
      <w:del w:id="2708" w:author="Liliana Salvador" w:date="2022-02-26T19:24:00Z">
        <w:r w:rsidRPr="003A137D" w:rsidDel="00592CFC">
          <w:rPr>
            <w:bCs/>
            <w:color w:val="000000" w:themeColor="text1"/>
          </w:rPr>
          <w:delText xml:space="preserve"> has</w:delText>
        </w:r>
      </w:del>
      <w:r w:rsidRPr="003A137D">
        <w:rPr>
          <w:bCs/>
          <w:color w:val="000000" w:themeColor="text1"/>
        </w:rPr>
        <w:t xml:space="preserve"> identified </w:t>
      </w:r>
      <w:r w:rsidRPr="00592CFC">
        <w:rPr>
          <w:bCs/>
          <w:i/>
          <w:color w:val="000000" w:themeColor="text1"/>
          <w:rPrChange w:id="2709" w:author="Liliana Salvador" w:date="2022-02-26T19:24:00Z">
            <w:rPr>
              <w:bCs/>
              <w:color w:val="000000" w:themeColor="text1"/>
            </w:rPr>
          </w:rPrChange>
        </w:rPr>
        <w:t>Leptospira</w:t>
      </w:r>
      <w:r w:rsidRPr="003A137D">
        <w:rPr>
          <w:bCs/>
          <w:color w:val="000000" w:themeColor="text1"/>
        </w:rPr>
        <w:t xml:space="preserve"> in all samples, while standard and customized DB </w:t>
      </w:r>
      <w:del w:id="2710" w:author="Liliana Salvador" w:date="2022-02-26T19:24:00Z">
        <w:r w:rsidRPr="003A137D" w:rsidDel="00592CFC">
          <w:rPr>
            <w:bCs/>
            <w:color w:val="000000" w:themeColor="text1"/>
          </w:rPr>
          <w:delText xml:space="preserve">has </w:delText>
        </w:r>
      </w:del>
      <w:r w:rsidRPr="003A137D">
        <w:rPr>
          <w:bCs/>
          <w:color w:val="000000" w:themeColor="text1"/>
        </w:rPr>
        <w:t xml:space="preserve">identified </w:t>
      </w:r>
      <w:r w:rsidRPr="00592CFC">
        <w:rPr>
          <w:bCs/>
          <w:i/>
          <w:color w:val="000000" w:themeColor="text1"/>
          <w:rPrChange w:id="2711" w:author="Liliana Salvador" w:date="2022-02-26T19:24:00Z">
            <w:rPr>
              <w:bCs/>
              <w:color w:val="000000" w:themeColor="text1"/>
            </w:rPr>
          </w:rPrChange>
        </w:rPr>
        <w:t>Leptospira</w:t>
      </w:r>
      <w:r w:rsidRPr="003A137D">
        <w:rPr>
          <w:bCs/>
          <w:color w:val="000000" w:themeColor="text1"/>
        </w:rPr>
        <w:t xml:space="preserve"> in two Lung samples (R22.L and R27.L)</w:t>
      </w:r>
      <w:r w:rsidR="00012BED" w:rsidRPr="003A137D">
        <w:rPr>
          <w:bCs/>
          <w:color w:val="000000" w:themeColor="text1"/>
        </w:rPr>
        <w:t xml:space="preserve">. Standard DB </w:t>
      </w:r>
      <w:del w:id="2712" w:author="Liliana Salvador" w:date="2022-02-26T19:25:00Z">
        <w:r w:rsidR="00012BED" w:rsidRPr="003A137D" w:rsidDel="00592CFC">
          <w:rPr>
            <w:bCs/>
            <w:color w:val="000000" w:themeColor="text1"/>
          </w:rPr>
          <w:delText xml:space="preserve">has </w:delText>
        </w:r>
      </w:del>
      <w:r w:rsidR="00012BED" w:rsidRPr="003A137D">
        <w:rPr>
          <w:bCs/>
          <w:color w:val="000000" w:themeColor="text1"/>
        </w:rPr>
        <w:t xml:space="preserve">also identified </w:t>
      </w:r>
      <w:r w:rsidR="00012BED" w:rsidRPr="00592CFC">
        <w:rPr>
          <w:bCs/>
          <w:i/>
          <w:color w:val="000000" w:themeColor="text1"/>
          <w:rPrChange w:id="2713" w:author="Liliana Salvador" w:date="2022-02-26T19:25:00Z">
            <w:rPr>
              <w:bCs/>
              <w:color w:val="000000" w:themeColor="text1"/>
            </w:rPr>
          </w:rPrChange>
        </w:rPr>
        <w:t>Leptospira</w:t>
      </w:r>
      <w:r w:rsidR="00012BED" w:rsidRPr="003A137D">
        <w:rPr>
          <w:bCs/>
          <w:color w:val="000000" w:themeColor="text1"/>
        </w:rPr>
        <w:t xml:space="preserve"> in the three Spleen </w:t>
      </w:r>
      <w:r w:rsidR="00012BED" w:rsidRPr="003A137D">
        <w:rPr>
          <w:bCs/>
          <w:color w:val="000000" w:themeColor="text1"/>
        </w:rPr>
        <w:lastRenderedPageBreak/>
        <w:t>samples (R22.S, R27.S and R28.S).</w:t>
      </w:r>
      <w:r w:rsidRPr="003A137D">
        <w:rPr>
          <w:bCs/>
          <w:color w:val="000000" w:themeColor="text1"/>
        </w:rPr>
        <w:t xml:space="preserve"> </w:t>
      </w:r>
      <w:r w:rsidR="00C9192C" w:rsidRPr="003A137D">
        <w:rPr>
          <w:bCs/>
          <w:color w:val="000000" w:themeColor="text1"/>
        </w:rPr>
        <w:t xml:space="preserve">In addition to the metagenomics approaches, </w:t>
      </w:r>
      <w:r w:rsidR="003061D9" w:rsidRPr="003A137D">
        <w:rPr>
          <w:bCs/>
          <w:color w:val="000000" w:themeColor="text1"/>
        </w:rPr>
        <w:t xml:space="preserve">the diagnosis of </w:t>
      </w:r>
      <w:r w:rsidR="003061D9" w:rsidRPr="00CE098C">
        <w:rPr>
          <w:bCs/>
          <w:i/>
          <w:color w:val="000000" w:themeColor="text1"/>
          <w:rPrChange w:id="2714" w:author="Liliana Salvador" w:date="2022-02-26T19:25:00Z">
            <w:rPr>
              <w:bCs/>
              <w:color w:val="000000" w:themeColor="text1"/>
            </w:rPr>
          </w:rPrChange>
        </w:rPr>
        <w:t>Leptospira</w:t>
      </w:r>
      <w:r w:rsidR="003061D9" w:rsidRPr="003A137D">
        <w:rPr>
          <w:bCs/>
          <w:color w:val="000000" w:themeColor="text1"/>
        </w:rPr>
        <w:t xml:space="preserve"> </w:t>
      </w:r>
      <w:r w:rsidR="00D56F6B" w:rsidRPr="003A137D">
        <w:rPr>
          <w:bCs/>
          <w:color w:val="000000" w:themeColor="text1"/>
        </w:rPr>
        <w:t xml:space="preserve">in the kidney samples </w:t>
      </w:r>
      <w:r w:rsidR="00C9192C" w:rsidRPr="003A137D">
        <w:rPr>
          <w:bCs/>
          <w:color w:val="000000" w:themeColor="text1"/>
        </w:rPr>
        <w:t xml:space="preserve">was validated </w:t>
      </w:r>
      <w:r w:rsidR="003061D9" w:rsidRPr="003A137D">
        <w:rPr>
          <w:bCs/>
          <w:color w:val="000000" w:themeColor="text1"/>
        </w:rPr>
        <w:t xml:space="preserve">using three traditional methods </w:t>
      </w:r>
      <w:commentRangeStart w:id="2715"/>
      <w:r w:rsidR="003061D9" w:rsidRPr="003A137D">
        <w:rPr>
          <w:bCs/>
          <w:color w:val="000000" w:themeColor="text1"/>
        </w:rPr>
        <w:t xml:space="preserve">(PCR/DFA/Culture), </w:t>
      </w:r>
      <w:commentRangeEnd w:id="2715"/>
      <w:r w:rsidR="00CE098C">
        <w:rPr>
          <w:rStyle w:val="CommentReference"/>
        </w:rPr>
        <w:commentReference w:id="2715"/>
      </w:r>
      <w:proofErr w:type="spellStart"/>
      <w:r w:rsidR="003061D9" w:rsidRPr="00CE098C">
        <w:rPr>
          <w:bCs/>
          <w:i/>
          <w:color w:val="000000" w:themeColor="text1"/>
          <w:rPrChange w:id="2716" w:author="Liliana Salvador" w:date="2022-02-26T19:26:00Z">
            <w:rPr>
              <w:bCs/>
              <w:color w:val="000000" w:themeColor="text1"/>
            </w:rPr>
          </w:rPrChange>
        </w:rPr>
        <w:t>Leptopsira</w:t>
      </w:r>
      <w:proofErr w:type="spellEnd"/>
      <w:r w:rsidR="003061D9" w:rsidRPr="003A137D">
        <w:rPr>
          <w:bCs/>
          <w:color w:val="000000" w:themeColor="text1"/>
        </w:rPr>
        <w:t xml:space="preserve"> was identified in </w:t>
      </w:r>
      <w:ins w:id="2717" w:author="Liliana Salvador" w:date="2022-02-26T19:25:00Z">
        <w:r w:rsidR="00CE098C">
          <w:rPr>
            <w:bCs/>
            <w:color w:val="000000" w:themeColor="text1"/>
          </w:rPr>
          <w:t>two kid</w:t>
        </w:r>
      </w:ins>
      <w:ins w:id="2718" w:author="Liliana Salvador" w:date="2022-02-26T19:26:00Z">
        <w:r w:rsidR="00CE098C">
          <w:rPr>
            <w:bCs/>
            <w:color w:val="000000" w:themeColor="text1"/>
          </w:rPr>
          <w:t xml:space="preserve">ney </w:t>
        </w:r>
      </w:ins>
      <w:r w:rsidR="003061D9" w:rsidRPr="003A137D">
        <w:rPr>
          <w:bCs/>
          <w:color w:val="000000" w:themeColor="text1"/>
        </w:rPr>
        <w:t xml:space="preserve">samples </w:t>
      </w:r>
      <w:ins w:id="2719" w:author="Liliana Salvador" w:date="2022-02-26T19:26:00Z">
        <w:r w:rsidR="00CE098C">
          <w:rPr>
            <w:bCs/>
            <w:color w:val="000000" w:themeColor="text1"/>
          </w:rPr>
          <w:t>(</w:t>
        </w:r>
      </w:ins>
      <w:r w:rsidR="003061D9" w:rsidRPr="003A137D">
        <w:rPr>
          <w:bCs/>
          <w:color w:val="000000" w:themeColor="text1"/>
        </w:rPr>
        <w:t>R22.K and R28K</w:t>
      </w:r>
      <w:ins w:id="2720" w:author="Liliana Salvador" w:date="2022-02-26T19:26:00Z">
        <w:r w:rsidR="00CE098C">
          <w:rPr>
            <w:bCs/>
            <w:color w:val="000000" w:themeColor="text1"/>
          </w:rPr>
          <w:t>)</w:t>
        </w:r>
      </w:ins>
      <w:r w:rsidR="003061D9" w:rsidRPr="003A137D">
        <w:rPr>
          <w:bCs/>
          <w:color w:val="000000" w:themeColor="text1"/>
        </w:rPr>
        <w:t xml:space="preserve"> by all three methods, but only identified by PCR in </w:t>
      </w:r>
      <w:ins w:id="2721" w:author="Liliana Salvador" w:date="2022-02-26T19:26:00Z">
        <w:r w:rsidR="00CE098C">
          <w:rPr>
            <w:bCs/>
            <w:color w:val="000000" w:themeColor="text1"/>
          </w:rPr>
          <w:t xml:space="preserve">the third kidney </w:t>
        </w:r>
      </w:ins>
      <w:r w:rsidR="003061D9" w:rsidRPr="003A137D">
        <w:rPr>
          <w:bCs/>
          <w:color w:val="000000" w:themeColor="text1"/>
        </w:rPr>
        <w:t>sample</w:t>
      </w:r>
      <w:del w:id="2722" w:author="Liliana Salvador" w:date="2022-02-26T19:26:00Z">
        <w:r w:rsidR="003061D9" w:rsidRPr="003A137D" w:rsidDel="00CE098C">
          <w:rPr>
            <w:bCs/>
            <w:color w:val="000000" w:themeColor="text1"/>
          </w:rPr>
          <w:delText>s</w:delText>
        </w:r>
      </w:del>
      <w:r w:rsidR="003061D9" w:rsidRPr="003A137D">
        <w:rPr>
          <w:bCs/>
          <w:color w:val="000000" w:themeColor="text1"/>
        </w:rPr>
        <w:t xml:space="preserve"> </w:t>
      </w:r>
      <w:ins w:id="2723" w:author="Liliana Salvador" w:date="2022-02-26T19:26:00Z">
        <w:r w:rsidR="00CE098C">
          <w:rPr>
            <w:bCs/>
            <w:color w:val="000000" w:themeColor="text1"/>
          </w:rPr>
          <w:t>(</w:t>
        </w:r>
      </w:ins>
      <w:r w:rsidR="003061D9" w:rsidRPr="003A137D">
        <w:rPr>
          <w:bCs/>
          <w:color w:val="000000" w:themeColor="text1"/>
        </w:rPr>
        <w:t>R26.K</w:t>
      </w:r>
      <w:ins w:id="2724" w:author="Liliana Salvador" w:date="2022-02-26T19:26:00Z">
        <w:r w:rsidR="00CE098C">
          <w:rPr>
            <w:bCs/>
            <w:color w:val="000000" w:themeColor="text1"/>
          </w:rPr>
          <w:t>)</w:t>
        </w:r>
      </w:ins>
      <w:ins w:id="2725" w:author="Ruijie Xu" w:date="2022-02-03T12:43:00Z">
        <w:r w:rsidR="00C8225D">
          <w:rPr>
            <w:bCs/>
            <w:color w:val="000000" w:themeColor="text1"/>
          </w:rPr>
          <w:t xml:space="preserve"> (Table </w:t>
        </w:r>
        <w:r w:rsidR="000064A9">
          <w:rPr>
            <w:bCs/>
            <w:color w:val="000000" w:themeColor="text1"/>
          </w:rPr>
          <w:t>II</w:t>
        </w:r>
        <w:r w:rsidR="00C8225D">
          <w:rPr>
            <w:bCs/>
            <w:color w:val="000000" w:themeColor="text1"/>
          </w:rPr>
          <w:t>)</w:t>
        </w:r>
      </w:ins>
      <w:r w:rsidR="003061D9" w:rsidRPr="003A137D">
        <w:rPr>
          <w:bCs/>
          <w:color w:val="000000" w:themeColor="text1"/>
        </w:rPr>
        <w:t>.</w:t>
      </w:r>
      <w:r w:rsidRPr="003A137D">
        <w:rPr>
          <w:bCs/>
          <w:color w:val="000000" w:themeColor="text1"/>
        </w:rPr>
        <w:t xml:space="preserve"> </w:t>
      </w:r>
      <w:bookmarkEnd w:id="2050"/>
      <w:bookmarkEnd w:id="2051"/>
    </w:p>
    <w:p w14:paraId="56007A37" w14:textId="77777777" w:rsidR="005912FB" w:rsidRPr="003A137D" w:rsidRDefault="005912FB" w:rsidP="005912FB">
      <w:pPr>
        <w:spacing w:line="480" w:lineRule="auto"/>
        <w:rPr>
          <w:b/>
          <w:bCs/>
          <w:color w:val="000000" w:themeColor="text1"/>
        </w:rPr>
      </w:pPr>
    </w:p>
    <w:p w14:paraId="664073F5" w14:textId="4835E0DE" w:rsidR="00C919B3" w:rsidRPr="003A137D" w:rsidRDefault="00C919B3" w:rsidP="005912FB">
      <w:pPr>
        <w:spacing w:line="480" w:lineRule="auto"/>
        <w:rPr>
          <w:b/>
          <w:bCs/>
          <w:color w:val="000000" w:themeColor="text1"/>
        </w:rPr>
      </w:pPr>
      <w:r w:rsidRPr="003A137D">
        <w:rPr>
          <w:b/>
          <w:bCs/>
          <w:color w:val="000000" w:themeColor="text1"/>
        </w:rPr>
        <w:t>Discussion</w:t>
      </w:r>
    </w:p>
    <w:p w14:paraId="6B9616EE" w14:textId="737A06FE" w:rsidR="00234370" w:rsidRPr="003A137D" w:rsidRDefault="00234370" w:rsidP="0046408A">
      <w:pPr>
        <w:spacing w:line="480" w:lineRule="auto"/>
        <w:ind w:right="480" w:firstLine="720"/>
        <w:rPr>
          <w:color w:val="000000" w:themeColor="text1"/>
        </w:rPr>
      </w:pPr>
      <w:commentRangeStart w:id="2726"/>
      <w:r w:rsidRPr="003A137D">
        <w:rPr>
          <w:color w:val="000000" w:themeColor="text1"/>
        </w:rPr>
        <w:t>Profilin</w:t>
      </w:r>
      <w:ins w:id="2727" w:author="Ruijie Xu" w:date="2022-02-27T12:49:00Z">
        <w:r w:rsidR="00095D56">
          <w:rPr>
            <w:color w:val="000000" w:themeColor="text1"/>
          </w:rPr>
          <w:t>g</w:t>
        </w:r>
      </w:ins>
      <w:del w:id="2728" w:author="Ruijie Xu" w:date="2022-02-27T12:47:00Z">
        <w:r w:rsidRPr="003A137D" w:rsidDel="00095D56">
          <w:rPr>
            <w:color w:val="000000" w:themeColor="text1"/>
          </w:rPr>
          <w:delText>g the</w:delText>
        </w:r>
      </w:del>
      <w:r w:rsidRPr="003A137D">
        <w:rPr>
          <w:color w:val="000000" w:themeColor="text1"/>
        </w:rPr>
        <w:t xml:space="preserve"> microbial</w:t>
      </w:r>
      <w:ins w:id="2729" w:author="Ruijie Xu" w:date="2022-02-27T12:45:00Z">
        <w:r w:rsidR="0093526E">
          <w:rPr>
            <w:color w:val="000000" w:themeColor="text1"/>
          </w:rPr>
          <w:t xml:space="preserve"> </w:t>
        </w:r>
        <w:proofErr w:type="spellStart"/>
        <w:r w:rsidR="0093526E">
          <w:rPr>
            <w:color w:val="000000" w:themeColor="text1"/>
          </w:rPr>
          <w:t>coummunities</w:t>
        </w:r>
      </w:ins>
      <w:proofErr w:type="spellEnd"/>
      <w:del w:id="2730" w:author="Ruijie Xu" w:date="2022-02-27T12:45:00Z">
        <w:r w:rsidRPr="003A137D" w:rsidDel="0093526E">
          <w:rPr>
            <w:color w:val="000000" w:themeColor="text1"/>
          </w:rPr>
          <w:delText xml:space="preserve"> taxonomie</w:delText>
        </w:r>
      </w:del>
      <w:ins w:id="2731" w:author="Ruijie Xu" w:date="2022-02-27T12:45:00Z">
        <w:r w:rsidR="0093526E">
          <w:rPr>
            <w:color w:val="000000" w:themeColor="text1"/>
          </w:rPr>
          <w:t xml:space="preserve"> </w:t>
        </w:r>
      </w:ins>
      <w:del w:id="2732" w:author="Ruijie Xu" w:date="2022-02-27T12:45:00Z">
        <w:r w:rsidRPr="003A137D" w:rsidDel="0093526E">
          <w:rPr>
            <w:color w:val="000000" w:themeColor="text1"/>
          </w:rPr>
          <w:delText>s from</w:delText>
        </w:r>
      </w:del>
      <w:del w:id="2733" w:author="Ruijie Xu" w:date="2022-02-27T12:47:00Z">
        <w:r w:rsidRPr="003A137D" w:rsidDel="00095D56">
          <w:rPr>
            <w:color w:val="000000" w:themeColor="text1"/>
          </w:rPr>
          <w:delText xml:space="preserve"> </w:delText>
        </w:r>
        <w:r w:rsidR="00BB44A9" w:rsidRPr="003A137D" w:rsidDel="00095D56">
          <w:rPr>
            <w:color w:val="000000" w:themeColor="text1"/>
          </w:rPr>
          <w:delText>biological specimen</w:delText>
        </w:r>
        <w:r w:rsidR="00276C32" w:rsidRPr="003A137D" w:rsidDel="00095D56">
          <w:rPr>
            <w:color w:val="000000" w:themeColor="text1"/>
          </w:rPr>
          <w:delText>s</w:delText>
        </w:r>
        <w:r w:rsidRPr="003A137D" w:rsidDel="00095D56">
          <w:rPr>
            <w:color w:val="000000" w:themeColor="text1"/>
          </w:rPr>
          <w:delText xml:space="preserve"> </w:delText>
        </w:r>
      </w:del>
      <w:ins w:id="2734" w:author="Ruijie Xu" w:date="2022-02-27T12:46:00Z">
        <w:r w:rsidR="00095D56">
          <w:rPr>
            <w:color w:val="000000" w:themeColor="text1"/>
          </w:rPr>
          <w:t xml:space="preserve">using metagenomics sequencing </w:t>
        </w:r>
      </w:ins>
      <w:ins w:id="2735" w:author="Ruijie Xu" w:date="2022-02-27T12:48:00Z">
        <w:r w:rsidR="00095D56">
          <w:rPr>
            <w:color w:val="000000" w:themeColor="text1"/>
          </w:rPr>
          <w:t xml:space="preserve">increases </w:t>
        </w:r>
      </w:ins>
      <w:ins w:id="2736" w:author="Ruijie Xu" w:date="2022-02-27T12:49:00Z">
        <w:r w:rsidR="00095D56">
          <w:rPr>
            <w:color w:val="000000" w:themeColor="text1"/>
          </w:rPr>
          <w:t xml:space="preserve">the resolution of  </w:t>
        </w:r>
      </w:ins>
      <w:ins w:id="2737" w:author="Ruijie Xu" w:date="2022-02-27T12:48:00Z">
        <w:r w:rsidR="00095D56">
          <w:rPr>
            <w:color w:val="000000" w:themeColor="text1"/>
          </w:rPr>
          <w:t>our understanding for the m</w:t>
        </w:r>
      </w:ins>
      <w:ins w:id="2738" w:author="Ruijie Xu" w:date="2022-02-27T12:49:00Z">
        <w:r w:rsidR="00095D56">
          <w:rPr>
            <w:color w:val="000000" w:themeColor="text1"/>
          </w:rPr>
          <w:t>icrobiome around us</w:t>
        </w:r>
      </w:ins>
      <w:del w:id="2739" w:author="Ruijie Xu" w:date="2022-02-27T12:48:00Z">
        <w:r w:rsidRPr="003A137D" w:rsidDel="00095D56">
          <w:rPr>
            <w:color w:val="000000" w:themeColor="text1"/>
          </w:rPr>
          <w:delText xml:space="preserve">allows a better understanding </w:delText>
        </w:r>
      </w:del>
      <w:del w:id="2740" w:author="Ruijie Xu" w:date="2022-02-27T12:47:00Z">
        <w:r w:rsidRPr="003A137D" w:rsidDel="00095D56">
          <w:rPr>
            <w:color w:val="000000" w:themeColor="text1"/>
          </w:rPr>
          <w:delText>of the microbi</w:delText>
        </w:r>
        <w:r w:rsidR="00255E5F" w:rsidRPr="003A137D" w:rsidDel="00095D56">
          <w:rPr>
            <w:color w:val="000000" w:themeColor="text1"/>
          </w:rPr>
          <w:delText>al communities</w:delText>
        </w:r>
        <w:r w:rsidRPr="003A137D" w:rsidDel="00095D56">
          <w:rPr>
            <w:color w:val="000000" w:themeColor="text1"/>
          </w:rPr>
          <w:delText xml:space="preserve"> of </w:delText>
        </w:r>
        <w:r w:rsidR="00315E9F" w:rsidRPr="003A137D" w:rsidDel="00095D56">
          <w:rPr>
            <w:color w:val="000000" w:themeColor="text1"/>
          </w:rPr>
          <w:delText xml:space="preserve">the </w:delText>
        </w:r>
        <w:r w:rsidRPr="003A137D" w:rsidDel="00095D56">
          <w:rPr>
            <w:color w:val="000000" w:themeColor="text1"/>
          </w:rPr>
          <w:delText xml:space="preserve">samples collected </w:delText>
        </w:r>
        <w:r w:rsidR="00255E5F" w:rsidRPr="003A137D" w:rsidDel="00095D56">
          <w:rPr>
            <w:color w:val="000000" w:themeColor="text1"/>
          </w:rPr>
          <w:delText>for different field</w:delText>
        </w:r>
        <w:r w:rsidR="00366132" w:rsidRPr="003A137D" w:rsidDel="00095D56">
          <w:rPr>
            <w:color w:val="000000" w:themeColor="text1"/>
          </w:rPr>
          <w:delText>s</w:delText>
        </w:r>
        <w:r w:rsidR="00255E5F" w:rsidRPr="003A137D" w:rsidDel="00095D56">
          <w:rPr>
            <w:color w:val="000000" w:themeColor="text1"/>
          </w:rPr>
          <w:delText xml:space="preserve"> of studies </w:delText>
        </w:r>
        <w:commentRangeEnd w:id="2726"/>
        <w:r w:rsidR="00CE098C" w:rsidDel="00095D56">
          <w:rPr>
            <w:rStyle w:val="CommentReference"/>
          </w:rPr>
          <w:commentReference w:id="2726"/>
        </w:r>
      </w:del>
      <w:r w:rsidR="0083285D" w:rsidRPr="003A137D">
        <w:rPr>
          <w:color w:val="000000" w:themeColor="text1"/>
        </w:rPr>
        <w:fldChar w:fldCharType="begin"/>
      </w:r>
      <w:r w:rsidR="004765A2">
        <w:rPr>
          <w:color w:val="000000" w:themeColor="text1"/>
        </w:rPr>
        <w:instrText xml:space="preserve"> ADDIN ZOTERO_ITEM CSL_CITATION {"citationID":"8YXF4jF8","properties":{"formattedCitation":"(Coyte, Schluter and Foster, 2015; Gilbert and Lynch, 2019)","plainCitation":"(Coyte, Schluter and Foster, 2015; Gilbert and Lynch, 2019)","noteIndex":0},"citationItems":[{"id":"1BY60Z0f/ZqBdtyoB","uris":["http://zotero.org/users/local/YOB362yk/items/NJKU9NXW"],"itemData":{"id":1738,"type":"article-journal","abstract":"The field of human microbiome research has revealed the intimate co-association of humans with diverse communities of microbes in various habitats in the human body, and the necessity of these microbes for the maintenance of human health. Microbial heterogeneity between humans and across spatial and temporal gradients requires multidimensional datasets and a unifying set of theories and statistical tools to analyze the human microbiome and fully realize the potential of this field. Here we consider the utility of community ecology as a framework for the interrogation and interpretation of the human microbiome.","container-title":"Nature Medicine","DOI":"10.1038/s41591-019-0464-9","ISSN":"1546-170X","issue":"6","language":"en","note":"number: 6\npublisher: Nature Publishing Group","page":"884-889","source":"www.nature.com","title":"Community ecology as a framework for human microbiome research","URL":"https://www.nature.com/articles/s41591-019-0464-9","volume":"25","author":[{"family":"Gilbert","given":"Jack A."},{"family":"Lynch","given":"Susan V."}],"accessed":{"date-parts":[["2021",3,26]]},"issued":{"date-parts":[["2019",6]]}}},{"id":"1BY60Z0f/bxjFa2fV","uris":["http://zotero.org/users/local/YOB362yk/items/JM85SIBP"],"itemData":{"id":1742,"type":"article-journal","abstract":"What makes the gut microbiome stable?\nClassically, we think of our microbiome as stable, benign, and cooperative. Recent experimental work is beginning to unpick essential functions that can be attributed to the stable microbiota of humans. To be able to manipulate the microbiome to improve health, we need to understand community structure and composition and we need models to quantify and predict stability. Coyte et al. applied concepts and tools from community ecology to gut microbiome assembly. Independently developed models converged on a surprising answer: A high diversity of species is likely to coexist stably when the system is dominated by competitive, rather than cooperative, interactions.\nScience, this issue p. 663\nThe human gut harbors a large and complex community of beneficial microbes that remain stable over long periods. This stability is considered critical for good health but is poorly understood. Here we develop a body of ecological theory to help us understand microbiome stability. Although cooperating networks of microbes can be efficient, we find that they are often unstable. Counterintuitively, this finding indicates that hosts can benefit from microbial competition when this competition dampens cooperative networks and increases stability. More generally, stability is promoted by limiting positive feedbacks and weakening ecological interactions. We have analyzed host mechanisms for maintaining stability—including immune suppression, spatial structuring, and feeding of community members—and support our key predictions with recent data.\nDiversity and competition are more likely than cooperation to lead to gut microbial community stability.\nDiversity and competition are more likely than cooperation to lead to gut microbial community stability.","container-title":"Science","DOI":"10.1126/science.aad2602","ISSN":"0036-8075, 1095-9203","issue":"6261","language":"en","note":"publisher: American Association for the Advancement of Science\nsection: Report\nPMID: 26542567","page":"663-666","source":"science.sciencemag.org","title":"The ecology of the microbiome: Networks, competition, and stability","title-short":"The ecology of the microbiome","URL":"https://science.sciencemag.org/content/350/6261/663","volume":"350","author":[{"family":"Coyte","given":"Katharine Z."},{"family":"Schluter","given":"Jonas"},{"family":"Foster","given":"Kevin R."}],"accessed":{"date-parts":[["2021",3,26]]},"issued":{"date-parts":[["2015",11,6]]}}}],"schema":"https://github.com/citation-style-language/schema/raw/master/csl-citation.json"} </w:instrText>
      </w:r>
      <w:r w:rsidR="0083285D" w:rsidRPr="003A137D">
        <w:rPr>
          <w:color w:val="000000" w:themeColor="text1"/>
        </w:rPr>
        <w:fldChar w:fldCharType="separate"/>
      </w:r>
      <w:r w:rsidR="00447B1E" w:rsidRPr="003A137D">
        <w:rPr>
          <w:color w:val="000000"/>
        </w:rPr>
        <w:t>(Coyte, Schluter and Foster, 2015; Gilbert and Lynch, 2019)</w:t>
      </w:r>
      <w:r w:rsidR="0083285D" w:rsidRPr="003A137D">
        <w:rPr>
          <w:color w:val="000000" w:themeColor="text1"/>
        </w:rPr>
        <w:fldChar w:fldCharType="end"/>
      </w:r>
      <w:r w:rsidRPr="003A137D">
        <w:rPr>
          <w:color w:val="000000" w:themeColor="text1"/>
        </w:rPr>
        <w:t xml:space="preserve">. The field of metagenomics, developed with the advancement of NGS technologies, allows scientists to build </w:t>
      </w:r>
      <w:r w:rsidR="00366132" w:rsidRPr="003A137D">
        <w:rPr>
          <w:color w:val="000000" w:themeColor="text1"/>
        </w:rPr>
        <w:t xml:space="preserve">a </w:t>
      </w:r>
      <w:r w:rsidRPr="003A137D">
        <w:rPr>
          <w:color w:val="000000" w:themeColor="text1"/>
        </w:rPr>
        <w:t xml:space="preserve">complete </w:t>
      </w:r>
      <w:r w:rsidR="00447B1E" w:rsidRPr="003A137D">
        <w:rPr>
          <w:color w:val="000000" w:themeColor="text1"/>
        </w:rPr>
        <w:t>and discriminatory microbial profile</w:t>
      </w:r>
      <w:r w:rsidR="00276C32" w:rsidRPr="003A137D">
        <w:rPr>
          <w:color w:val="000000" w:themeColor="text1"/>
        </w:rPr>
        <w:t xml:space="preserve"> </w:t>
      </w:r>
      <w:r w:rsidR="00447B1E" w:rsidRPr="003A137D">
        <w:rPr>
          <w:color w:val="000000" w:themeColor="text1"/>
        </w:rPr>
        <w:t>with</w:t>
      </w:r>
      <w:r w:rsidRPr="003A137D">
        <w:rPr>
          <w:color w:val="000000" w:themeColor="text1"/>
        </w:rPr>
        <w:t xml:space="preserve"> virus</w:t>
      </w:r>
      <w:r w:rsidR="00B67F65" w:rsidRPr="003A137D">
        <w:rPr>
          <w:color w:val="000000" w:themeColor="text1"/>
        </w:rPr>
        <w:t xml:space="preserve">, </w:t>
      </w:r>
      <w:r w:rsidRPr="003A137D">
        <w:rPr>
          <w:color w:val="000000" w:themeColor="text1"/>
        </w:rPr>
        <w:t>archaea</w:t>
      </w:r>
      <w:r w:rsidR="00B67F65" w:rsidRPr="003A137D">
        <w:rPr>
          <w:color w:val="000000" w:themeColor="text1"/>
        </w:rPr>
        <w:t>,</w:t>
      </w:r>
      <w:r w:rsidRPr="003A137D">
        <w:rPr>
          <w:color w:val="000000" w:themeColor="text1"/>
        </w:rPr>
        <w:t xml:space="preserve"> </w:t>
      </w:r>
      <w:r w:rsidR="00B67F65" w:rsidRPr="003A137D">
        <w:rPr>
          <w:color w:val="000000" w:themeColor="text1"/>
        </w:rPr>
        <w:t xml:space="preserve">and </w:t>
      </w:r>
      <w:r w:rsidRPr="003A137D">
        <w:rPr>
          <w:color w:val="000000" w:themeColor="text1"/>
        </w:rPr>
        <w:t xml:space="preserve"> bacteria taxa</w:t>
      </w:r>
      <w:r w:rsidR="00276C32" w:rsidRPr="003A137D">
        <w:rPr>
          <w:color w:val="000000" w:themeColor="text1"/>
        </w:rPr>
        <w:t xml:space="preserve"> </w:t>
      </w:r>
      <w:r w:rsidR="00447B1E" w:rsidRPr="003A137D">
        <w:rPr>
          <w:color w:val="000000" w:themeColor="text1"/>
        </w:rPr>
        <w:t>for</w:t>
      </w:r>
      <w:r w:rsidRPr="003A137D">
        <w:rPr>
          <w:color w:val="000000" w:themeColor="text1"/>
        </w:rPr>
        <w:t xml:space="preserve"> samples collected from the</w:t>
      </w:r>
      <w:r w:rsidR="00447B1E" w:rsidRPr="003A137D">
        <w:rPr>
          <w:color w:val="000000" w:themeColor="text1"/>
        </w:rPr>
        <w:t>ir</w:t>
      </w:r>
      <w:r w:rsidRPr="003A137D">
        <w:rPr>
          <w:color w:val="000000" w:themeColor="text1"/>
        </w:rPr>
        <w:t xml:space="preserve"> </w:t>
      </w:r>
      <w:del w:id="2741" w:author="Liliana Salvador" w:date="2022-02-26T19:36:00Z">
        <w:r w:rsidRPr="003A137D" w:rsidDel="00E90B78">
          <w:rPr>
            <w:color w:val="000000" w:themeColor="text1"/>
          </w:rPr>
          <w:delText xml:space="preserve">target </w:delText>
        </w:r>
      </w:del>
      <w:ins w:id="2742" w:author="Liliana Salvador" w:date="2022-02-26T19:36:00Z">
        <w:r w:rsidR="00E90B78">
          <w:rPr>
            <w:color w:val="000000" w:themeColor="text1"/>
          </w:rPr>
          <w:t>environments</w:t>
        </w:r>
        <w:r w:rsidR="00E90B78" w:rsidRPr="003A137D">
          <w:rPr>
            <w:color w:val="000000" w:themeColor="text1"/>
          </w:rPr>
          <w:t xml:space="preserve"> </w:t>
        </w:r>
      </w:ins>
      <w:r w:rsidRPr="003A137D">
        <w:rPr>
          <w:color w:val="000000" w:themeColor="text1"/>
        </w:rPr>
        <w:t>of interest</w:t>
      </w:r>
      <w:r w:rsidR="0083285D" w:rsidRPr="003A137D">
        <w:rPr>
          <w:color w:val="000000" w:themeColor="text1"/>
        </w:rPr>
        <w:t xml:space="preserve"> </w:t>
      </w:r>
      <w:r w:rsidR="0083285D" w:rsidRPr="003A137D">
        <w:rPr>
          <w:color w:val="000000" w:themeColor="text1"/>
        </w:rPr>
        <w:fldChar w:fldCharType="begin"/>
      </w:r>
      <w:r w:rsidR="004765A2">
        <w:rPr>
          <w:color w:val="000000" w:themeColor="text1"/>
        </w:rPr>
        <w:instrText xml:space="preserve"> ADDIN ZOTERO_ITEM CSL_CITATION {"citationID":"YK6gKwS8","properties":{"formattedCitation":"(Jovel {\\i{}et al.}, 2016)","plainCitation":"(Jovel et al., 2016)","noteIndex":0},"citationItems":[{"id":"1BY60Z0f/xeHHiUKY","uris":["http://zotero.org/users/local/YOB362yk/items/DV27ZRII"],"itemData":{"id":1745,"type":"article-journal","abstract":"The advent of next generation sequencing (NGS) has enabled investigations of the gut microbiome with unprecedented resolution and throughput. This has stimulated the development of sophisticated bioinformatics tools to analyze the massive amounts of data generated. Researchers therefore need a clear understanding of the key concepts required for the design, execution and interpretation of NGS experiments on microbiomes. We conducted a literature review and used our own data to determine which approaches work best. The two main approaches for analyzing the microbiome, 16S ribosomal RNA (rRNA) gene amplicons and shotgun metagenomics, are illustrated with analyses of libraries designed to highlight their strengths and weaknesses. Several methods for taxonomic classification of bacterial sequences are discussed. We present simulations to assess the number of sequences that are required to perform reliable appraisals of bacterial community structure. To the extent that fluctuations in the diversity of gut bacterial populations correlate with health and disease, we emphasize various techniques for the analysis of bacterial communities within samples (α-diversity) and between samples (β-diversity). Finally, we demonstrate techniques to infer the metabolic capabilities of a bacteria community from these 16S and shotgun data.","container-title":"Frontiers in Microbiology","DOI":"10.3389/fmicb.2016.00459","ISSN":"1664-302X","journalAbbreviation":"Front Microbiol","note":"PMID: 27148170\nPMCID: PMC4837688","source":"PubMed Central","title":"Characterization of the Gut Microbiome Using 16S or Shotgun Metagenomics","URL":"https://www.ncbi.nlm.nih.gov/pmc/articles/PMC4837688/","volume":"7","author":[{"family":"Jovel","given":"Juan"},{"family":"Patterson","given":"Jordan"},{"family":"Wang","given":"Weiwei"},{"family":"Hotte","given":"Naomi"},{"family":"O'Keefe","given":"Sandra"},{"family":"Mitchel","given":"Troy"},{"family":"Perry","given":"Troy"},{"family":"Kao","given":"Dina"},{"family":"Mason","given":"Andrew L."},{"family":"Madsen","given":"Karen L."},{"family":"Wong","given":"Gane K.-S."}],"accessed":{"date-parts":[["2021",3,26]]},"issued":{"date-parts":[["2016",4,20]]}}}],"schema":"https://github.com/citation-style-language/schema/raw/master/csl-citation.json"} </w:instrText>
      </w:r>
      <w:r w:rsidR="0083285D" w:rsidRPr="003A137D">
        <w:rPr>
          <w:color w:val="000000" w:themeColor="text1"/>
        </w:rPr>
        <w:fldChar w:fldCharType="separate"/>
      </w:r>
      <w:r w:rsidR="00350DBF" w:rsidRPr="003A137D">
        <w:rPr>
          <w:color w:val="000000"/>
        </w:rPr>
        <w:t xml:space="preserve">(Jovel </w:t>
      </w:r>
      <w:r w:rsidR="00350DBF" w:rsidRPr="003A137D">
        <w:rPr>
          <w:i/>
          <w:iCs/>
          <w:color w:val="000000"/>
        </w:rPr>
        <w:t>et al.</w:t>
      </w:r>
      <w:r w:rsidR="00350DBF" w:rsidRPr="003A137D">
        <w:rPr>
          <w:color w:val="000000"/>
        </w:rPr>
        <w:t>, 2016)</w:t>
      </w:r>
      <w:r w:rsidR="0083285D" w:rsidRPr="003A137D">
        <w:rPr>
          <w:color w:val="000000" w:themeColor="text1"/>
        </w:rPr>
        <w:fldChar w:fldCharType="end"/>
      </w:r>
      <w:r w:rsidRPr="003A137D">
        <w:rPr>
          <w:color w:val="000000" w:themeColor="text1"/>
        </w:rPr>
        <w:t>. These metagenomic profiles can</w:t>
      </w:r>
      <w:ins w:id="2743" w:author="Ruijie Xu" w:date="2022-02-27T12:50:00Z">
        <w:r w:rsidR="008D0D5F">
          <w:rPr>
            <w:color w:val="000000" w:themeColor="text1"/>
          </w:rPr>
          <w:t xml:space="preserve"> also</w:t>
        </w:r>
      </w:ins>
      <w:r w:rsidRPr="003A137D">
        <w:rPr>
          <w:color w:val="000000" w:themeColor="text1"/>
        </w:rPr>
        <w:t xml:space="preserve"> be used to </w:t>
      </w:r>
      <w:r w:rsidR="00FF02F4" w:rsidRPr="003A137D">
        <w:rPr>
          <w:color w:val="000000" w:themeColor="text1"/>
        </w:rPr>
        <w:t xml:space="preserve">detect relevant pathogens </w:t>
      </w:r>
      <w:r w:rsidRPr="003A137D">
        <w:rPr>
          <w:color w:val="000000" w:themeColor="text1"/>
        </w:rPr>
        <w:t>in clinical</w:t>
      </w:r>
      <w:r w:rsidR="00FF02F4" w:rsidRPr="003A137D">
        <w:rPr>
          <w:color w:val="000000" w:themeColor="text1"/>
        </w:rPr>
        <w:t xml:space="preserve"> and epidemiologic</w:t>
      </w:r>
      <w:r w:rsidR="00DB05C7" w:rsidRPr="003A137D">
        <w:rPr>
          <w:color w:val="000000" w:themeColor="text1"/>
        </w:rPr>
        <w:t>al</w:t>
      </w:r>
      <w:r w:rsidRPr="003A137D">
        <w:rPr>
          <w:color w:val="000000" w:themeColor="text1"/>
        </w:rPr>
        <w:t xml:space="preserve"> </w:t>
      </w:r>
      <w:r w:rsidR="00923730" w:rsidRPr="003A137D">
        <w:rPr>
          <w:color w:val="000000" w:themeColor="text1"/>
        </w:rPr>
        <w:t xml:space="preserve">investigations </w:t>
      </w:r>
      <w:r w:rsidR="0083285D" w:rsidRPr="003A137D">
        <w:rPr>
          <w:color w:val="000000" w:themeColor="text1"/>
        </w:rPr>
        <w:fldChar w:fldCharType="begin"/>
      </w:r>
      <w:r w:rsidR="004765A2">
        <w:rPr>
          <w:color w:val="000000" w:themeColor="text1"/>
        </w:rPr>
        <w:instrText xml:space="preserve"> ADDIN ZOTERO_ITEM CSL_CITATION {"citationID":"Qa8msalE","properties":{"formattedCitation":"(Qin {\\i{}et al.}, 2012; Knights, Lassen and Xavier, 2013)","plainCitation":"(Qin et al., 2012; Knights, Lassen and Xavier, 2013)","noteIndex":0},"citationItems":[{"id":"1BY60Z0f/ZbHZ3mbD","uris":["http://zotero.org/users/local/YOB362yk/items/T9BMSHEK"],"itemData":{"id":1748,"type":"article-journal","abstract":"Studies of the genetics underlying inflammatory bowel diseases have increased our understanding of the pathways involved in both ulcerative colitis and Crohn's disease and focused attention on the role of the microbiome in these diseases. Full understanding of pathogenesis will require a comprehensive grasp of the delicate homeostasis between gut bacteria and the human host. In this review, we present current evidence of microbiome-gene interactions in the context of other known risk factors and mechanisms, and describe the next steps necessary to pair genetic variant and microbiome sequencing data from patient cohorts. We discuss the concept of dysbiosis, proposing that the functional composition of the gut microbiome may provide a more consistent definition of dysbiosis and may more readily provide evidence of genome-microbiome interactions in future exploratory studies.","container-title":"Gut","DOI":"10.1136/gutjnl-2012-303954","ISSN":"1468-3288","issue":"10","journalAbbreviation":"Gut","language":"eng","note":"PMID: 24037875\nPMCID: PMC3822528","page":"1505-1510","source":"PubMed","title":"Advances in inflammatory bowel disease pathogenesis: linking host genetics and the microbiome","title-short":"Advances in inflammatory bowel disease pathogenesis","volume":"62","author":[{"family":"Knights","given":"Dan"},{"family":"Lassen","given":"Kara G."},{"family":"Xavier","given":"Ramnik J."}],"issued":{"date-parts":[["2013",10]]}}},{"id":"1BY60Z0f/hKg7Cci8","uris":["http://zotero.org/users/local/YOB362yk/items/3NGSNMB9"],"itemData":{"id":1751,"type":"article-journal","abstract":"Assessment and characterization of gut microbiota has become a major research area in human disease, including type 2 diabetes, the most prevalent endocrine disease worldwide. To carry out analysis on gut microbial content in patients with type 2 diabetes, we developed a protocol for a metagenome-wide association study (MGWAS) and undertook a two-stage MGWAS based on deep shotgun sequencing of the gut microbial DNA from 345 Chinese individuals. We identified and validated approximately 60,000 type-2-diabetes-associated markers and established the concept of a metagenomic linkage group, enabling taxonomic species-level analyses. MGWAS analysis showed that patients with type 2 diabetes were characterized by a moderate degree of gut microbial dysbiosis, a decrease in the abundance of some universal butyrate-producing bacteria and an increase in various opportunistic pathogens, as well as an enrichment of other microbial functions conferring sulphate reduction and oxidative stress resistance. An analysis of 23 additional individuals demonstrated that these gut microbial markers might be useful for classifying type 2 diabetes.","container-title":"Nature","DOI":"10.1038/nature11450","ISSN":"1476-4687","issue":"7418","language":"en","note":"number: 7418\npublisher: Nature Publishing Group","page":"55-60","source":"www.nature.com","title":"A metagenome-wide association study of gut microbiota in type 2 diabetes","URL":"https://www.nature.com/articles/nature11450","volume":"490","author":[{"family":"Qin","given":"Junjie"},{"family":"Li","given":"Yingrui"},{"family":"Cai","given":"Zhiming"},{"family":"Li","given":"Shenghui"},{"family":"Zhu","given":"Jianfeng"},{"family":"Zhang","given":"Fan"},{"family":"Liang","given":"Suisha"},{"family":"Zhang","given":"Wenwei"},{"family":"Guan","given":"Yuanlin"},{"family":"Shen","given":"Dongqian"},{"family":"Peng","given":"Yangqing"},{"family":"Zhang","given":"Dongya"},{"family":"Jie","given":"Zhuye"},{"family":"Wu","given":"Wenxian"},{"family":"Qin","given":"Youwen"},{"family":"Xue","given":"Wenbin"},{"family":"Li","given":"Junhua"},{"family":"Han","given":"Lingchuan"},{"family":"Lu","given":"Donghui"},{"family":"Wu","given":"Peixian"},{"family":"Dai","given":"Yali"},{"family":"Sun","given":"Xiaojuan"},{"family":"Li","given":"Zesong"},{"family":"Tang","given":"Aifa"},{"family":"Zhong","given":"Shilong"},{"family":"Li","given":"Xiaoping"},{"family":"Chen","given":"Weineng"},{"family":"Xu","given":"Ran"},{"family":"Wang","given":"Mingbang"},{"family":"Feng","given":"Qiang"},{"family":"Gong","given":"Meihua"},{"family":"Yu","given":"Jing"},{"family":"Zhang","given":"Yanyan"},{"family":"Zhang","given":"Ming"},{"family":"Hansen","given":"Torben"},{"family":"Sanchez","given":"Gaston"},{"family":"Raes","given":"Jeroen"},{"family":"Falony","given":"Gwen"},{"family":"Okuda","given":"Shujiro"},{"family":"Almeida","given":"Mathieu"},{"family":"LeChatelier","given":"Emmanuelle"},{"family":"Renault","given":"Pierre"},{"family":"Pons","given":"Nicolas"},{"family":"Batto","given":"Jean-Michel"},{"family":"Zhang","given":"Zhaoxi"},{"family":"Chen","given":"Hua"},{"family":"Yang","given":"Ruifu"},{"family":"Zheng","given":"Weimou"},{"family":"Li","given":"Songgang"},{"family":"Yang","given":"Huanming"},{"family":"Wang","given":"Jian"},{"family":"Ehrlich","given":"S. Dusko"},{"family":"Nielsen","given":"Rasmus"},{"family":"Pedersen","given":"Oluf"},{"family":"Kristiansen","given":"Karsten"},{"family":"Wang","given":"Jun"}],"accessed":{"date-parts":[["2021",3,26]]},"issued":{"date-parts":[["2012",10]]}}}],"schema":"https://github.com/citation-style-language/schema/raw/master/csl-citation.json"} </w:instrText>
      </w:r>
      <w:r w:rsidR="0083285D" w:rsidRPr="003A137D">
        <w:rPr>
          <w:color w:val="000000" w:themeColor="text1"/>
        </w:rPr>
        <w:fldChar w:fldCharType="separate"/>
      </w:r>
      <w:r w:rsidR="00350DBF" w:rsidRPr="003A137D">
        <w:rPr>
          <w:color w:val="000000"/>
        </w:rPr>
        <w:t xml:space="preserve">(Qin </w:t>
      </w:r>
      <w:r w:rsidR="00350DBF" w:rsidRPr="003A137D">
        <w:rPr>
          <w:i/>
          <w:iCs/>
          <w:color w:val="000000"/>
        </w:rPr>
        <w:t>et al.</w:t>
      </w:r>
      <w:r w:rsidR="00350DBF" w:rsidRPr="003A137D">
        <w:rPr>
          <w:color w:val="000000"/>
        </w:rPr>
        <w:t>, 2012; Knights, Lassen and Xavier, 2013)</w:t>
      </w:r>
      <w:r w:rsidR="0083285D" w:rsidRPr="003A137D">
        <w:rPr>
          <w:color w:val="000000" w:themeColor="text1"/>
        </w:rPr>
        <w:fldChar w:fldCharType="end"/>
      </w:r>
      <w:r w:rsidR="0083285D" w:rsidRPr="003A137D">
        <w:rPr>
          <w:color w:val="000000" w:themeColor="text1"/>
        </w:rPr>
        <w:t xml:space="preserve"> </w:t>
      </w:r>
      <w:r w:rsidR="00923730" w:rsidRPr="003A137D">
        <w:rPr>
          <w:color w:val="000000" w:themeColor="text1"/>
        </w:rPr>
        <w:t xml:space="preserve">and </w:t>
      </w:r>
      <w:r w:rsidRPr="003A137D">
        <w:rPr>
          <w:color w:val="000000" w:themeColor="text1"/>
        </w:rPr>
        <w:t xml:space="preserve">to observe the interactions between </w:t>
      </w:r>
      <w:del w:id="2744" w:author="Liliana Salvador" w:date="2022-02-26T19:39:00Z">
        <w:r w:rsidRPr="003A137D" w:rsidDel="00E90B78">
          <w:rPr>
            <w:color w:val="000000" w:themeColor="text1"/>
          </w:rPr>
          <w:delText xml:space="preserve">a </w:delText>
        </w:r>
      </w:del>
      <w:r w:rsidRPr="003A137D">
        <w:rPr>
          <w:color w:val="000000" w:themeColor="text1"/>
        </w:rPr>
        <w:t>micro-ecosystem</w:t>
      </w:r>
      <w:ins w:id="2745" w:author="Liliana Salvador" w:date="2022-02-26T19:39:00Z">
        <w:r w:rsidR="00E90B78">
          <w:rPr>
            <w:color w:val="000000" w:themeColor="text1"/>
          </w:rPr>
          <w:t>s</w:t>
        </w:r>
      </w:ins>
      <w:r w:rsidRPr="003A137D">
        <w:rPr>
          <w:color w:val="000000" w:themeColor="text1"/>
        </w:rPr>
        <w:t xml:space="preserve"> and </w:t>
      </w:r>
      <w:del w:id="2746" w:author="Liliana Salvador" w:date="2022-02-26T19:39:00Z">
        <w:r w:rsidRPr="003A137D" w:rsidDel="00E90B78">
          <w:rPr>
            <w:color w:val="000000" w:themeColor="text1"/>
          </w:rPr>
          <w:delText xml:space="preserve">its </w:delText>
        </w:r>
      </w:del>
      <w:ins w:id="2747" w:author="Liliana Salvador" w:date="2022-02-26T19:39:00Z">
        <w:r w:rsidR="00E90B78">
          <w:rPr>
            <w:color w:val="000000" w:themeColor="text1"/>
          </w:rPr>
          <w:t>their</w:t>
        </w:r>
        <w:r w:rsidR="00E90B78" w:rsidRPr="003A137D">
          <w:rPr>
            <w:color w:val="000000" w:themeColor="text1"/>
          </w:rPr>
          <w:t xml:space="preserve"> </w:t>
        </w:r>
      </w:ins>
      <w:r w:rsidRPr="003A137D">
        <w:rPr>
          <w:color w:val="000000" w:themeColor="text1"/>
        </w:rPr>
        <w:t>changing environment</w:t>
      </w:r>
      <w:ins w:id="2748" w:author="Liliana Salvador" w:date="2022-02-26T19:39:00Z">
        <w:r w:rsidR="00E90B78">
          <w:rPr>
            <w:color w:val="000000" w:themeColor="text1"/>
          </w:rPr>
          <w:t>s</w:t>
        </w:r>
      </w:ins>
      <w:r w:rsidRPr="003A137D">
        <w:rPr>
          <w:color w:val="000000" w:themeColor="text1"/>
        </w:rPr>
        <w:t xml:space="preserve"> </w:t>
      </w:r>
      <w:del w:id="2749" w:author="Liliana Salvador" w:date="2022-02-26T19:39:00Z">
        <w:r w:rsidRPr="003A137D" w:rsidDel="00E90B78">
          <w:rPr>
            <w:color w:val="000000" w:themeColor="text1"/>
          </w:rPr>
          <w:delText xml:space="preserve">in </w:delText>
        </w:r>
      </w:del>
      <w:ins w:id="2750" w:author="Ruijie Xu" w:date="2022-01-30T14:05:00Z">
        <w:del w:id="2751" w:author="Liliana Salvador" w:date="2022-02-26T19:37:00Z">
          <w:r w:rsidR="00AF0DC6" w:rsidRPr="003A137D" w:rsidDel="00E90B78">
            <w:rPr>
              <w:color w:val="000000" w:themeColor="text1"/>
            </w:rPr>
            <w:delText xml:space="preserve">the </w:delText>
          </w:r>
        </w:del>
      </w:ins>
      <w:del w:id="2752" w:author="Liliana Salvador" w:date="2022-02-26T19:39:00Z">
        <w:r w:rsidRPr="003A137D" w:rsidDel="00E90B78">
          <w:rPr>
            <w:color w:val="000000" w:themeColor="text1"/>
          </w:rPr>
          <w:delText xml:space="preserve">ecological </w:delText>
        </w:r>
        <w:r w:rsidR="00D47B0F" w:rsidRPr="003A137D" w:rsidDel="00E90B78">
          <w:rPr>
            <w:color w:val="000000" w:themeColor="text1"/>
          </w:rPr>
          <w:delText xml:space="preserve">contexts </w:delText>
        </w:r>
      </w:del>
      <w:r w:rsidR="0083285D" w:rsidRPr="003A137D">
        <w:rPr>
          <w:color w:val="000000" w:themeColor="text1"/>
        </w:rPr>
        <w:fldChar w:fldCharType="begin"/>
      </w:r>
      <w:r w:rsidR="004765A2">
        <w:rPr>
          <w:color w:val="000000" w:themeColor="text1"/>
        </w:rPr>
        <w:instrText xml:space="preserve"> ADDIN ZOTERO_ITEM CSL_CITATION {"citationID":"o1e2pFST","properties":{"formattedCitation":"(Handley, 2019)","plainCitation":"(Handley, 2019)","noteIndex":0},"citationItems":[{"id":"1BY60Z0f/IpNmQsCG","uris":["http://zotero.org/users/local/YOB362yk/items/YFDMMKQZ"],"itemData":{"id":1755,"type":"article-journal","abstract":"Microorganisms can have a profound and varying effect on the chemical character of environments and, thereby, ecological health. Their capacity to consume or transform contaminants leads to contrasting outcomes, such as the dissipation of nutrient pollution via denitrification, the breakdown of spilled oil, or eutrophication via primary producer overgrowth. Recovering the genomes of organisms directly from the environment is useful to gain insights into resource usage, interspecies collaborations (producers and consumers), and trait acquisition. Microbial data can also be considered alongside the broader biological character of an environment through the co-recovery of eukaryotic DNA. The contributions of individual microorganisms (bacteria, archaea, and protists) to snapshots of ecosystem processes can be determined by integrating genomics with functional methods. This combined approach enables a detailed understanding of how microbial communities drive biogeochemical cycles, and although currently limited by scale, key attributes can be effectively extrapolated with lower-resolution methods to determine wider ecological relevance.","container-title":"mSystems","DOI":"10.1128/mSystems.00153-19","ISSN":"2379-5077","issue":"3","language":"en","note":"publisher: American Society for Microbiology Journals\nsection: Perspective\nPMID: 31164408","source":"msystems.asm.org","title":"Determining Microbial Roles in Ecosystem Function: Redefining Microbial Food Webs and Transcending Kingdom Barriers","title-short":"Determining Microbial Roles in Ecosystem Function","URL":"https://msystems.asm.org/content/4/3/e00153-19","volume":"4","author":[{"family":"Handley","given":"Kim M."}],"accessed":{"date-parts":[["2021",3,26]]},"issued":{"date-parts":[["2019",6,25]]}}}],"schema":"https://github.com/citation-style-language/schema/raw/master/csl-citation.json"} </w:instrText>
      </w:r>
      <w:r w:rsidR="0083285D" w:rsidRPr="003A137D">
        <w:rPr>
          <w:color w:val="000000" w:themeColor="text1"/>
        </w:rPr>
        <w:fldChar w:fldCharType="separate"/>
      </w:r>
      <w:r w:rsidR="00350DBF" w:rsidRPr="003A137D">
        <w:rPr>
          <w:color w:val="000000"/>
        </w:rPr>
        <w:t>(Handley, 2019)</w:t>
      </w:r>
      <w:r w:rsidR="0083285D" w:rsidRPr="003A137D">
        <w:rPr>
          <w:color w:val="000000" w:themeColor="text1"/>
        </w:rPr>
        <w:fldChar w:fldCharType="end"/>
      </w:r>
      <w:r w:rsidRPr="003A137D">
        <w:rPr>
          <w:color w:val="000000" w:themeColor="text1"/>
        </w:rPr>
        <w:t xml:space="preserve">. </w:t>
      </w:r>
    </w:p>
    <w:p w14:paraId="77FA915C" w14:textId="6D1AE57F" w:rsidR="00234370" w:rsidRPr="003A137D" w:rsidRDefault="00234370" w:rsidP="0046408A">
      <w:pPr>
        <w:spacing w:line="480" w:lineRule="auto"/>
        <w:ind w:right="480" w:firstLine="720"/>
        <w:rPr>
          <w:color w:val="000000" w:themeColor="text1"/>
        </w:rPr>
      </w:pPr>
      <w:r w:rsidRPr="003A137D">
        <w:rPr>
          <w:color w:val="000000" w:themeColor="text1"/>
        </w:rPr>
        <w:t xml:space="preserve">In this study, </w:t>
      </w:r>
      <w:ins w:id="2753" w:author="Liliana Salvador" w:date="2022-02-26T19:43:00Z">
        <w:r w:rsidR="00E90B78">
          <w:rPr>
            <w:color w:val="000000" w:themeColor="text1"/>
          </w:rPr>
          <w:t xml:space="preserve">we classified </w:t>
        </w:r>
      </w:ins>
      <w:ins w:id="2754" w:author="Liliana Salvador" w:date="2022-02-26T19:39:00Z">
        <w:r w:rsidR="00E90B78">
          <w:rPr>
            <w:color w:val="000000" w:themeColor="text1"/>
          </w:rPr>
          <w:t xml:space="preserve">the </w:t>
        </w:r>
      </w:ins>
      <w:r w:rsidRPr="003A137D">
        <w:rPr>
          <w:color w:val="000000" w:themeColor="text1"/>
        </w:rPr>
        <w:t xml:space="preserve">microbial profiles of </w:t>
      </w:r>
      <w:r w:rsidR="00E91EA3" w:rsidRPr="003A137D">
        <w:rPr>
          <w:color w:val="000000" w:themeColor="text1"/>
        </w:rPr>
        <w:t>twelve</w:t>
      </w:r>
      <w:r w:rsidRPr="003A137D">
        <w:rPr>
          <w:color w:val="000000" w:themeColor="text1"/>
        </w:rPr>
        <w:t xml:space="preserve"> samples collected from </w:t>
      </w:r>
      <w:del w:id="2755" w:author="Ruijie Xu" w:date="2022-01-28T14:00:00Z">
        <w:r w:rsidRPr="003A137D" w:rsidDel="00FC577E">
          <w:rPr>
            <w:color w:val="000000" w:themeColor="text1"/>
          </w:rPr>
          <w:delText>two rat</w:delText>
        </w:r>
        <w:r w:rsidR="00923730" w:rsidRPr="003A137D" w:rsidDel="00FC577E">
          <w:rPr>
            <w:color w:val="000000" w:themeColor="text1"/>
          </w:rPr>
          <w:delText xml:space="preserve"> species</w:delText>
        </w:r>
      </w:del>
      <w:ins w:id="2756" w:author="Liliana Salvador" w:date="2022-02-26T19:39:00Z">
        <w:r w:rsidR="00E90B78">
          <w:rPr>
            <w:color w:val="000000" w:themeColor="text1"/>
          </w:rPr>
          <w:t>four</w:t>
        </w:r>
      </w:ins>
      <w:ins w:id="2757" w:author="Ruijie Xu" w:date="2022-01-28T14:00:00Z">
        <w:del w:id="2758" w:author="Liliana Salvador" w:date="2022-02-26T19:39:00Z">
          <w:r w:rsidR="00FC577E" w:rsidRPr="003A137D" w:rsidDel="00E90B78">
            <w:rPr>
              <w:color w:val="000000" w:themeColor="text1"/>
            </w:rPr>
            <w:delText>4</w:delText>
          </w:r>
        </w:del>
        <w:r w:rsidR="00FC577E" w:rsidRPr="003A137D">
          <w:rPr>
            <w:color w:val="000000" w:themeColor="text1"/>
          </w:rPr>
          <w:t xml:space="preserve"> wild rat subjects</w:t>
        </w:r>
      </w:ins>
      <w:del w:id="2759" w:author="Liliana Salvador" w:date="2022-02-26T19:43:00Z">
        <w:r w:rsidR="00310031" w:rsidRPr="003A137D" w:rsidDel="00E90B78">
          <w:rPr>
            <w:color w:val="000000" w:themeColor="text1"/>
          </w:rPr>
          <w:delText xml:space="preserve"> </w:delText>
        </w:r>
      </w:del>
      <w:del w:id="2760" w:author="Ruijie Xu" w:date="2022-01-28T14:01:00Z">
        <w:r w:rsidRPr="003A137D" w:rsidDel="00FC577E">
          <w:rPr>
            <w:color w:val="000000" w:themeColor="text1"/>
          </w:rPr>
          <w:delText>(</w:delText>
        </w:r>
        <w:r w:rsidRPr="003A137D" w:rsidDel="00FC577E">
          <w:rPr>
            <w:i/>
            <w:color w:val="000000" w:themeColor="text1"/>
          </w:rPr>
          <w:delText>Rattus rattus</w:delText>
        </w:r>
        <w:r w:rsidRPr="003A137D" w:rsidDel="00FC577E">
          <w:rPr>
            <w:color w:val="000000" w:themeColor="text1"/>
          </w:rPr>
          <w:delText xml:space="preserve"> and </w:delText>
        </w:r>
        <w:r w:rsidRPr="003A137D" w:rsidDel="00FC577E">
          <w:rPr>
            <w:i/>
            <w:color w:val="000000" w:themeColor="text1"/>
          </w:rPr>
          <w:delText>Rattus norvegicus</w:delText>
        </w:r>
        <w:r w:rsidRPr="003A137D" w:rsidDel="00FC577E">
          <w:rPr>
            <w:color w:val="000000" w:themeColor="text1"/>
          </w:rPr>
          <w:delText>)</w:delText>
        </w:r>
      </w:del>
      <w:del w:id="2761" w:author="Liliana Salvador" w:date="2022-02-26T19:43:00Z">
        <w:r w:rsidR="00F717C1" w:rsidRPr="003A137D" w:rsidDel="00E90B78">
          <w:rPr>
            <w:color w:val="000000" w:themeColor="text1"/>
          </w:rPr>
          <w:delText xml:space="preserve"> were classified</w:delText>
        </w:r>
      </w:del>
      <w:r w:rsidR="003A5F39" w:rsidRPr="003A137D">
        <w:rPr>
          <w:color w:val="000000" w:themeColor="text1"/>
        </w:rPr>
        <w:t>.</w:t>
      </w:r>
      <w:ins w:id="2762" w:author="Ruijie Xu" w:date="2022-01-28T14:01:00Z">
        <w:r w:rsidR="00FC577E" w:rsidRPr="003A137D">
          <w:rPr>
            <w:color w:val="000000" w:themeColor="text1"/>
          </w:rPr>
          <w:t xml:space="preserve"> </w:t>
        </w:r>
        <w:commentRangeStart w:id="2763"/>
        <w:r w:rsidR="00FC577E" w:rsidRPr="003A137D">
          <w:rPr>
            <w:color w:val="000000" w:themeColor="text1"/>
          </w:rPr>
          <w:t xml:space="preserve">These rats were captured in the </w:t>
        </w:r>
      </w:ins>
      <w:ins w:id="2764" w:author="Ruijie Xu" w:date="2022-01-28T14:02:00Z">
        <w:r w:rsidR="00FC577E" w:rsidRPr="003A137D">
          <w:rPr>
            <w:color w:val="000000" w:themeColor="text1"/>
          </w:rPr>
          <w:t xml:space="preserve">Caribbean island of </w:t>
        </w:r>
        <w:proofErr w:type="spellStart"/>
        <w:r w:rsidR="00FC577E" w:rsidRPr="003A137D">
          <w:rPr>
            <w:color w:val="000000" w:themeColor="text1"/>
          </w:rPr>
          <w:t>St.Kitts</w:t>
        </w:r>
        <w:proofErr w:type="spellEnd"/>
        <w:r w:rsidR="00FC577E" w:rsidRPr="003A137D">
          <w:rPr>
            <w:color w:val="000000" w:themeColor="text1"/>
          </w:rPr>
          <w:t xml:space="preserve">, and </w:t>
        </w:r>
      </w:ins>
      <w:del w:id="2765" w:author="Ruijie Xu" w:date="2022-01-28T14:02:00Z">
        <w:r w:rsidR="00366132" w:rsidRPr="003A137D" w:rsidDel="00FC577E">
          <w:rPr>
            <w:color w:val="000000" w:themeColor="text1"/>
          </w:rPr>
          <w:delText xml:space="preserve"> </w:delText>
        </w:r>
        <w:r w:rsidR="00F717C1" w:rsidRPr="003A137D" w:rsidDel="00FC577E">
          <w:rPr>
            <w:color w:val="000000" w:themeColor="text1"/>
          </w:rPr>
          <w:delText xml:space="preserve">These two rat species </w:delText>
        </w:r>
      </w:del>
      <w:r w:rsidR="00F717C1" w:rsidRPr="003A137D">
        <w:rPr>
          <w:color w:val="000000" w:themeColor="text1"/>
        </w:rPr>
        <w:t>are the major reservoir</w:t>
      </w:r>
      <w:ins w:id="2766" w:author="Liliana Salvador" w:date="2022-02-26T19:40:00Z">
        <w:r w:rsidR="00E90B78">
          <w:rPr>
            <w:color w:val="000000" w:themeColor="text1"/>
          </w:rPr>
          <w:t xml:space="preserve"> species for </w:t>
        </w:r>
        <w:r w:rsidR="00E90B78" w:rsidRPr="00E90B78">
          <w:rPr>
            <w:i/>
            <w:color w:val="000000" w:themeColor="text1"/>
            <w:rPrChange w:id="2767" w:author="Liliana Salvador" w:date="2022-02-26T19:40:00Z">
              <w:rPr>
                <w:color w:val="000000" w:themeColor="text1"/>
              </w:rPr>
            </w:rPrChange>
          </w:rPr>
          <w:t>Leptospira</w:t>
        </w:r>
        <w:r w:rsidR="00E90B78">
          <w:rPr>
            <w:color w:val="000000" w:themeColor="text1"/>
          </w:rPr>
          <w:t>,</w:t>
        </w:r>
      </w:ins>
      <w:del w:id="2768" w:author="Liliana Salvador" w:date="2022-02-26T19:40:00Z">
        <w:r w:rsidR="00E35960" w:rsidRPr="003A137D" w:rsidDel="00E90B78">
          <w:rPr>
            <w:color w:val="000000" w:themeColor="text1"/>
          </w:rPr>
          <w:delText>s</w:delText>
        </w:r>
      </w:del>
      <w:r w:rsidR="00F717C1" w:rsidRPr="003A137D">
        <w:rPr>
          <w:color w:val="000000" w:themeColor="text1"/>
        </w:rPr>
        <w:t xml:space="preserve"> </w:t>
      </w:r>
      <w:del w:id="2769" w:author="Ruijie Xu" w:date="2022-01-28T14:03:00Z">
        <w:r w:rsidR="00E35960" w:rsidRPr="003A137D" w:rsidDel="00FC577E">
          <w:rPr>
            <w:color w:val="000000" w:themeColor="text1"/>
          </w:rPr>
          <w:delText xml:space="preserve">of </w:delText>
        </w:r>
      </w:del>
      <w:ins w:id="2770" w:author="Ruijie Xu" w:date="2022-01-28T14:03:00Z">
        <w:r w:rsidR="00FC577E" w:rsidRPr="003A137D">
          <w:rPr>
            <w:color w:val="000000" w:themeColor="text1"/>
          </w:rPr>
          <w:t xml:space="preserve">contributing to the </w:t>
        </w:r>
      </w:ins>
      <w:ins w:id="2771" w:author="Ruijie Xu" w:date="2022-01-28T14:04:00Z">
        <w:r w:rsidR="00FC577E" w:rsidRPr="003A137D">
          <w:rPr>
            <w:color w:val="000000" w:themeColor="text1"/>
          </w:rPr>
          <w:t xml:space="preserve">transmission </w:t>
        </w:r>
      </w:ins>
      <w:ins w:id="2772" w:author="Liliana Salvador" w:date="2022-02-26T19:41:00Z">
        <w:r w:rsidR="00E90B78">
          <w:rPr>
            <w:color w:val="000000" w:themeColor="text1"/>
          </w:rPr>
          <w:t xml:space="preserve">and maintenance </w:t>
        </w:r>
      </w:ins>
      <w:ins w:id="2773" w:author="Ruijie Xu" w:date="2022-01-28T14:04:00Z">
        <w:r w:rsidR="00FC577E" w:rsidRPr="003A137D">
          <w:rPr>
            <w:color w:val="000000" w:themeColor="text1"/>
          </w:rPr>
          <w:t>of th</w:t>
        </w:r>
      </w:ins>
      <w:ins w:id="2774" w:author="Liliana Salvador" w:date="2022-02-26T19:41:00Z">
        <w:r w:rsidR="00E90B78">
          <w:rPr>
            <w:color w:val="000000" w:themeColor="text1"/>
          </w:rPr>
          <w:t>is</w:t>
        </w:r>
      </w:ins>
      <w:ins w:id="2775" w:author="Ruijie Xu" w:date="2022-01-28T14:04:00Z">
        <w:del w:id="2776" w:author="Liliana Salvador" w:date="2022-02-26T19:41:00Z">
          <w:r w:rsidR="00FC577E" w:rsidRPr="003A137D" w:rsidDel="00E90B78">
            <w:rPr>
              <w:color w:val="000000" w:themeColor="text1"/>
            </w:rPr>
            <w:delText>e</w:delText>
          </w:r>
        </w:del>
      </w:ins>
      <w:ins w:id="2777" w:author="Ruijie Xu" w:date="2022-01-28T14:03:00Z">
        <w:r w:rsidR="00FC577E" w:rsidRPr="003A137D">
          <w:rPr>
            <w:color w:val="000000" w:themeColor="text1"/>
          </w:rPr>
          <w:t xml:space="preserve"> </w:t>
        </w:r>
      </w:ins>
      <w:r w:rsidR="00E35960" w:rsidRPr="003A137D">
        <w:rPr>
          <w:color w:val="000000" w:themeColor="text1"/>
        </w:rPr>
        <w:t>pathogenic</w:t>
      </w:r>
      <w:r w:rsidR="00366132" w:rsidRPr="003A137D">
        <w:rPr>
          <w:color w:val="000000" w:themeColor="text1"/>
        </w:rPr>
        <w:t xml:space="preserve"> </w:t>
      </w:r>
      <w:del w:id="2778" w:author="Ruijie Xu" w:date="2022-02-02T11:02:00Z">
        <w:r w:rsidR="00366132" w:rsidRPr="00E90B78" w:rsidDel="00463AA7">
          <w:rPr>
            <w:color w:val="000000" w:themeColor="text1"/>
            <w:rPrChange w:id="2779" w:author="Liliana Salvador" w:date="2022-02-26T19:41:00Z">
              <w:rPr>
                <w:i/>
                <w:color w:val="000000" w:themeColor="text1"/>
              </w:rPr>
            </w:rPrChange>
          </w:rPr>
          <w:delText>Leptospira</w:delText>
        </w:r>
      </w:del>
      <w:ins w:id="2780" w:author="Ruijie Xu" w:date="2022-02-02T11:02:00Z">
        <w:del w:id="2781" w:author="Liliana Salvador" w:date="2022-02-26T19:41:00Z">
          <w:r w:rsidR="00463AA7" w:rsidRPr="00E90B78" w:rsidDel="00E90B78">
            <w:rPr>
              <w:color w:val="000000" w:themeColor="text1"/>
              <w:rPrChange w:id="2782" w:author="Liliana Salvador" w:date="2022-02-26T19:41:00Z">
                <w:rPr>
                  <w:i/>
                  <w:color w:val="000000" w:themeColor="text1"/>
                </w:rPr>
              </w:rPrChange>
            </w:rPr>
            <w:delText>Leptospira</w:delText>
          </w:r>
        </w:del>
      </w:ins>
      <w:del w:id="2783" w:author="Liliana Salvador" w:date="2022-02-26T19:41:00Z">
        <w:r w:rsidR="00E35960" w:rsidRPr="00E90B78" w:rsidDel="00E90B78">
          <w:rPr>
            <w:color w:val="000000" w:themeColor="text1"/>
          </w:rPr>
          <w:delText xml:space="preserve"> </w:delText>
        </w:r>
      </w:del>
      <w:ins w:id="2784" w:author="Ruijie Xu" w:date="2022-01-28T14:04:00Z">
        <w:del w:id="2785" w:author="Liliana Salvador" w:date="2022-02-26T19:41:00Z">
          <w:r w:rsidR="00FC577E" w:rsidRPr="00E90B78" w:rsidDel="00E90B78">
            <w:rPr>
              <w:color w:val="000000" w:themeColor="text1"/>
            </w:rPr>
            <w:delText>on the Leptospirosis endemic island</w:delText>
          </w:r>
        </w:del>
      </w:ins>
      <w:ins w:id="2786" w:author="Liliana Salvador" w:date="2022-02-26T19:41:00Z">
        <w:r w:rsidR="00E90B78" w:rsidRPr="00E90B78">
          <w:rPr>
            <w:color w:val="000000" w:themeColor="text1"/>
            <w:rPrChange w:id="2787" w:author="Liliana Salvador" w:date="2022-02-26T19:41:00Z">
              <w:rPr>
                <w:i/>
                <w:color w:val="000000" w:themeColor="text1"/>
              </w:rPr>
            </w:rPrChange>
          </w:rPr>
          <w:t>bacteria</w:t>
        </w:r>
        <w:r w:rsidR="00E90B78">
          <w:rPr>
            <w:color w:val="000000" w:themeColor="text1"/>
          </w:rPr>
          <w:t xml:space="preserve"> in the island</w:t>
        </w:r>
      </w:ins>
      <w:ins w:id="2788" w:author="Ruijie Xu" w:date="2022-01-30T14:05:00Z">
        <w:r w:rsidR="00AF0DC6" w:rsidRPr="003A137D">
          <w:rPr>
            <w:color w:val="000000" w:themeColor="text1"/>
          </w:rPr>
          <w:t xml:space="preserve"> </w:t>
        </w:r>
      </w:ins>
      <w:r w:rsidR="00AF0DC6" w:rsidRPr="00E90B78">
        <w:rPr>
          <w:rFonts w:ascii="Calibri" w:hAnsi="Calibri" w:cs="Calibri"/>
          <w:color w:val="000000" w:themeColor="text1"/>
          <w:rPrChange w:id="2789" w:author="Liliana Salvador" w:date="2022-02-26T19:41:00Z">
            <w:rPr>
              <w:color w:val="000000" w:themeColor="text1"/>
            </w:rPr>
          </w:rPrChange>
        </w:rPr>
        <w:fldChar w:fldCharType="begin"/>
      </w:r>
      <w:r w:rsidR="004765A2">
        <w:rPr>
          <w:rFonts w:ascii="Calibri" w:hAnsi="Calibri" w:cs="Calibri"/>
          <w:color w:val="000000" w:themeColor="text1"/>
        </w:rPr>
        <w:instrText xml:space="preserve"> ADDIN ZOTERO_ITEM CSL_CITATION {"citationID":"PAMIrNlN","properties":{"formattedCitation":"(Boey {\\i{}et al.}, 2019)","plainCitation":"(Boey et al., 2019)","noteIndex":0},"citationItems":[{"id":467,"uris":["http://zotero.org/users/8256916/items/GB4T3DN9"],"itemData":{"id":467,"type":"article-journal","abstract":"A pilot seroprevalence study was conducted to document exposure to selected pathogens in wild rats inhabiting the Caribbean island of St. Kitts. Serum samples collected from 22 captured wild rats (Rattus norvegicus and Rattus rattus) were tested for the presence of antibodies to various rodent pathogens using a rat MFI2 serology panel. The samples were positive for cilia-associated respiratory bacillus (13/22; 59.1%), Clostridium piliforme (4/22; 18.2%), Mycoplasma pulmonis (4/22; 18.2%), Pneumocystis carinii (1/22; 4.5%), mouse adenovirus type 2 (16/22; 72.7%), Kilham rat virus (15/22; 68.2%), reovirus type 3 (9/22; 40.9%), rat parvovirus (4/22; 18.2%), rat minute virus (4/22; 18.2%), rat theilovirus (2/22; 9.1%), and infectious diarrhea of infant rats strain of group B rotavirus (rat rotavirus) (1/22; 4.5%). This study provides the first evidence of exposure to various rodent pathogens in wild rats on the island of St. Kitts. Periodic pathogen surveillance in the wild rat population would be beneficial in assessing potential regional zoonotic risks as well as in enhancing the current knowledge when implementing routine animal health monitoring protocols in facilities with laboratory rodent colonies.","DOI":"10.3390/ani9050228","title":"Seroprevalence of Rodent Pathogens in Wild Rats from the Island of St. Kitts, West Indies","URL":"www.mdpi.com/journal/animals","author":[{"family":"Boey","given":"Kenneth"},{"family":"Shiokawa","given":"Kanae"},{"family":"Avsaroglu","given":"Harutyun"},{"family":"Rajeev","given":"Sreekumari"}],"issued":{"date-parts":[["2019"]]}}}],"schema":"https://github.com/citation-style-language/schema/raw/master/csl-citation.json"} </w:instrText>
      </w:r>
      <w:r w:rsidR="00AF0DC6" w:rsidRPr="00E90B78">
        <w:rPr>
          <w:rFonts w:ascii="Calibri" w:hAnsi="Calibri" w:cs="Calibri"/>
          <w:color w:val="000000" w:themeColor="text1"/>
          <w:rPrChange w:id="2790" w:author="Liliana Salvador" w:date="2022-02-26T19:41:00Z">
            <w:rPr>
              <w:color w:val="000000" w:themeColor="text1"/>
            </w:rPr>
          </w:rPrChange>
        </w:rPr>
        <w:fldChar w:fldCharType="separate"/>
      </w:r>
      <w:r w:rsidR="00AF0DC6" w:rsidRPr="00E90B78">
        <w:rPr>
          <w:rFonts w:ascii="Calibri" w:hAnsi="Calibri" w:cs="Calibri"/>
          <w:color w:val="000000"/>
          <w:rPrChange w:id="2791" w:author="Liliana Salvador" w:date="2022-02-26T19:41:00Z">
            <w:rPr>
              <w:rFonts w:ascii="Calibri" w:cs="Calibri"/>
              <w:color w:val="000000"/>
            </w:rPr>
          </w:rPrChange>
        </w:rPr>
        <w:t xml:space="preserve">(Boey </w:t>
      </w:r>
      <w:r w:rsidR="00AF0DC6" w:rsidRPr="00E90B78">
        <w:rPr>
          <w:rFonts w:ascii="Calibri" w:hAnsi="Calibri" w:cs="Calibri"/>
          <w:i/>
          <w:iCs/>
          <w:color w:val="000000"/>
          <w:rPrChange w:id="2792" w:author="Liliana Salvador" w:date="2022-02-26T19:41:00Z">
            <w:rPr>
              <w:rFonts w:ascii="Calibri" w:cs="Calibri"/>
              <w:i/>
              <w:iCs/>
              <w:color w:val="000000"/>
            </w:rPr>
          </w:rPrChange>
        </w:rPr>
        <w:t>et al.</w:t>
      </w:r>
      <w:r w:rsidR="00AF0DC6" w:rsidRPr="00E90B78">
        <w:rPr>
          <w:rFonts w:ascii="Calibri" w:hAnsi="Calibri" w:cs="Calibri"/>
          <w:color w:val="000000"/>
          <w:rPrChange w:id="2793" w:author="Liliana Salvador" w:date="2022-02-26T19:41:00Z">
            <w:rPr>
              <w:rFonts w:ascii="Calibri" w:cs="Calibri"/>
              <w:color w:val="000000"/>
            </w:rPr>
          </w:rPrChange>
        </w:rPr>
        <w:t>, 2019)</w:t>
      </w:r>
      <w:r w:rsidR="00AF0DC6" w:rsidRPr="00E90B78">
        <w:rPr>
          <w:rFonts w:ascii="Calibri" w:hAnsi="Calibri" w:cs="Calibri"/>
          <w:color w:val="000000" w:themeColor="text1"/>
          <w:rPrChange w:id="2794" w:author="Liliana Salvador" w:date="2022-02-26T19:41:00Z">
            <w:rPr>
              <w:color w:val="000000" w:themeColor="text1"/>
            </w:rPr>
          </w:rPrChange>
        </w:rPr>
        <w:fldChar w:fldCharType="end"/>
      </w:r>
      <w:del w:id="2795" w:author="Ruijie Xu" w:date="2022-01-28T14:04:00Z">
        <w:r w:rsidR="00E35960" w:rsidRPr="00E90B78" w:rsidDel="00FC577E">
          <w:rPr>
            <w:rFonts w:ascii="Calibri" w:hAnsi="Calibri" w:cs="Calibri"/>
            <w:color w:val="000000" w:themeColor="text1"/>
            <w:rPrChange w:id="2796" w:author="Liliana Salvador" w:date="2022-02-26T19:41:00Z">
              <w:rPr>
                <w:color w:val="000000" w:themeColor="text1"/>
              </w:rPr>
            </w:rPrChange>
          </w:rPr>
          <w:delText xml:space="preserve">and contribute to </w:delText>
        </w:r>
        <w:r w:rsidR="00366132" w:rsidRPr="00E90B78" w:rsidDel="00FC577E">
          <w:rPr>
            <w:rFonts w:ascii="Calibri" w:hAnsi="Calibri" w:cs="Calibri"/>
            <w:color w:val="000000" w:themeColor="text1"/>
            <w:rPrChange w:id="2797" w:author="Liliana Salvador" w:date="2022-02-26T19:41:00Z">
              <w:rPr>
                <w:color w:val="000000" w:themeColor="text1"/>
              </w:rPr>
            </w:rPrChange>
          </w:rPr>
          <w:delText xml:space="preserve">its epidemiology and </w:delText>
        </w:r>
        <w:r w:rsidR="00E35960" w:rsidRPr="00E90B78" w:rsidDel="00FC577E">
          <w:rPr>
            <w:rFonts w:ascii="Calibri" w:hAnsi="Calibri" w:cs="Calibri"/>
            <w:color w:val="000000" w:themeColor="text1"/>
            <w:rPrChange w:id="2798" w:author="Liliana Salvador" w:date="2022-02-26T19:41:00Z">
              <w:rPr>
                <w:color w:val="000000" w:themeColor="text1"/>
              </w:rPr>
            </w:rPrChange>
          </w:rPr>
          <w:delText>transmission</w:delText>
        </w:r>
        <w:r w:rsidR="00F717C1" w:rsidRPr="00E90B78" w:rsidDel="00FC577E">
          <w:rPr>
            <w:rFonts w:ascii="Calibri" w:hAnsi="Calibri" w:cs="Calibri"/>
            <w:i/>
            <w:iCs/>
            <w:color w:val="000000" w:themeColor="text1"/>
            <w:rPrChange w:id="2799" w:author="Liliana Salvador" w:date="2022-02-26T19:41:00Z">
              <w:rPr>
                <w:i/>
                <w:iCs/>
                <w:color w:val="000000" w:themeColor="text1"/>
              </w:rPr>
            </w:rPrChange>
          </w:rPr>
          <w:delText xml:space="preserve"> </w:delText>
        </w:r>
        <w:r w:rsidR="00F717C1" w:rsidRPr="00E90B78" w:rsidDel="00FC577E">
          <w:rPr>
            <w:rFonts w:ascii="Calibri" w:hAnsi="Calibri" w:cs="Calibri"/>
            <w:iCs/>
            <w:color w:val="000000" w:themeColor="text1"/>
            <w:rPrChange w:id="2800" w:author="Liliana Salvador" w:date="2022-02-26T19:41:00Z">
              <w:rPr>
                <w:iCs/>
                <w:color w:val="000000" w:themeColor="text1"/>
              </w:rPr>
            </w:rPrChange>
          </w:rPr>
          <w:delText>to human</w:delText>
        </w:r>
        <w:r w:rsidR="00E35960" w:rsidRPr="00E90B78" w:rsidDel="00FC577E">
          <w:rPr>
            <w:rFonts w:ascii="Calibri" w:hAnsi="Calibri" w:cs="Calibri"/>
            <w:iCs/>
            <w:color w:val="000000" w:themeColor="text1"/>
            <w:rPrChange w:id="2801" w:author="Liliana Salvador" w:date="2022-02-26T19:41:00Z">
              <w:rPr>
                <w:iCs/>
                <w:color w:val="000000" w:themeColor="text1"/>
              </w:rPr>
            </w:rPrChange>
          </w:rPr>
          <w:delText>s</w:delText>
        </w:r>
        <w:r w:rsidR="00E35960" w:rsidRPr="00E90B78" w:rsidDel="00FC577E">
          <w:rPr>
            <w:rFonts w:ascii="Calibri" w:hAnsi="Calibri" w:cs="Calibri"/>
            <w:color w:val="000000" w:themeColor="text1"/>
            <w:rPrChange w:id="2802" w:author="Liliana Salvador" w:date="2022-02-26T19:41:00Z">
              <w:rPr>
                <w:color w:val="000000" w:themeColor="text1"/>
              </w:rPr>
            </w:rPrChange>
          </w:rPr>
          <w:delText xml:space="preserve"> and animals</w:delText>
        </w:r>
      </w:del>
      <w:r w:rsidR="00E35960" w:rsidRPr="00E90B78">
        <w:rPr>
          <w:rFonts w:ascii="Calibri" w:hAnsi="Calibri" w:cs="Calibri"/>
          <w:color w:val="000000" w:themeColor="text1"/>
          <w:rPrChange w:id="2803" w:author="Liliana Salvador" w:date="2022-02-26T19:41:00Z">
            <w:rPr>
              <w:color w:val="000000" w:themeColor="text1"/>
            </w:rPr>
          </w:rPrChange>
        </w:rPr>
        <w:t>.</w:t>
      </w:r>
      <w:r w:rsidR="00F717C1" w:rsidRPr="00E90B78">
        <w:rPr>
          <w:rFonts w:ascii="Calibri" w:hAnsi="Calibri" w:cs="Calibri"/>
          <w:color w:val="000000" w:themeColor="text1"/>
          <w:rPrChange w:id="2804" w:author="Liliana Salvador" w:date="2022-02-26T19:41:00Z">
            <w:rPr>
              <w:color w:val="000000" w:themeColor="text1"/>
            </w:rPr>
          </w:rPrChange>
        </w:rPr>
        <w:t xml:space="preserve"> </w:t>
      </w:r>
      <w:r w:rsidR="00E35960" w:rsidRPr="00E90B78">
        <w:rPr>
          <w:rFonts w:ascii="Calibri" w:hAnsi="Calibri" w:cs="Calibri"/>
          <w:color w:val="000000" w:themeColor="text1"/>
          <w:rPrChange w:id="2805" w:author="Liliana Salvador" w:date="2022-02-26T19:41:00Z">
            <w:rPr>
              <w:color w:val="000000" w:themeColor="text1"/>
            </w:rPr>
          </w:rPrChange>
        </w:rPr>
        <w:t xml:space="preserve">Rats harbor </w:t>
      </w:r>
      <w:del w:id="2806" w:author="Liliana Salvador" w:date="2022-02-26T19:42:00Z">
        <w:r w:rsidR="00E35960" w:rsidRPr="00E90B78" w:rsidDel="00E90B78">
          <w:rPr>
            <w:rFonts w:ascii="Calibri" w:hAnsi="Calibri" w:cs="Calibri"/>
            <w:i/>
            <w:color w:val="000000" w:themeColor="text1"/>
            <w:rPrChange w:id="2807" w:author="Liliana Salvador" w:date="2022-02-26T19:42:00Z">
              <w:rPr>
                <w:color w:val="000000" w:themeColor="text1"/>
              </w:rPr>
            </w:rPrChange>
          </w:rPr>
          <w:delText>this bacteria</w:delText>
        </w:r>
      </w:del>
      <w:ins w:id="2808" w:author="Liliana Salvador" w:date="2022-02-26T19:42:00Z">
        <w:r w:rsidR="00E90B78" w:rsidRPr="00E90B78">
          <w:rPr>
            <w:rFonts w:ascii="Calibri" w:hAnsi="Calibri" w:cs="Calibri"/>
            <w:i/>
            <w:color w:val="000000" w:themeColor="text1"/>
            <w:rPrChange w:id="2809" w:author="Liliana Salvador" w:date="2022-02-26T19:42:00Z">
              <w:rPr>
                <w:rFonts w:ascii="Calibri" w:hAnsi="Calibri" w:cs="Calibri"/>
                <w:color w:val="000000" w:themeColor="text1"/>
              </w:rPr>
            </w:rPrChange>
          </w:rPr>
          <w:t>Leptospira</w:t>
        </w:r>
      </w:ins>
      <w:r w:rsidR="00E35960" w:rsidRPr="00E90B78">
        <w:rPr>
          <w:rFonts w:ascii="Calibri" w:hAnsi="Calibri" w:cs="Calibri"/>
          <w:color w:val="000000" w:themeColor="text1"/>
          <w:rPrChange w:id="2810" w:author="Liliana Salvador" w:date="2022-02-26T19:41:00Z">
            <w:rPr>
              <w:color w:val="000000" w:themeColor="text1"/>
            </w:rPr>
          </w:rPrChange>
        </w:rPr>
        <w:t xml:space="preserve"> in their kidney</w:t>
      </w:r>
      <w:r w:rsidR="00FA60E2" w:rsidRPr="00E90B78">
        <w:rPr>
          <w:rFonts w:ascii="Calibri" w:hAnsi="Calibri" w:cs="Calibri"/>
          <w:color w:val="000000" w:themeColor="text1"/>
          <w:rPrChange w:id="2811" w:author="Liliana Salvador" w:date="2022-02-26T19:41:00Z">
            <w:rPr>
              <w:color w:val="000000" w:themeColor="text1"/>
            </w:rPr>
          </w:rPrChange>
        </w:rPr>
        <w:t>s</w:t>
      </w:r>
      <w:r w:rsidR="00E35960" w:rsidRPr="00E90B78">
        <w:rPr>
          <w:rFonts w:ascii="Calibri" w:hAnsi="Calibri" w:cs="Calibri"/>
          <w:color w:val="000000" w:themeColor="text1"/>
          <w:rPrChange w:id="2812" w:author="Liliana Salvador" w:date="2022-02-26T19:41:00Z">
            <w:rPr>
              <w:color w:val="000000" w:themeColor="text1"/>
            </w:rPr>
          </w:rPrChange>
        </w:rPr>
        <w:t xml:space="preserve"> </w:t>
      </w:r>
      <w:ins w:id="2813" w:author="Liliana Salvador" w:date="2022-02-26T19:42:00Z">
        <w:r w:rsidR="00E90B78">
          <w:rPr>
            <w:rFonts w:ascii="Calibri" w:hAnsi="Calibri" w:cs="Calibri"/>
            <w:color w:val="000000" w:themeColor="text1"/>
          </w:rPr>
          <w:t xml:space="preserve">and </w:t>
        </w:r>
      </w:ins>
      <w:del w:id="2814" w:author="Ruijie Xu" w:date="2022-01-30T14:10:00Z">
        <w:r w:rsidR="00E35960" w:rsidRPr="00E90B78" w:rsidDel="009923DA">
          <w:rPr>
            <w:rFonts w:ascii="Calibri" w:hAnsi="Calibri" w:cs="Calibri"/>
            <w:color w:val="000000" w:themeColor="text1"/>
            <w:rPrChange w:id="2815" w:author="Liliana Salvador" w:date="2022-02-26T19:41:00Z">
              <w:rPr>
                <w:color w:val="000000" w:themeColor="text1"/>
              </w:rPr>
            </w:rPrChange>
          </w:rPr>
          <w:delText>and are a</w:delText>
        </w:r>
      </w:del>
      <w:ins w:id="2816" w:author="Ruijie Xu" w:date="2022-01-30T14:10:00Z">
        <w:r w:rsidR="009923DA" w:rsidRPr="00E90B78">
          <w:rPr>
            <w:rFonts w:ascii="Calibri" w:hAnsi="Calibri" w:cs="Calibri"/>
            <w:color w:val="000000" w:themeColor="text1"/>
            <w:rPrChange w:id="2817" w:author="Liliana Salvador" w:date="2022-02-26T19:41:00Z">
              <w:rPr>
                <w:color w:val="000000" w:themeColor="text1"/>
              </w:rPr>
            </w:rPrChange>
          </w:rPr>
          <w:t>are</w:t>
        </w:r>
      </w:ins>
      <w:ins w:id="2818" w:author="Ruijie Xu" w:date="2022-01-28T14:04:00Z">
        <w:r w:rsidR="00657989" w:rsidRPr="00E90B78">
          <w:rPr>
            <w:rFonts w:ascii="Calibri" w:hAnsi="Calibri" w:cs="Calibri"/>
            <w:color w:val="000000" w:themeColor="text1"/>
            <w:rPrChange w:id="2819" w:author="Liliana Salvador" w:date="2022-02-26T19:41:00Z">
              <w:rPr>
                <w:color w:val="000000" w:themeColor="text1"/>
              </w:rPr>
            </w:rPrChange>
          </w:rPr>
          <w:t xml:space="preserve"> a</w:t>
        </w:r>
      </w:ins>
      <w:r w:rsidR="00E35960" w:rsidRPr="00E90B78">
        <w:rPr>
          <w:rFonts w:ascii="Calibri" w:hAnsi="Calibri" w:cs="Calibri"/>
          <w:color w:val="000000" w:themeColor="text1"/>
          <w:rPrChange w:id="2820" w:author="Liliana Salvador" w:date="2022-02-26T19:41:00Z">
            <w:rPr>
              <w:color w:val="000000" w:themeColor="text1"/>
            </w:rPr>
          </w:rPrChange>
        </w:rPr>
        <w:t xml:space="preserve"> </w:t>
      </w:r>
      <w:r w:rsidR="00366132" w:rsidRPr="00E90B78">
        <w:rPr>
          <w:rFonts w:ascii="Calibri" w:hAnsi="Calibri" w:cs="Calibri"/>
          <w:color w:val="000000" w:themeColor="text1"/>
          <w:rPrChange w:id="2821" w:author="Liliana Salvador" w:date="2022-02-26T19:41:00Z">
            <w:rPr>
              <w:color w:val="000000" w:themeColor="text1"/>
            </w:rPr>
          </w:rPrChange>
        </w:rPr>
        <w:t>significant</w:t>
      </w:r>
      <w:r w:rsidR="00E35960" w:rsidRPr="00E90B78">
        <w:rPr>
          <w:rFonts w:ascii="Calibri" w:hAnsi="Calibri" w:cs="Calibri"/>
          <w:color w:val="000000" w:themeColor="text1"/>
          <w:rPrChange w:id="2822" w:author="Liliana Salvador" w:date="2022-02-26T19:41:00Z">
            <w:rPr>
              <w:color w:val="000000" w:themeColor="text1"/>
            </w:rPr>
          </w:rPrChange>
        </w:rPr>
        <w:t xml:space="preserve"> source of environmental contamination</w:t>
      </w:r>
      <w:ins w:id="2823" w:author="Ruijie Xu" w:date="2022-01-28T14:05:00Z">
        <w:del w:id="2824" w:author="Liliana Salvador" w:date="2022-02-26T19:42:00Z">
          <w:r w:rsidR="00657989" w:rsidRPr="00E90B78" w:rsidDel="00E90B78">
            <w:rPr>
              <w:rFonts w:ascii="Calibri" w:hAnsi="Calibri" w:cs="Calibri"/>
              <w:color w:val="000000" w:themeColor="text1"/>
              <w:rPrChange w:id="2825" w:author="Liliana Salvador" w:date="2022-02-26T19:41:00Z">
                <w:rPr>
                  <w:color w:val="000000" w:themeColor="text1"/>
                </w:rPr>
              </w:rPrChange>
            </w:rPr>
            <w:delText>s</w:delText>
          </w:r>
        </w:del>
      </w:ins>
      <w:r w:rsidR="00E35960" w:rsidRPr="00E90B78">
        <w:rPr>
          <w:rFonts w:ascii="Calibri" w:hAnsi="Calibri" w:cs="Calibri"/>
          <w:color w:val="000000" w:themeColor="text1"/>
          <w:rPrChange w:id="2826" w:author="Liliana Salvador" w:date="2022-02-26T19:41:00Z">
            <w:rPr>
              <w:color w:val="000000" w:themeColor="text1"/>
            </w:rPr>
          </w:rPrChange>
        </w:rPr>
        <w:t xml:space="preserve"> </w:t>
      </w:r>
      <w:r w:rsidR="00F717C1" w:rsidRPr="00E90B78">
        <w:rPr>
          <w:rFonts w:ascii="Calibri" w:hAnsi="Calibri" w:cs="Calibri"/>
          <w:color w:val="000000" w:themeColor="text1"/>
          <w:rPrChange w:id="2827" w:author="Liliana Salvador" w:date="2022-02-26T19:41:00Z">
            <w:rPr>
              <w:color w:val="000000" w:themeColor="text1"/>
            </w:rPr>
          </w:rPrChange>
        </w:rPr>
        <w:t xml:space="preserve"> </w:t>
      </w:r>
      <w:r w:rsidR="00F717C1" w:rsidRPr="00E90B78">
        <w:rPr>
          <w:rFonts w:ascii="Calibri" w:hAnsi="Calibri" w:cs="Calibri"/>
          <w:color w:val="000000" w:themeColor="text1"/>
          <w:rPrChange w:id="2828" w:author="Liliana Salvador" w:date="2022-02-26T19:41:00Z">
            <w:rPr>
              <w:color w:val="000000" w:themeColor="text1"/>
            </w:rPr>
          </w:rPrChange>
        </w:rPr>
        <w:fldChar w:fldCharType="begin"/>
      </w:r>
      <w:r w:rsidR="004765A2">
        <w:rPr>
          <w:rFonts w:ascii="Calibri" w:hAnsi="Calibri" w:cs="Calibri"/>
          <w:color w:val="000000" w:themeColor="text1"/>
        </w:rPr>
        <w:instrText xml:space="preserve"> ADDIN ZOTERO_ITEM CSL_CITATION {"citationID":"HnFZ2PLA","properties":{"formattedCitation":"(Saito {\\i{}et al.}, 2013; Rawlins {\\i{}et al.}, 2014; Costa {\\i{}et al.}, 2015; Boey, Shiokawa and Rajeev, 2019; Rajeev {\\i{}et al.}, 2020)","plainCitation":"(Saito et al., 2013; Rawlins et al., 2014; Costa et al., 2015; Boey, Shiokawa and Rajeev, 2019; Rajeev et al., 2020)","noteIndex":0},"citationItems":[{"id":2375,"uris":["http://zotero.org/users/8256916/items/YV9MTVFU"],"itemData":{"id":2375,"type":"article-journal","abstract":"There have been few reports on the epidemiological analysis of environmental Leptospira isolates. This is probably because the isolation of leptospires from the environment was usually unsuccessful due to the overgrowth of contaminants and the slow growth of Leptospira. In this study, we collected a total of 88 samples of soil and water from three sites: Metro Manila and Nueva Ecija, Philippines (an area where Leptospira is now endemic), and Fukuoka, Japan (an area where Leptospira was once endemic). We succeeded in isolating Leptospira from 37 samples by using the novel combination of five antimicrobial agents reported in 2011. The frequencies of positive isolation of Leptospira in the Philippines and Japan were 40 and 46%, respectively. For Leptospira-positive samples, five colonies from each sample were isolated and analyzed by pulsed-field gel electrophoresis (PFGE). The isolates from each area showed their respective characteristics in phylogenetic trees based on the PFGE patterns. Some isolates were closely related to each other across borders. Based on 16S rRNA gene-based phylogenetic analysis, four isolates in Fukuoka were identified as a pathogenic species, L. alstonii; however, its virulence had been lost. One isolate from Nueva Ecija was identified as the intermediate pathogenic species Leptospira licerasiae. Most of the isolates from the environment belonged to nonpathogenic Leptospira species. We also investigated the strain variation among the isolates in a puddle over 5 months. We demonstrated, using PFGE analysis, that Leptospira survived in the wet soil on dry days and appeared in the surface water on rainy days. These results showed that the soil could be a reservoir of leptospires in the environment.","container-title":"Applied and Environmental Microbiology","DOI":"10.1128/AEM.02728-12","ISSN":"1098-5336","issue":"2","journalAbbreviation":"Appl Environ Microbiol","language":"eng","note":"PMID: 23144130\nPMCID: PMC3553789","page":"601-609","source":"PubMed","title":"Comparative analysis of Leptospira strains isolated from environmental soil and water in the Philippines and Japan","volume":"79","author":[{"family":"Saito","given":"Mitsumasa"},{"family":"Villanueva","given":"Sharon Y. A. M."},{"family":"Chakraborty","given":"Antara"},{"family":"Miyahara","given":"Satoshi"},{"family":"Segawa","given":"Takaya"},{"family":"Asoh","given":"Tatsuma"},{"family":"Ozuru","given":"Ryo"},{"family":"Gloriani","given":"Nina G."},{"family":"Yanagihara","given":"Yasutake"},{"family":"Yoshida","given":"Shin-ichi"}],"issued":{"date-parts":[["2013",1]]}}},{"id":586,"uris":["http://zotero.org/users/8256916/items/2N2KT9T6"],"itemData":{"id":586,"type":"article-journal","abstract":"Leptospirosis is an important waterborne zoonotic disease caused by pathogenic Leptospira. The pathogen is maintained in a population due to chronic colonization and shedding from renal tubules of domestic and wild animals. Humans and other animals become infected when they come in contact with urine from infected animals, either directly or through urine-contaminated surface water. In this study, we screened environmental water on the island of St. Kitts by using a TaqMan based real time quantitative polymerase chain reaction (qPCR) targeting a pathogen specific leptospiral gene, lipl32. Our results indicate that around one-fifth of tested water sources have detectable leptospiral DNA.","container-title":"International Journal of Environmental Research and Public Health","DOI":"10.3390/ijerph110807953","issue":"8","language":"en","page":"7953–7960","title":"Molecular Detection of Leptospiral DNA in Environmental Water on St. Kitts","URL":"https://www.mdpi.com/1660-4601/11/8/7953","volume":"11","author":[{"family":"Rawlins","given":"Julienne"},{"family":"Portanova","given":"Alexandra"},{"family":"Zuckerman","given":"Ilana"},{"family":"Loftis","given":"Amanda"},{"family":"Ceccato","given":"Pietro"},{"family":"Willingham","given":"Arve Lee"},{"family":"Verma","given":"Ashutosh"}],"accessed":{"date-parts":[["2021",1,22]]},"issued":{"date-parts":[["2014",8]]}}},{"id":104,"uris":["http://zotero.org/users/8256916/items/VKZATBNK"],"itemData":{"id":104,"type":"article-journal","abstract":"Background Leptospirosis, a spirochaetal zoonosis, occurs in diverse epidemiological settings and affects vulnerable populations, such as rural subsistence farmers and urban slum dwellers. Although leptospirosis is a life-threatening disease and recognized as an important cause of pulmonary haemorrhage syndrome, the lack of global estimates for morbidity and mortality has contributed to its neglected disease status. Methodology/Principal Findings We conducted a systematic review of published morbidity and mortality studies and databases to extract information on disease incidence and case fatality ratios. Linear regression and Monte Carlo modelling were used to obtain age and gender-adjusted estimates of disease morbidity for countries and Global Burden of Disease (GBD) and WHO regions. We estimated mortality using models that incorporated age and gender-adjusted disease morbidity and case fatality ratios. The review identified 80 studies on disease incidence from 34 countries that met quality criteria. In certain regions, such as Africa, few quality assured studies were identified. The regression model, which incorporated country-specific variables of population structure, life expectancy at birth, distance from the equator, tropical island, and urbanization, accounted for a significant proportion (R2 = 0.60) of the variation in observed disease incidence. We estimate that there were annually 1.03 million cases (95% CI 434,000–1,750,000) and 58,900 deaths (95% CI 23,800–95,900) due to leptospirosis worldwide. A large proportion of cases (48%, 95% CI 40–61%) and deaths (42%, 95% CI 34–53%) were estimated to occur in adult males with age of 20–49 years. Highest estimates of disease morbidity and mortality were observed in GBD regions of South and Southeast Asia, Oceania, Caribbean, Andean, Central, and Tropical Latin America, and East Sub-Saharan Africa. Conclusions/Significance Leptospirosis is among the leading zoonotic causes of morbidity worldwide and accounts for numbers of deaths, which approach or exceed those for other causes of haemorrhagic fever. Highest morbidity and mortality were estimated to occur in resource-poor countries, which include regions where the burden of leptospirosis has been underappreciated.","container-title":"PLOS Neglected Tropical Diseases","DOI":"10.1371/journal.pntd.0003898","ISSN":"1935-2735","issue":"9","page":"e0003898","title":"Global Morbidity and Mortality of Leptospirosis: A Systematic Review","URL":"http://dx.plos.org/10.1371/journal.pntd.0003898","volume":"9","author":[{"family":"Costa","given":"Federico"},{"family":"Hagan","given":"José E."},{"family":"Calcagno","given":"Juan"},{"family":"Kane","given":"Michael"},{"family":"Torgerson","given":"Paul"},{"family":"Martinez-Silveira","given":"Martha S."},{"family":"Stein","given":"Claudia"},{"family":"Abela-Ridder","given":"Bernadette"},{"family":"Ko","given":"Albert I."}],"editor":[{"family":"Small","given":"Pamela L. C."}],"accessed":{"date-parts":[["2019",4,23]]},"issued":{"date-parts":[["2015",9]]}}},{"id":312,"uris":["http://zotero.org/users/8256916/items/8SAKUSFZ"],"itemData":{"id":312,"type":"article-journal","abstract":"Background The role of rodents in Leptospira epidemiology and transmission is well known worldwide. Rats are known to carry different pathogenic serovars of Leptospira spp. capable of causing disease in humans and animals. Wild rats (Rattus spp.), especially the Norway/brown rat (Rattus norvegicus) and the black rat (R. rattus), are the most important sources of Leptospira infection, as they are abundant in urban and peridomestic environments. In this study, we compiled and summarized available data in the literature on global prevalence of Leptospira exposure and infection in rats, as well as compared the global distribution of Leptospira spp. in rats with respect to prevalence, geographic location, method of detection, diversity of serogroups/serovars, and species of rat. Methods We conducted a thorough literature search using PubMed without restrictions on publication date as well as Google Scholar to manually search for other relevant articles. Abstracts were included if they described data pertaining to Leptospira spp. in rats (Rattus spp.) from any geographic region around the world, including reviews. The data extracted from the articles selected included the author(s), year of publication, geographic location, method(s) of detection used, species of rat(s), sample size, prevalence of Leptospira spp. (overall and within each rat species), and information on species, serogroups, and/or serovars of Leptospira spp. detected. Findings A thorough search on PubMed retrieved 303 titles. After screening the articles for duplicates and inclusion/exclusion criteria, as well as manual inclusion of relevant articles, 145 articles were included in this review. Leptospira prevalence in rats varied considerably based on geographic location, with some reporting zero prevalence in countries such as Madagascar, Tanzania, and the Faroe Islands, and others reporting as high as \\textgreater80% prevalence in studies done in Brazil, India, and the Philippines. The top five countries that were reported based on number of articles include India (n = 13), Malaysia (n = 9), Brazil (n = 8), Thailand (n = 7), and France (n = 6). Methods of detecting or isolating Leptospira spp. also varied among studies. Studies among different Rattus species reported a higher Leptospira prevalence in R. norvegicus. The serovar Icterohaemorrhagiae was the most prevalent serovar reported in Rattus spp. worldwide. Additionally, this literature review provided evidence for Leptospira infection in laboratory rodent colonies within controlled environments, implicating the zoonotic potential to laboratory animal caretakers. Conclusions Reports on global distribution of Leptospira infection in rats varies widely, with considerably high prevalence reported in many countries. This literature review emphasizes the need for enhanced surveillance programs using standardized methods for assessing Leptospira exposure or infection in rats. This review also demonstrated several weaknesses to the current methods of reporting the prevalence of Leptospira spp. in rats worldwide. As such, this necessitates a call for standardized protocols for the testing and reporting of such studies, especially pertaining to the diagnostic methods used. A deeper understanding of the ecology and epidemiology of Leptospira spp. in rats in urban environments is warranted. It is also pertinent for rat control programs to be proposed in conjunction with increased efforts for public awareness and education regarding leptospirosis transmission and prevention.","container-title":"PLOS Neglected Tropical Diseases","DOI":"10.1371/journal.pntd.0007499","ISSN":"1935-2735","issue":"8","page":"e0007499","title":"Leptospira infection in rats: A literature review of global prevalence and distribution","URL":"http://dx.plos.org/10.1371/journal.pntd.0007499","volume":"13","author":[{"family":"Boey","given":"Kenneth"},{"family":"Shiokawa","given":"Kanae"},{"family":"Rajeev","given":"Sreekumari"}],"editor":[{"family":"Day","given":"Nicholas P."}],"accessed":{"date-parts":[["2019",10,7]]},"issued":{"date-parts":[["2019",8]]}}},{"id":"1BY60Z0f/C0o2RZST","uris":["http://zotero.org/users/local/YOB362yk/items/GPJ72UIF"],"itemData":{"id":"y7Rngnif/PtI6PK7d","type":"article-journal","abstract":"In this study, we detected and characterized Leptospira infection and exp osure in rats on the Caribbean island of Saint Kitts for the first time. We detected Leptospira infection in 17/29 (59%), 14/29 (48)%, and 11/29 (38)% of rats by RT-PCR, culture, and immunofluorescence assay, respectively. Whole genome sequencing (WGS) and analysis and serogrouping of 17 Leptospira strains isolated from rats revealed their close relationship with L. interrogans serogroup Icterohaemorrhagiae (n = 10) and L. borgpetersenii serogroup Ballum (n = 7). WGS, serogrouping, and additional PCR tests on rat kidneys confirmed mixed infections with L. interrogans and L. borgpetersenii in the kidneys of three rats. Microscopic agglutination test (MAT) was positive for 25/29 (87%) of the rats tested, and the response was restricted to serovars Icterohaemorrhagiae {24/29(83%)}, Mankarso {4/29(14%)}, Copenhageni {4/29(14%)}, Grippotyphosa {2/29(7%)}, and Wolffi {1/29(3%)}. Interestingly, there was no agglutinating antibody response to serovar Ballum. We observed a similar pattern in the serologic response using Leptospira isolates obtained from this study with each of the rat sera, with strong response to L. interrogans isolates but minimal reactivity to L. borgpetersenii isolates. Our findings suggest the use of multiple complementary diagnostic tests for Leptospira surveillance and diagnosis to improve the accuracy of the data.","container-title":"Animals","DOI":"10.3390/ani10020350","issue":"2","language":"en","note":"number: 2\npublisher: Multidisciplinary Digital Publishing Institute","page":"350","source":"www.mdpi.com","title":"Detection and Characterization of Leptospira Infection and Exposure in Rats on the Caribbean Island of Saint Kitts","URL":"https://www.mdpi.com/2076-2615/10/2/350","volume":"10","author":[{"family":"Rajeev","given":"Sreekumari"},{"family":"Shiokawa","given":"Kanae"},{"family":"Llanes","given":"Alejandro"},{"family":"Rajeev","given":"Malavika"},{"family":"Restrepo","given":"Carlos Mario"},{"family":"Chin","given":"Raymond"},{"family":"Cedeño","given":"Eymi"},{"family":"Ellis","given":"Esteban"}],"accessed":{"date-parts":[["2021",3,2]]},"issued":{"date-parts":[["2020",2]]}}}],"schema":"https://github.com/citation-style-language/schema/raw/master/csl-citation.json"} </w:instrText>
      </w:r>
      <w:r w:rsidR="00F717C1" w:rsidRPr="00E90B78">
        <w:rPr>
          <w:rFonts w:ascii="Calibri" w:hAnsi="Calibri" w:cs="Calibri"/>
          <w:color w:val="000000" w:themeColor="text1"/>
          <w:rPrChange w:id="2829" w:author="Liliana Salvador" w:date="2022-02-26T19:41:00Z">
            <w:rPr>
              <w:color w:val="000000" w:themeColor="text1"/>
            </w:rPr>
          </w:rPrChange>
        </w:rPr>
        <w:fldChar w:fldCharType="separate"/>
      </w:r>
      <w:r w:rsidR="009923DA" w:rsidRPr="00E90B78">
        <w:rPr>
          <w:rFonts w:ascii="Calibri" w:hAnsi="Calibri" w:cs="Calibri"/>
          <w:color w:val="000000"/>
          <w:rPrChange w:id="2830" w:author="Liliana Salvador" w:date="2022-02-26T19:41:00Z">
            <w:rPr>
              <w:rFonts w:ascii="Calibri" w:cs="Calibri"/>
              <w:color w:val="000000"/>
            </w:rPr>
          </w:rPrChange>
        </w:rPr>
        <w:t xml:space="preserve">(Saito </w:t>
      </w:r>
      <w:r w:rsidR="009923DA" w:rsidRPr="00E90B78">
        <w:rPr>
          <w:rFonts w:ascii="Calibri" w:hAnsi="Calibri" w:cs="Calibri"/>
          <w:i/>
          <w:iCs/>
          <w:color w:val="000000"/>
          <w:rPrChange w:id="2831" w:author="Liliana Salvador" w:date="2022-02-26T19:41:00Z">
            <w:rPr>
              <w:rFonts w:ascii="Calibri" w:cs="Calibri"/>
              <w:i/>
              <w:iCs/>
              <w:color w:val="000000"/>
            </w:rPr>
          </w:rPrChange>
        </w:rPr>
        <w:t>et al.</w:t>
      </w:r>
      <w:r w:rsidR="009923DA" w:rsidRPr="00E90B78">
        <w:rPr>
          <w:rFonts w:ascii="Calibri" w:hAnsi="Calibri" w:cs="Calibri"/>
          <w:color w:val="000000"/>
          <w:rPrChange w:id="2832" w:author="Liliana Salvador" w:date="2022-02-26T19:41:00Z">
            <w:rPr>
              <w:rFonts w:ascii="Calibri" w:cs="Calibri"/>
              <w:color w:val="000000"/>
            </w:rPr>
          </w:rPrChange>
        </w:rPr>
        <w:t xml:space="preserve">, 2013; Rawlins </w:t>
      </w:r>
      <w:r w:rsidR="009923DA" w:rsidRPr="00E90B78">
        <w:rPr>
          <w:rFonts w:ascii="Calibri" w:hAnsi="Calibri" w:cs="Calibri"/>
          <w:i/>
          <w:iCs/>
          <w:color w:val="000000"/>
          <w:rPrChange w:id="2833" w:author="Liliana Salvador" w:date="2022-02-26T19:41:00Z">
            <w:rPr>
              <w:rFonts w:ascii="Calibri" w:cs="Calibri"/>
              <w:i/>
              <w:iCs/>
              <w:color w:val="000000"/>
            </w:rPr>
          </w:rPrChange>
        </w:rPr>
        <w:t>et al.</w:t>
      </w:r>
      <w:r w:rsidR="009923DA" w:rsidRPr="00E90B78">
        <w:rPr>
          <w:rFonts w:ascii="Calibri" w:hAnsi="Calibri" w:cs="Calibri"/>
          <w:color w:val="000000"/>
          <w:rPrChange w:id="2834" w:author="Liliana Salvador" w:date="2022-02-26T19:41:00Z">
            <w:rPr>
              <w:rFonts w:ascii="Calibri" w:cs="Calibri"/>
              <w:color w:val="000000"/>
            </w:rPr>
          </w:rPrChange>
        </w:rPr>
        <w:t xml:space="preserve">, 2014; Costa </w:t>
      </w:r>
      <w:r w:rsidR="009923DA" w:rsidRPr="00E90B78">
        <w:rPr>
          <w:rFonts w:ascii="Calibri" w:hAnsi="Calibri" w:cs="Calibri"/>
          <w:i/>
          <w:iCs/>
          <w:color w:val="000000"/>
          <w:rPrChange w:id="2835" w:author="Liliana Salvador" w:date="2022-02-26T19:41:00Z">
            <w:rPr>
              <w:rFonts w:ascii="Calibri" w:cs="Calibri"/>
              <w:i/>
              <w:iCs/>
              <w:color w:val="000000"/>
            </w:rPr>
          </w:rPrChange>
        </w:rPr>
        <w:t>et al.</w:t>
      </w:r>
      <w:r w:rsidR="009923DA" w:rsidRPr="00E90B78">
        <w:rPr>
          <w:rFonts w:ascii="Calibri" w:hAnsi="Calibri" w:cs="Calibri"/>
          <w:color w:val="000000"/>
          <w:rPrChange w:id="2836" w:author="Liliana Salvador" w:date="2022-02-26T19:41:00Z">
            <w:rPr>
              <w:rFonts w:ascii="Calibri" w:cs="Calibri"/>
              <w:color w:val="000000"/>
            </w:rPr>
          </w:rPrChange>
        </w:rPr>
        <w:t xml:space="preserve">, 2015; Boey, Shiokawa and Rajeev, 2019; Rajeev </w:t>
      </w:r>
      <w:r w:rsidR="009923DA" w:rsidRPr="00E90B78">
        <w:rPr>
          <w:rFonts w:ascii="Calibri" w:hAnsi="Calibri" w:cs="Calibri"/>
          <w:i/>
          <w:iCs/>
          <w:color w:val="000000"/>
          <w:rPrChange w:id="2837" w:author="Liliana Salvador" w:date="2022-02-26T19:41:00Z">
            <w:rPr>
              <w:rFonts w:ascii="Calibri" w:cs="Calibri"/>
              <w:i/>
              <w:iCs/>
              <w:color w:val="000000"/>
            </w:rPr>
          </w:rPrChange>
        </w:rPr>
        <w:t>et al.</w:t>
      </w:r>
      <w:r w:rsidR="009923DA" w:rsidRPr="00E90B78">
        <w:rPr>
          <w:rFonts w:ascii="Calibri" w:hAnsi="Calibri" w:cs="Calibri"/>
          <w:color w:val="000000"/>
          <w:rPrChange w:id="2838" w:author="Liliana Salvador" w:date="2022-02-26T19:41:00Z">
            <w:rPr>
              <w:rFonts w:ascii="Calibri" w:cs="Calibri"/>
              <w:color w:val="000000"/>
            </w:rPr>
          </w:rPrChange>
        </w:rPr>
        <w:t>, 2020)</w:t>
      </w:r>
      <w:r w:rsidR="00F717C1" w:rsidRPr="00E90B78">
        <w:rPr>
          <w:rFonts w:ascii="Calibri" w:hAnsi="Calibri" w:cs="Calibri"/>
          <w:color w:val="000000" w:themeColor="text1"/>
          <w:rPrChange w:id="2839" w:author="Liliana Salvador" w:date="2022-02-26T19:41:00Z">
            <w:rPr>
              <w:color w:val="000000" w:themeColor="text1"/>
            </w:rPr>
          </w:rPrChange>
        </w:rPr>
        <w:fldChar w:fldCharType="end"/>
      </w:r>
      <w:r w:rsidR="00F717C1" w:rsidRPr="00E90B78">
        <w:rPr>
          <w:rFonts w:ascii="Calibri" w:hAnsi="Calibri" w:cs="Calibri"/>
          <w:color w:val="000000" w:themeColor="text1"/>
          <w:rPrChange w:id="2840" w:author="Liliana Salvador" w:date="2022-02-26T19:41:00Z">
            <w:rPr>
              <w:color w:val="000000" w:themeColor="text1"/>
            </w:rPr>
          </w:rPrChange>
        </w:rPr>
        <w:t>.</w:t>
      </w:r>
      <w:commentRangeEnd w:id="2763"/>
      <w:r w:rsidR="00E90B78">
        <w:rPr>
          <w:rStyle w:val="CommentReference"/>
        </w:rPr>
        <w:commentReference w:id="2763"/>
      </w:r>
      <w:r w:rsidR="00F717C1" w:rsidRPr="00E90B78">
        <w:rPr>
          <w:rFonts w:ascii="Calibri" w:hAnsi="Calibri" w:cs="Calibri"/>
          <w:color w:val="000000" w:themeColor="text1"/>
          <w:rPrChange w:id="2841" w:author="Liliana Salvador" w:date="2022-02-26T19:41:00Z">
            <w:rPr>
              <w:color w:val="000000" w:themeColor="text1"/>
            </w:rPr>
          </w:rPrChange>
        </w:rPr>
        <w:t xml:space="preserve"> </w:t>
      </w:r>
      <w:r w:rsidR="00FA60E2" w:rsidRPr="00E90B78">
        <w:rPr>
          <w:rFonts w:ascii="Calibri" w:hAnsi="Calibri" w:cs="Calibri"/>
          <w:color w:val="000000" w:themeColor="text1"/>
          <w:rPrChange w:id="2842" w:author="Liliana Salvador" w:date="2022-02-26T19:41:00Z">
            <w:rPr>
              <w:color w:val="000000" w:themeColor="text1"/>
            </w:rPr>
          </w:rPrChange>
        </w:rPr>
        <w:t xml:space="preserve"> In addition to kidney </w:t>
      </w:r>
      <w:r w:rsidR="00FA60E2" w:rsidRPr="003A137D">
        <w:rPr>
          <w:color w:val="000000" w:themeColor="text1"/>
        </w:rPr>
        <w:t xml:space="preserve">samples,  </w:t>
      </w:r>
      <w:r w:rsidR="00F717C1" w:rsidRPr="003A137D">
        <w:rPr>
          <w:color w:val="000000" w:themeColor="text1"/>
        </w:rPr>
        <w:t xml:space="preserve">we </w:t>
      </w:r>
      <w:r w:rsidR="00FA60E2" w:rsidRPr="003A137D">
        <w:rPr>
          <w:color w:val="000000" w:themeColor="text1"/>
        </w:rPr>
        <w:t xml:space="preserve">also </w:t>
      </w:r>
      <w:r w:rsidR="00F717C1" w:rsidRPr="003A137D">
        <w:rPr>
          <w:color w:val="000000" w:themeColor="text1"/>
        </w:rPr>
        <w:t xml:space="preserve">classified the microbial profiles of samples from </w:t>
      </w:r>
      <w:del w:id="2843" w:author="Liliana Salvador" w:date="2022-02-26T19:44:00Z">
        <w:r w:rsidR="00FA60E2" w:rsidRPr="003A137D" w:rsidDel="00E90B78">
          <w:rPr>
            <w:color w:val="000000" w:themeColor="text1"/>
          </w:rPr>
          <w:delText>rat</w:delText>
        </w:r>
        <w:r w:rsidR="00F717C1" w:rsidRPr="003A137D" w:rsidDel="00E90B78">
          <w:rPr>
            <w:color w:val="000000" w:themeColor="text1"/>
          </w:rPr>
          <w:delText xml:space="preserve"> </w:delText>
        </w:r>
      </w:del>
      <w:r w:rsidR="00F717C1" w:rsidRPr="003A137D">
        <w:rPr>
          <w:color w:val="000000" w:themeColor="text1"/>
        </w:rPr>
        <w:t>lung</w:t>
      </w:r>
      <w:del w:id="2844" w:author="Ruijie Xu" w:date="2022-02-27T12:51:00Z">
        <w:r w:rsidR="00FA60E2" w:rsidRPr="003A137D" w:rsidDel="003A1276">
          <w:rPr>
            <w:color w:val="000000" w:themeColor="text1"/>
          </w:rPr>
          <w:delText>s</w:delText>
        </w:r>
      </w:del>
      <w:r w:rsidR="00F717C1" w:rsidRPr="003A137D">
        <w:rPr>
          <w:color w:val="000000" w:themeColor="text1"/>
        </w:rPr>
        <w:t xml:space="preserve"> and spleen</w:t>
      </w:r>
      <w:r w:rsidR="00FA60E2" w:rsidRPr="003A137D">
        <w:rPr>
          <w:color w:val="000000" w:themeColor="text1"/>
        </w:rPr>
        <w:t xml:space="preserve">. We identified </w:t>
      </w:r>
      <w:r w:rsidR="003D0213" w:rsidRPr="003A137D">
        <w:rPr>
          <w:color w:val="000000" w:themeColor="text1"/>
        </w:rPr>
        <w:t>t</w:t>
      </w:r>
      <w:r w:rsidR="00F717C1" w:rsidRPr="003A137D">
        <w:rPr>
          <w:color w:val="000000" w:themeColor="text1"/>
        </w:rPr>
        <w:t xml:space="preserve">he microbial profiles </w:t>
      </w:r>
      <w:r w:rsidR="00F717C1" w:rsidRPr="003A137D">
        <w:rPr>
          <w:color w:val="000000" w:themeColor="text1"/>
        </w:rPr>
        <w:lastRenderedPageBreak/>
        <w:t>of these samples</w:t>
      </w:r>
      <w:r w:rsidR="00B67F65" w:rsidRPr="003A137D">
        <w:rPr>
          <w:color w:val="000000" w:themeColor="text1"/>
        </w:rPr>
        <w:t>,</w:t>
      </w:r>
      <w:r w:rsidR="00F717C1" w:rsidRPr="003A137D">
        <w:rPr>
          <w:color w:val="000000" w:themeColor="text1"/>
        </w:rPr>
        <w:t xml:space="preserve"> </w:t>
      </w:r>
      <w:r w:rsidR="00B67F65" w:rsidRPr="003A137D">
        <w:rPr>
          <w:color w:val="000000" w:themeColor="text1"/>
        </w:rPr>
        <w:t>which</w:t>
      </w:r>
      <w:r w:rsidR="003D0213" w:rsidRPr="003A137D">
        <w:rPr>
          <w:color w:val="000000" w:themeColor="text1"/>
        </w:rPr>
        <w:t xml:space="preserve"> </w:t>
      </w:r>
      <w:ins w:id="2845" w:author="Liliana Salvador" w:date="2022-02-26T19:44:00Z">
        <w:r w:rsidR="00E90B78">
          <w:rPr>
            <w:color w:val="000000" w:themeColor="text1"/>
          </w:rPr>
          <w:t xml:space="preserve">might </w:t>
        </w:r>
      </w:ins>
      <w:r w:rsidR="003D0213" w:rsidRPr="003A137D">
        <w:rPr>
          <w:color w:val="000000" w:themeColor="text1"/>
        </w:rPr>
        <w:t>contain many potential rodent pathogen</w:t>
      </w:r>
      <w:del w:id="2846" w:author="Liliana Salvador" w:date="2022-02-26T19:44:00Z">
        <w:r w:rsidR="00366132" w:rsidRPr="003A137D" w:rsidDel="00E90B78">
          <w:rPr>
            <w:color w:val="000000" w:themeColor="text1"/>
          </w:rPr>
          <w:delText xml:space="preserve"> sequence</w:delText>
        </w:r>
      </w:del>
      <w:r w:rsidR="00366132" w:rsidRPr="003A137D">
        <w:rPr>
          <w:color w:val="000000" w:themeColor="text1"/>
        </w:rPr>
        <w:t>s</w:t>
      </w:r>
      <w:r w:rsidR="00585EA1" w:rsidRPr="003A137D">
        <w:rPr>
          <w:color w:val="000000" w:themeColor="text1"/>
        </w:rPr>
        <w:t xml:space="preserve">, </w:t>
      </w:r>
      <w:r w:rsidR="00F717C1" w:rsidRPr="003A137D">
        <w:rPr>
          <w:color w:val="000000" w:themeColor="text1"/>
        </w:rPr>
        <w:t xml:space="preserve">using </w:t>
      </w:r>
      <w:r w:rsidR="005923C5" w:rsidRPr="003A137D">
        <w:rPr>
          <w:color w:val="000000" w:themeColor="text1"/>
        </w:rPr>
        <w:t>nine different</w:t>
      </w:r>
      <w:r w:rsidR="00F717C1" w:rsidRPr="003A137D">
        <w:rPr>
          <w:color w:val="000000" w:themeColor="text1"/>
        </w:rPr>
        <w:t xml:space="preserve"> shotgun metagenom</w:t>
      </w:r>
      <w:ins w:id="2847" w:author="Ruijie Xu" w:date="2022-01-30T14:11:00Z">
        <w:r w:rsidR="009923DA" w:rsidRPr="003A137D">
          <w:rPr>
            <w:color w:val="000000" w:themeColor="text1"/>
          </w:rPr>
          <w:t>ics</w:t>
        </w:r>
      </w:ins>
      <w:del w:id="2848" w:author="Ruijie Xu" w:date="2022-01-30T14:11:00Z">
        <w:r w:rsidR="00F717C1" w:rsidRPr="003A137D" w:rsidDel="009923DA">
          <w:rPr>
            <w:color w:val="000000" w:themeColor="text1"/>
          </w:rPr>
          <w:delText>e</w:delText>
        </w:r>
      </w:del>
      <w:r w:rsidR="00F717C1" w:rsidRPr="003A137D">
        <w:rPr>
          <w:color w:val="000000" w:themeColor="text1"/>
        </w:rPr>
        <w:t xml:space="preserve"> </w:t>
      </w:r>
      <w:del w:id="2849" w:author="Ruijie Xu" w:date="2022-02-27T12:51:00Z">
        <w:r w:rsidR="00F717C1" w:rsidRPr="003A137D" w:rsidDel="003A1276">
          <w:rPr>
            <w:color w:val="000000" w:themeColor="text1"/>
          </w:rPr>
          <w:delText xml:space="preserve">sequencing taxonomic </w:delText>
        </w:r>
      </w:del>
      <w:r w:rsidR="00F717C1" w:rsidRPr="003A137D">
        <w:rPr>
          <w:color w:val="000000" w:themeColor="text1"/>
        </w:rPr>
        <w:t xml:space="preserve">classification </w:t>
      </w:r>
      <w:r w:rsidR="008524D8" w:rsidRPr="003A137D">
        <w:rPr>
          <w:color w:val="000000" w:themeColor="text1"/>
        </w:rPr>
        <w:t>software</w:t>
      </w:r>
      <w:r w:rsidR="00F717C1" w:rsidRPr="003A137D">
        <w:rPr>
          <w:color w:val="000000" w:themeColor="text1"/>
        </w:rPr>
        <w:t xml:space="preserve">. </w:t>
      </w:r>
      <w:r w:rsidRPr="003A137D">
        <w:rPr>
          <w:color w:val="000000" w:themeColor="text1"/>
        </w:rPr>
        <w:t xml:space="preserve">The differences in the classification outputs were compared and analyzed to address how the use of different taxonomical profiling </w:t>
      </w:r>
      <w:r w:rsidR="00E91EA3" w:rsidRPr="003A137D">
        <w:rPr>
          <w:color w:val="000000" w:themeColor="text1"/>
        </w:rPr>
        <w:t xml:space="preserve">software </w:t>
      </w:r>
      <w:r w:rsidRPr="003A137D">
        <w:rPr>
          <w:color w:val="000000" w:themeColor="text1"/>
        </w:rPr>
        <w:t xml:space="preserve">on the same dataset could </w:t>
      </w:r>
      <w:ins w:id="2850" w:author="Ruijie Xu" w:date="2022-01-28T14:05:00Z">
        <w:del w:id="2851" w:author="Liliana Salvador" w:date="2022-02-26T19:46:00Z">
          <w:r w:rsidR="00466B6D" w:rsidRPr="003A137D" w:rsidDel="004B4B3C">
            <w:rPr>
              <w:color w:val="000000" w:themeColor="text1"/>
            </w:rPr>
            <w:delText>lead to diverge</w:delText>
          </w:r>
        </w:del>
        <w:del w:id="2852" w:author="Liliana Salvador" w:date="2022-02-26T19:45:00Z">
          <w:r w:rsidR="00466B6D" w:rsidRPr="003A137D" w:rsidDel="004B4B3C">
            <w:rPr>
              <w:color w:val="000000" w:themeColor="text1"/>
            </w:rPr>
            <w:delText>d</w:delText>
          </w:r>
        </w:del>
        <w:del w:id="2853" w:author="Liliana Salvador" w:date="2022-02-26T19:46:00Z">
          <w:r w:rsidR="00466B6D" w:rsidRPr="003A137D" w:rsidDel="004B4B3C">
            <w:rPr>
              <w:color w:val="000000" w:themeColor="text1"/>
            </w:rPr>
            <w:delText xml:space="preserve"> </w:delText>
          </w:r>
          <w:r w:rsidR="00003AC5" w:rsidRPr="003A137D" w:rsidDel="004B4B3C">
            <w:rPr>
              <w:color w:val="000000" w:themeColor="text1"/>
            </w:rPr>
            <w:delText>d</w:delText>
          </w:r>
        </w:del>
      </w:ins>
      <w:ins w:id="2854" w:author="Ruijie Xu" w:date="2022-01-28T14:06:00Z">
        <w:del w:id="2855" w:author="Liliana Salvador" w:date="2022-02-26T19:46:00Z">
          <w:r w:rsidR="00003AC5" w:rsidRPr="003A137D" w:rsidDel="004B4B3C">
            <w:rPr>
              <w:color w:val="000000" w:themeColor="text1"/>
            </w:rPr>
            <w:delText xml:space="preserve">iagnosis </w:delText>
          </w:r>
        </w:del>
        <w:del w:id="2856" w:author="Liliana Salvador" w:date="2022-02-26T19:45:00Z">
          <w:r w:rsidR="00003AC5" w:rsidRPr="003A137D" w:rsidDel="004B4B3C">
            <w:rPr>
              <w:color w:val="000000" w:themeColor="text1"/>
            </w:rPr>
            <w:delText>in</w:delText>
          </w:r>
        </w:del>
        <w:del w:id="2857" w:author="Liliana Salvador" w:date="2022-02-26T19:46:00Z">
          <w:r w:rsidR="00003AC5" w:rsidRPr="003A137D" w:rsidDel="004B4B3C">
            <w:rPr>
              <w:color w:val="000000" w:themeColor="text1"/>
            </w:rPr>
            <w:delText xml:space="preserve"> </w:delText>
          </w:r>
        </w:del>
      </w:ins>
      <w:ins w:id="2858" w:author="Ruijie Xu" w:date="2022-02-02T11:02:00Z">
        <w:del w:id="2859" w:author="Liliana Salvador" w:date="2022-02-26T19:46:00Z">
          <w:r w:rsidR="00463AA7" w:rsidDel="004B4B3C">
            <w:rPr>
              <w:i/>
              <w:iCs/>
              <w:color w:val="000000" w:themeColor="text1"/>
            </w:rPr>
            <w:delText>Leptospira</w:delText>
          </w:r>
        </w:del>
      </w:ins>
      <w:ins w:id="2860" w:author="Ruijie Xu" w:date="2022-01-28T14:06:00Z">
        <w:del w:id="2861" w:author="Liliana Salvador" w:date="2022-02-26T19:46:00Z">
          <w:r w:rsidR="00003AC5" w:rsidRPr="003A137D" w:rsidDel="004B4B3C">
            <w:rPr>
              <w:color w:val="000000" w:themeColor="text1"/>
            </w:rPr>
            <w:delText xml:space="preserve"> pathogen, and also </w:delText>
          </w:r>
        </w:del>
      </w:ins>
      <w:r w:rsidRPr="003A137D">
        <w:rPr>
          <w:color w:val="000000" w:themeColor="text1"/>
        </w:rPr>
        <w:t xml:space="preserve">affect the results </w:t>
      </w:r>
      <w:r w:rsidR="00585EA1" w:rsidRPr="003A137D">
        <w:rPr>
          <w:color w:val="000000" w:themeColor="text1"/>
        </w:rPr>
        <w:t xml:space="preserve">of </w:t>
      </w:r>
      <w:del w:id="2862" w:author="Ruijie Xu" w:date="2022-01-28T14:06:00Z">
        <w:r w:rsidR="00585EA1" w:rsidRPr="003A137D" w:rsidDel="00E85771">
          <w:rPr>
            <w:color w:val="000000" w:themeColor="text1"/>
          </w:rPr>
          <w:delText>the analysis</w:delText>
        </w:r>
      </w:del>
      <w:ins w:id="2863" w:author="Ruijie Xu" w:date="2022-01-28T14:06:00Z">
        <w:r w:rsidR="00E85771" w:rsidRPr="003A137D">
          <w:rPr>
            <w:color w:val="000000" w:themeColor="text1"/>
          </w:rPr>
          <w:t>microbiome characterization</w:t>
        </w:r>
      </w:ins>
      <w:ins w:id="2864" w:author="Ruijie Xu" w:date="2022-01-30T14:11:00Z">
        <w:r w:rsidR="009923DA" w:rsidRPr="003A137D">
          <w:rPr>
            <w:color w:val="000000" w:themeColor="text1"/>
          </w:rPr>
          <w:t>, which</w:t>
        </w:r>
      </w:ins>
      <w:del w:id="2865" w:author="Ruijie Xu" w:date="2022-01-30T14:11:00Z">
        <w:r w:rsidR="00585EA1" w:rsidRPr="003A137D" w:rsidDel="009923DA">
          <w:rPr>
            <w:color w:val="000000" w:themeColor="text1"/>
          </w:rPr>
          <w:delText xml:space="preserve"> </w:delText>
        </w:r>
        <w:r w:rsidRPr="003A137D" w:rsidDel="009923DA">
          <w:rPr>
            <w:color w:val="000000" w:themeColor="text1"/>
          </w:rPr>
          <w:delText>and</w:delText>
        </w:r>
      </w:del>
      <w:r w:rsidRPr="003A137D">
        <w:rPr>
          <w:color w:val="000000" w:themeColor="text1"/>
        </w:rPr>
        <w:t xml:space="preserve"> </w:t>
      </w:r>
      <w:ins w:id="2866" w:author="Liliana Salvador" w:date="2022-02-26T19:46:00Z">
        <w:r w:rsidR="004B4B3C">
          <w:rPr>
            <w:color w:val="000000" w:themeColor="text1"/>
          </w:rPr>
          <w:t xml:space="preserve">could </w:t>
        </w:r>
      </w:ins>
      <w:r w:rsidRPr="003A137D">
        <w:rPr>
          <w:color w:val="000000" w:themeColor="text1"/>
        </w:rPr>
        <w:t>lead to different biological conclusion</w:t>
      </w:r>
      <w:r w:rsidR="00585EA1" w:rsidRPr="003A137D">
        <w:rPr>
          <w:color w:val="000000" w:themeColor="text1"/>
        </w:rPr>
        <w:t>s</w:t>
      </w:r>
      <w:ins w:id="2867" w:author="Ruijie Xu" w:date="2022-01-28T14:06:00Z">
        <w:r w:rsidR="00E85771" w:rsidRPr="003A137D">
          <w:rPr>
            <w:color w:val="000000" w:themeColor="text1"/>
          </w:rPr>
          <w:t xml:space="preserve"> in the down</w:t>
        </w:r>
      </w:ins>
      <w:ins w:id="2868" w:author="Ruijie Xu" w:date="2022-01-28T14:07:00Z">
        <w:r w:rsidR="00E85771" w:rsidRPr="003A137D">
          <w:rPr>
            <w:color w:val="000000" w:themeColor="text1"/>
          </w:rPr>
          <w:t>stream analyses</w:t>
        </w:r>
      </w:ins>
      <w:ins w:id="2869" w:author="Liliana Salvador" w:date="2022-02-26T19:46:00Z">
        <w:r w:rsidR="004B4B3C">
          <w:rPr>
            <w:color w:val="000000" w:themeColor="text1"/>
          </w:rPr>
          <w:t xml:space="preserve">, </w:t>
        </w:r>
      </w:ins>
      <w:ins w:id="2870" w:author="Liliana Salvador" w:date="2022-02-26T19:47:00Z">
        <w:r w:rsidR="004B4B3C">
          <w:rPr>
            <w:color w:val="000000" w:themeColor="text1"/>
          </w:rPr>
          <w:t xml:space="preserve">as well as </w:t>
        </w:r>
      </w:ins>
      <w:ins w:id="2871" w:author="Liliana Salvador" w:date="2022-02-26T19:46:00Z">
        <w:r w:rsidR="004B4B3C" w:rsidRPr="003A137D">
          <w:rPr>
            <w:color w:val="000000" w:themeColor="text1"/>
          </w:rPr>
          <w:t>to diverge</w:t>
        </w:r>
        <w:r w:rsidR="004B4B3C">
          <w:rPr>
            <w:color w:val="000000" w:themeColor="text1"/>
          </w:rPr>
          <w:t>nt</w:t>
        </w:r>
        <w:r w:rsidR="004B4B3C" w:rsidRPr="003A137D">
          <w:rPr>
            <w:color w:val="000000" w:themeColor="text1"/>
          </w:rPr>
          <w:t xml:space="preserve"> diagnosis </w:t>
        </w:r>
        <w:r w:rsidR="004B4B3C">
          <w:rPr>
            <w:color w:val="000000" w:themeColor="text1"/>
          </w:rPr>
          <w:t>of the pathogen</w:t>
        </w:r>
        <w:r w:rsidR="004B4B3C" w:rsidRPr="003A137D">
          <w:rPr>
            <w:color w:val="000000" w:themeColor="text1"/>
          </w:rPr>
          <w:t xml:space="preserve"> </w:t>
        </w:r>
        <w:r w:rsidR="004B4B3C">
          <w:rPr>
            <w:i/>
            <w:iCs/>
            <w:color w:val="000000" w:themeColor="text1"/>
          </w:rPr>
          <w:t>Leptospira</w:t>
        </w:r>
      </w:ins>
      <w:r w:rsidRPr="003A137D">
        <w:rPr>
          <w:color w:val="000000" w:themeColor="text1"/>
        </w:rPr>
        <w:t xml:space="preserve">. </w:t>
      </w:r>
    </w:p>
    <w:p w14:paraId="62A75BA6" w14:textId="7A6CD39F" w:rsidR="00234370" w:rsidRDefault="00234370" w:rsidP="0046408A">
      <w:pPr>
        <w:spacing w:line="480" w:lineRule="auto"/>
        <w:ind w:right="480" w:firstLine="720"/>
        <w:rPr>
          <w:ins w:id="2872" w:author="Liliana Salvador" w:date="2022-02-26T19:49:00Z"/>
          <w:color w:val="000000" w:themeColor="text1"/>
        </w:rPr>
      </w:pPr>
      <w:r w:rsidRPr="003A137D">
        <w:rPr>
          <w:color w:val="000000" w:themeColor="text1"/>
        </w:rPr>
        <w:t xml:space="preserve">Previous benchmarking studies </w:t>
      </w:r>
      <w:r w:rsidRPr="003A137D">
        <w:rPr>
          <w:color w:val="000000" w:themeColor="text1"/>
        </w:rPr>
        <w:fldChar w:fldCharType="begin" w:fldLock="1"/>
      </w:r>
      <w:r w:rsidR="004765A2">
        <w:rPr>
          <w:color w:val="000000" w:themeColor="text1"/>
        </w:rPr>
        <w:instrText xml:space="preserve"> ADDIN ZOTERO_ITEM CSL_CITATION {"citationID":"iOJ0BwbW","properties":{"formattedCitation":"(Escobar-Zepeda {\\i{}et al.}, 2018; Ye {\\i{}et al.}, 2019)","plainCitation":"(Escobar-Zepeda et al., 2018; Ye et al., 2019)","noteIndex":0},"citationItems":[{"id":"1BY60Z0f/oxdOHePc","uris":["http://zotero.org/users/local/YOB362yk/items/J9U9VAYC"],"itemData":{"id":138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note":"number: 4","page":"779-794","title":"Benchmarking Metagenomics Tools for Taxonomic Classification.","volume":"178","author":[{"family":"Ye","given":"Simon H"},{"family":"Siddle","given":"Katherine J"},{"family":"Park","given":"Daniel J"},{"family":"Sabeti","given":"Pardis C"}],"issued":{"date-parts":[["2019",8,8]]}}},{"id":"1BY60Z0f/YjnNwBg0","uris":["http://www.mendeley.com/documents/?uuid=47ab241b-6241-3277-8481-639ffe82ac59"],"itemData":{"DOI":"10.1038/s41598-018-30515-5","ISSN":"2045-2322","abstract":"Metagenomics research has recently thrived due to DNA sequencing technologies improvement, driving the emergence of new analysis tools and the growth of taxonomic databases. However, there is no all-purpose strategy that can guarantee the best result for a given project and there are several combinations of software, parameters and databases that can be tested. Therefore, we performed an impartial comparison, using statistical measures of classification for eight bioinformatic tools and four taxonomic databases, defining a benchmark framework to evaluate each tool in a standardized context. Using in silico simulated data for 16S rRNA amplicons and whole metagenome shotgun data, we compared the results from different software and database combinations to detect biases related to algorithms or database annotation. Using our benchmark framework, researchers can define cut-off values to evaluate the expected error rate and coverage for their results, regardless the score used by each software. A quick guide to select the best tool, all datasets and scripts to reproduce our results and benchmark any new method are available at \n                  https://github.com/Ales-ibt/Metagenomic-benchmark\n                  \n                . Finally, we stress out the importance of gold standards, database curation and manual inspection of taxonomic profiling results, for a better and more accurate microbial diversity description.","author":[{"dropping-particle":"","family":"Escobar-Zepeda","given":"Alejandra","non-dropping-particle":"","parse-names":false,"suffix":""},{"dropping-particle":"","family":"Godoy-Lozano","given":"Elizabeth Ernestina","non-dropping-particle":"","parse-names":false,"suffix":""},{"dropping-particle":"","family":"Raggi","given":"Luciana","non-dropping-particle":"","parse-names":false,"suffix":""},{"dropping-particle":"","family":"Segovia","given":"Lorenzo","non-dropping-particle":"","parse-names":false,"suffix":""},{"dropping-particle":"","family":"Merino","given":"Enrique","non-dropping-particle":"","parse-names":false,"suffix":""},{"dropping-particle":"","family":"Gutiérrez-Rios","given":"Rosa María","non-dropping-particle":"","parse-names":false,"suffix":""},{"dropping-particle":"","family":"Juarez","given":"Katy","non-dropping-particle":"","parse-names":false,"suffix":""},{"dropping-particle":"","family":"Licea-Navarro","given":"Alexei F.","non-dropping-particle":"","parse-names":false,"suffix":""},{"dropping-particle":"","family":"Pardo-Lopez","given":"Liliana","non-dropping-particle":"","parse-names":false,"suffix":""},{"dropping-particle":"","family":"Sanchez-Flores","given":"Alejandro","non-dropping-particle":"","parse-names":false,"suffix":""}],"container-title":"Scientific Reports","id":"ITEM-2","issue":"1","issued":{"date-parts":[["2018","12","13"]]},"page":"12034","publisher":"Nature Publishing Group","title":"Analysis of sequencing strategies and tools for taxonomic annotation: Defining standards for progressive metagenomics","type":"article-journal","volume":"8"}}],"schema":"https://github.com/citation-style-language/schema/raw/master/csl-citation.json"} </w:instrText>
      </w:r>
      <w:r w:rsidRPr="003A137D">
        <w:rPr>
          <w:color w:val="000000" w:themeColor="text1"/>
        </w:rPr>
        <w:fldChar w:fldCharType="separate"/>
      </w:r>
      <w:r w:rsidR="00CB52B4" w:rsidRPr="00CB52B4">
        <w:rPr>
          <w:rFonts w:ascii="Calibri" w:cs="Calibri"/>
          <w:color w:val="000000"/>
        </w:rPr>
        <w:t xml:space="preserve">(Escobar-Zepeda </w:t>
      </w:r>
      <w:r w:rsidR="00CB52B4" w:rsidRPr="00CB52B4">
        <w:rPr>
          <w:rFonts w:ascii="Calibri" w:cs="Calibri"/>
          <w:i/>
          <w:iCs/>
          <w:color w:val="000000"/>
        </w:rPr>
        <w:t>et al.</w:t>
      </w:r>
      <w:r w:rsidR="00CB52B4" w:rsidRPr="00CB52B4">
        <w:rPr>
          <w:rFonts w:ascii="Calibri" w:cs="Calibri"/>
          <w:color w:val="000000"/>
        </w:rPr>
        <w:t xml:space="preserve">, 2018; Ye </w:t>
      </w:r>
      <w:r w:rsidR="00CB52B4" w:rsidRPr="00CB52B4">
        <w:rPr>
          <w:rFonts w:ascii="Calibri" w:cs="Calibri"/>
          <w:i/>
          <w:iCs/>
          <w:color w:val="000000"/>
        </w:rPr>
        <w:t>et al.</w:t>
      </w:r>
      <w:r w:rsidR="00CB52B4" w:rsidRPr="00CB52B4">
        <w:rPr>
          <w:rFonts w:ascii="Calibri" w:cs="Calibri"/>
          <w:color w:val="000000"/>
        </w:rPr>
        <w:t>, 2019)</w:t>
      </w:r>
      <w:r w:rsidRPr="003A137D">
        <w:rPr>
          <w:color w:val="000000" w:themeColor="text1"/>
        </w:rPr>
        <w:fldChar w:fldCharType="end"/>
      </w:r>
      <w:r w:rsidRPr="003A137D">
        <w:rPr>
          <w:color w:val="000000" w:themeColor="text1"/>
        </w:rPr>
        <w:t xml:space="preserve"> have performed comprehensive analyses on the</w:t>
      </w:r>
      <w:r w:rsidR="00585EA1" w:rsidRPr="003A137D">
        <w:rPr>
          <w:color w:val="000000" w:themeColor="text1"/>
        </w:rPr>
        <w:t>se software</w:t>
      </w:r>
      <w:ins w:id="2873" w:author="Ruijie Xu" w:date="2022-01-30T14:12:00Z">
        <w:r w:rsidR="00851952" w:rsidRPr="003A137D">
          <w:rPr>
            <w:color w:val="000000" w:themeColor="text1"/>
          </w:rPr>
          <w:t>’</w:t>
        </w:r>
        <w:del w:id="2874" w:author="Liliana Salvador" w:date="2022-02-26T19:47:00Z">
          <w:r w:rsidR="00851952" w:rsidRPr="003A137D" w:rsidDel="004B4B3C">
            <w:rPr>
              <w:color w:val="000000" w:themeColor="text1"/>
            </w:rPr>
            <w:delText>s</w:delText>
          </w:r>
        </w:del>
      </w:ins>
      <w:r w:rsidR="00585EA1" w:rsidRPr="003A137D">
        <w:rPr>
          <w:color w:val="000000" w:themeColor="text1"/>
        </w:rPr>
        <w:t xml:space="preserve"> </w:t>
      </w:r>
      <w:r w:rsidRPr="003A137D">
        <w:rPr>
          <w:color w:val="000000" w:themeColor="text1"/>
        </w:rPr>
        <w:t>speed and performance</w:t>
      </w:r>
      <w:ins w:id="2875" w:author="Ruijie Xu" w:date="2022-01-30T14:12:00Z">
        <w:del w:id="2876" w:author="Liliana Salvador" w:date="2022-02-26T19:47:00Z">
          <w:r w:rsidR="00851952" w:rsidRPr="003A137D" w:rsidDel="004B4B3C">
            <w:rPr>
              <w:color w:val="000000" w:themeColor="text1"/>
            </w:rPr>
            <w:delText>s</w:delText>
          </w:r>
        </w:del>
      </w:ins>
      <w:r w:rsidRPr="003A137D">
        <w:rPr>
          <w:color w:val="000000" w:themeColor="text1"/>
        </w:rPr>
        <w:t xml:space="preserve"> (sensitivity, specificity, precision, and accuracy). However, these benchmarks have been </w:t>
      </w:r>
      <w:r w:rsidR="00310031" w:rsidRPr="003A137D">
        <w:rPr>
          <w:color w:val="000000" w:themeColor="text1"/>
        </w:rPr>
        <w:t>g</w:t>
      </w:r>
      <w:r w:rsidR="004D24F3" w:rsidRPr="003A137D">
        <w:rPr>
          <w:color w:val="000000" w:themeColor="text1"/>
        </w:rPr>
        <w:t xml:space="preserve">enerally </w:t>
      </w:r>
      <w:r w:rsidRPr="003A137D">
        <w:rPr>
          <w:color w:val="000000" w:themeColor="text1"/>
        </w:rPr>
        <w:t xml:space="preserve">based on </w:t>
      </w:r>
      <w:r w:rsidRPr="003A137D">
        <w:rPr>
          <w:i/>
          <w:iCs/>
          <w:color w:val="000000" w:themeColor="text1"/>
        </w:rPr>
        <w:t>in silico</w:t>
      </w:r>
      <w:r w:rsidRPr="003A137D">
        <w:rPr>
          <w:color w:val="000000" w:themeColor="text1"/>
        </w:rPr>
        <w:t xml:space="preserve"> datasets or with the support of laboratory synthetic samples</w:t>
      </w:r>
      <w:r w:rsidR="004D24F3" w:rsidRPr="003A137D">
        <w:rPr>
          <w:color w:val="000000" w:themeColor="text1"/>
        </w:rPr>
        <w:t xml:space="preserve">. </w:t>
      </w:r>
      <w:r w:rsidRPr="003A137D">
        <w:rPr>
          <w:color w:val="000000" w:themeColor="text1"/>
        </w:rPr>
        <w:t xml:space="preserve">Differences among the microbial taxonomical profiles classified with different tools can be the result of reporting false positive or false negative taxonomies using different algorithms, </w:t>
      </w:r>
      <w:r w:rsidR="00FE5C5D" w:rsidRPr="003A137D">
        <w:rPr>
          <w:color w:val="000000" w:themeColor="text1"/>
        </w:rPr>
        <w:t>DB</w:t>
      </w:r>
      <w:r w:rsidRPr="003A137D">
        <w:rPr>
          <w:color w:val="000000" w:themeColor="text1"/>
        </w:rPr>
        <w:t xml:space="preserve">s, or </w:t>
      </w:r>
      <w:r w:rsidR="00E91EA3" w:rsidRPr="003A137D">
        <w:rPr>
          <w:color w:val="000000" w:themeColor="text1"/>
        </w:rPr>
        <w:t>software</w:t>
      </w:r>
      <w:r w:rsidRPr="003A137D">
        <w:rPr>
          <w:color w:val="000000" w:themeColor="text1"/>
        </w:rPr>
        <w:t xml:space="preserve">. These differences sometimes seem negligible in </w:t>
      </w:r>
      <w:ins w:id="2877" w:author="Ruijie Xu" w:date="2022-01-30T14:12:00Z">
        <w:r w:rsidR="00851952" w:rsidRPr="003A137D">
          <w:rPr>
            <w:color w:val="000000" w:themeColor="text1"/>
          </w:rPr>
          <w:t xml:space="preserve">the </w:t>
        </w:r>
      </w:ins>
      <w:r w:rsidRPr="003A137D">
        <w:rPr>
          <w:color w:val="000000" w:themeColor="text1"/>
        </w:rPr>
        <w:t xml:space="preserve">benchmarking studies for tools with similar algorithms but can lead </w:t>
      </w:r>
      <w:ins w:id="2878" w:author="Liliana Salvador" w:date="2022-02-26T19:48:00Z">
        <w:r w:rsidR="004B4B3C">
          <w:rPr>
            <w:color w:val="000000" w:themeColor="text1"/>
          </w:rPr>
          <w:t xml:space="preserve">to </w:t>
        </w:r>
      </w:ins>
      <w:ins w:id="2879" w:author="Ruijie Xu" w:date="2022-01-28T14:08:00Z">
        <w:r w:rsidR="00BC2B38" w:rsidRPr="003A137D">
          <w:rPr>
            <w:color w:val="000000" w:themeColor="text1"/>
          </w:rPr>
          <w:t>diverging</w:t>
        </w:r>
      </w:ins>
      <w:del w:id="2880" w:author="Ruijie Xu" w:date="2022-01-28T14:08:00Z">
        <w:r w:rsidRPr="003A137D" w:rsidDel="00BC2B38">
          <w:rPr>
            <w:color w:val="000000" w:themeColor="text1"/>
          </w:rPr>
          <w:delText>to diverging</w:delText>
        </w:r>
      </w:del>
      <w:r w:rsidRPr="003A137D">
        <w:rPr>
          <w:color w:val="000000" w:themeColor="text1"/>
        </w:rPr>
        <w:t xml:space="preserve"> biological conclusions </w:t>
      </w:r>
      <w:r w:rsidR="00AF0037" w:rsidRPr="003A137D">
        <w:rPr>
          <w:color w:val="000000" w:themeColor="text1"/>
        </w:rPr>
        <w:t xml:space="preserve">in the downstream analyses </w:t>
      </w:r>
      <w:r w:rsidRPr="003A137D">
        <w:rPr>
          <w:color w:val="000000" w:themeColor="text1"/>
        </w:rPr>
        <w:t>depending on the question</w:t>
      </w:r>
      <w:r w:rsidR="00FF02F4" w:rsidRPr="003A137D">
        <w:rPr>
          <w:color w:val="000000" w:themeColor="text1"/>
        </w:rPr>
        <w:t>s</w:t>
      </w:r>
      <w:r w:rsidRPr="003A137D">
        <w:rPr>
          <w:color w:val="000000" w:themeColor="text1"/>
        </w:rPr>
        <w:t xml:space="preserve"> </w:t>
      </w:r>
      <w:r w:rsidR="00E91EA3" w:rsidRPr="003A137D">
        <w:rPr>
          <w:color w:val="000000" w:themeColor="text1"/>
        </w:rPr>
        <w:t xml:space="preserve">being </w:t>
      </w:r>
      <w:r w:rsidRPr="003A137D">
        <w:rPr>
          <w:color w:val="000000" w:themeColor="text1"/>
        </w:rPr>
        <w:t>asked</w:t>
      </w:r>
      <w:r w:rsidR="00E91EA3" w:rsidRPr="003A137D">
        <w:rPr>
          <w:color w:val="000000" w:themeColor="text1"/>
        </w:rPr>
        <w:t>.</w:t>
      </w:r>
      <w:r w:rsidR="00AF0037" w:rsidRPr="003A137D">
        <w:rPr>
          <w:color w:val="000000" w:themeColor="text1"/>
        </w:rPr>
        <w:t xml:space="preserve"> </w:t>
      </w:r>
      <w:r w:rsidR="00E91EA3" w:rsidRPr="003A137D">
        <w:rPr>
          <w:color w:val="000000" w:themeColor="text1"/>
        </w:rPr>
        <w:t>T</w:t>
      </w:r>
      <w:r w:rsidR="00AF0037" w:rsidRPr="003A137D">
        <w:rPr>
          <w:color w:val="000000" w:themeColor="text1"/>
        </w:rPr>
        <w:t>he</w:t>
      </w:r>
      <w:ins w:id="2881" w:author="Ruijie Xu" w:date="2022-01-28T14:08:00Z">
        <w:r w:rsidR="00DA4B29" w:rsidRPr="003A137D">
          <w:rPr>
            <w:color w:val="000000" w:themeColor="text1"/>
          </w:rPr>
          <w:t>se</w:t>
        </w:r>
      </w:ins>
      <w:r w:rsidR="00AF0037" w:rsidRPr="003A137D">
        <w:rPr>
          <w:color w:val="000000" w:themeColor="text1"/>
        </w:rPr>
        <w:t xml:space="preserve"> biases</w:t>
      </w:r>
      <w:r w:rsidR="00E91EA3" w:rsidRPr="003A137D">
        <w:rPr>
          <w:color w:val="000000" w:themeColor="text1"/>
        </w:rPr>
        <w:t xml:space="preserve"> originated </w:t>
      </w:r>
      <w:r w:rsidR="00366132" w:rsidRPr="003A137D">
        <w:rPr>
          <w:color w:val="000000" w:themeColor="text1"/>
        </w:rPr>
        <w:t xml:space="preserve">from </w:t>
      </w:r>
      <w:r w:rsidR="00E91EA3" w:rsidRPr="003A137D">
        <w:rPr>
          <w:color w:val="000000" w:themeColor="text1"/>
        </w:rPr>
        <w:t xml:space="preserve">these </w:t>
      </w:r>
      <w:del w:id="2882" w:author="Ruijie Xu" w:date="2022-01-28T14:08:00Z">
        <w:r w:rsidR="00E91EA3" w:rsidRPr="003A137D" w:rsidDel="00DA4B29">
          <w:rPr>
            <w:color w:val="000000" w:themeColor="text1"/>
          </w:rPr>
          <w:delText>analyses</w:delText>
        </w:r>
        <w:r w:rsidR="00AF0037" w:rsidRPr="003A137D" w:rsidDel="00DA4B29">
          <w:rPr>
            <w:color w:val="000000" w:themeColor="text1"/>
          </w:rPr>
          <w:delText xml:space="preserve"> </w:delText>
        </w:r>
      </w:del>
      <w:ins w:id="2883" w:author="Ruijie Xu" w:date="2022-01-28T14:08:00Z">
        <w:r w:rsidR="00DA4B29" w:rsidRPr="003A137D">
          <w:rPr>
            <w:color w:val="000000" w:themeColor="text1"/>
          </w:rPr>
          <w:t>diffe</w:t>
        </w:r>
      </w:ins>
      <w:ins w:id="2884" w:author="Ruijie Xu" w:date="2022-01-28T14:11:00Z">
        <w:r w:rsidR="00F81854" w:rsidRPr="003A137D">
          <w:rPr>
            <w:color w:val="000000" w:themeColor="text1"/>
          </w:rPr>
          <w:t>rences</w:t>
        </w:r>
      </w:ins>
      <w:ins w:id="2885" w:author="Ruijie Xu" w:date="2022-01-28T14:08:00Z">
        <w:r w:rsidR="00DA4B29" w:rsidRPr="003A137D">
          <w:rPr>
            <w:color w:val="000000" w:themeColor="text1"/>
          </w:rPr>
          <w:t xml:space="preserve"> </w:t>
        </w:r>
      </w:ins>
      <w:r w:rsidR="00AF0037" w:rsidRPr="003A137D">
        <w:rPr>
          <w:color w:val="000000" w:themeColor="text1"/>
        </w:rPr>
        <w:t>have been understudied</w:t>
      </w:r>
      <w:r w:rsidR="00366132" w:rsidRPr="003A137D">
        <w:rPr>
          <w:color w:val="000000" w:themeColor="text1"/>
        </w:rPr>
        <w:t xml:space="preserve">; </w:t>
      </w:r>
      <w:r w:rsidR="00E91EA3" w:rsidRPr="003A137D">
        <w:rPr>
          <w:color w:val="000000" w:themeColor="text1"/>
        </w:rPr>
        <w:t>t</w:t>
      </w:r>
      <w:r w:rsidRPr="003A137D">
        <w:rPr>
          <w:color w:val="000000" w:themeColor="text1"/>
        </w:rPr>
        <w:t xml:space="preserve">herefore, it is crucial to </w:t>
      </w:r>
      <w:ins w:id="2886" w:author="Ruijie Xu" w:date="2022-01-28T14:11:00Z">
        <w:r w:rsidR="005F4BB6" w:rsidRPr="003A137D">
          <w:rPr>
            <w:color w:val="000000" w:themeColor="text1"/>
          </w:rPr>
          <w:t>demonstrate the</w:t>
        </w:r>
      </w:ins>
      <w:ins w:id="2887" w:author="Liliana Salvador" w:date="2022-02-26T19:48:00Z">
        <w:r w:rsidR="004B4B3C">
          <w:rPr>
            <w:color w:val="000000" w:themeColor="text1"/>
          </w:rPr>
          <w:t xml:space="preserve"> effect of the</w:t>
        </w:r>
      </w:ins>
      <w:ins w:id="2888" w:author="Ruijie Xu" w:date="2022-01-28T14:11:00Z">
        <w:r w:rsidR="005F4BB6" w:rsidRPr="003A137D">
          <w:rPr>
            <w:color w:val="000000" w:themeColor="text1"/>
          </w:rPr>
          <w:t>se biases with real biological data</w:t>
        </w:r>
      </w:ins>
      <w:ins w:id="2889" w:author="Ruijie Xu" w:date="2022-01-28T14:12:00Z">
        <w:r w:rsidR="00057AD3" w:rsidRPr="003A137D">
          <w:rPr>
            <w:color w:val="000000" w:themeColor="text1"/>
          </w:rPr>
          <w:t>,</w:t>
        </w:r>
      </w:ins>
      <w:ins w:id="2890" w:author="Ruijie Xu" w:date="2022-01-28T14:11:00Z">
        <w:r w:rsidR="005F4BB6" w:rsidRPr="003A137D">
          <w:rPr>
            <w:color w:val="000000" w:themeColor="text1"/>
          </w:rPr>
          <w:t xml:space="preserve"> to </w:t>
        </w:r>
      </w:ins>
      <w:r w:rsidRPr="003A137D">
        <w:rPr>
          <w:color w:val="000000" w:themeColor="text1"/>
        </w:rPr>
        <w:t xml:space="preserve">raise awareness </w:t>
      </w:r>
      <w:r w:rsidR="0031189D" w:rsidRPr="003A137D">
        <w:rPr>
          <w:color w:val="000000" w:themeColor="text1"/>
        </w:rPr>
        <w:t xml:space="preserve">for </w:t>
      </w:r>
      <w:r w:rsidR="00D40405" w:rsidRPr="003A137D">
        <w:rPr>
          <w:color w:val="000000" w:themeColor="text1"/>
        </w:rPr>
        <w:t>their existence</w:t>
      </w:r>
      <w:ins w:id="2891" w:author="Ruijie Xu" w:date="2022-01-28T14:12:00Z">
        <w:del w:id="2892" w:author="Liliana Salvador" w:date="2022-02-26T19:48:00Z">
          <w:r w:rsidR="00B22286" w:rsidRPr="003A137D" w:rsidDel="004B4B3C">
            <w:rPr>
              <w:color w:val="000000" w:themeColor="text1"/>
            </w:rPr>
            <w:delText>s</w:delText>
          </w:r>
        </w:del>
      </w:ins>
      <w:r w:rsidR="0031189D" w:rsidRPr="003A137D">
        <w:rPr>
          <w:color w:val="000000" w:themeColor="text1"/>
        </w:rPr>
        <w:t xml:space="preserve"> </w:t>
      </w:r>
      <w:r w:rsidRPr="003A137D">
        <w:rPr>
          <w:color w:val="000000" w:themeColor="text1"/>
        </w:rPr>
        <w:t xml:space="preserve">and </w:t>
      </w:r>
      <w:del w:id="2893" w:author="Ruijie Xu" w:date="2022-01-28T14:12:00Z">
        <w:r w:rsidR="00D40405" w:rsidRPr="003A137D" w:rsidDel="00F1531E">
          <w:rPr>
            <w:color w:val="000000" w:themeColor="text1"/>
          </w:rPr>
          <w:delText xml:space="preserve">for </w:delText>
        </w:r>
      </w:del>
      <w:ins w:id="2894" w:author="Ruijie Xu" w:date="2022-01-28T14:12:00Z">
        <w:del w:id="2895" w:author="Liliana Salvador" w:date="2022-02-26T19:48:00Z">
          <w:r w:rsidR="00F1531E" w:rsidRPr="003A137D" w:rsidDel="004B4B3C">
            <w:rPr>
              <w:color w:val="000000" w:themeColor="text1"/>
            </w:rPr>
            <w:delText xml:space="preserve">to </w:delText>
          </w:r>
        </w:del>
        <w:r w:rsidR="00F1531E" w:rsidRPr="003A137D">
          <w:rPr>
            <w:color w:val="000000" w:themeColor="text1"/>
          </w:rPr>
          <w:t>identify the potential</w:t>
        </w:r>
      </w:ins>
      <w:del w:id="2896" w:author="Ruijie Xu" w:date="2022-01-30T14:13:00Z">
        <w:r w:rsidR="00D40405" w:rsidRPr="003A137D" w:rsidDel="00851952">
          <w:rPr>
            <w:color w:val="000000" w:themeColor="text1"/>
          </w:rPr>
          <w:delText>the</w:delText>
        </w:r>
      </w:del>
      <w:r w:rsidRPr="003A137D">
        <w:rPr>
          <w:color w:val="000000" w:themeColor="text1"/>
        </w:rPr>
        <w:t xml:space="preserve"> factors that </w:t>
      </w:r>
      <w:r w:rsidR="00D40405" w:rsidRPr="003A137D">
        <w:rPr>
          <w:color w:val="000000" w:themeColor="text1"/>
        </w:rPr>
        <w:t>lead to</w:t>
      </w:r>
      <w:r w:rsidRPr="003A137D">
        <w:rPr>
          <w:color w:val="000000" w:themeColor="text1"/>
        </w:rPr>
        <w:t xml:space="preserve"> </w:t>
      </w:r>
      <w:ins w:id="2897" w:author="Ruijie Xu" w:date="2022-01-30T14:13:00Z">
        <w:del w:id="2898" w:author="Liliana Salvador" w:date="2022-02-26T19:49:00Z">
          <w:r w:rsidR="00851952" w:rsidRPr="003A137D" w:rsidDel="004B4B3C">
            <w:rPr>
              <w:color w:val="000000" w:themeColor="text1"/>
            </w:rPr>
            <w:delText xml:space="preserve">the </w:delText>
          </w:r>
        </w:del>
      </w:ins>
      <w:r w:rsidRPr="003A137D">
        <w:rPr>
          <w:color w:val="000000" w:themeColor="text1"/>
        </w:rPr>
        <w:t>incorrect biological conclusions</w:t>
      </w:r>
      <w:ins w:id="2899" w:author="Ruijie Xu" w:date="2022-01-28T14:12:00Z">
        <w:r w:rsidR="00F1531E" w:rsidRPr="003A137D">
          <w:rPr>
            <w:color w:val="000000" w:themeColor="text1"/>
          </w:rPr>
          <w:t xml:space="preserve"> in a metagenomics study</w:t>
        </w:r>
      </w:ins>
      <w:r w:rsidRPr="003A137D">
        <w:rPr>
          <w:color w:val="000000" w:themeColor="text1"/>
        </w:rPr>
        <w:t xml:space="preserve">. </w:t>
      </w:r>
    </w:p>
    <w:p w14:paraId="13284C90" w14:textId="77777777" w:rsidR="004B4B3C" w:rsidRPr="003A137D" w:rsidRDefault="004B4B3C" w:rsidP="0046408A">
      <w:pPr>
        <w:spacing w:line="480" w:lineRule="auto"/>
        <w:ind w:right="480" w:firstLine="720"/>
        <w:rPr>
          <w:color w:val="000000" w:themeColor="text1"/>
        </w:rPr>
      </w:pPr>
    </w:p>
    <w:p w14:paraId="43706948" w14:textId="0C9E393A" w:rsidR="00692C29" w:rsidRPr="003A137D" w:rsidRDefault="00D82CA4" w:rsidP="0046408A">
      <w:pPr>
        <w:spacing w:line="480" w:lineRule="auto"/>
        <w:rPr>
          <w:color w:val="000000" w:themeColor="text1"/>
        </w:rPr>
      </w:pPr>
      <w:ins w:id="2900" w:author="Ruijie Xu" w:date="2022-01-30T12:36:00Z">
        <w:r w:rsidRPr="003A137D">
          <w:rPr>
            <w:b/>
            <w:bCs/>
            <w:color w:val="000000" w:themeColor="text1"/>
          </w:rPr>
          <w:t xml:space="preserve">Biases </w:t>
        </w:r>
      </w:ins>
      <w:ins w:id="2901" w:author="Liliana Salvador" w:date="2022-02-26T19:49:00Z">
        <w:r w:rsidR="004B4B3C">
          <w:rPr>
            <w:b/>
            <w:bCs/>
            <w:color w:val="000000" w:themeColor="text1"/>
          </w:rPr>
          <w:t>i</w:t>
        </w:r>
      </w:ins>
      <w:ins w:id="2902" w:author="Ruijie Xu" w:date="2022-01-30T12:36:00Z">
        <w:del w:id="2903" w:author="Liliana Salvador" w:date="2022-02-26T19:49:00Z">
          <w:r w:rsidRPr="003A137D" w:rsidDel="004B4B3C">
            <w:rPr>
              <w:b/>
              <w:bCs/>
              <w:color w:val="000000" w:themeColor="text1"/>
            </w:rPr>
            <w:delText>I</w:delText>
          </w:r>
        </w:del>
        <w:r w:rsidRPr="003A137D">
          <w:rPr>
            <w:b/>
            <w:bCs/>
            <w:color w:val="000000" w:themeColor="text1"/>
          </w:rPr>
          <w:t>ntrod</w:t>
        </w:r>
      </w:ins>
      <w:ins w:id="2904" w:author="Ruijie Xu" w:date="2022-01-30T14:13:00Z">
        <w:r w:rsidR="00851952" w:rsidRPr="003A137D">
          <w:rPr>
            <w:b/>
            <w:bCs/>
            <w:color w:val="000000" w:themeColor="text1"/>
          </w:rPr>
          <w:t>u</w:t>
        </w:r>
      </w:ins>
      <w:ins w:id="2905" w:author="Ruijie Xu" w:date="2022-01-30T12:36:00Z">
        <w:r w:rsidRPr="003A137D">
          <w:rPr>
            <w:b/>
            <w:bCs/>
            <w:color w:val="000000" w:themeColor="text1"/>
          </w:rPr>
          <w:t xml:space="preserve">ced by DB </w:t>
        </w:r>
      </w:ins>
      <w:ins w:id="2906" w:author="Liliana Salvador" w:date="2022-02-26T19:49:00Z">
        <w:r w:rsidR="004B4B3C">
          <w:rPr>
            <w:b/>
            <w:bCs/>
            <w:color w:val="000000" w:themeColor="text1"/>
          </w:rPr>
          <w:t>s</w:t>
        </w:r>
      </w:ins>
      <w:ins w:id="2907" w:author="Ruijie Xu" w:date="2022-01-30T12:36:00Z">
        <w:del w:id="2908" w:author="Liliana Salvador" w:date="2022-02-26T19:49:00Z">
          <w:r w:rsidR="00CA0C24" w:rsidRPr="003A137D" w:rsidDel="004B4B3C">
            <w:rPr>
              <w:b/>
              <w:bCs/>
              <w:color w:val="000000" w:themeColor="text1"/>
            </w:rPr>
            <w:delText>S</w:delText>
          </w:r>
        </w:del>
        <w:r w:rsidRPr="003A137D">
          <w:rPr>
            <w:b/>
            <w:bCs/>
            <w:color w:val="000000" w:themeColor="text1"/>
          </w:rPr>
          <w:t>election</w:t>
        </w:r>
      </w:ins>
      <w:del w:id="2909" w:author="Ruijie Xu" w:date="2022-01-30T12:36:00Z">
        <w:r w:rsidR="00234370" w:rsidRPr="003A137D" w:rsidDel="00D82CA4">
          <w:rPr>
            <w:b/>
            <w:bCs/>
            <w:color w:val="000000" w:themeColor="text1"/>
          </w:rPr>
          <w:delText xml:space="preserve">Kraken2 analysis with three different </w:delText>
        </w:r>
        <w:r w:rsidR="00FE5C5D" w:rsidRPr="003A137D" w:rsidDel="00D82CA4">
          <w:rPr>
            <w:b/>
            <w:bCs/>
            <w:color w:val="000000" w:themeColor="text1"/>
          </w:rPr>
          <w:delText>DB</w:delText>
        </w:r>
        <w:r w:rsidR="00234370" w:rsidRPr="003A137D" w:rsidDel="00D82CA4">
          <w:rPr>
            <w:b/>
            <w:bCs/>
            <w:color w:val="000000" w:themeColor="text1"/>
          </w:rPr>
          <w:delText>s</w:delText>
        </w:r>
      </w:del>
      <w:r w:rsidR="00234370" w:rsidRPr="003A137D">
        <w:rPr>
          <w:color w:val="000000" w:themeColor="text1"/>
        </w:rPr>
        <w:t xml:space="preserve">. </w:t>
      </w:r>
    </w:p>
    <w:p w14:paraId="7C42C7BA" w14:textId="162EF0A1" w:rsidR="00234370" w:rsidDel="003E13CF" w:rsidRDefault="00234370" w:rsidP="00271EA9">
      <w:pPr>
        <w:spacing w:line="480" w:lineRule="auto"/>
        <w:rPr>
          <w:del w:id="2910" w:author="Ruijie Xu" w:date="2022-01-28T14:47:00Z"/>
          <w:color w:val="000000" w:themeColor="text1"/>
        </w:rPr>
      </w:pPr>
      <w:r w:rsidRPr="003A137D">
        <w:rPr>
          <w:color w:val="000000" w:themeColor="text1"/>
        </w:rPr>
        <w:t xml:space="preserve">Incorrect taxonomical profiling of the collected samples’ microbial community can start from choosing an incorrect </w:t>
      </w:r>
      <w:r w:rsidR="00FE5C5D" w:rsidRPr="003A137D">
        <w:rPr>
          <w:color w:val="000000" w:themeColor="text1"/>
        </w:rPr>
        <w:t>DB</w:t>
      </w:r>
      <w:r w:rsidRPr="003A137D">
        <w:rPr>
          <w:color w:val="000000" w:themeColor="text1"/>
        </w:rPr>
        <w:t xml:space="preserve">. </w:t>
      </w:r>
      <w:r w:rsidR="00680F37" w:rsidRPr="003A137D">
        <w:rPr>
          <w:color w:val="000000" w:themeColor="text1"/>
        </w:rPr>
        <w:t>All c</w:t>
      </w:r>
      <w:r w:rsidRPr="003A137D">
        <w:rPr>
          <w:color w:val="000000" w:themeColor="text1"/>
        </w:rPr>
        <w:t xml:space="preserve">urrent taxonomical profiling </w:t>
      </w:r>
      <w:r w:rsidR="00D40405" w:rsidRPr="003A137D">
        <w:rPr>
          <w:color w:val="000000" w:themeColor="text1"/>
        </w:rPr>
        <w:t xml:space="preserve">software </w:t>
      </w:r>
      <w:r w:rsidRPr="003A137D">
        <w:rPr>
          <w:color w:val="000000" w:themeColor="text1"/>
        </w:rPr>
        <w:t>require</w:t>
      </w:r>
      <w:del w:id="2911" w:author="Liliana Salvador" w:date="2022-02-26T19:51:00Z">
        <w:r w:rsidR="00366132" w:rsidRPr="003A137D" w:rsidDel="004B4B3C">
          <w:rPr>
            <w:color w:val="000000" w:themeColor="text1"/>
          </w:rPr>
          <w:delText>s</w:delText>
        </w:r>
      </w:del>
      <w:r w:rsidRPr="003A137D">
        <w:rPr>
          <w:color w:val="000000" w:themeColor="text1"/>
        </w:rPr>
        <w:t xml:space="preserve"> </w:t>
      </w:r>
      <w:proofErr w:type="gramStart"/>
      <w:r w:rsidR="00366132" w:rsidRPr="003A137D">
        <w:rPr>
          <w:color w:val="000000" w:themeColor="text1"/>
        </w:rPr>
        <w:t xml:space="preserve">a </w:t>
      </w:r>
      <w:r w:rsidRPr="003A137D">
        <w:rPr>
          <w:color w:val="000000" w:themeColor="text1"/>
        </w:rPr>
        <w:t>large number of</w:t>
      </w:r>
      <w:proofErr w:type="gramEnd"/>
      <w:r w:rsidRPr="003A137D">
        <w:rPr>
          <w:color w:val="000000" w:themeColor="text1"/>
        </w:rPr>
        <w:t xml:space="preserve"> computational resources for </w:t>
      </w:r>
      <w:r w:rsidR="00FE5C5D" w:rsidRPr="003A137D">
        <w:rPr>
          <w:color w:val="000000" w:themeColor="text1"/>
        </w:rPr>
        <w:t>DB</w:t>
      </w:r>
      <w:r w:rsidRPr="003A137D">
        <w:rPr>
          <w:color w:val="000000" w:themeColor="text1"/>
        </w:rPr>
        <w:t xml:space="preserve"> building and storage. Some </w:t>
      </w:r>
      <w:r w:rsidR="00D40405" w:rsidRPr="003A137D">
        <w:rPr>
          <w:color w:val="000000" w:themeColor="text1"/>
        </w:rPr>
        <w:t>software</w:t>
      </w:r>
      <w:r w:rsidRPr="003A137D">
        <w:rPr>
          <w:color w:val="000000" w:themeColor="text1"/>
        </w:rPr>
        <w:t xml:space="preserve">, such as </w:t>
      </w:r>
      <w:r w:rsidRPr="003A137D">
        <w:rPr>
          <w:color w:val="000000" w:themeColor="text1"/>
        </w:rPr>
        <w:lastRenderedPageBreak/>
        <w:t>Kraken2, provide an alternative pre</w:t>
      </w:r>
      <w:ins w:id="2912" w:author="Ruijie Xu" w:date="2022-01-28T14:15:00Z">
        <w:r w:rsidR="00571000" w:rsidRPr="003A137D">
          <w:rPr>
            <w:color w:val="000000" w:themeColor="text1"/>
          </w:rPr>
          <w:t>-</w:t>
        </w:r>
      </w:ins>
      <w:r w:rsidRPr="003A137D">
        <w:rPr>
          <w:color w:val="000000" w:themeColor="text1"/>
        </w:rPr>
        <w:t xml:space="preserve">built </w:t>
      </w:r>
      <w:r w:rsidR="00FE5C5D" w:rsidRPr="003A137D">
        <w:rPr>
          <w:color w:val="000000" w:themeColor="text1"/>
        </w:rPr>
        <w:t>DB</w:t>
      </w:r>
      <w:r w:rsidRPr="003A137D">
        <w:rPr>
          <w:color w:val="000000" w:themeColor="text1"/>
        </w:rPr>
        <w:t xml:space="preserve"> for users with inefficient computing resources, which </w:t>
      </w:r>
      <w:del w:id="2913" w:author="Ruijie Xu" w:date="2022-01-28T14:15:00Z">
        <w:r w:rsidRPr="003A137D" w:rsidDel="00EE39DE">
          <w:rPr>
            <w:color w:val="000000" w:themeColor="text1"/>
          </w:rPr>
          <w:delText>allow</w:delText>
        </w:r>
        <w:r w:rsidR="00D40405" w:rsidRPr="003A137D" w:rsidDel="00EE39DE">
          <w:rPr>
            <w:color w:val="000000" w:themeColor="text1"/>
          </w:rPr>
          <w:delText xml:space="preserve"> for </w:delText>
        </w:r>
        <w:r w:rsidRPr="003A137D" w:rsidDel="00EE39DE">
          <w:rPr>
            <w:color w:val="000000" w:themeColor="text1"/>
          </w:rPr>
          <w:delText xml:space="preserve">a </w:delText>
        </w:r>
      </w:del>
      <w:del w:id="2914" w:author="Ruijie Xu" w:date="2022-01-28T14:16:00Z">
        <w:r w:rsidRPr="003A137D" w:rsidDel="00AE61DD">
          <w:rPr>
            <w:color w:val="000000" w:themeColor="text1"/>
          </w:rPr>
          <w:delText>down-sampled</w:delText>
        </w:r>
      </w:del>
      <w:ins w:id="2915" w:author="Ruijie Xu" w:date="2022-01-28T14:16:00Z">
        <w:r w:rsidR="00AE61DD" w:rsidRPr="003A137D">
          <w:rPr>
            <w:color w:val="000000" w:themeColor="text1"/>
          </w:rPr>
          <w:t>minimize the size of the</w:t>
        </w:r>
      </w:ins>
      <w:r w:rsidRPr="003A137D">
        <w:rPr>
          <w:color w:val="000000" w:themeColor="text1"/>
        </w:rPr>
        <w:t xml:space="preserve"> </w:t>
      </w:r>
      <w:r w:rsidR="00FE5C5D" w:rsidRPr="003A137D">
        <w:rPr>
          <w:color w:val="000000" w:themeColor="text1"/>
        </w:rPr>
        <w:t>DB</w:t>
      </w:r>
      <w:r w:rsidRPr="003A137D">
        <w:rPr>
          <w:color w:val="000000" w:themeColor="text1"/>
        </w:rPr>
        <w:t xml:space="preserve"> to be loaded into a machine with </w:t>
      </w:r>
      <w:del w:id="2916" w:author="Ruijie Xu" w:date="2022-01-28T14:16:00Z">
        <w:r w:rsidRPr="003A137D" w:rsidDel="00331DC5">
          <w:rPr>
            <w:color w:val="000000" w:themeColor="text1"/>
          </w:rPr>
          <w:delText>RAM</w:delText>
        </w:r>
      </w:del>
      <w:ins w:id="2917" w:author="Ruijie Xu" w:date="2022-01-28T14:16:00Z">
        <w:r w:rsidR="00331DC5" w:rsidRPr="003A137D">
          <w:rPr>
            <w:color w:val="000000" w:themeColor="text1"/>
          </w:rPr>
          <w:t>RAM</w:t>
        </w:r>
      </w:ins>
      <w:del w:id="2918" w:author="Ruijie Xu" w:date="2022-01-28T14:16:00Z">
        <w:r w:rsidRPr="003A137D" w:rsidDel="00331DC5">
          <w:rPr>
            <w:color w:val="000000" w:themeColor="text1"/>
          </w:rPr>
          <w:delText xml:space="preserve"> </w:delText>
        </w:r>
      </w:del>
      <w:ins w:id="2919" w:author="Ruijie Xu" w:date="2022-01-28T14:16:00Z">
        <w:r w:rsidR="00331DC5" w:rsidRPr="003A137D">
          <w:rPr>
            <w:color w:val="000000" w:themeColor="text1"/>
          </w:rPr>
          <w:t xml:space="preserve"> </w:t>
        </w:r>
      </w:ins>
      <w:r w:rsidRPr="003A137D">
        <w:rPr>
          <w:color w:val="000000" w:themeColor="text1"/>
        </w:rPr>
        <w:t>as low as 8 GB</w:t>
      </w:r>
      <w:r w:rsidR="008C68D4" w:rsidRPr="003A137D">
        <w:rPr>
          <w:color w:val="000000" w:themeColor="text1"/>
        </w:rPr>
        <w:t xml:space="preserve">. </w:t>
      </w:r>
      <w:del w:id="2920" w:author="Ruijie Xu" w:date="2022-02-27T12:54:00Z">
        <w:r w:rsidRPr="003A137D" w:rsidDel="003A1276">
          <w:rPr>
            <w:color w:val="000000" w:themeColor="text1"/>
          </w:rPr>
          <w:delText xml:space="preserve">This </w:delText>
        </w:r>
        <w:r w:rsidR="00FE5C5D" w:rsidRPr="003A137D" w:rsidDel="003A1276">
          <w:rPr>
            <w:color w:val="000000" w:themeColor="text1"/>
          </w:rPr>
          <w:delText>DB</w:delText>
        </w:r>
        <w:r w:rsidRPr="003A137D" w:rsidDel="003A1276">
          <w:rPr>
            <w:color w:val="000000" w:themeColor="text1"/>
          </w:rPr>
          <w:delText xml:space="preserve"> </w:delText>
        </w:r>
        <w:r w:rsidR="00D40405" w:rsidRPr="003A137D" w:rsidDel="003A1276">
          <w:rPr>
            <w:color w:val="000000" w:themeColor="text1"/>
          </w:rPr>
          <w:delText xml:space="preserve">is </w:delText>
        </w:r>
        <w:r w:rsidRPr="003A137D" w:rsidDel="003A1276">
          <w:rPr>
            <w:color w:val="000000" w:themeColor="text1"/>
          </w:rPr>
          <w:delText xml:space="preserve">built with all libraries included within the standard Kraken2 </w:delText>
        </w:r>
        <w:r w:rsidR="00FE5C5D" w:rsidRPr="003A137D" w:rsidDel="003A1276">
          <w:rPr>
            <w:color w:val="000000" w:themeColor="text1"/>
          </w:rPr>
          <w:delText>DB</w:delText>
        </w:r>
        <w:r w:rsidRPr="003A137D" w:rsidDel="003A1276">
          <w:rPr>
            <w:color w:val="000000" w:themeColor="text1"/>
          </w:rPr>
          <w:delText xml:space="preserve">s </w:delText>
        </w:r>
        <w:commentRangeStart w:id="2921"/>
        <w:r w:rsidRPr="003A137D" w:rsidDel="003A1276">
          <w:rPr>
            <w:color w:val="000000" w:themeColor="text1"/>
          </w:rPr>
          <w:delText xml:space="preserve">but </w:delText>
        </w:r>
      </w:del>
      <w:ins w:id="2922" w:author="Liliana Salvador" w:date="2022-02-26T19:50:00Z">
        <w:del w:id="2923" w:author="Ruijie Xu" w:date="2022-02-27T12:54:00Z">
          <w:r w:rsidR="004B4B3C" w:rsidDel="003A1276">
            <w:rPr>
              <w:color w:val="000000" w:themeColor="text1"/>
            </w:rPr>
            <w:delText xml:space="preserve">it </w:delText>
          </w:r>
        </w:del>
      </w:ins>
      <w:del w:id="2924" w:author="Ruijie Xu" w:date="2022-02-27T12:54:00Z">
        <w:r w:rsidRPr="003A137D" w:rsidDel="003A1276">
          <w:rPr>
            <w:color w:val="000000" w:themeColor="text1"/>
          </w:rPr>
          <w:delText xml:space="preserve">down samples </w:delText>
        </w:r>
      </w:del>
      <w:del w:id="2925" w:author="Ruijie Xu" w:date="2022-01-30T14:14:00Z">
        <w:r w:rsidRPr="003A137D" w:rsidDel="00711005">
          <w:rPr>
            <w:color w:val="000000" w:themeColor="text1"/>
          </w:rPr>
          <w:delText xml:space="preserve">both </w:delText>
        </w:r>
        <w:r w:rsidR="00AF0037" w:rsidRPr="003A137D" w:rsidDel="00711005">
          <w:rPr>
            <w:color w:val="000000" w:themeColor="text1"/>
          </w:rPr>
          <w:delText xml:space="preserve">reference sequences within the </w:delText>
        </w:r>
        <w:r w:rsidR="00FE5C5D" w:rsidRPr="003A137D" w:rsidDel="00711005">
          <w:rPr>
            <w:color w:val="000000" w:themeColor="text1"/>
          </w:rPr>
          <w:delText>DB</w:delText>
        </w:r>
        <w:r w:rsidRPr="003A137D" w:rsidDel="00711005">
          <w:rPr>
            <w:color w:val="000000" w:themeColor="text1"/>
          </w:rPr>
          <w:delText>s and query</w:delText>
        </w:r>
      </w:del>
      <w:del w:id="2926" w:author="Ruijie Xu" w:date="2022-02-27T12:54:00Z">
        <w:r w:rsidRPr="003A137D" w:rsidDel="003A1276">
          <w:rPr>
            <w:color w:val="000000" w:themeColor="text1"/>
          </w:rPr>
          <w:delText xml:space="preserve"> sequences using a hash function</w:delText>
        </w:r>
        <w:commentRangeEnd w:id="2921"/>
        <w:r w:rsidR="004B4B3C" w:rsidDel="003A1276">
          <w:rPr>
            <w:rStyle w:val="CommentReference"/>
          </w:rPr>
          <w:commentReference w:id="2921"/>
        </w:r>
        <w:r w:rsidRPr="003A137D" w:rsidDel="003A1276">
          <w:rPr>
            <w:color w:val="000000" w:themeColor="text1"/>
          </w:rPr>
          <w:delText xml:space="preserve">. </w:delText>
        </w:r>
      </w:del>
      <w:r w:rsidR="00E31C9C" w:rsidRPr="003A137D">
        <w:rPr>
          <w:color w:val="000000" w:themeColor="text1"/>
        </w:rPr>
        <w:t>There were also multiple versions of Kraken2’s DBs provided by the science community that can be easily downloaded</w:t>
      </w:r>
      <w:ins w:id="2927" w:author="Ruijie Xu" w:date="2022-01-28T14:16:00Z">
        <w:r w:rsidR="00E11384" w:rsidRPr="003A137D">
          <w:rPr>
            <w:color w:val="000000" w:themeColor="text1"/>
          </w:rPr>
          <w:t xml:space="preserve"> and </w:t>
        </w:r>
        <w:r w:rsidR="00743BDB" w:rsidRPr="003A137D">
          <w:rPr>
            <w:color w:val="000000" w:themeColor="text1"/>
          </w:rPr>
          <w:t>updated freq</w:t>
        </w:r>
      </w:ins>
      <w:ins w:id="2928" w:author="Ruijie Xu" w:date="2022-01-28T14:17:00Z">
        <w:r w:rsidR="00743BDB" w:rsidRPr="003A137D">
          <w:rPr>
            <w:color w:val="000000" w:themeColor="text1"/>
          </w:rPr>
          <w:t>uently</w:t>
        </w:r>
      </w:ins>
      <w:r w:rsidR="00E31C9C" w:rsidRPr="003A137D">
        <w:rPr>
          <w:color w:val="000000" w:themeColor="text1"/>
        </w:rPr>
        <w:t xml:space="preserve">. For example, </w:t>
      </w:r>
      <w:ins w:id="2929" w:author="Ruijie Xu" w:date="2022-01-28T14:17:00Z">
        <w:r w:rsidR="00361AB1" w:rsidRPr="003A137D">
          <w:rPr>
            <w:color w:val="000000" w:themeColor="text1"/>
          </w:rPr>
          <w:t xml:space="preserve">the </w:t>
        </w:r>
      </w:ins>
      <w:ins w:id="2930" w:author="Ruijie Xu" w:date="2022-01-28T14:18:00Z">
        <w:r w:rsidR="00361AB1" w:rsidRPr="003A137D">
          <w:rPr>
            <w:color w:val="000000" w:themeColor="text1"/>
          </w:rPr>
          <w:t>Langmead lab buil</w:t>
        </w:r>
      </w:ins>
      <w:ins w:id="2931" w:author="Ruijie Xu" w:date="2022-01-30T14:15:00Z">
        <w:r w:rsidR="00711005" w:rsidRPr="003A137D">
          <w:rPr>
            <w:color w:val="000000" w:themeColor="text1"/>
          </w:rPr>
          <w:t>ds</w:t>
        </w:r>
      </w:ins>
      <w:ins w:id="2932" w:author="Ruijie Xu" w:date="2022-01-28T14:19:00Z">
        <w:r w:rsidR="00361AB1" w:rsidRPr="003A137D">
          <w:rPr>
            <w:color w:val="000000" w:themeColor="text1"/>
          </w:rPr>
          <w:t xml:space="preserve"> </w:t>
        </w:r>
      </w:ins>
      <w:ins w:id="2933" w:author="Ruijie Xu" w:date="2022-01-28T14:18:00Z">
        <w:r w:rsidR="00361AB1" w:rsidRPr="003A137D">
          <w:rPr>
            <w:color w:val="000000" w:themeColor="text1"/>
          </w:rPr>
          <w:t xml:space="preserve">the most recent version of Kraken2’s standard database </w:t>
        </w:r>
      </w:ins>
      <w:ins w:id="2934" w:author="Ruijie Xu" w:date="2022-01-28T14:19:00Z">
        <w:r w:rsidR="00361AB1" w:rsidRPr="003A137D">
          <w:rPr>
            <w:color w:val="000000" w:themeColor="text1"/>
          </w:rPr>
          <w:t xml:space="preserve">based on NCBI’s </w:t>
        </w:r>
        <w:proofErr w:type="spellStart"/>
        <w:r w:rsidR="00361AB1" w:rsidRPr="003A137D">
          <w:rPr>
            <w:color w:val="000000" w:themeColor="text1"/>
          </w:rPr>
          <w:t>RefSeq</w:t>
        </w:r>
        <w:proofErr w:type="spellEnd"/>
        <w:r w:rsidR="00361AB1" w:rsidRPr="003A137D">
          <w:rPr>
            <w:color w:val="000000" w:themeColor="text1"/>
          </w:rPr>
          <w:t xml:space="preserve"> library </w:t>
        </w:r>
      </w:ins>
      <w:ins w:id="2935" w:author="Ruijie Xu" w:date="2022-01-28T14:20:00Z">
        <w:r w:rsidR="00361AB1" w:rsidRPr="003A137D">
          <w:rPr>
            <w:color w:val="000000" w:themeColor="text1"/>
          </w:rPr>
          <w:t xml:space="preserve">routinely. In addition, the Loman lab </w:t>
        </w:r>
      </w:ins>
      <w:ins w:id="2936" w:author="Ruijie Xu" w:date="2022-01-28T14:22:00Z">
        <w:r w:rsidR="00D42670" w:rsidRPr="003A137D">
          <w:rPr>
            <w:color w:val="000000" w:themeColor="text1"/>
          </w:rPr>
          <w:t xml:space="preserve">has </w:t>
        </w:r>
      </w:ins>
      <w:ins w:id="2937" w:author="Ruijie Xu" w:date="2022-01-28T14:20:00Z">
        <w:r w:rsidR="00361AB1" w:rsidRPr="003A137D">
          <w:rPr>
            <w:color w:val="000000" w:themeColor="text1"/>
          </w:rPr>
          <w:t>buil</w:t>
        </w:r>
      </w:ins>
      <w:ins w:id="2938" w:author="Ruijie Xu" w:date="2022-01-28T14:21:00Z">
        <w:r w:rsidR="00D42670" w:rsidRPr="003A137D">
          <w:rPr>
            <w:color w:val="000000" w:themeColor="text1"/>
          </w:rPr>
          <w:t>t</w:t>
        </w:r>
      </w:ins>
      <w:ins w:id="2939" w:author="Ruijie Xu" w:date="2022-01-28T14:20:00Z">
        <w:r w:rsidR="00361AB1" w:rsidRPr="003A137D">
          <w:rPr>
            <w:color w:val="000000" w:themeColor="text1"/>
          </w:rPr>
          <w:t xml:space="preserve"> </w:t>
        </w:r>
      </w:ins>
      <w:ins w:id="2940" w:author="Ruijie Xu" w:date="2022-01-28T14:22:00Z">
        <w:r w:rsidR="00CA640D" w:rsidRPr="003A137D">
          <w:rPr>
            <w:color w:val="000000" w:themeColor="text1"/>
          </w:rPr>
          <w:t xml:space="preserve">a </w:t>
        </w:r>
      </w:ins>
      <w:ins w:id="2941" w:author="Ruijie Xu" w:date="2022-01-28T14:20:00Z">
        <w:r w:rsidR="00361AB1" w:rsidRPr="003A137D">
          <w:rPr>
            <w:color w:val="000000" w:themeColor="text1"/>
          </w:rPr>
          <w:t>Kraken2</w:t>
        </w:r>
      </w:ins>
      <w:ins w:id="2942" w:author="Ruijie Xu" w:date="2022-01-28T14:22:00Z">
        <w:r w:rsidR="00CA640D" w:rsidRPr="003A137D">
          <w:rPr>
            <w:color w:val="000000" w:themeColor="text1"/>
          </w:rPr>
          <w:t xml:space="preserve"> DB</w:t>
        </w:r>
      </w:ins>
      <w:ins w:id="2943" w:author="Ruijie Xu" w:date="2022-01-28T14:20:00Z">
        <w:r w:rsidR="00361AB1" w:rsidRPr="003A137D">
          <w:rPr>
            <w:color w:val="000000" w:themeColor="text1"/>
          </w:rPr>
          <w:t xml:space="preserve"> w</w:t>
        </w:r>
      </w:ins>
      <w:ins w:id="2944" w:author="Ruijie Xu" w:date="2022-01-28T14:21:00Z">
        <w:r w:rsidR="00361AB1" w:rsidRPr="003A137D">
          <w:rPr>
            <w:color w:val="000000" w:themeColor="text1"/>
          </w:rPr>
          <w:t xml:space="preserve">ith the inclusion of </w:t>
        </w:r>
        <w:del w:id="2945" w:author="Liliana Salvador" w:date="2022-02-26T19:53:00Z">
          <w:r w:rsidR="00361AB1" w:rsidRPr="003A137D" w:rsidDel="004B4B3C">
            <w:rPr>
              <w:color w:val="000000" w:themeColor="text1"/>
            </w:rPr>
            <w:delText xml:space="preserve">the </w:delText>
          </w:r>
        </w:del>
        <w:r w:rsidR="00361AB1" w:rsidRPr="003A137D">
          <w:rPr>
            <w:color w:val="000000" w:themeColor="text1"/>
          </w:rPr>
          <w:t xml:space="preserve">draft genomes that were not included in the </w:t>
        </w:r>
        <w:proofErr w:type="spellStart"/>
        <w:r w:rsidR="00361AB1" w:rsidRPr="003A137D">
          <w:rPr>
            <w:color w:val="000000" w:themeColor="text1"/>
          </w:rPr>
          <w:t>Refseq</w:t>
        </w:r>
        <w:proofErr w:type="spellEnd"/>
        <w:r w:rsidR="00361AB1" w:rsidRPr="003A137D">
          <w:rPr>
            <w:color w:val="000000" w:themeColor="text1"/>
          </w:rPr>
          <w:t xml:space="preserve"> library.</w:t>
        </w:r>
      </w:ins>
      <w:ins w:id="2946" w:author="Ruijie Xu" w:date="2022-01-28T14:17:00Z">
        <w:r w:rsidR="00361AB1" w:rsidRPr="003A137D">
          <w:rPr>
            <w:color w:val="000000" w:themeColor="text1"/>
          </w:rPr>
          <w:t xml:space="preserve"> </w:t>
        </w:r>
      </w:ins>
      <w:proofErr w:type="gramStart"/>
      <w:ins w:id="2947" w:author="Ruijie Xu" w:date="2022-01-28T14:22:00Z">
        <w:r w:rsidR="00580E1E" w:rsidRPr="003A137D">
          <w:rPr>
            <w:color w:val="000000" w:themeColor="text1"/>
          </w:rPr>
          <w:t>Both of these</w:t>
        </w:r>
        <w:proofErr w:type="gramEnd"/>
        <w:r w:rsidR="00580E1E" w:rsidRPr="003A137D">
          <w:rPr>
            <w:color w:val="000000" w:themeColor="text1"/>
          </w:rPr>
          <w:t xml:space="preserve"> two Kraken2 </w:t>
        </w:r>
        <w:del w:id="2948" w:author="Liliana Salvador" w:date="2022-02-26T19:53:00Z">
          <w:r w:rsidR="00580E1E" w:rsidRPr="003A137D" w:rsidDel="004B4B3C">
            <w:rPr>
              <w:color w:val="000000" w:themeColor="text1"/>
            </w:rPr>
            <w:delText>database</w:delText>
          </w:r>
        </w:del>
      </w:ins>
      <w:ins w:id="2949" w:author="Liliana Salvador" w:date="2022-02-26T19:53:00Z">
        <w:r w:rsidR="004B4B3C">
          <w:rPr>
            <w:color w:val="000000" w:themeColor="text1"/>
          </w:rPr>
          <w:t>DBs</w:t>
        </w:r>
      </w:ins>
      <w:ins w:id="2950" w:author="Ruijie Xu" w:date="2022-01-28T14:22:00Z">
        <w:r w:rsidR="00580E1E" w:rsidRPr="003A137D">
          <w:rPr>
            <w:color w:val="000000" w:themeColor="text1"/>
          </w:rPr>
          <w:t xml:space="preserve"> </w:t>
        </w:r>
        <w:del w:id="2951" w:author="Liliana Salvador" w:date="2022-02-26T19:53:00Z">
          <w:r w:rsidR="00580E1E" w:rsidRPr="003A137D" w:rsidDel="004B4B3C">
            <w:rPr>
              <w:color w:val="000000" w:themeColor="text1"/>
            </w:rPr>
            <w:delText>were</w:delText>
          </w:r>
        </w:del>
      </w:ins>
      <w:ins w:id="2952" w:author="Liliana Salvador" w:date="2022-02-26T19:53:00Z">
        <w:r w:rsidR="004B4B3C">
          <w:rPr>
            <w:color w:val="000000" w:themeColor="text1"/>
          </w:rPr>
          <w:t>are</w:t>
        </w:r>
      </w:ins>
      <w:ins w:id="2953" w:author="Ruijie Xu" w:date="2022-01-28T14:22:00Z">
        <w:r w:rsidR="00580E1E" w:rsidRPr="003A137D">
          <w:rPr>
            <w:color w:val="000000" w:themeColor="text1"/>
          </w:rPr>
          <w:t xml:space="preserve"> </w:t>
        </w:r>
      </w:ins>
      <w:ins w:id="2954" w:author="Liliana Salvador" w:date="2022-02-26T19:53:00Z">
        <w:r w:rsidR="004B4B3C">
          <w:rPr>
            <w:color w:val="000000" w:themeColor="text1"/>
          </w:rPr>
          <w:t xml:space="preserve">freely </w:t>
        </w:r>
      </w:ins>
      <w:ins w:id="2955" w:author="Ruijie Xu" w:date="2022-01-28T14:22:00Z">
        <w:r w:rsidR="00580E1E" w:rsidRPr="003A137D">
          <w:rPr>
            <w:color w:val="000000" w:themeColor="text1"/>
          </w:rPr>
          <w:t xml:space="preserve">available </w:t>
        </w:r>
        <w:del w:id="2956" w:author="Liliana Salvador" w:date="2022-02-26T19:53:00Z">
          <w:r w:rsidR="00580E1E" w:rsidRPr="003A137D" w:rsidDel="004B4B3C">
            <w:rPr>
              <w:color w:val="000000" w:themeColor="text1"/>
            </w:rPr>
            <w:delText xml:space="preserve">freely </w:delText>
          </w:r>
        </w:del>
        <w:r w:rsidR="00580E1E" w:rsidRPr="003A137D">
          <w:rPr>
            <w:color w:val="000000" w:themeColor="text1"/>
          </w:rPr>
          <w:t>to use online</w:t>
        </w:r>
      </w:ins>
      <w:ins w:id="2957" w:author="Ruijie Xu" w:date="2022-01-28T14:23:00Z">
        <w:r w:rsidR="00580E1E" w:rsidRPr="003A137D">
          <w:rPr>
            <w:color w:val="000000" w:themeColor="text1"/>
          </w:rPr>
          <w:t xml:space="preserve">, </w:t>
        </w:r>
        <w:del w:id="2958" w:author="Liliana Salvador" w:date="2022-02-26T19:53:00Z">
          <w:r w:rsidR="00580E1E" w:rsidRPr="003A137D" w:rsidDel="004B4B3C">
            <w:rPr>
              <w:color w:val="000000" w:themeColor="text1"/>
            </w:rPr>
            <w:delText xml:space="preserve">and </w:delText>
          </w:r>
        </w:del>
        <w:r w:rsidR="00580E1E" w:rsidRPr="003A137D">
          <w:rPr>
            <w:color w:val="000000" w:themeColor="text1"/>
          </w:rPr>
          <w:t>replacing the workload of building a database from scratch. However, all three databases mentioned above</w:t>
        </w:r>
        <w:del w:id="2959" w:author="Liliana Salvador" w:date="2022-02-26T19:54:00Z">
          <w:r w:rsidR="00580E1E" w:rsidRPr="003A137D" w:rsidDel="004B4B3C">
            <w:rPr>
              <w:color w:val="000000" w:themeColor="text1"/>
            </w:rPr>
            <w:delText xml:space="preserve"> has</w:delText>
          </w:r>
        </w:del>
        <w:r w:rsidR="00580E1E" w:rsidRPr="003A137D">
          <w:rPr>
            <w:color w:val="000000" w:themeColor="text1"/>
          </w:rPr>
          <w:t xml:space="preserve"> included </w:t>
        </w:r>
      </w:ins>
      <w:ins w:id="2960" w:author="Liliana Salvador" w:date="2022-02-26T19:54:00Z">
        <w:r w:rsidR="004B4B3C">
          <w:rPr>
            <w:color w:val="000000" w:themeColor="text1"/>
          </w:rPr>
          <w:t xml:space="preserve">the </w:t>
        </w:r>
      </w:ins>
      <w:ins w:id="2961" w:author="Ruijie Xu" w:date="2022-01-28T14:24:00Z">
        <w:r w:rsidR="00580E1E" w:rsidRPr="003A137D">
          <w:rPr>
            <w:color w:val="000000" w:themeColor="text1"/>
          </w:rPr>
          <w:t xml:space="preserve">human genome as the only Eukaryotic genome in the database, which </w:t>
        </w:r>
        <w:del w:id="2962" w:author="Liliana Salvador" w:date="2022-02-26T19:54:00Z">
          <w:r w:rsidR="00580E1E" w:rsidRPr="003A137D" w:rsidDel="004B4B3C">
            <w:rPr>
              <w:color w:val="000000" w:themeColor="text1"/>
            </w:rPr>
            <w:delText>are</w:delText>
          </w:r>
        </w:del>
      </w:ins>
      <w:ins w:id="2963" w:author="Liliana Salvador" w:date="2022-02-26T19:54:00Z">
        <w:r w:rsidR="004B4B3C">
          <w:rPr>
            <w:color w:val="000000" w:themeColor="text1"/>
          </w:rPr>
          <w:t>is</w:t>
        </w:r>
      </w:ins>
      <w:ins w:id="2964" w:author="Ruijie Xu" w:date="2022-01-28T14:24:00Z">
        <w:r w:rsidR="00580E1E" w:rsidRPr="003A137D">
          <w:rPr>
            <w:color w:val="000000" w:themeColor="text1"/>
          </w:rPr>
          <w:t xml:space="preserve"> not the host of our dataset. </w:t>
        </w:r>
      </w:ins>
      <w:ins w:id="2965" w:author="Ruijie Xu" w:date="2022-01-28T14:25:00Z">
        <w:r w:rsidR="00580E1E" w:rsidRPr="003A137D">
          <w:rPr>
            <w:color w:val="000000" w:themeColor="text1"/>
          </w:rPr>
          <w:t xml:space="preserve">The biases introduced from host genomes included in the </w:t>
        </w:r>
        <w:del w:id="2966" w:author="Liliana Salvador" w:date="2022-02-26T19:54:00Z">
          <w:r w:rsidR="00580E1E" w:rsidRPr="003A137D" w:rsidDel="004B4B3C">
            <w:rPr>
              <w:color w:val="000000" w:themeColor="text1"/>
            </w:rPr>
            <w:delText>database</w:delText>
          </w:r>
        </w:del>
      </w:ins>
      <w:ins w:id="2967" w:author="Liliana Salvador" w:date="2022-02-26T19:54:00Z">
        <w:r w:rsidR="004B4B3C">
          <w:rPr>
            <w:color w:val="000000" w:themeColor="text1"/>
          </w:rPr>
          <w:t>DB</w:t>
        </w:r>
      </w:ins>
      <w:ins w:id="2968" w:author="Ruijie Xu" w:date="2022-01-28T14:25:00Z">
        <w:r w:rsidR="00580E1E" w:rsidRPr="003A137D">
          <w:rPr>
            <w:color w:val="000000" w:themeColor="text1"/>
          </w:rPr>
          <w:t xml:space="preserve"> for metagenomics analysis ha</w:t>
        </w:r>
      </w:ins>
      <w:ins w:id="2969" w:author="Liliana Salvador" w:date="2022-02-26T19:54:00Z">
        <w:r w:rsidR="004B4B3C">
          <w:rPr>
            <w:color w:val="000000" w:themeColor="text1"/>
          </w:rPr>
          <w:t>ve</w:t>
        </w:r>
      </w:ins>
      <w:ins w:id="2970" w:author="Ruijie Xu" w:date="2022-01-28T14:25:00Z">
        <w:del w:id="2971" w:author="Liliana Salvador" w:date="2022-02-26T19:54:00Z">
          <w:r w:rsidR="00580E1E" w:rsidRPr="003A137D" w:rsidDel="004B4B3C">
            <w:rPr>
              <w:color w:val="000000" w:themeColor="text1"/>
            </w:rPr>
            <w:delText>s</w:delText>
          </w:r>
        </w:del>
        <w:r w:rsidR="00580E1E" w:rsidRPr="003A137D">
          <w:rPr>
            <w:color w:val="000000" w:themeColor="text1"/>
          </w:rPr>
          <w:t xml:space="preserve"> been address previously</w:t>
        </w:r>
      </w:ins>
      <w:ins w:id="2972" w:author="Ruijie Xu" w:date="2022-01-28T14:26:00Z">
        <w:r w:rsidR="00580E1E" w:rsidRPr="003A137D">
          <w:rPr>
            <w:color w:val="000000" w:themeColor="text1"/>
          </w:rPr>
          <w:t xml:space="preserve"> </w:t>
        </w:r>
      </w:ins>
      <w:ins w:id="2973" w:author="Ruijie Xu" w:date="2022-01-28T14:36:00Z">
        <w:r w:rsidR="005E1269" w:rsidRPr="003A137D">
          <w:rPr>
            <w:color w:val="000000" w:themeColor="text1"/>
          </w:rPr>
          <w:fldChar w:fldCharType="begin"/>
        </w:r>
      </w:ins>
      <w:r w:rsidR="004765A2">
        <w:rPr>
          <w:color w:val="000000" w:themeColor="text1"/>
        </w:rPr>
        <w:instrText xml:space="preserve"> ADDIN ZOTERO_ITEM CSL_CITATION {"citationID":"o3yQWZkx","properties":{"formattedCitation":"(Pereira-Marques {\\i{}et al.}, 2019)","plainCitation":"(Pereira-Marques et al., 2019)","noteIndex":0},"citationItems":[{"id":"1BY60Z0f/S2bX6AX3","uris":["http://zotero.org/users/local/YOB362yk/items/E9KC5QJH"],"itemData":{"id":1735,"type":"article-journal","abstract":"The amount of host DNA poses a major challenge to metagenome analysis. However, there is no guidance on the levels of host DNA, nor on the depth of sequencing needed to acquire meaningful information from whole metagenome sequencing (WMS). Here, we evaluated the impact of a wide range of amounts of host DNA and sequencing depths on microbiome taxonomic profiling using WMS. Synthetic samples with increasing levels of host DNA were created by spiking DNA of a mock bacterial community, with DNA from a mouse-derived cell line. Taxonomic analysis revealed that increasing proportions of host DNA led to decreased sensitivity in detecting very low and low abundant species. Reduction of sequencing depth had major impact on the sensitivity of WMS for profiling samples with 90% host DNA, increasing the number of undetected species. Finally, analysis of simulated datasets with fixed depth of 10 million reads confirmed that microbiome profiling becomes more inaccurate as the level of host DNA increases in a sample. In conclusion, samples with high amounts of host DNA coupled with reduced sequencing depths, decrease WMS coverage for characterization of the microbiome. This study highlights the importance of carefully considering these aspects in the design of WMS experiments to maximize microbiome analyses.","container-title":"Frontiers in Microbiology","DOI":"10.3389/fmicb.2019.01277","ISSN":"1664-302X","journalAbbreviation":"Front Microbiol","note":"PMID: 31244801\nPMCID: PMC6581681","source":"PubMed Central","title":"Impact of Host DNA and Sequencing Depth on the Taxonomic Resolution of Whole Metagenome Sequencing for Microbiome Analysis","URL":"https://www.ncbi.nlm.nih.gov/pmc/articles/PMC6581681/","volume":"10","author":[{"family":"Pereira-Marques","given":"Joana"},{"family":"Hout","given":"Anne"},{"family":"Ferreira","given":"Rui M."},{"family":"Weber","given":"Michiel"},{"family":"Pinto-Ribeiro","given":"Ines"},{"family":"Doorn","given":"Leen-Jan","non-dropping-particle":"van"},{"family":"Knetsch","given":"Cornelis Willem"},{"family":"Figueiredo","given":"Ceu"}],"accessed":{"date-parts":[["2021",3,26]]},"issued":{"date-parts":[["2019",6,12]]}}}],"schema":"https://github.com/citation-style-language/schema/raw/master/csl-citation.json"} </w:instrText>
      </w:r>
      <w:ins w:id="2974" w:author="Ruijie Xu" w:date="2022-01-28T14:36:00Z">
        <w:r w:rsidR="005E1269" w:rsidRPr="003A137D">
          <w:rPr>
            <w:color w:val="000000" w:themeColor="text1"/>
          </w:rPr>
          <w:fldChar w:fldCharType="separate"/>
        </w:r>
        <w:r w:rsidR="005E1269" w:rsidRPr="003A137D">
          <w:rPr>
            <w:color w:val="000000"/>
          </w:rPr>
          <w:t xml:space="preserve">(Pereira-Marques </w:t>
        </w:r>
        <w:r w:rsidR="005E1269" w:rsidRPr="003A137D">
          <w:rPr>
            <w:i/>
            <w:iCs/>
            <w:color w:val="000000"/>
          </w:rPr>
          <w:t>et al.</w:t>
        </w:r>
        <w:r w:rsidR="005E1269" w:rsidRPr="003A137D">
          <w:rPr>
            <w:color w:val="000000"/>
          </w:rPr>
          <w:t>, 2019)</w:t>
        </w:r>
        <w:r w:rsidR="005E1269" w:rsidRPr="003A137D">
          <w:rPr>
            <w:color w:val="000000" w:themeColor="text1"/>
          </w:rPr>
          <w:fldChar w:fldCharType="end"/>
        </w:r>
        <w:r w:rsidR="005E1269" w:rsidRPr="003A137D">
          <w:rPr>
            <w:color w:val="000000" w:themeColor="text1"/>
          </w:rPr>
          <w:t>.</w:t>
        </w:r>
      </w:ins>
      <w:ins w:id="2975" w:author="Ruijie Xu" w:date="2022-01-28T14:26:00Z">
        <w:r w:rsidR="00580E1E" w:rsidRPr="003A137D">
          <w:rPr>
            <w:color w:val="000000" w:themeColor="text1"/>
          </w:rPr>
          <w:t xml:space="preserve"> Therefore, we</w:t>
        </w:r>
        <w:del w:id="2976" w:author="Liliana Salvador" w:date="2022-02-26T19:54:00Z">
          <w:r w:rsidR="00580E1E" w:rsidRPr="003A137D" w:rsidDel="004B4B3C">
            <w:rPr>
              <w:color w:val="000000" w:themeColor="text1"/>
            </w:rPr>
            <w:delText xml:space="preserve"> have</w:delText>
          </w:r>
        </w:del>
        <w:r w:rsidR="00580E1E" w:rsidRPr="003A137D">
          <w:rPr>
            <w:color w:val="000000" w:themeColor="text1"/>
          </w:rPr>
          <w:t xml:space="preserve"> built a separate </w:t>
        </w:r>
        <w:del w:id="2977" w:author="Liliana Salvador" w:date="2022-02-26T19:55:00Z">
          <w:r w:rsidR="00580E1E" w:rsidRPr="003A137D" w:rsidDel="004B4B3C">
            <w:rPr>
              <w:color w:val="000000" w:themeColor="text1"/>
            </w:rPr>
            <w:delText>database</w:delText>
          </w:r>
        </w:del>
      </w:ins>
      <w:ins w:id="2978" w:author="Liliana Salvador" w:date="2022-02-26T19:55:00Z">
        <w:r w:rsidR="004B4B3C">
          <w:rPr>
            <w:color w:val="000000" w:themeColor="text1"/>
          </w:rPr>
          <w:t>DB</w:t>
        </w:r>
      </w:ins>
      <w:ins w:id="2979" w:author="Ruijie Xu" w:date="2022-01-28T14:26:00Z">
        <w:r w:rsidR="00580E1E" w:rsidRPr="003A137D">
          <w:rPr>
            <w:color w:val="000000" w:themeColor="text1"/>
          </w:rPr>
          <w:t xml:space="preserve"> </w:t>
        </w:r>
      </w:ins>
      <w:ins w:id="2980" w:author="Liliana Salvador" w:date="2022-02-26T19:55:00Z">
        <w:r w:rsidR="004B4B3C">
          <w:rPr>
            <w:color w:val="000000" w:themeColor="text1"/>
          </w:rPr>
          <w:t>(</w:t>
        </w:r>
        <w:r w:rsidR="004B4B3C" w:rsidRPr="003A137D">
          <w:rPr>
            <w:color w:val="000000" w:themeColor="text1"/>
          </w:rPr>
          <w:t>customized database for our dataset</w:t>
        </w:r>
        <w:r w:rsidR="004B4B3C">
          <w:rPr>
            <w:color w:val="000000" w:themeColor="text1"/>
          </w:rPr>
          <w:t xml:space="preserve">) </w:t>
        </w:r>
      </w:ins>
      <w:ins w:id="2981" w:author="Ruijie Xu" w:date="2022-01-28T14:26:00Z">
        <w:r w:rsidR="00580E1E" w:rsidRPr="003A137D">
          <w:rPr>
            <w:color w:val="000000" w:themeColor="text1"/>
          </w:rPr>
          <w:t>with the inclusion of the two R</w:t>
        </w:r>
      </w:ins>
      <w:ins w:id="2982" w:author="Ruijie Xu" w:date="2022-01-28T14:27:00Z">
        <w:r w:rsidR="00580E1E" w:rsidRPr="003A137D">
          <w:rPr>
            <w:color w:val="000000" w:themeColor="text1"/>
          </w:rPr>
          <w:t>attus hosts genomes</w:t>
        </w:r>
      </w:ins>
      <w:ins w:id="2983" w:author="Ruijie Xu" w:date="2022-01-28T14:28:00Z">
        <w:r w:rsidR="00501658" w:rsidRPr="003A137D">
          <w:rPr>
            <w:color w:val="000000" w:themeColor="text1"/>
          </w:rPr>
          <w:t xml:space="preserve"> on top of the standard </w:t>
        </w:r>
      </w:ins>
      <w:ins w:id="2984" w:author="Liliana Salvador" w:date="2022-02-26T19:55:00Z">
        <w:r w:rsidR="004B4B3C">
          <w:rPr>
            <w:color w:val="000000" w:themeColor="text1"/>
          </w:rPr>
          <w:t>DB</w:t>
        </w:r>
      </w:ins>
      <w:ins w:id="2985" w:author="Ruijie Xu" w:date="2022-01-28T14:28:00Z">
        <w:del w:id="2986" w:author="Liliana Salvador" w:date="2022-02-26T19:55:00Z">
          <w:r w:rsidR="00501658" w:rsidRPr="003A137D" w:rsidDel="004B4B3C">
            <w:rPr>
              <w:color w:val="000000" w:themeColor="text1"/>
            </w:rPr>
            <w:delText>database</w:delText>
          </w:r>
        </w:del>
      </w:ins>
      <w:ins w:id="2987" w:author="Ruijie Xu" w:date="2022-01-28T14:27:00Z">
        <w:del w:id="2988" w:author="Liliana Salvador" w:date="2022-02-26T19:55:00Z">
          <w:r w:rsidR="00501658" w:rsidRPr="003A137D" w:rsidDel="004B4B3C">
            <w:rPr>
              <w:color w:val="000000" w:themeColor="text1"/>
            </w:rPr>
            <w:delText xml:space="preserve"> as the customized database for our dataset</w:delText>
          </w:r>
        </w:del>
        <w:r w:rsidR="00501658" w:rsidRPr="003A137D">
          <w:rPr>
            <w:color w:val="000000" w:themeColor="text1"/>
          </w:rPr>
          <w:t xml:space="preserve">. </w:t>
        </w:r>
      </w:ins>
      <w:ins w:id="2989" w:author="Ruijie Xu" w:date="2022-01-28T14:30:00Z">
        <w:r w:rsidR="00231F8D" w:rsidRPr="003A137D">
          <w:rPr>
            <w:color w:val="000000" w:themeColor="text1"/>
          </w:rPr>
          <w:t xml:space="preserve">We found that although the number of reads classified </w:t>
        </w:r>
      </w:ins>
      <w:ins w:id="2990" w:author="Ruijie Xu" w:date="2022-01-30T14:16:00Z">
        <w:r w:rsidR="00711005" w:rsidRPr="003A137D">
          <w:rPr>
            <w:color w:val="000000" w:themeColor="text1"/>
          </w:rPr>
          <w:t xml:space="preserve">using different </w:t>
        </w:r>
        <w:del w:id="2991" w:author="Liliana Salvador" w:date="2022-02-26T19:55:00Z">
          <w:r w:rsidR="00711005" w:rsidRPr="003A137D" w:rsidDel="003E13CF">
            <w:rPr>
              <w:color w:val="000000" w:themeColor="text1"/>
            </w:rPr>
            <w:delText>databases</w:delText>
          </w:r>
        </w:del>
      </w:ins>
      <w:ins w:id="2992" w:author="Liliana Salvador" w:date="2022-02-26T19:55:00Z">
        <w:r w:rsidR="003E13CF">
          <w:rPr>
            <w:color w:val="000000" w:themeColor="text1"/>
          </w:rPr>
          <w:t>DBs</w:t>
        </w:r>
      </w:ins>
      <w:ins w:id="2993" w:author="Ruijie Xu" w:date="2022-01-30T14:16:00Z">
        <w:r w:rsidR="00711005" w:rsidRPr="003A137D">
          <w:rPr>
            <w:color w:val="000000" w:themeColor="text1"/>
          </w:rPr>
          <w:t xml:space="preserve"> </w:t>
        </w:r>
      </w:ins>
      <w:ins w:id="2994" w:author="Ruijie Xu" w:date="2022-01-28T14:31:00Z">
        <w:r w:rsidR="00231F8D" w:rsidRPr="003A137D">
          <w:rPr>
            <w:color w:val="000000" w:themeColor="text1"/>
          </w:rPr>
          <w:t>differ</w:t>
        </w:r>
        <w:del w:id="2995" w:author="Liliana Salvador" w:date="2022-02-26T19:55:00Z">
          <w:r w:rsidR="00231F8D" w:rsidRPr="003A137D" w:rsidDel="003E13CF">
            <w:rPr>
              <w:color w:val="000000" w:themeColor="text1"/>
            </w:rPr>
            <w:delText>ent</w:delText>
          </w:r>
        </w:del>
        <w:r w:rsidR="00231F8D" w:rsidRPr="003A137D">
          <w:rPr>
            <w:color w:val="000000" w:themeColor="text1"/>
          </w:rPr>
          <w:t xml:space="preserve"> significantly</w:t>
        </w:r>
      </w:ins>
      <w:ins w:id="2996" w:author="Liliana Salvador" w:date="2022-02-26T19:55:00Z">
        <w:r w:rsidR="003E13CF">
          <w:rPr>
            <w:color w:val="000000" w:themeColor="text1"/>
          </w:rPr>
          <w:t xml:space="preserve"> </w:t>
        </w:r>
      </w:ins>
      <w:ins w:id="2997" w:author="Liliana Salvador" w:date="2022-02-26T19:56:00Z">
        <w:r w:rsidR="003E13CF">
          <w:rPr>
            <w:color w:val="000000" w:themeColor="text1"/>
          </w:rPr>
          <w:t>from each other</w:t>
        </w:r>
      </w:ins>
      <w:ins w:id="2998" w:author="Ruijie Xu" w:date="2022-01-28T14:31:00Z">
        <w:r w:rsidR="00231F8D" w:rsidRPr="003A137D">
          <w:rPr>
            <w:color w:val="000000" w:themeColor="text1"/>
          </w:rPr>
          <w:t xml:space="preserve">, the </w:t>
        </w:r>
      </w:ins>
      <w:ins w:id="2999" w:author="Ruijie Xu" w:date="2022-01-28T14:39:00Z">
        <w:r w:rsidR="00041873" w:rsidRPr="003A137D">
          <w:rPr>
            <w:color w:val="000000" w:themeColor="text1"/>
          </w:rPr>
          <w:t>characterization</w:t>
        </w:r>
      </w:ins>
      <w:ins w:id="3000" w:author="Ruijie Xu" w:date="2022-01-28T14:32:00Z">
        <w:r w:rsidR="00231F8D" w:rsidRPr="003A137D">
          <w:rPr>
            <w:color w:val="000000" w:themeColor="text1"/>
          </w:rPr>
          <w:t xml:space="preserve"> of each sample’s microbial communities</w:t>
        </w:r>
        <w:r w:rsidR="002C6C2D" w:rsidRPr="003A137D">
          <w:rPr>
            <w:color w:val="000000" w:themeColor="text1"/>
          </w:rPr>
          <w:t xml:space="preserve"> </w:t>
        </w:r>
      </w:ins>
      <w:ins w:id="3001" w:author="Ruijie Xu" w:date="2022-01-28T14:39:00Z">
        <w:del w:id="3002" w:author="Liliana Salvador" w:date="2022-02-26T19:56:00Z">
          <w:r w:rsidR="003E2F03" w:rsidRPr="003A137D" w:rsidDel="003E13CF">
            <w:rPr>
              <w:color w:val="000000" w:themeColor="text1"/>
            </w:rPr>
            <w:delText>won’t</w:delText>
          </w:r>
        </w:del>
      </w:ins>
      <w:ins w:id="3003" w:author="Liliana Salvador" w:date="2022-02-26T19:56:00Z">
        <w:r w:rsidR="003E13CF">
          <w:rPr>
            <w:color w:val="000000" w:themeColor="text1"/>
          </w:rPr>
          <w:t>will not</w:t>
        </w:r>
      </w:ins>
      <w:ins w:id="3004" w:author="Ruijie Xu" w:date="2022-01-28T14:39:00Z">
        <w:r w:rsidR="003E2F03" w:rsidRPr="003A137D">
          <w:rPr>
            <w:color w:val="000000" w:themeColor="text1"/>
          </w:rPr>
          <w:t xml:space="preserve"> be largely biased </w:t>
        </w:r>
        <w:proofErr w:type="gramStart"/>
        <w:r w:rsidR="003E2F03" w:rsidRPr="003A137D">
          <w:rPr>
            <w:color w:val="000000" w:themeColor="text1"/>
          </w:rPr>
          <w:t xml:space="preserve">by the </w:t>
        </w:r>
      </w:ins>
      <w:ins w:id="3005" w:author="Ruijie Xu" w:date="2022-01-28T14:33:00Z">
        <w:r w:rsidR="002C6C2D" w:rsidRPr="003A137D">
          <w:rPr>
            <w:color w:val="000000" w:themeColor="text1"/>
          </w:rPr>
          <w:t>us</w:t>
        </w:r>
      </w:ins>
      <w:ins w:id="3006" w:author="Ruijie Xu" w:date="2022-01-28T14:39:00Z">
        <w:r w:rsidR="003E2F03" w:rsidRPr="003A137D">
          <w:rPr>
            <w:color w:val="000000" w:themeColor="text1"/>
          </w:rPr>
          <w:t>e</w:t>
        </w:r>
      </w:ins>
      <w:ins w:id="3007" w:author="Ruijie Xu" w:date="2022-01-28T14:33:00Z">
        <w:r w:rsidR="002C6C2D" w:rsidRPr="003A137D">
          <w:rPr>
            <w:color w:val="000000" w:themeColor="text1"/>
          </w:rPr>
          <w:t xml:space="preserve"> </w:t>
        </w:r>
      </w:ins>
      <w:ins w:id="3008" w:author="Liliana Salvador" w:date="2022-02-26T19:56:00Z">
        <w:r w:rsidR="003E13CF">
          <w:rPr>
            <w:color w:val="000000" w:themeColor="text1"/>
          </w:rPr>
          <w:t>of</w:t>
        </w:r>
        <w:proofErr w:type="gramEnd"/>
        <w:r w:rsidR="003E13CF">
          <w:rPr>
            <w:color w:val="000000" w:themeColor="text1"/>
          </w:rPr>
          <w:t xml:space="preserve"> </w:t>
        </w:r>
      </w:ins>
      <w:ins w:id="3009" w:author="Ruijie Xu" w:date="2022-01-28T14:33:00Z">
        <w:r w:rsidR="002C6C2D" w:rsidRPr="003A137D">
          <w:rPr>
            <w:color w:val="000000" w:themeColor="text1"/>
          </w:rPr>
          <w:t xml:space="preserve">different </w:t>
        </w:r>
        <w:del w:id="3010" w:author="Liliana Salvador" w:date="2022-02-26T19:56:00Z">
          <w:r w:rsidR="002C6C2D" w:rsidRPr="003A137D" w:rsidDel="003E13CF">
            <w:rPr>
              <w:color w:val="000000" w:themeColor="text1"/>
            </w:rPr>
            <w:delText>databases</w:delText>
          </w:r>
        </w:del>
      </w:ins>
      <w:proofErr w:type="spellStart"/>
      <w:ins w:id="3011" w:author="Liliana Salvador" w:date="2022-02-26T19:56:00Z">
        <w:r w:rsidR="003E13CF">
          <w:rPr>
            <w:color w:val="000000" w:themeColor="text1"/>
          </w:rPr>
          <w:t>DBs</w:t>
        </w:r>
      </w:ins>
      <w:ins w:id="3012" w:author="Ruijie Xu" w:date="2022-01-28T14:33:00Z">
        <w:r w:rsidR="002C6C2D" w:rsidRPr="003A137D">
          <w:rPr>
            <w:color w:val="000000" w:themeColor="text1"/>
          </w:rPr>
          <w:t>.</w:t>
        </w:r>
        <w:proofErr w:type="spellEnd"/>
        <w:r w:rsidR="002C6C2D" w:rsidRPr="003A137D">
          <w:rPr>
            <w:color w:val="000000" w:themeColor="text1"/>
          </w:rPr>
          <w:t xml:space="preserve"> </w:t>
        </w:r>
      </w:ins>
      <w:ins w:id="3013" w:author="Ruijie Xu" w:date="2022-01-28T14:39:00Z">
        <w:r w:rsidR="00346254" w:rsidRPr="003A137D">
          <w:rPr>
            <w:color w:val="000000" w:themeColor="text1"/>
          </w:rPr>
          <w:t>I</w:t>
        </w:r>
      </w:ins>
      <w:ins w:id="3014" w:author="Ruijie Xu" w:date="2022-01-28T14:40:00Z">
        <w:r w:rsidR="00346254" w:rsidRPr="003A137D">
          <w:rPr>
            <w:color w:val="000000" w:themeColor="text1"/>
          </w:rPr>
          <w:t>n our analyses, o</w:t>
        </w:r>
      </w:ins>
      <w:ins w:id="3015" w:author="Ruijie Xu" w:date="2022-01-28T14:33:00Z">
        <w:r w:rsidR="002C6C2D" w:rsidRPr="003A137D">
          <w:rPr>
            <w:color w:val="000000" w:themeColor="text1"/>
          </w:rPr>
          <w:t xml:space="preserve">nly the </w:t>
        </w:r>
      </w:ins>
      <w:proofErr w:type="spellStart"/>
      <w:ins w:id="3016" w:author="Ruijie Xu" w:date="2022-01-28T14:40:00Z">
        <w:r w:rsidR="00346254" w:rsidRPr="003A137D">
          <w:rPr>
            <w:color w:val="000000" w:themeColor="text1"/>
          </w:rPr>
          <w:t>richness</w:t>
        </w:r>
        <w:r w:rsidR="009F32C2" w:rsidRPr="003A137D">
          <w:rPr>
            <w:color w:val="000000" w:themeColor="text1"/>
          </w:rPr>
          <w:t>es</w:t>
        </w:r>
        <w:proofErr w:type="spellEnd"/>
        <w:r w:rsidR="009F32C2" w:rsidRPr="003A137D">
          <w:rPr>
            <w:color w:val="000000" w:themeColor="text1"/>
          </w:rPr>
          <w:t xml:space="preserve"> of the samples</w:t>
        </w:r>
        <w:r w:rsidR="00346254" w:rsidRPr="003A137D">
          <w:rPr>
            <w:color w:val="000000" w:themeColor="text1"/>
          </w:rPr>
          <w:t xml:space="preserve"> (</w:t>
        </w:r>
      </w:ins>
      <w:ins w:id="3017" w:author="Ruijie Xu" w:date="2022-01-28T14:33:00Z">
        <w:r w:rsidR="002C6C2D" w:rsidRPr="003A137D">
          <w:rPr>
            <w:color w:val="000000" w:themeColor="text1"/>
          </w:rPr>
          <w:t>Shannon ind</w:t>
        </w:r>
      </w:ins>
      <w:ins w:id="3018" w:author="Ruijie Xu" w:date="2022-02-27T12:55:00Z">
        <w:r w:rsidR="003A1276">
          <w:rPr>
            <w:color w:val="000000" w:themeColor="text1"/>
          </w:rPr>
          <w:t>ices</w:t>
        </w:r>
      </w:ins>
      <w:ins w:id="3019" w:author="Liliana Salvador" w:date="2022-02-26T19:56:00Z">
        <w:del w:id="3020" w:author="Ruijie Xu" w:date="2022-02-27T12:55:00Z">
          <w:r w:rsidR="003E13CF" w:rsidDel="003A1276">
            <w:rPr>
              <w:color w:val="000000" w:themeColor="text1"/>
            </w:rPr>
            <w:delText>exes</w:delText>
          </w:r>
        </w:del>
      </w:ins>
      <w:ins w:id="3021" w:author="Ruijie Xu" w:date="2022-01-28T14:33:00Z">
        <w:del w:id="3022" w:author="Liliana Salvador" w:date="2022-02-26T19:56:00Z">
          <w:r w:rsidR="002C6C2D" w:rsidRPr="003A137D" w:rsidDel="003E13CF">
            <w:rPr>
              <w:color w:val="000000" w:themeColor="text1"/>
            </w:rPr>
            <w:delText>ices</w:delText>
          </w:r>
        </w:del>
      </w:ins>
      <w:ins w:id="3023" w:author="Ruijie Xu" w:date="2022-01-28T14:40:00Z">
        <w:r w:rsidR="00346254" w:rsidRPr="003A137D">
          <w:rPr>
            <w:color w:val="000000" w:themeColor="text1"/>
          </w:rPr>
          <w:t>)</w:t>
        </w:r>
      </w:ins>
      <w:ins w:id="3024" w:author="Ruijie Xu" w:date="2022-02-11T09:36:00Z">
        <w:r w:rsidR="00AE3AD8">
          <w:rPr>
            <w:color w:val="000000" w:themeColor="text1"/>
          </w:rPr>
          <w:t>, which accounts for the rare species within the community,</w:t>
        </w:r>
      </w:ins>
      <w:ins w:id="3025" w:author="Ruijie Xu" w:date="2022-01-28T14:33:00Z">
        <w:r w:rsidR="002C6C2D" w:rsidRPr="003A137D">
          <w:rPr>
            <w:color w:val="000000" w:themeColor="text1"/>
          </w:rPr>
          <w:t xml:space="preserve"> obtained from </w:t>
        </w:r>
      </w:ins>
      <w:ins w:id="3026" w:author="Ruijie Xu" w:date="2022-01-28T14:40:00Z">
        <w:r w:rsidR="00441098" w:rsidRPr="003A137D">
          <w:rPr>
            <w:color w:val="000000" w:themeColor="text1"/>
          </w:rPr>
          <w:t xml:space="preserve">the </w:t>
        </w:r>
      </w:ins>
      <w:proofErr w:type="spellStart"/>
      <w:ins w:id="3027" w:author="Ruijie Xu" w:date="2022-01-28T14:33:00Z">
        <w:r w:rsidR="002C6C2D" w:rsidRPr="003A137D">
          <w:rPr>
            <w:color w:val="000000" w:themeColor="text1"/>
          </w:rPr>
          <w:t>miniKraken</w:t>
        </w:r>
        <w:proofErr w:type="spellEnd"/>
        <w:r w:rsidR="002C6C2D" w:rsidRPr="003A137D">
          <w:rPr>
            <w:color w:val="000000" w:themeColor="text1"/>
          </w:rPr>
          <w:t xml:space="preserve"> DB were </w:t>
        </w:r>
        <w:del w:id="3028" w:author="Liliana Salvador" w:date="2022-02-26T19:56:00Z">
          <w:r w:rsidR="002C6C2D" w:rsidRPr="003A137D" w:rsidDel="003E13CF">
            <w:rPr>
              <w:color w:val="000000" w:themeColor="text1"/>
            </w:rPr>
            <w:delText xml:space="preserve">different </w:delText>
          </w:r>
        </w:del>
        <w:r w:rsidR="002C6C2D" w:rsidRPr="003A137D">
          <w:rPr>
            <w:color w:val="000000" w:themeColor="text1"/>
          </w:rPr>
          <w:t xml:space="preserve">significantly </w:t>
        </w:r>
      </w:ins>
      <w:ins w:id="3029" w:author="Liliana Salvador" w:date="2022-02-26T19:56:00Z">
        <w:r w:rsidR="003E13CF" w:rsidRPr="003A137D">
          <w:rPr>
            <w:color w:val="000000" w:themeColor="text1"/>
          </w:rPr>
          <w:t xml:space="preserve">different </w:t>
        </w:r>
      </w:ins>
      <w:ins w:id="3030" w:author="Ruijie Xu" w:date="2022-01-28T14:33:00Z">
        <w:del w:id="3031" w:author="Liliana Salvador" w:date="2022-02-26T19:57:00Z">
          <w:r w:rsidR="002C6C2D" w:rsidRPr="003A137D" w:rsidDel="003E13CF">
            <w:rPr>
              <w:color w:val="000000" w:themeColor="text1"/>
            </w:rPr>
            <w:delText>with that of other</w:delText>
          </w:r>
        </w:del>
      </w:ins>
      <w:ins w:id="3032" w:author="Liliana Salvador" w:date="2022-02-26T19:57:00Z">
        <w:r w:rsidR="003E13CF">
          <w:rPr>
            <w:color w:val="000000" w:themeColor="text1"/>
          </w:rPr>
          <w:t>when compared to other</w:t>
        </w:r>
      </w:ins>
      <w:ins w:id="3033" w:author="Ruijie Xu" w:date="2022-01-28T14:33:00Z">
        <w:r w:rsidR="002C6C2D" w:rsidRPr="003A137D">
          <w:rPr>
            <w:color w:val="000000" w:themeColor="text1"/>
          </w:rPr>
          <w:t xml:space="preserve"> </w:t>
        </w:r>
      </w:ins>
      <w:ins w:id="3034" w:author="Ruijie Xu" w:date="2022-02-27T12:55:00Z">
        <w:r w:rsidR="003A1276">
          <w:rPr>
            <w:color w:val="000000" w:themeColor="text1"/>
          </w:rPr>
          <w:t>DB</w:t>
        </w:r>
      </w:ins>
      <w:ins w:id="3035" w:author="Ruijie Xu" w:date="2022-01-28T14:34:00Z">
        <w:r w:rsidR="002C6C2D" w:rsidRPr="003A137D">
          <w:rPr>
            <w:color w:val="000000" w:themeColor="text1"/>
          </w:rPr>
          <w:t xml:space="preserve">. </w:t>
        </w:r>
      </w:ins>
      <w:ins w:id="3036" w:author="Ruijie Xu" w:date="2022-02-11T09:37:00Z">
        <w:r w:rsidR="00D0170E">
          <w:rPr>
            <w:color w:val="000000" w:themeColor="text1"/>
          </w:rPr>
          <w:t>On the other hand, t</w:t>
        </w:r>
      </w:ins>
      <w:ins w:id="3037" w:author="Ruijie Xu" w:date="2022-01-28T14:34:00Z">
        <w:r w:rsidR="002C6C2D" w:rsidRPr="003A137D">
          <w:rPr>
            <w:color w:val="000000" w:themeColor="text1"/>
          </w:rPr>
          <w:t xml:space="preserve">he </w:t>
        </w:r>
      </w:ins>
      <w:proofErr w:type="spellStart"/>
      <w:ins w:id="3038" w:author="Ruijie Xu" w:date="2022-02-11T09:26:00Z">
        <w:r w:rsidR="00770C48">
          <w:rPr>
            <w:color w:val="000000" w:themeColor="text1"/>
          </w:rPr>
          <w:t>evene</w:t>
        </w:r>
      </w:ins>
      <w:ins w:id="3039" w:author="Ruijie Xu" w:date="2022-02-11T09:27:00Z">
        <w:r w:rsidR="00770C48">
          <w:rPr>
            <w:color w:val="000000" w:themeColor="text1"/>
          </w:rPr>
          <w:t>ss</w:t>
        </w:r>
        <w:proofErr w:type="spellEnd"/>
        <w:r w:rsidR="00770C48">
          <w:rPr>
            <w:color w:val="000000" w:themeColor="text1"/>
          </w:rPr>
          <w:t xml:space="preserve"> of each sample</w:t>
        </w:r>
      </w:ins>
      <w:ins w:id="3040" w:author="Liliana Salvador" w:date="2022-02-26T19:57:00Z">
        <w:r w:rsidR="003E13CF">
          <w:rPr>
            <w:color w:val="000000" w:themeColor="text1"/>
          </w:rPr>
          <w:t>’</w:t>
        </w:r>
      </w:ins>
      <w:ins w:id="3041" w:author="Ruijie Xu" w:date="2022-02-11T09:27:00Z">
        <w:r w:rsidR="00770C48">
          <w:rPr>
            <w:color w:val="000000" w:themeColor="text1"/>
          </w:rPr>
          <w:t>s</w:t>
        </w:r>
        <w:del w:id="3042" w:author="Liliana Salvador" w:date="2022-02-26T19:57:00Z">
          <w:r w:rsidR="00770C48" w:rsidDel="003E13CF">
            <w:rPr>
              <w:color w:val="000000" w:themeColor="text1"/>
            </w:rPr>
            <w:delText>’</w:delText>
          </w:r>
        </w:del>
        <w:r w:rsidR="00770C48">
          <w:rPr>
            <w:color w:val="000000" w:themeColor="text1"/>
          </w:rPr>
          <w:t xml:space="preserve"> microbial community </w:t>
        </w:r>
      </w:ins>
      <w:ins w:id="3043" w:author="Ruijie Xu" w:date="2022-02-11T09:25:00Z">
        <w:r w:rsidR="00B45467">
          <w:rPr>
            <w:color w:val="000000" w:themeColor="text1"/>
          </w:rPr>
          <w:t>measured</w:t>
        </w:r>
      </w:ins>
      <w:ins w:id="3044" w:author="Ruijie Xu" w:date="2022-01-28T14:40:00Z">
        <w:r w:rsidR="00ED79D7" w:rsidRPr="003A137D">
          <w:rPr>
            <w:color w:val="000000" w:themeColor="text1"/>
          </w:rPr>
          <w:t xml:space="preserve"> </w:t>
        </w:r>
      </w:ins>
      <w:ins w:id="3045" w:author="Ruijie Xu" w:date="2022-02-11T09:26:00Z">
        <w:r w:rsidR="00B45467">
          <w:rPr>
            <w:color w:val="000000" w:themeColor="text1"/>
          </w:rPr>
          <w:t xml:space="preserve">with </w:t>
        </w:r>
      </w:ins>
      <w:ins w:id="3046" w:author="Ruijie Xu" w:date="2022-02-27T12:55:00Z">
        <w:r w:rsidR="003A1276">
          <w:rPr>
            <w:color w:val="000000" w:themeColor="text1"/>
          </w:rPr>
          <w:t xml:space="preserve">the </w:t>
        </w:r>
      </w:ins>
      <w:ins w:id="3047" w:author="Ruijie Xu" w:date="2022-02-11T09:26:00Z">
        <w:r w:rsidR="00B45467">
          <w:rPr>
            <w:color w:val="000000" w:themeColor="text1"/>
          </w:rPr>
          <w:t>Simpso</w:t>
        </w:r>
      </w:ins>
      <w:ins w:id="3048" w:author="Ruijie Xu" w:date="2022-02-27T12:55:00Z">
        <w:r w:rsidR="003A1276">
          <w:rPr>
            <w:color w:val="000000" w:themeColor="text1"/>
          </w:rPr>
          <w:t>n</w:t>
        </w:r>
      </w:ins>
      <w:ins w:id="3049" w:author="Ruijie Xu" w:date="2022-02-11T09:26:00Z">
        <w:r w:rsidR="00B45467">
          <w:rPr>
            <w:color w:val="000000" w:themeColor="text1"/>
          </w:rPr>
          <w:t xml:space="preserve"> ind</w:t>
        </w:r>
      </w:ins>
      <w:ins w:id="3050" w:author="Ruijie Xu" w:date="2022-02-27T12:56:00Z">
        <w:r w:rsidR="003A1276">
          <w:rPr>
            <w:color w:val="000000" w:themeColor="text1"/>
          </w:rPr>
          <w:t>ices</w:t>
        </w:r>
      </w:ins>
      <w:ins w:id="3051" w:author="Ruijie Xu" w:date="2022-02-11T09:26:00Z">
        <w:r w:rsidR="00B45467">
          <w:rPr>
            <w:color w:val="000000" w:themeColor="text1"/>
          </w:rPr>
          <w:t xml:space="preserve"> </w:t>
        </w:r>
      </w:ins>
      <w:ins w:id="3052" w:author="Ruijie Xu" w:date="2022-01-28T14:34:00Z">
        <w:r w:rsidR="002C6C2D" w:rsidRPr="003A137D">
          <w:rPr>
            <w:color w:val="000000" w:themeColor="text1"/>
          </w:rPr>
          <w:t>w</w:t>
        </w:r>
      </w:ins>
      <w:ins w:id="3053" w:author="Ruijie Xu" w:date="2022-02-27T12:56:00Z">
        <w:r w:rsidR="003A1276">
          <w:rPr>
            <w:color w:val="000000" w:themeColor="text1"/>
          </w:rPr>
          <w:t>ere</w:t>
        </w:r>
      </w:ins>
      <w:ins w:id="3054" w:author="Liliana Salvador" w:date="2022-02-26T19:57:00Z">
        <w:del w:id="3055" w:author="Ruijie Xu" w:date="2022-02-27T12:56:00Z">
          <w:r w:rsidR="003E13CF" w:rsidDel="003A1276">
            <w:rPr>
              <w:color w:val="000000" w:themeColor="text1"/>
            </w:rPr>
            <w:delText>as</w:delText>
          </w:r>
        </w:del>
      </w:ins>
      <w:ins w:id="3056" w:author="Ruijie Xu" w:date="2022-01-28T14:34:00Z">
        <w:del w:id="3057" w:author="Liliana Salvador" w:date="2022-02-26T19:57:00Z">
          <w:r w:rsidR="002C6C2D" w:rsidRPr="003A137D" w:rsidDel="003E13CF">
            <w:rPr>
              <w:color w:val="000000" w:themeColor="text1"/>
            </w:rPr>
            <w:delText>ere</w:delText>
          </w:r>
        </w:del>
        <w:r w:rsidR="002C6C2D" w:rsidRPr="003A137D">
          <w:rPr>
            <w:color w:val="000000" w:themeColor="text1"/>
          </w:rPr>
          <w:t xml:space="preserve"> </w:t>
        </w:r>
      </w:ins>
      <w:ins w:id="3058" w:author="Ruijie Xu" w:date="2022-01-28T14:35:00Z">
        <w:r w:rsidR="002C6C2D" w:rsidRPr="003A137D">
          <w:rPr>
            <w:color w:val="000000" w:themeColor="text1"/>
          </w:rPr>
          <w:t xml:space="preserve">mostly consistent across </w:t>
        </w:r>
      </w:ins>
      <w:ins w:id="3059" w:author="Liliana Salvador" w:date="2022-02-26T19:57:00Z">
        <w:r w:rsidR="003E13CF">
          <w:rPr>
            <w:color w:val="000000" w:themeColor="text1"/>
          </w:rPr>
          <w:t xml:space="preserve">the </w:t>
        </w:r>
      </w:ins>
      <w:ins w:id="3060" w:author="Ruijie Xu" w:date="2022-01-28T14:35:00Z">
        <w:r w:rsidR="002C6C2D" w:rsidRPr="003A137D">
          <w:rPr>
            <w:color w:val="000000" w:themeColor="text1"/>
          </w:rPr>
          <w:t xml:space="preserve">classifications </w:t>
        </w:r>
        <w:del w:id="3061" w:author="Liliana Salvador" w:date="2022-02-26T19:58:00Z">
          <w:r w:rsidR="002C6C2D" w:rsidRPr="003A137D" w:rsidDel="003E13CF">
            <w:rPr>
              <w:color w:val="000000" w:themeColor="text1"/>
            </w:rPr>
            <w:delText>of</w:delText>
          </w:r>
        </w:del>
      </w:ins>
      <w:ins w:id="3062" w:author="Liliana Salvador" w:date="2022-02-26T19:58:00Z">
        <w:r w:rsidR="003E13CF">
          <w:rPr>
            <w:color w:val="000000" w:themeColor="text1"/>
          </w:rPr>
          <w:t>with</w:t>
        </w:r>
      </w:ins>
      <w:ins w:id="3063" w:author="Ruijie Xu" w:date="2022-01-28T14:35:00Z">
        <w:r w:rsidR="002C6C2D" w:rsidRPr="003A137D">
          <w:rPr>
            <w:color w:val="000000" w:themeColor="text1"/>
          </w:rPr>
          <w:t xml:space="preserve"> different </w:t>
        </w:r>
        <w:proofErr w:type="spellStart"/>
        <w:r w:rsidR="002C6C2D" w:rsidRPr="003A137D">
          <w:rPr>
            <w:color w:val="000000" w:themeColor="text1"/>
          </w:rPr>
          <w:t>DBs</w:t>
        </w:r>
      </w:ins>
      <w:ins w:id="3064" w:author="Ruijie Xu" w:date="2022-01-28T14:36:00Z">
        <w:r w:rsidR="002C6C2D" w:rsidRPr="003A137D">
          <w:rPr>
            <w:color w:val="000000" w:themeColor="text1"/>
          </w:rPr>
          <w:t>.</w:t>
        </w:r>
      </w:ins>
      <w:proofErr w:type="spellEnd"/>
      <w:ins w:id="3065" w:author="Ruijie Xu" w:date="2022-01-28T14:38:00Z">
        <w:r w:rsidR="00041873" w:rsidRPr="003A137D">
          <w:rPr>
            <w:color w:val="000000" w:themeColor="text1"/>
          </w:rPr>
          <w:t xml:space="preserve"> </w:t>
        </w:r>
      </w:ins>
      <w:ins w:id="3066" w:author="Ruijie Xu" w:date="2022-02-02T13:40:00Z">
        <w:r w:rsidR="008D59B2">
          <w:rPr>
            <w:color w:val="000000" w:themeColor="text1"/>
          </w:rPr>
          <w:t>For microbial communitie</w:t>
        </w:r>
        <w:del w:id="3067" w:author="Liliana Salvador" w:date="2022-02-26T19:58:00Z">
          <w:r w:rsidR="008D59B2" w:rsidDel="003E13CF">
            <w:rPr>
              <w:color w:val="000000" w:themeColor="text1"/>
            </w:rPr>
            <w:delText>i</w:delText>
          </w:r>
        </w:del>
        <w:r w:rsidR="008D59B2">
          <w:rPr>
            <w:color w:val="000000" w:themeColor="text1"/>
          </w:rPr>
          <w:t>s between sample</w:t>
        </w:r>
      </w:ins>
      <w:ins w:id="3068" w:author="Ruijie Xu" w:date="2022-02-02T13:41:00Z">
        <w:r w:rsidR="008D59B2">
          <w:rPr>
            <w:color w:val="000000" w:themeColor="text1"/>
          </w:rPr>
          <w:t>s</w:t>
        </w:r>
      </w:ins>
      <w:ins w:id="3069" w:author="Ruijie Xu" w:date="2022-01-28T14:44:00Z">
        <w:r w:rsidR="00290E6E" w:rsidRPr="003A137D">
          <w:rPr>
            <w:color w:val="000000" w:themeColor="text1"/>
          </w:rPr>
          <w:t>, we found that only the</w:t>
        </w:r>
      </w:ins>
      <w:ins w:id="3070" w:author="Ruijie Xu" w:date="2022-02-27T12:56:00Z">
        <w:r w:rsidR="003A1276">
          <w:rPr>
            <w:color w:val="000000" w:themeColor="text1"/>
          </w:rPr>
          <w:t xml:space="preserve"> </w:t>
        </w:r>
      </w:ins>
      <w:ins w:id="3071" w:author="Ruijie Xu" w:date="2022-01-28T14:44:00Z">
        <w:r w:rsidR="00290E6E" w:rsidRPr="003A137D">
          <w:rPr>
            <w:color w:val="000000" w:themeColor="text1"/>
          </w:rPr>
          <w:t>clusters des</w:t>
        </w:r>
      </w:ins>
      <w:ins w:id="3072" w:author="Ruijie Xu" w:date="2022-01-28T14:45:00Z">
        <w:r w:rsidR="00290E6E" w:rsidRPr="003A137D">
          <w:rPr>
            <w:color w:val="000000" w:themeColor="text1"/>
          </w:rPr>
          <w:t>cr</w:t>
        </w:r>
      </w:ins>
      <w:ins w:id="3073" w:author="Liliana Salvador" w:date="2022-02-26T19:58:00Z">
        <w:r w:rsidR="003E13CF">
          <w:rPr>
            <w:color w:val="000000" w:themeColor="text1"/>
          </w:rPr>
          <w:t>i</w:t>
        </w:r>
      </w:ins>
      <w:ins w:id="3074" w:author="Ruijie Xu" w:date="2022-01-28T14:45:00Z">
        <w:r w:rsidR="00290E6E" w:rsidRPr="003A137D">
          <w:rPr>
            <w:color w:val="000000" w:themeColor="text1"/>
          </w:rPr>
          <w:t xml:space="preserve">bing the </w:t>
        </w:r>
      </w:ins>
      <w:ins w:id="3075" w:author="Ruijie Xu" w:date="2022-01-30T14:17:00Z">
        <w:r w:rsidR="00711005" w:rsidRPr="003A137D">
          <w:rPr>
            <w:color w:val="000000" w:themeColor="text1"/>
          </w:rPr>
          <w:t>most distincti</w:t>
        </w:r>
      </w:ins>
      <w:ins w:id="3076" w:author="Ruijie Xu" w:date="2022-01-30T14:18:00Z">
        <w:r w:rsidR="00711005" w:rsidRPr="003A137D">
          <w:rPr>
            <w:color w:val="000000" w:themeColor="text1"/>
          </w:rPr>
          <w:t xml:space="preserve">ve </w:t>
        </w:r>
      </w:ins>
      <w:ins w:id="3077" w:author="Ruijie Xu" w:date="2022-01-28T14:44:00Z">
        <w:r w:rsidR="00290E6E" w:rsidRPr="003A137D">
          <w:rPr>
            <w:color w:val="000000" w:themeColor="text1"/>
          </w:rPr>
          <w:t xml:space="preserve">relationships between samples </w:t>
        </w:r>
      </w:ins>
      <w:ins w:id="3078" w:author="Ruijie Xu" w:date="2022-01-28T14:45:00Z">
        <w:r w:rsidR="00290E6E" w:rsidRPr="003A137D">
          <w:rPr>
            <w:color w:val="000000" w:themeColor="text1"/>
          </w:rPr>
          <w:t xml:space="preserve">were consistent across the </w:t>
        </w:r>
      </w:ins>
      <w:proofErr w:type="spellStart"/>
      <w:ins w:id="3079" w:author="Liliana Salvador" w:date="2022-02-26T19:58:00Z">
        <w:r w:rsidR="003E13CF">
          <w:rPr>
            <w:color w:val="000000" w:themeColor="text1"/>
          </w:rPr>
          <w:t>the</w:t>
        </w:r>
        <w:proofErr w:type="spellEnd"/>
        <w:r w:rsidR="003E13CF">
          <w:rPr>
            <w:color w:val="000000" w:themeColor="text1"/>
          </w:rPr>
          <w:t xml:space="preserve"> </w:t>
        </w:r>
      </w:ins>
      <w:ins w:id="3080" w:author="Ruijie Xu" w:date="2022-01-28T14:45:00Z">
        <w:r w:rsidR="00290E6E" w:rsidRPr="003A137D">
          <w:rPr>
            <w:color w:val="000000" w:themeColor="text1"/>
          </w:rPr>
          <w:t xml:space="preserve">classifications of all </w:t>
        </w:r>
        <w:proofErr w:type="spellStart"/>
        <w:r w:rsidR="00290E6E" w:rsidRPr="003A137D">
          <w:rPr>
            <w:color w:val="000000" w:themeColor="text1"/>
          </w:rPr>
          <w:t>DBs.</w:t>
        </w:r>
        <w:proofErr w:type="spellEnd"/>
        <w:r w:rsidR="00290E6E" w:rsidRPr="003A137D">
          <w:rPr>
            <w:color w:val="000000" w:themeColor="text1"/>
          </w:rPr>
          <w:t xml:space="preserve"> </w:t>
        </w:r>
      </w:ins>
      <w:ins w:id="3081" w:author="Ruijie Xu" w:date="2022-01-28T14:46:00Z">
        <w:r w:rsidR="00290E6E" w:rsidRPr="003A137D">
          <w:rPr>
            <w:color w:val="000000" w:themeColor="text1"/>
          </w:rPr>
          <w:t>Sophis</w:t>
        </w:r>
      </w:ins>
      <w:ins w:id="3082" w:author="Liliana Salvador" w:date="2022-02-26T19:58:00Z">
        <w:r w:rsidR="003E13CF">
          <w:rPr>
            <w:color w:val="000000" w:themeColor="text1"/>
          </w:rPr>
          <w:t>ti</w:t>
        </w:r>
      </w:ins>
      <w:ins w:id="3083" w:author="Ruijie Xu" w:date="2022-01-28T14:46:00Z">
        <w:r w:rsidR="00290E6E" w:rsidRPr="003A137D">
          <w:rPr>
            <w:color w:val="000000" w:themeColor="text1"/>
          </w:rPr>
          <w:t xml:space="preserve">cated relationships between samples were altered by </w:t>
        </w:r>
      </w:ins>
      <w:ins w:id="3084" w:author="Ruijie Xu" w:date="2022-01-28T14:47:00Z">
        <w:r w:rsidR="00290E6E" w:rsidRPr="003A137D">
          <w:rPr>
            <w:color w:val="000000" w:themeColor="text1"/>
          </w:rPr>
          <w:t xml:space="preserve">the biases introduced from DB selection. </w:t>
        </w:r>
      </w:ins>
      <w:del w:id="3085" w:author="Ruijie Xu" w:date="2022-01-28T14:26:00Z">
        <w:r w:rsidRPr="003A137D" w:rsidDel="00580E1E">
          <w:rPr>
            <w:color w:val="000000" w:themeColor="text1"/>
          </w:rPr>
          <w:delText xml:space="preserve">This option replaces six </w:delText>
        </w:r>
        <w:r w:rsidR="00FE5C5D" w:rsidRPr="003A137D" w:rsidDel="00580E1E">
          <w:rPr>
            <w:color w:val="000000" w:themeColor="text1"/>
          </w:rPr>
          <w:delText>DB</w:delText>
        </w:r>
        <w:r w:rsidRPr="003A137D" w:rsidDel="00580E1E">
          <w:rPr>
            <w:color w:val="000000" w:themeColor="text1"/>
          </w:rPr>
          <w:delText xml:space="preserve"> building commands by directly downloading five different RefSeq libraries (bacterial, viral, archaeal, human, and UniVec_Core)) as well as NCBI’s taxonomic information into the standard </w:delText>
        </w:r>
        <w:r w:rsidR="00FE5C5D" w:rsidRPr="003A137D" w:rsidDel="00580E1E">
          <w:rPr>
            <w:color w:val="000000" w:themeColor="text1"/>
          </w:rPr>
          <w:delText>DB</w:delText>
        </w:r>
        <w:r w:rsidRPr="003A137D" w:rsidDel="00580E1E">
          <w:rPr>
            <w:color w:val="000000" w:themeColor="text1"/>
          </w:rPr>
          <w:delText xml:space="preserve">. </w:delText>
        </w:r>
      </w:del>
      <w:del w:id="3086" w:author="Ruijie Xu" w:date="2022-01-28T14:36:00Z">
        <w:r w:rsidRPr="003A137D" w:rsidDel="005E1269">
          <w:rPr>
            <w:color w:val="000000" w:themeColor="text1"/>
          </w:rPr>
          <w:delText xml:space="preserve">However, the discrepancies between microbial profiles classified with these efficient and convenient alternative options and the profiles classified with the customized built </w:delText>
        </w:r>
        <w:r w:rsidR="00D40405" w:rsidRPr="003A137D" w:rsidDel="005E1269">
          <w:rPr>
            <w:color w:val="000000" w:themeColor="text1"/>
          </w:rPr>
          <w:delText xml:space="preserve">DB </w:delText>
        </w:r>
        <w:r w:rsidRPr="003A137D" w:rsidDel="005E1269">
          <w:rPr>
            <w:color w:val="000000" w:themeColor="text1"/>
          </w:rPr>
          <w:delText xml:space="preserve">with the inclusion of the Refseq genomes of the known host (customized </w:delText>
        </w:r>
        <w:r w:rsidR="00FE5C5D" w:rsidRPr="003A137D" w:rsidDel="005E1269">
          <w:rPr>
            <w:color w:val="000000" w:themeColor="text1"/>
          </w:rPr>
          <w:delText>DB</w:delText>
        </w:r>
        <w:r w:rsidRPr="003A137D" w:rsidDel="005E1269">
          <w:rPr>
            <w:color w:val="000000" w:themeColor="text1"/>
          </w:rPr>
          <w:delText>) are large</w:delText>
        </w:r>
        <w:r w:rsidR="003A41A8" w:rsidRPr="003A137D" w:rsidDel="005E1269">
          <w:rPr>
            <w:color w:val="000000" w:themeColor="text1"/>
          </w:rPr>
          <w:delText>, which supports research findings of a recent publication</w:delText>
        </w:r>
        <w:r w:rsidR="00600A49" w:rsidRPr="003A137D" w:rsidDel="005E1269">
          <w:rPr>
            <w:color w:val="000000" w:themeColor="text1"/>
          </w:rPr>
          <w:delText xml:space="preserve"> </w:delText>
        </w:r>
        <w:bookmarkStart w:id="3087" w:name="OLE_LINK207"/>
        <w:bookmarkStart w:id="3088" w:name="OLE_LINK208"/>
        <w:r w:rsidR="00600A49" w:rsidRPr="003A137D" w:rsidDel="005E1269">
          <w:rPr>
            <w:color w:val="000000" w:themeColor="text1"/>
          </w:rPr>
          <w:fldChar w:fldCharType="begin"/>
        </w:r>
        <w:r w:rsidR="00350DBF" w:rsidRPr="003A137D" w:rsidDel="005E1269">
          <w:rPr>
            <w:color w:val="000000" w:themeColor="text1"/>
          </w:rPr>
          <w:delInstrText xml:space="preserve"> ADDIN ZOTERO_ITEM CSL_CITATION {"citationID":"o3yQWZkx","properties":{"formattedCitation":"(Pereira-Marques {\\i{}et al.}, 2019)","plainCitation":"(Pereira-Marques et al., 2019)","noteIndex":0},"citationItems":[{"id":"NQbUksdo/VK4USTne","uris":["http://zotero.org/users/local/YOB362yk/items/E9KC5QJH"],"uri":["http://zotero.org/users/local/YOB362yk/items/E9KC5QJH"],"itemData":{"id":1735,"type":"article-journal","abstract":"The amount of host DNA poses a major challenge to metagenome analysis. However, there is no guidance on the levels of host DNA, nor on the depth of sequencing needed to acquire meaningful information from whole metagenome sequencing (WMS). Here, we evaluated the impact of a wide range of amounts of host DNA and sequencing depths on microbiome taxonomic profiling using WMS. Synthetic samples with increasing levels of host DNA were created by spiking DNA of a mock bacterial community, with DNA from a mouse-derived cell line. Taxonomic analysis revealed that increasing proportions of host DNA led to decreased sensitivity in detecting very low and low abundant species. Reduction of sequencing depth had major impact on the sensitivity of WMS for profiling samples with 90% host DNA, increasing the number of undetected species. Finally, analysis of simulated datasets with fixed depth of 10 million reads confirmed that microbiome profiling becomes more inaccurate as the level of host DNA increases in a sample. In conclusion, samples with high amounts of host DNA coupled with reduced sequencing depths, decrease WMS coverage for characterization of the microbiome. This study highlights the importance of carefully considering these aspects in the design of WMS experiments to maximize microbiome analyses.","container-title":"Frontiers in Microbiology","DOI":"10.3389/fmicb.2019.01277","ISSN":"1664-302X","journalAbbreviation":"Front Microbiol","note":"PMID: 31244801\nPMCID: PMC6581681","source":"PubMed Central","title":"Impact of Host DNA and Sequencing Depth on the Taxonomic Resolution of Whole Metagenome Sequencing for Microbiome Analysis","URL":"https://www.ncbi.nlm.nih.gov/pmc/articles/PMC6581681/","volume":"10","author":[{"family":"Pereira-Marques","given":"Joana"},{"family":"Hout","given":"Anne"},{"family":"Ferreira","given":"Rui M."},{"family":"Weber","given":"Michiel"},{"family":"Pinto-Ribeiro","given":"Ines"},{"family":"Doorn","given":"Leen-Jan","non-dropping-particle":"van"},{"family":"Knetsch","given":"Cornelis Willem"},{"family":"Figueiredo","given":"Ceu"}],"accessed":{"date-parts":[["2021",3,26]]},"issued":{"date-parts":[["2019",6,12]]}}}],"schema":"https://github.com/citation-style-language/schema/raw/master/csl-citation.json"} </w:delInstrText>
        </w:r>
        <w:r w:rsidR="00600A49" w:rsidRPr="003A137D" w:rsidDel="005E1269">
          <w:rPr>
            <w:color w:val="000000" w:themeColor="text1"/>
          </w:rPr>
          <w:fldChar w:fldCharType="separate"/>
        </w:r>
        <w:r w:rsidR="00350DBF" w:rsidRPr="003A137D" w:rsidDel="005E1269">
          <w:rPr>
            <w:color w:val="000000"/>
          </w:rPr>
          <w:delText xml:space="preserve">(Pereira-Marques </w:delText>
        </w:r>
        <w:r w:rsidR="00350DBF" w:rsidRPr="003A137D" w:rsidDel="005E1269">
          <w:rPr>
            <w:i/>
            <w:iCs/>
            <w:color w:val="000000"/>
          </w:rPr>
          <w:delText>et al.</w:delText>
        </w:r>
        <w:r w:rsidR="00350DBF" w:rsidRPr="003A137D" w:rsidDel="005E1269">
          <w:rPr>
            <w:color w:val="000000"/>
          </w:rPr>
          <w:delText>, 2019)</w:delText>
        </w:r>
        <w:r w:rsidR="00600A49" w:rsidRPr="003A137D" w:rsidDel="005E1269">
          <w:rPr>
            <w:color w:val="000000" w:themeColor="text1"/>
          </w:rPr>
          <w:fldChar w:fldCharType="end"/>
        </w:r>
        <w:r w:rsidR="00600A49" w:rsidRPr="003A137D" w:rsidDel="005E1269">
          <w:rPr>
            <w:color w:val="000000" w:themeColor="text1"/>
          </w:rPr>
          <w:delText xml:space="preserve">. </w:delText>
        </w:r>
      </w:del>
      <w:bookmarkEnd w:id="3087"/>
      <w:bookmarkEnd w:id="3088"/>
    </w:p>
    <w:p w14:paraId="19B6D191" w14:textId="77777777" w:rsidR="003E13CF" w:rsidRPr="003A137D" w:rsidRDefault="003E13CF" w:rsidP="0046408A">
      <w:pPr>
        <w:spacing w:line="480" w:lineRule="auto"/>
        <w:rPr>
          <w:ins w:id="3089" w:author="Liliana Salvador" w:date="2022-02-26T19:58:00Z"/>
          <w:color w:val="000000" w:themeColor="text1"/>
        </w:rPr>
      </w:pPr>
    </w:p>
    <w:p w14:paraId="28F52D9F" w14:textId="192C6FFF" w:rsidR="00234370" w:rsidRPr="003A137D" w:rsidDel="00DF6582" w:rsidRDefault="00234370" w:rsidP="0046408A">
      <w:pPr>
        <w:spacing w:line="480" w:lineRule="auto"/>
        <w:ind w:firstLine="720"/>
        <w:rPr>
          <w:del w:id="3090" w:author="Ruijie Xu" w:date="2022-01-28T14:47:00Z"/>
          <w:color w:val="000000" w:themeColor="text1"/>
        </w:rPr>
      </w:pPr>
      <w:del w:id="3091" w:author="Ruijie Xu" w:date="2022-01-28T14:47:00Z">
        <w:r w:rsidRPr="003A137D" w:rsidDel="00DF6582">
          <w:rPr>
            <w:color w:val="000000" w:themeColor="text1"/>
          </w:rPr>
          <w:lastRenderedPageBreak/>
          <w:delText xml:space="preserve">The comparisons among the microbial profiles classified by different Kraken2 </w:delText>
        </w:r>
        <w:r w:rsidR="00FE5C5D" w:rsidRPr="003A137D" w:rsidDel="00DF6582">
          <w:rPr>
            <w:color w:val="000000" w:themeColor="text1"/>
          </w:rPr>
          <w:delText>DB</w:delText>
        </w:r>
        <w:r w:rsidRPr="003A137D" w:rsidDel="00DF6582">
          <w:rPr>
            <w:color w:val="000000" w:themeColor="text1"/>
          </w:rPr>
          <w:delText xml:space="preserve">s have not only shown the importance of choosing the right </w:delText>
        </w:r>
        <w:r w:rsidR="00FE5C5D" w:rsidRPr="003A137D" w:rsidDel="00DF6582">
          <w:rPr>
            <w:color w:val="000000" w:themeColor="text1"/>
          </w:rPr>
          <w:delText>DB</w:delText>
        </w:r>
        <w:r w:rsidRPr="003A137D" w:rsidDel="00DF6582">
          <w:rPr>
            <w:color w:val="000000" w:themeColor="text1"/>
          </w:rPr>
          <w:delText xml:space="preserve"> for taxonomical analysis but also emphasized the importance of including as many genomes of the known taxonomies into the </w:delText>
        </w:r>
        <w:r w:rsidR="00FE5C5D" w:rsidRPr="003A137D" w:rsidDel="00DF6582">
          <w:rPr>
            <w:color w:val="000000" w:themeColor="text1"/>
          </w:rPr>
          <w:delText>DB</w:delText>
        </w:r>
        <w:r w:rsidRPr="003A137D" w:rsidDel="00DF6582">
          <w:rPr>
            <w:color w:val="000000" w:themeColor="text1"/>
          </w:rPr>
          <w:delText xml:space="preserve"> as possible</w:delText>
        </w:r>
        <w:r w:rsidR="00366132" w:rsidRPr="003A137D" w:rsidDel="00DF6582">
          <w:rPr>
            <w:color w:val="000000" w:themeColor="text1"/>
          </w:rPr>
          <w:delText xml:space="preserve">; </w:delText>
        </w:r>
        <w:r w:rsidRPr="003A137D" w:rsidDel="00DF6582">
          <w:rPr>
            <w:color w:val="000000" w:themeColor="text1"/>
          </w:rPr>
          <w:delText xml:space="preserve">otherwise, </w:delText>
        </w:r>
        <w:r w:rsidR="00D40405" w:rsidRPr="003A137D" w:rsidDel="00DF6582">
          <w:rPr>
            <w:color w:val="000000" w:themeColor="text1"/>
          </w:rPr>
          <w:delText xml:space="preserve">the </w:delText>
        </w:r>
        <w:r w:rsidRPr="003A137D" w:rsidDel="00DF6582">
          <w:rPr>
            <w:color w:val="000000" w:themeColor="text1"/>
          </w:rPr>
          <w:delText xml:space="preserve">classification results could be greatly altered due to the missing genomes, leading to potentially misleading biological conclusions. </w:delText>
        </w:r>
      </w:del>
    </w:p>
    <w:p w14:paraId="21E28F2F" w14:textId="77777777" w:rsidR="005912FB" w:rsidRPr="003A137D" w:rsidRDefault="005912FB" w:rsidP="00271EA9">
      <w:pPr>
        <w:spacing w:line="480" w:lineRule="auto"/>
        <w:rPr>
          <w:b/>
          <w:bCs/>
          <w:color w:val="000000" w:themeColor="text1"/>
        </w:rPr>
      </w:pPr>
    </w:p>
    <w:p w14:paraId="25BF079E" w14:textId="771AA7CB" w:rsidR="00B26496" w:rsidRPr="001E3899" w:rsidRDefault="00B26496" w:rsidP="00271EA9">
      <w:pPr>
        <w:spacing w:line="480" w:lineRule="auto"/>
        <w:rPr>
          <w:ins w:id="3092" w:author="Ruijie Xu" w:date="2022-01-30T12:35:00Z"/>
          <w:b/>
          <w:bCs/>
          <w:color w:val="000000" w:themeColor="text1"/>
          <w:rPrChange w:id="3093" w:author="Ruijie Xu" w:date="2022-01-31T16:48:00Z">
            <w:rPr>
              <w:ins w:id="3094" w:author="Ruijie Xu" w:date="2022-01-30T12:35:00Z"/>
              <w:color w:val="000000" w:themeColor="text1"/>
            </w:rPr>
          </w:rPrChange>
        </w:rPr>
      </w:pPr>
      <w:ins w:id="3095" w:author="Ruijie Xu" w:date="2022-01-30T12:35:00Z">
        <w:r w:rsidRPr="001E3899">
          <w:rPr>
            <w:b/>
            <w:bCs/>
            <w:color w:val="000000" w:themeColor="text1"/>
            <w:rPrChange w:id="3096" w:author="Ruijie Xu" w:date="2022-01-31T16:48:00Z">
              <w:rPr>
                <w:color w:val="000000" w:themeColor="text1"/>
              </w:rPr>
            </w:rPrChange>
          </w:rPr>
          <w:t xml:space="preserve">Resources </w:t>
        </w:r>
      </w:ins>
      <w:ins w:id="3097" w:author="Liliana Salvador" w:date="2022-02-26T19:58:00Z">
        <w:r w:rsidR="003E13CF">
          <w:rPr>
            <w:b/>
            <w:bCs/>
            <w:color w:val="000000" w:themeColor="text1"/>
          </w:rPr>
          <w:t>r</w:t>
        </w:r>
      </w:ins>
      <w:ins w:id="3098" w:author="Ruijie Xu" w:date="2022-01-30T12:35:00Z">
        <w:del w:id="3099" w:author="Liliana Salvador" w:date="2022-02-26T19:58:00Z">
          <w:r w:rsidRPr="001E3899" w:rsidDel="003E13CF">
            <w:rPr>
              <w:b/>
              <w:bCs/>
              <w:color w:val="000000" w:themeColor="text1"/>
              <w:rPrChange w:id="3100" w:author="Ruijie Xu" w:date="2022-01-31T16:48:00Z">
                <w:rPr>
                  <w:color w:val="000000" w:themeColor="text1"/>
                </w:rPr>
              </w:rPrChange>
            </w:rPr>
            <w:delText>R</w:delText>
          </w:r>
        </w:del>
        <w:r w:rsidRPr="001E3899">
          <w:rPr>
            <w:b/>
            <w:bCs/>
            <w:color w:val="000000" w:themeColor="text1"/>
            <w:rPrChange w:id="3101" w:author="Ruijie Xu" w:date="2022-01-31T16:48:00Z">
              <w:rPr>
                <w:color w:val="000000" w:themeColor="text1"/>
              </w:rPr>
            </w:rPrChange>
          </w:rPr>
          <w:t xml:space="preserve">equired to </w:t>
        </w:r>
      </w:ins>
      <w:ins w:id="3102" w:author="Liliana Salvador" w:date="2022-02-26T19:58:00Z">
        <w:r w:rsidR="003E13CF">
          <w:rPr>
            <w:b/>
            <w:bCs/>
            <w:color w:val="000000" w:themeColor="text1"/>
          </w:rPr>
          <w:t>u</w:t>
        </w:r>
      </w:ins>
      <w:ins w:id="3103" w:author="Ruijie Xu" w:date="2022-01-30T12:35:00Z">
        <w:del w:id="3104" w:author="Liliana Salvador" w:date="2022-02-26T19:58:00Z">
          <w:r w:rsidRPr="001E3899" w:rsidDel="003E13CF">
            <w:rPr>
              <w:b/>
              <w:bCs/>
              <w:color w:val="000000" w:themeColor="text1"/>
              <w:rPrChange w:id="3105" w:author="Ruijie Xu" w:date="2022-01-31T16:48:00Z">
                <w:rPr>
                  <w:color w:val="000000" w:themeColor="text1"/>
                </w:rPr>
              </w:rPrChange>
            </w:rPr>
            <w:delText>U</w:delText>
          </w:r>
        </w:del>
        <w:r w:rsidRPr="001E3899">
          <w:rPr>
            <w:b/>
            <w:bCs/>
            <w:color w:val="000000" w:themeColor="text1"/>
            <w:rPrChange w:id="3106" w:author="Ruijie Xu" w:date="2022-01-31T16:48:00Z">
              <w:rPr>
                <w:color w:val="000000" w:themeColor="text1"/>
              </w:rPr>
            </w:rPrChange>
          </w:rPr>
          <w:t xml:space="preserve">se </w:t>
        </w:r>
      </w:ins>
      <w:ins w:id="3107" w:author="Liliana Salvador" w:date="2022-02-26T19:58:00Z">
        <w:r w:rsidR="003E13CF">
          <w:rPr>
            <w:b/>
            <w:bCs/>
            <w:color w:val="000000" w:themeColor="text1"/>
          </w:rPr>
          <w:t>d</w:t>
        </w:r>
      </w:ins>
      <w:ins w:id="3108" w:author="Ruijie Xu" w:date="2022-01-30T12:35:00Z">
        <w:del w:id="3109" w:author="Liliana Salvador" w:date="2022-02-26T19:58:00Z">
          <w:r w:rsidRPr="001E3899" w:rsidDel="003E13CF">
            <w:rPr>
              <w:b/>
              <w:bCs/>
              <w:color w:val="000000" w:themeColor="text1"/>
              <w:rPrChange w:id="3110" w:author="Ruijie Xu" w:date="2022-01-31T16:48:00Z">
                <w:rPr>
                  <w:color w:val="000000" w:themeColor="text1"/>
                </w:rPr>
              </w:rPrChange>
            </w:rPr>
            <w:delText>D</w:delText>
          </w:r>
        </w:del>
        <w:r w:rsidRPr="001E3899">
          <w:rPr>
            <w:b/>
            <w:bCs/>
            <w:color w:val="000000" w:themeColor="text1"/>
            <w:rPrChange w:id="3111" w:author="Ruijie Xu" w:date="2022-01-31T16:48:00Z">
              <w:rPr>
                <w:color w:val="000000" w:themeColor="text1"/>
              </w:rPr>
            </w:rPrChange>
          </w:rPr>
          <w:t xml:space="preserve">ifferent </w:t>
        </w:r>
      </w:ins>
      <w:ins w:id="3112" w:author="Liliana Salvador" w:date="2022-02-26T19:58:00Z">
        <w:r w:rsidR="003E13CF">
          <w:rPr>
            <w:b/>
            <w:bCs/>
            <w:color w:val="000000" w:themeColor="text1"/>
          </w:rPr>
          <w:t>s</w:t>
        </w:r>
      </w:ins>
      <w:ins w:id="3113" w:author="Ruijie Xu" w:date="2022-01-30T12:36:00Z">
        <w:del w:id="3114" w:author="Liliana Salvador" w:date="2022-02-26T19:58:00Z">
          <w:r w:rsidRPr="001E3899" w:rsidDel="003E13CF">
            <w:rPr>
              <w:b/>
              <w:bCs/>
              <w:color w:val="000000" w:themeColor="text1"/>
              <w:rPrChange w:id="3115" w:author="Ruijie Xu" w:date="2022-01-31T16:48:00Z">
                <w:rPr>
                  <w:color w:val="000000" w:themeColor="text1"/>
                </w:rPr>
              </w:rPrChange>
            </w:rPr>
            <w:delText>S</w:delText>
          </w:r>
        </w:del>
        <w:r w:rsidRPr="001E3899">
          <w:rPr>
            <w:b/>
            <w:bCs/>
            <w:color w:val="000000" w:themeColor="text1"/>
            <w:rPrChange w:id="3116" w:author="Ruijie Xu" w:date="2022-01-31T16:48:00Z">
              <w:rPr>
                <w:color w:val="000000" w:themeColor="text1"/>
              </w:rPr>
            </w:rPrChange>
          </w:rPr>
          <w:t>oftware</w:t>
        </w:r>
      </w:ins>
    </w:p>
    <w:p w14:paraId="2517E80D" w14:textId="28F4D487" w:rsidR="00234370" w:rsidRPr="003A137D" w:rsidRDefault="006A2765" w:rsidP="00271EA9">
      <w:pPr>
        <w:spacing w:line="480" w:lineRule="auto"/>
        <w:rPr>
          <w:ins w:id="3117" w:author="Ruijie Xu" w:date="2022-01-28T15:46:00Z"/>
          <w:color w:val="000000" w:themeColor="text1"/>
        </w:rPr>
      </w:pPr>
      <w:ins w:id="3118" w:author="Ruijie Xu" w:date="2022-01-28T14:52:00Z">
        <w:del w:id="3119" w:author="Liliana Salvador" w:date="2022-02-26T19:59:00Z">
          <w:r w:rsidRPr="001E3899" w:rsidDel="001C0737">
            <w:rPr>
              <w:color w:val="000000" w:themeColor="text1"/>
              <w:rPrChange w:id="3120" w:author="Ruijie Xu" w:date="2022-01-31T16:48:00Z">
                <w:rPr>
                  <w:b/>
                  <w:bCs/>
                  <w:color w:val="000000" w:themeColor="text1"/>
                </w:rPr>
              </w:rPrChange>
            </w:rPr>
            <w:delText>The m</w:delText>
          </w:r>
        </w:del>
      </w:ins>
      <w:ins w:id="3121" w:author="Liliana Salvador" w:date="2022-02-26T19:59:00Z">
        <w:r w:rsidR="001C0737">
          <w:rPr>
            <w:color w:val="000000" w:themeColor="text1"/>
          </w:rPr>
          <w:t>M</w:t>
        </w:r>
      </w:ins>
      <w:ins w:id="3122" w:author="Ruijie Xu" w:date="2022-01-28T14:52:00Z">
        <w:r w:rsidRPr="001E3899">
          <w:rPr>
            <w:color w:val="000000" w:themeColor="text1"/>
            <w:rPrChange w:id="3123" w:author="Ruijie Xu" w:date="2022-01-31T16:48:00Z">
              <w:rPr>
                <w:b/>
                <w:bCs/>
                <w:color w:val="000000" w:themeColor="text1"/>
              </w:rPr>
            </w:rPrChange>
          </w:rPr>
          <w:t>etagenomics software can be classified into two different categories, alignment-based and alignment</w:t>
        </w:r>
      </w:ins>
      <w:ins w:id="3124" w:author="Ruijie Xu" w:date="2022-01-30T14:18:00Z">
        <w:r w:rsidR="00711005" w:rsidRPr="003A137D">
          <w:rPr>
            <w:color w:val="000000" w:themeColor="text1"/>
          </w:rPr>
          <w:t>-</w:t>
        </w:r>
      </w:ins>
      <w:ins w:id="3125" w:author="Ruijie Xu" w:date="2022-01-28T14:52:00Z">
        <w:r w:rsidRPr="001E3899">
          <w:rPr>
            <w:color w:val="000000" w:themeColor="text1"/>
            <w:rPrChange w:id="3126" w:author="Ruijie Xu" w:date="2022-01-31T16:48:00Z">
              <w:rPr>
                <w:b/>
                <w:bCs/>
                <w:color w:val="000000" w:themeColor="text1"/>
              </w:rPr>
            </w:rPrChange>
          </w:rPr>
          <w:t xml:space="preserve">free. The </w:t>
        </w:r>
      </w:ins>
      <w:proofErr w:type="gramStart"/>
      <w:ins w:id="3127" w:author="Ruijie Xu" w:date="2022-02-02T13:42:00Z">
        <w:r w:rsidR="00576784">
          <w:rPr>
            <w:color w:val="000000" w:themeColor="text1"/>
          </w:rPr>
          <w:t>alignment based</w:t>
        </w:r>
        <w:proofErr w:type="gramEnd"/>
        <w:r w:rsidR="00576784">
          <w:rPr>
            <w:color w:val="000000" w:themeColor="text1"/>
          </w:rPr>
          <w:t xml:space="preserve"> software, </w:t>
        </w:r>
      </w:ins>
      <w:ins w:id="3128" w:author="Liliana Salvador" w:date="2022-02-26T20:00:00Z">
        <w:r w:rsidR="001C0737">
          <w:rPr>
            <w:color w:val="000000" w:themeColor="text1"/>
          </w:rPr>
          <w:t xml:space="preserve">which </w:t>
        </w:r>
      </w:ins>
      <w:ins w:id="3129" w:author="Ruijie Xu" w:date="2022-02-02T13:42:00Z">
        <w:r w:rsidR="00576784">
          <w:rPr>
            <w:color w:val="000000" w:themeColor="text1"/>
          </w:rPr>
          <w:t>suffers gre</w:t>
        </w:r>
      </w:ins>
      <w:ins w:id="3130" w:author="Ruijie Xu" w:date="2022-02-02T13:43:00Z">
        <w:r w:rsidR="00576784">
          <w:rPr>
            <w:color w:val="000000" w:themeColor="text1"/>
          </w:rPr>
          <w:t>atly from</w:t>
        </w:r>
        <w:del w:id="3131" w:author="Liliana Salvador" w:date="2022-02-26T19:59:00Z">
          <w:r w:rsidR="00576784" w:rsidDel="001C0737">
            <w:rPr>
              <w:color w:val="000000" w:themeColor="text1"/>
            </w:rPr>
            <w:delText xml:space="preserve"> the</w:delText>
          </w:r>
        </w:del>
        <w:r w:rsidR="00576784">
          <w:rPr>
            <w:color w:val="000000" w:themeColor="text1"/>
          </w:rPr>
          <w:t xml:space="preserve"> slow speed and the</w:t>
        </w:r>
      </w:ins>
      <w:ins w:id="3132" w:author="Liliana Salvador" w:date="2022-02-26T19:59:00Z">
        <w:r w:rsidR="001C0737">
          <w:rPr>
            <w:color w:val="000000" w:themeColor="text1"/>
          </w:rPr>
          <w:t xml:space="preserve"> need of</w:t>
        </w:r>
      </w:ins>
      <w:ins w:id="3133" w:author="Ruijie Xu" w:date="2022-02-02T13:43:00Z">
        <w:r w:rsidR="00576784">
          <w:rPr>
            <w:color w:val="000000" w:themeColor="text1"/>
          </w:rPr>
          <w:t xml:space="preserve"> large resources, were generally thought</w:t>
        </w:r>
      </w:ins>
      <w:ins w:id="3134" w:author="Liliana Salvador" w:date="2022-02-26T20:00:00Z">
        <w:r w:rsidR="001C0737">
          <w:rPr>
            <w:color w:val="000000" w:themeColor="text1"/>
          </w:rPr>
          <w:t xml:space="preserve"> to have</w:t>
        </w:r>
      </w:ins>
      <w:ins w:id="3135" w:author="Ruijie Xu" w:date="2022-02-02T13:43:00Z">
        <w:r w:rsidR="00576784">
          <w:rPr>
            <w:color w:val="000000" w:themeColor="text1"/>
          </w:rPr>
          <w:t xml:space="preserve"> high</w:t>
        </w:r>
        <w:del w:id="3136" w:author="Liliana Salvador" w:date="2022-02-26T20:00:00Z">
          <w:r w:rsidR="00576784" w:rsidDel="001C0737">
            <w:rPr>
              <w:color w:val="000000" w:themeColor="text1"/>
            </w:rPr>
            <w:delText>er in</w:delText>
          </w:r>
        </w:del>
        <w:r w:rsidR="00576784">
          <w:rPr>
            <w:color w:val="000000" w:themeColor="text1"/>
          </w:rPr>
          <w:t xml:space="preserve"> sensitivity</w:t>
        </w:r>
      </w:ins>
      <w:ins w:id="3137" w:author="Ruijie Xu" w:date="2022-01-28T14:58:00Z">
        <w:r w:rsidR="00F722E8" w:rsidRPr="001E3899">
          <w:rPr>
            <w:color w:val="000000" w:themeColor="text1"/>
            <w:rPrChange w:id="3138" w:author="Ruijie Xu" w:date="2022-01-31T16:48:00Z">
              <w:rPr>
                <w:b/>
                <w:bCs/>
                <w:color w:val="000000" w:themeColor="text1"/>
              </w:rPr>
            </w:rPrChange>
          </w:rPr>
          <w:t xml:space="preserve">. </w:t>
        </w:r>
      </w:ins>
      <w:ins w:id="3139" w:author="Ruijie Xu" w:date="2022-02-02T13:44:00Z">
        <w:r w:rsidR="00576784">
          <w:rPr>
            <w:color w:val="000000" w:themeColor="text1"/>
          </w:rPr>
          <w:t xml:space="preserve">On the other hand, the </w:t>
        </w:r>
      </w:ins>
      <w:ins w:id="3140" w:author="Ruijie Xu" w:date="2022-01-28T15:00:00Z">
        <w:r w:rsidR="005565FD" w:rsidRPr="001E3899">
          <w:rPr>
            <w:color w:val="000000" w:themeColor="text1"/>
            <w:rPrChange w:id="3141" w:author="Ruijie Xu" w:date="2022-01-31T16:48:00Z">
              <w:rPr>
                <w:b/>
                <w:bCs/>
                <w:color w:val="000000" w:themeColor="text1"/>
              </w:rPr>
            </w:rPrChange>
          </w:rPr>
          <w:t>ali</w:t>
        </w:r>
      </w:ins>
      <w:ins w:id="3142" w:author="Ruijie Xu" w:date="2022-01-28T15:01:00Z">
        <w:r w:rsidR="005565FD" w:rsidRPr="001E3899">
          <w:rPr>
            <w:color w:val="000000" w:themeColor="text1"/>
            <w:rPrChange w:id="3143" w:author="Ruijie Xu" w:date="2022-01-31T16:48:00Z">
              <w:rPr>
                <w:b/>
                <w:bCs/>
                <w:color w:val="000000" w:themeColor="text1"/>
              </w:rPr>
            </w:rPrChange>
          </w:rPr>
          <w:t>gnment-free</w:t>
        </w:r>
      </w:ins>
      <w:ins w:id="3144" w:author="Ruijie Xu" w:date="2022-02-02T13:44:00Z">
        <w:r w:rsidR="00576784">
          <w:rPr>
            <w:color w:val="000000" w:themeColor="text1"/>
          </w:rPr>
          <w:t xml:space="preserve"> software </w:t>
        </w:r>
        <w:proofErr w:type="gramStart"/>
        <w:r w:rsidR="00576784">
          <w:rPr>
            <w:color w:val="000000" w:themeColor="text1"/>
          </w:rPr>
          <w:t>utilize</w:t>
        </w:r>
        <w:proofErr w:type="gramEnd"/>
        <w:del w:id="3145" w:author="Liliana Salvador" w:date="2022-02-26T20:00:00Z">
          <w:r w:rsidR="00576784" w:rsidDel="001C0737">
            <w:rPr>
              <w:color w:val="000000" w:themeColor="text1"/>
            </w:rPr>
            <w:delText>s</w:delText>
          </w:r>
        </w:del>
        <w:r w:rsidR="00576784">
          <w:rPr>
            <w:color w:val="000000" w:themeColor="text1"/>
          </w:rPr>
          <w:t xml:space="preserve"> relatively</w:t>
        </w:r>
      </w:ins>
      <w:ins w:id="3146" w:author="Ruijie Xu" w:date="2022-01-28T15:01:00Z">
        <w:r w:rsidR="005565FD" w:rsidRPr="001E3899">
          <w:rPr>
            <w:color w:val="000000" w:themeColor="text1"/>
            <w:rPrChange w:id="3147" w:author="Ruijie Xu" w:date="2022-01-31T16:48:00Z">
              <w:rPr>
                <w:b/>
                <w:bCs/>
                <w:color w:val="000000" w:themeColor="text1"/>
              </w:rPr>
            </w:rPrChange>
          </w:rPr>
          <w:t xml:space="preserve"> </w:t>
        </w:r>
      </w:ins>
      <w:ins w:id="3148" w:author="Ruijie Xu" w:date="2022-02-02T13:44:00Z">
        <w:r w:rsidR="00576784">
          <w:rPr>
            <w:color w:val="000000" w:themeColor="text1"/>
          </w:rPr>
          <w:t>small</w:t>
        </w:r>
        <w:del w:id="3149" w:author="Liliana Salvador" w:date="2022-02-26T20:01:00Z">
          <w:r w:rsidR="00576784" w:rsidDel="001C0737">
            <w:rPr>
              <w:color w:val="000000" w:themeColor="text1"/>
            </w:rPr>
            <w:delText>er</w:delText>
          </w:r>
        </w:del>
        <w:r w:rsidR="00576784">
          <w:rPr>
            <w:color w:val="000000" w:themeColor="text1"/>
          </w:rPr>
          <w:t xml:space="preserve"> </w:t>
        </w:r>
      </w:ins>
      <w:ins w:id="3150" w:author="Ruijie Xu" w:date="2022-01-28T15:01:00Z">
        <w:r w:rsidR="005565FD" w:rsidRPr="001E3899">
          <w:rPr>
            <w:color w:val="000000" w:themeColor="text1"/>
            <w:rPrChange w:id="3151" w:author="Ruijie Xu" w:date="2022-01-31T16:48:00Z">
              <w:rPr>
                <w:b/>
                <w:bCs/>
                <w:color w:val="000000" w:themeColor="text1"/>
              </w:rPr>
            </w:rPrChange>
          </w:rPr>
          <w:t xml:space="preserve">computational resources and </w:t>
        </w:r>
      </w:ins>
      <w:ins w:id="3152" w:author="Ruijie Xu" w:date="2022-02-02T13:45:00Z">
        <w:del w:id="3153" w:author="Liliana Salvador" w:date="2022-02-26T20:01:00Z">
          <w:r w:rsidR="00576784" w:rsidDel="001C0737">
            <w:rPr>
              <w:color w:val="000000" w:themeColor="text1"/>
            </w:rPr>
            <w:delText xml:space="preserve">improve </w:delText>
          </w:r>
        </w:del>
        <w:r w:rsidR="00576784">
          <w:rPr>
            <w:color w:val="000000" w:themeColor="text1"/>
          </w:rPr>
          <w:t>significant</w:t>
        </w:r>
      </w:ins>
      <w:ins w:id="3154" w:author="Liliana Salvador" w:date="2022-02-26T20:01:00Z">
        <w:r w:rsidR="001C0737">
          <w:rPr>
            <w:color w:val="000000" w:themeColor="text1"/>
          </w:rPr>
          <w:t xml:space="preserve"> improvement</w:t>
        </w:r>
      </w:ins>
      <w:ins w:id="3155" w:author="Ruijie Xu" w:date="2022-02-02T13:45:00Z">
        <w:del w:id="3156" w:author="Liliana Salvador" w:date="2022-02-26T20:01:00Z">
          <w:r w:rsidR="00576784" w:rsidDel="001C0737">
            <w:rPr>
              <w:color w:val="000000" w:themeColor="text1"/>
            </w:rPr>
            <w:delText>ly</w:delText>
          </w:r>
        </w:del>
        <w:r w:rsidR="00576784">
          <w:rPr>
            <w:color w:val="000000" w:themeColor="text1"/>
          </w:rPr>
          <w:t xml:space="preserve"> in speed of the analysis</w:t>
        </w:r>
      </w:ins>
      <w:ins w:id="3157" w:author="Ruijie Xu" w:date="2022-01-28T15:01:00Z">
        <w:r w:rsidR="005565FD" w:rsidRPr="001E3899">
          <w:rPr>
            <w:color w:val="000000" w:themeColor="text1"/>
            <w:rPrChange w:id="3158" w:author="Ruijie Xu" w:date="2022-01-31T16:48:00Z">
              <w:rPr>
                <w:b/>
                <w:bCs/>
                <w:color w:val="000000" w:themeColor="text1"/>
              </w:rPr>
            </w:rPrChange>
          </w:rPr>
          <w:t>.</w:t>
        </w:r>
      </w:ins>
      <w:ins w:id="3159" w:author="Ruijie Xu" w:date="2022-01-28T15:03:00Z">
        <w:r w:rsidR="00023F7A" w:rsidRPr="003A137D">
          <w:rPr>
            <w:b/>
            <w:bCs/>
            <w:color w:val="000000" w:themeColor="text1"/>
          </w:rPr>
          <w:t xml:space="preserve"> </w:t>
        </w:r>
        <w:r w:rsidR="00023F7A" w:rsidRPr="003A137D">
          <w:rPr>
            <w:color w:val="000000" w:themeColor="text1"/>
          </w:rPr>
          <w:t xml:space="preserve">In our </w:t>
        </w:r>
      </w:ins>
      <w:ins w:id="3160" w:author="Ruijie Xu" w:date="2022-02-02T13:45:00Z">
        <w:r w:rsidR="00576784">
          <w:rPr>
            <w:color w:val="000000" w:themeColor="text1"/>
          </w:rPr>
          <w:t>study</w:t>
        </w:r>
      </w:ins>
      <w:ins w:id="3161" w:author="Ruijie Xu" w:date="2022-01-28T15:03:00Z">
        <w:r w:rsidR="00023F7A" w:rsidRPr="003A137D">
          <w:rPr>
            <w:color w:val="000000" w:themeColor="text1"/>
          </w:rPr>
          <w:t xml:space="preserve">, </w:t>
        </w:r>
      </w:ins>
      <w:ins w:id="3162" w:author="Ruijie Xu" w:date="2022-02-27T12:58:00Z">
        <w:r w:rsidR="00AB7A08">
          <w:rPr>
            <w:color w:val="000000" w:themeColor="text1"/>
          </w:rPr>
          <w:t xml:space="preserve">the two alignment-based software, </w:t>
        </w:r>
      </w:ins>
      <w:ins w:id="3163" w:author="Ruijie Xu" w:date="2022-02-01T13:44:00Z">
        <w:r w:rsidR="00537B08">
          <w:rPr>
            <w:color w:val="000000" w:themeColor="text1"/>
          </w:rPr>
          <w:t>BLASTN</w:t>
        </w:r>
      </w:ins>
      <w:ins w:id="3164" w:author="Ruijie Xu" w:date="2022-01-28T15:03:00Z">
        <w:r w:rsidR="00023F7A" w:rsidRPr="003A137D">
          <w:rPr>
            <w:color w:val="000000" w:themeColor="text1"/>
          </w:rPr>
          <w:t xml:space="preserve"> and Diamond, were the two most time </w:t>
        </w:r>
        <w:del w:id="3165" w:author="Liliana Salvador" w:date="2022-02-26T20:02:00Z">
          <w:r w:rsidR="00023F7A" w:rsidRPr="003A137D" w:rsidDel="001C0737">
            <w:rPr>
              <w:color w:val="000000" w:themeColor="text1"/>
            </w:rPr>
            <w:delText>expensive</w:delText>
          </w:r>
        </w:del>
      </w:ins>
      <w:ins w:id="3166" w:author="Liliana Salvador" w:date="2022-02-26T20:02:00Z">
        <w:r w:rsidR="001C0737">
          <w:rPr>
            <w:color w:val="000000" w:themeColor="text1"/>
          </w:rPr>
          <w:t>intensive</w:t>
        </w:r>
      </w:ins>
      <w:ins w:id="3167" w:author="Ruijie Xu" w:date="2022-01-28T15:04:00Z">
        <w:r w:rsidR="00023F7A" w:rsidRPr="003A137D">
          <w:rPr>
            <w:color w:val="000000" w:themeColor="text1"/>
          </w:rPr>
          <w:t xml:space="preserve"> software</w:t>
        </w:r>
        <w:del w:id="3168" w:author="Liliana Salvador" w:date="2022-02-26T20:02:00Z">
          <w:r w:rsidR="00023F7A" w:rsidRPr="003A137D" w:rsidDel="001C0737">
            <w:rPr>
              <w:color w:val="000000" w:themeColor="text1"/>
            </w:rPr>
            <w:delText xml:space="preserve"> out of all software</w:delText>
          </w:r>
        </w:del>
        <w:r w:rsidR="00023F7A" w:rsidRPr="003A137D">
          <w:rPr>
            <w:color w:val="000000" w:themeColor="text1"/>
          </w:rPr>
          <w:t>. The</w:t>
        </w:r>
        <w:del w:id="3169" w:author="Liliana Salvador" w:date="2022-02-26T20:02:00Z">
          <w:r w:rsidR="00023F7A" w:rsidRPr="003A137D" w:rsidDel="001C0737">
            <w:rPr>
              <w:color w:val="000000" w:themeColor="text1"/>
            </w:rPr>
            <w:delText xml:space="preserve">se two software </w:delText>
          </w:r>
        </w:del>
      </w:ins>
      <w:ins w:id="3170" w:author="Liliana Salvador" w:date="2022-02-26T20:02:00Z">
        <w:r w:rsidR="001C0737">
          <w:rPr>
            <w:color w:val="000000" w:themeColor="text1"/>
          </w:rPr>
          <w:t xml:space="preserve">y </w:t>
        </w:r>
      </w:ins>
      <w:ins w:id="3171" w:author="Ruijie Xu" w:date="2022-01-28T15:04:00Z">
        <w:r w:rsidR="00023F7A" w:rsidRPr="003A137D">
          <w:rPr>
            <w:color w:val="000000" w:themeColor="text1"/>
          </w:rPr>
          <w:t xml:space="preserve">took </w:t>
        </w:r>
      </w:ins>
      <w:ins w:id="3172" w:author="Liliana Salvador" w:date="2022-02-26T20:02:00Z">
        <w:r w:rsidR="001C0737">
          <w:rPr>
            <w:color w:val="000000" w:themeColor="text1"/>
          </w:rPr>
          <w:t>two</w:t>
        </w:r>
      </w:ins>
      <w:ins w:id="3173" w:author="Ruijie Xu" w:date="2022-01-28T15:04:00Z">
        <w:del w:id="3174" w:author="Liliana Salvador" w:date="2022-02-26T20:02:00Z">
          <w:r w:rsidR="00023F7A" w:rsidRPr="003A137D" w:rsidDel="001C0737">
            <w:rPr>
              <w:color w:val="000000" w:themeColor="text1"/>
            </w:rPr>
            <w:delText>2</w:delText>
          </w:r>
        </w:del>
        <w:r w:rsidR="00023F7A" w:rsidRPr="003A137D">
          <w:rPr>
            <w:color w:val="000000" w:themeColor="text1"/>
          </w:rPr>
          <w:t xml:space="preserve"> </w:t>
        </w:r>
        <w:del w:id="3175" w:author="Liliana Salvador" w:date="2022-02-26T20:02:00Z">
          <w:r w:rsidR="00FC7384" w:rsidRPr="003A137D" w:rsidDel="001C0737">
            <w:rPr>
              <w:color w:val="000000" w:themeColor="text1"/>
            </w:rPr>
            <w:delText>h</w:delText>
          </w:r>
        </w:del>
      </w:ins>
      <w:ins w:id="3176" w:author="Ruijie Xu" w:date="2022-01-28T15:05:00Z">
        <w:del w:id="3177" w:author="Liliana Salvador" w:date="2022-02-26T20:02:00Z">
          <w:r w:rsidR="00FC7384" w:rsidRPr="003A137D" w:rsidDel="001C0737">
            <w:rPr>
              <w:color w:val="000000" w:themeColor="text1"/>
            </w:rPr>
            <w:delText>ours</w:delText>
          </w:r>
        </w:del>
      </w:ins>
      <w:ins w:id="3178" w:author="Ruijie Xu" w:date="2022-01-28T15:04:00Z">
        <w:del w:id="3179" w:author="Liliana Salvador" w:date="2022-02-26T20:02:00Z">
          <w:r w:rsidR="00FC7384" w:rsidRPr="003A137D" w:rsidDel="001C0737">
            <w:rPr>
              <w:color w:val="000000" w:themeColor="text1"/>
            </w:rPr>
            <w:delText xml:space="preserve"> </w:delText>
          </w:r>
        </w:del>
        <w:r w:rsidR="00023F7A" w:rsidRPr="003A137D">
          <w:rPr>
            <w:color w:val="000000" w:themeColor="text1"/>
          </w:rPr>
          <w:t xml:space="preserve">and </w:t>
        </w:r>
      </w:ins>
      <w:ins w:id="3180" w:author="Liliana Salvador" w:date="2022-02-26T20:02:00Z">
        <w:r w:rsidR="001C0737">
          <w:rPr>
            <w:color w:val="000000" w:themeColor="text1"/>
          </w:rPr>
          <w:t>five</w:t>
        </w:r>
      </w:ins>
      <w:ins w:id="3181" w:author="Ruijie Xu" w:date="2022-01-28T15:04:00Z">
        <w:del w:id="3182" w:author="Liliana Salvador" w:date="2022-02-26T20:02:00Z">
          <w:r w:rsidR="00FC7384" w:rsidRPr="003A137D" w:rsidDel="001C0737">
            <w:rPr>
              <w:color w:val="000000" w:themeColor="text1"/>
            </w:rPr>
            <w:delText>5</w:delText>
          </w:r>
        </w:del>
      </w:ins>
      <w:ins w:id="3183" w:author="Ruijie Xu" w:date="2022-01-28T15:05:00Z">
        <w:r w:rsidR="00FC7384" w:rsidRPr="003A137D">
          <w:rPr>
            <w:color w:val="000000" w:themeColor="text1"/>
          </w:rPr>
          <w:t xml:space="preserve"> hours</w:t>
        </w:r>
      </w:ins>
      <w:ins w:id="3184" w:author="Liliana Salvador" w:date="2022-02-26T20:02:00Z">
        <w:r w:rsidR="001C0737">
          <w:rPr>
            <w:color w:val="000000" w:themeColor="text1"/>
          </w:rPr>
          <w:t>, respectively,</w:t>
        </w:r>
      </w:ins>
      <w:ins w:id="3185" w:author="Ruijie Xu" w:date="2022-01-28T15:05:00Z">
        <w:r w:rsidR="00FC7384" w:rsidRPr="003A137D">
          <w:rPr>
            <w:color w:val="000000" w:themeColor="text1"/>
          </w:rPr>
          <w:t xml:space="preserve"> on average to complete the analysis for one sample, while o</w:t>
        </w:r>
      </w:ins>
      <w:ins w:id="3186" w:author="Ruijie Xu" w:date="2022-01-28T15:06:00Z">
        <w:r w:rsidR="00FC7384" w:rsidRPr="003A137D">
          <w:rPr>
            <w:color w:val="000000" w:themeColor="text1"/>
          </w:rPr>
          <w:t xml:space="preserve">ther software took </w:t>
        </w:r>
      </w:ins>
      <w:bookmarkStart w:id="3187" w:name="OLE_LINK235"/>
      <w:bookmarkStart w:id="3188" w:name="OLE_LINK236"/>
      <w:ins w:id="3189" w:author="Ruijie Xu" w:date="2022-02-02T13:46:00Z">
        <w:r w:rsidR="00576784">
          <w:rPr>
            <w:color w:val="000000" w:themeColor="text1"/>
          </w:rPr>
          <w:t xml:space="preserve">at most </w:t>
        </w:r>
      </w:ins>
      <w:ins w:id="3190" w:author="Liliana Salvador" w:date="2022-02-26T20:03:00Z">
        <w:r w:rsidR="001C0737">
          <w:rPr>
            <w:color w:val="000000" w:themeColor="text1"/>
          </w:rPr>
          <w:t>three</w:t>
        </w:r>
      </w:ins>
      <w:ins w:id="3191" w:author="Ruijie Xu" w:date="2022-02-02T13:46:00Z">
        <w:del w:id="3192" w:author="Liliana Salvador" w:date="2022-02-26T20:03:00Z">
          <w:r w:rsidR="00576784" w:rsidDel="001C0737">
            <w:rPr>
              <w:color w:val="000000" w:themeColor="text1"/>
            </w:rPr>
            <w:delText>3</w:delText>
          </w:r>
        </w:del>
        <w:r w:rsidR="00576784">
          <w:rPr>
            <w:color w:val="000000" w:themeColor="text1"/>
          </w:rPr>
          <w:t xml:space="preserve"> </w:t>
        </w:r>
      </w:ins>
      <w:bookmarkEnd w:id="3187"/>
      <w:bookmarkEnd w:id="3188"/>
      <w:ins w:id="3193" w:author="Ruijie Xu" w:date="2022-01-28T15:06:00Z">
        <w:r w:rsidR="00FC7384" w:rsidRPr="003A137D">
          <w:rPr>
            <w:color w:val="000000" w:themeColor="text1"/>
          </w:rPr>
          <w:t xml:space="preserve">minutes for </w:t>
        </w:r>
        <w:del w:id="3194" w:author="Liliana Salvador" w:date="2022-02-26T20:03:00Z">
          <w:r w:rsidR="00FC7384" w:rsidRPr="003A137D" w:rsidDel="001C0737">
            <w:rPr>
              <w:color w:val="000000" w:themeColor="text1"/>
            </w:rPr>
            <w:delText xml:space="preserve">doing </w:delText>
          </w:r>
        </w:del>
        <w:r w:rsidR="00FC7384" w:rsidRPr="003A137D">
          <w:rPr>
            <w:color w:val="000000" w:themeColor="text1"/>
          </w:rPr>
          <w:t xml:space="preserve">the same task. </w:t>
        </w:r>
        <w:del w:id="3195" w:author="Liliana Salvador" w:date="2022-02-26T20:03:00Z">
          <w:r w:rsidR="00FC7384" w:rsidRPr="003A137D" w:rsidDel="001C0737">
            <w:rPr>
              <w:color w:val="000000" w:themeColor="text1"/>
            </w:rPr>
            <w:delText>However, t</w:delText>
          </w:r>
        </w:del>
      </w:ins>
      <w:ins w:id="3196" w:author="Liliana Salvador" w:date="2022-02-26T20:03:00Z">
        <w:r w:rsidR="001C0737">
          <w:rPr>
            <w:color w:val="000000" w:themeColor="text1"/>
          </w:rPr>
          <w:t>T</w:t>
        </w:r>
      </w:ins>
      <w:ins w:id="3197" w:author="Ruijie Xu" w:date="2022-01-28T15:06:00Z">
        <w:r w:rsidR="00FC7384" w:rsidRPr="003A137D">
          <w:rPr>
            <w:color w:val="000000" w:themeColor="text1"/>
          </w:rPr>
          <w:t xml:space="preserve">he time and </w:t>
        </w:r>
      </w:ins>
      <w:ins w:id="3198" w:author="Ruijie Xu" w:date="2022-01-28T15:07:00Z">
        <w:r w:rsidR="00FC7384" w:rsidRPr="003A137D">
          <w:rPr>
            <w:color w:val="000000" w:themeColor="text1"/>
          </w:rPr>
          <w:t xml:space="preserve">resources required to </w:t>
        </w:r>
      </w:ins>
      <w:ins w:id="3199" w:author="Ruijie Xu" w:date="2022-01-28T15:06:00Z">
        <w:r w:rsidR="00FC7384" w:rsidRPr="003A137D">
          <w:rPr>
            <w:color w:val="000000" w:themeColor="text1"/>
          </w:rPr>
          <w:t>build</w:t>
        </w:r>
      </w:ins>
      <w:ins w:id="3200" w:author="Ruijie Xu" w:date="2022-01-28T15:07:00Z">
        <w:r w:rsidR="00FC7384" w:rsidRPr="003A137D">
          <w:rPr>
            <w:color w:val="000000" w:themeColor="text1"/>
          </w:rPr>
          <w:t xml:space="preserve"> the DBs</w:t>
        </w:r>
      </w:ins>
      <w:ins w:id="3201" w:author="Ruijie Xu" w:date="2022-01-28T15:06:00Z">
        <w:r w:rsidR="00FC7384" w:rsidRPr="003A137D">
          <w:rPr>
            <w:color w:val="000000" w:themeColor="text1"/>
          </w:rPr>
          <w:t xml:space="preserve"> </w:t>
        </w:r>
      </w:ins>
      <w:ins w:id="3202" w:author="Liliana Salvador" w:date="2022-02-26T20:04:00Z">
        <w:r w:rsidR="001C0737">
          <w:rPr>
            <w:color w:val="000000" w:themeColor="text1"/>
          </w:rPr>
          <w:t>for</w:t>
        </w:r>
      </w:ins>
      <w:ins w:id="3203" w:author="Ruijie Xu" w:date="2022-01-28T15:06:00Z">
        <w:del w:id="3204" w:author="Liliana Salvador" w:date="2022-02-26T20:03:00Z">
          <w:r w:rsidR="00FC7384" w:rsidRPr="003A137D" w:rsidDel="001C0737">
            <w:rPr>
              <w:color w:val="000000" w:themeColor="text1"/>
            </w:rPr>
            <w:delText>of</w:delText>
          </w:r>
        </w:del>
      </w:ins>
      <w:ins w:id="3205" w:author="Ruijie Xu" w:date="2022-01-28T15:07:00Z">
        <w:r w:rsidR="00FC7384" w:rsidRPr="003A137D">
          <w:rPr>
            <w:color w:val="000000" w:themeColor="text1"/>
          </w:rPr>
          <w:t xml:space="preserve"> the</w:t>
        </w:r>
      </w:ins>
      <w:ins w:id="3206" w:author="Ruijie Xu" w:date="2022-01-28T15:06:00Z">
        <w:r w:rsidR="00FC7384" w:rsidRPr="003A137D">
          <w:rPr>
            <w:color w:val="000000" w:themeColor="text1"/>
          </w:rPr>
          <w:t xml:space="preserve"> alignment-free </w:t>
        </w:r>
      </w:ins>
      <w:ins w:id="3207" w:author="Ruijie Xu" w:date="2022-01-28T15:07:00Z">
        <w:r w:rsidR="00FC7384" w:rsidRPr="003A137D">
          <w:rPr>
            <w:color w:val="000000" w:themeColor="text1"/>
          </w:rPr>
          <w:t>software became the trade-off for the speed of the analysis itself. For example, the buil</w:t>
        </w:r>
      </w:ins>
      <w:ins w:id="3208" w:author="Ruijie Xu" w:date="2022-01-28T15:08:00Z">
        <w:r w:rsidR="00FC7384" w:rsidRPr="003A137D">
          <w:rPr>
            <w:color w:val="000000" w:themeColor="text1"/>
          </w:rPr>
          <w:t xml:space="preserve">ding of CLARK’s </w:t>
        </w:r>
        <w:del w:id="3209" w:author="Liliana Salvador" w:date="2022-02-26T20:04:00Z">
          <w:r w:rsidR="00FC7384" w:rsidRPr="003A137D" w:rsidDel="001C0737">
            <w:rPr>
              <w:color w:val="000000" w:themeColor="text1"/>
            </w:rPr>
            <w:delText>database</w:delText>
          </w:r>
        </w:del>
      </w:ins>
      <w:ins w:id="3210" w:author="Liliana Salvador" w:date="2022-02-26T20:04:00Z">
        <w:r w:rsidR="001C0737">
          <w:rPr>
            <w:color w:val="000000" w:themeColor="text1"/>
          </w:rPr>
          <w:t>DB</w:t>
        </w:r>
      </w:ins>
      <w:ins w:id="3211" w:author="Ruijie Xu" w:date="2022-01-28T15:08:00Z">
        <w:r w:rsidR="00FC7384" w:rsidRPr="003A137D">
          <w:rPr>
            <w:color w:val="000000" w:themeColor="text1"/>
          </w:rPr>
          <w:t xml:space="preserve"> took almost </w:t>
        </w:r>
      </w:ins>
      <w:ins w:id="3212" w:author="Liliana Salvador" w:date="2022-02-26T20:04:00Z">
        <w:r w:rsidR="001C0737">
          <w:rPr>
            <w:color w:val="000000" w:themeColor="text1"/>
          </w:rPr>
          <w:t>two</w:t>
        </w:r>
      </w:ins>
      <w:ins w:id="3213" w:author="Ruijie Xu" w:date="2022-01-28T15:09:00Z">
        <w:del w:id="3214" w:author="Liliana Salvador" w:date="2022-02-26T20:04:00Z">
          <w:r w:rsidR="00FC7384" w:rsidRPr="003A137D" w:rsidDel="001C0737">
            <w:rPr>
              <w:color w:val="000000" w:themeColor="text1"/>
            </w:rPr>
            <w:delText>2</w:delText>
          </w:r>
        </w:del>
        <w:r w:rsidR="00FC7384" w:rsidRPr="003A137D">
          <w:rPr>
            <w:color w:val="000000" w:themeColor="text1"/>
          </w:rPr>
          <w:t xml:space="preserve"> days with 400 GBs of memory used. For</w:t>
        </w:r>
      </w:ins>
      <w:ins w:id="3215" w:author="Liliana Salvador" w:date="2022-02-26T20:04:00Z">
        <w:r w:rsidR="001C0737">
          <w:rPr>
            <w:color w:val="000000" w:themeColor="text1"/>
          </w:rPr>
          <w:t>t</w:t>
        </w:r>
      </w:ins>
      <w:ins w:id="3216" w:author="Ruijie Xu" w:date="2022-01-28T15:09:00Z">
        <w:r w:rsidR="00FC7384" w:rsidRPr="003A137D">
          <w:rPr>
            <w:color w:val="000000" w:themeColor="text1"/>
          </w:rPr>
          <w:t xml:space="preserve">unately, most of the software included in our study </w:t>
        </w:r>
        <w:r w:rsidR="00CD7AB6" w:rsidRPr="003A137D">
          <w:rPr>
            <w:color w:val="000000" w:themeColor="text1"/>
          </w:rPr>
          <w:t>ha</w:t>
        </w:r>
      </w:ins>
      <w:ins w:id="3217" w:author="Liliana Salvador" w:date="2022-02-26T20:04:00Z">
        <w:r w:rsidR="001C0737">
          <w:rPr>
            <w:color w:val="000000" w:themeColor="text1"/>
          </w:rPr>
          <w:t>ve</w:t>
        </w:r>
      </w:ins>
      <w:ins w:id="3218" w:author="Ruijie Xu" w:date="2022-01-28T15:09:00Z">
        <w:del w:id="3219" w:author="Liliana Salvador" w:date="2022-02-26T20:04:00Z">
          <w:r w:rsidR="00CD7AB6" w:rsidRPr="003A137D" w:rsidDel="001C0737">
            <w:rPr>
              <w:color w:val="000000" w:themeColor="text1"/>
            </w:rPr>
            <w:delText>s</w:delText>
          </w:r>
        </w:del>
        <w:r w:rsidR="00CD7AB6" w:rsidRPr="003A137D">
          <w:rPr>
            <w:color w:val="000000" w:themeColor="text1"/>
          </w:rPr>
          <w:t xml:space="preserve"> pr</w:t>
        </w:r>
      </w:ins>
      <w:ins w:id="3220" w:author="Ruijie Xu" w:date="2022-01-28T15:10:00Z">
        <w:r w:rsidR="00CD7AB6" w:rsidRPr="003A137D">
          <w:rPr>
            <w:color w:val="000000" w:themeColor="text1"/>
          </w:rPr>
          <w:t>e-built DBs distributed with the release of the software</w:t>
        </w:r>
      </w:ins>
      <w:ins w:id="3221" w:author="Ruijie Xu" w:date="2022-01-28T15:35:00Z">
        <w:r w:rsidR="00B20DDB" w:rsidRPr="003A137D">
          <w:rPr>
            <w:color w:val="000000" w:themeColor="text1"/>
          </w:rPr>
          <w:t xml:space="preserve"> (except for CLARK, CLARK-s, Diamond, and Kaiju)</w:t>
        </w:r>
      </w:ins>
      <w:ins w:id="3222" w:author="Ruijie Xu" w:date="2022-01-28T15:36:00Z">
        <w:r w:rsidR="00212623" w:rsidRPr="003A137D">
          <w:rPr>
            <w:color w:val="000000" w:themeColor="text1"/>
          </w:rPr>
          <w:t>.</w:t>
        </w:r>
      </w:ins>
      <w:ins w:id="3223" w:author="Ruijie Xu" w:date="2022-01-28T15:10:00Z">
        <w:r w:rsidR="00CD7AB6" w:rsidRPr="003A137D">
          <w:rPr>
            <w:color w:val="000000" w:themeColor="text1"/>
          </w:rPr>
          <w:t xml:space="preserve"> However, if the analysis requires the identification of taxa </w:t>
        </w:r>
      </w:ins>
      <w:ins w:id="3224" w:author="Ruijie Xu" w:date="2022-01-28T15:11:00Z">
        <w:r w:rsidR="00CD7AB6" w:rsidRPr="003A137D">
          <w:rPr>
            <w:color w:val="000000" w:themeColor="text1"/>
          </w:rPr>
          <w:t>that are not included in these pre-</w:t>
        </w:r>
        <w:proofErr w:type="spellStart"/>
        <w:r w:rsidR="00CD7AB6" w:rsidRPr="003A137D">
          <w:rPr>
            <w:color w:val="000000" w:themeColor="text1"/>
          </w:rPr>
          <w:t>builit</w:t>
        </w:r>
        <w:proofErr w:type="spellEnd"/>
        <w:r w:rsidR="00CD7AB6" w:rsidRPr="003A137D">
          <w:rPr>
            <w:color w:val="000000" w:themeColor="text1"/>
          </w:rPr>
          <w:t xml:space="preserve"> DBs, the time and resources added to the metagenomics profiling analysis will increase significantly. </w:t>
        </w:r>
      </w:ins>
      <w:del w:id="3225" w:author="Ruijie Xu" w:date="2022-01-28T14:49:00Z">
        <w:r w:rsidR="00234370" w:rsidRPr="003A137D" w:rsidDel="004314BA">
          <w:rPr>
            <w:b/>
            <w:bCs/>
            <w:color w:val="000000" w:themeColor="text1"/>
          </w:rPr>
          <w:delText xml:space="preserve">Kraken2 vs. CLARK vs. </w:delText>
        </w:r>
        <w:r w:rsidR="00587076" w:rsidRPr="003A137D" w:rsidDel="004314BA">
          <w:rPr>
            <w:b/>
            <w:bCs/>
            <w:color w:val="000000" w:themeColor="text1"/>
          </w:rPr>
          <w:delText>CLARK-s</w:delText>
        </w:r>
        <w:r w:rsidR="00234370" w:rsidRPr="003A137D" w:rsidDel="004314BA">
          <w:rPr>
            <w:color w:val="000000" w:themeColor="text1"/>
          </w:rPr>
          <w:delText xml:space="preserve">. </w:delText>
        </w:r>
        <w:r w:rsidR="00D40405" w:rsidRPr="003A137D" w:rsidDel="004314BA">
          <w:rPr>
            <w:color w:val="000000" w:themeColor="text1"/>
          </w:rPr>
          <w:delText>T</w:delText>
        </w:r>
      </w:del>
      <w:del w:id="3226" w:author="Ruijie Xu" w:date="2022-01-28T14:48:00Z">
        <w:r w:rsidR="00D40405" w:rsidRPr="003A137D" w:rsidDel="004314BA">
          <w:rPr>
            <w:color w:val="000000" w:themeColor="text1"/>
          </w:rPr>
          <w:delText xml:space="preserve">he </w:delText>
        </w:r>
        <w:r w:rsidR="00234370" w:rsidRPr="003A137D" w:rsidDel="004314BA">
          <w:rPr>
            <w:color w:val="000000" w:themeColor="text1"/>
          </w:rPr>
          <w:delText xml:space="preserve">performances of </w:delText>
        </w:r>
      </w:del>
      <w:del w:id="3227" w:author="Ruijie Xu" w:date="2022-01-28T14:47:00Z">
        <w:r w:rsidR="00234370" w:rsidRPr="003A137D" w:rsidDel="00DF6582">
          <w:rPr>
            <w:color w:val="000000" w:themeColor="text1"/>
          </w:rPr>
          <w:delText xml:space="preserve">Kraken2, CLARK, and </w:delText>
        </w:r>
        <w:r w:rsidR="00587076" w:rsidRPr="003A137D" w:rsidDel="00DF6582">
          <w:rPr>
            <w:color w:val="000000" w:themeColor="text1"/>
          </w:rPr>
          <w:delText>CLARK-s</w:delText>
        </w:r>
        <w:r w:rsidR="00234370" w:rsidRPr="003A137D" w:rsidDel="00DF6582">
          <w:rPr>
            <w:color w:val="000000" w:themeColor="text1"/>
          </w:rPr>
          <w:delText xml:space="preserve"> </w:delText>
        </w:r>
      </w:del>
      <w:del w:id="3228" w:author="Ruijie Xu" w:date="2022-01-28T14:48:00Z">
        <w:r w:rsidR="00234370" w:rsidRPr="003A137D" w:rsidDel="004314BA">
          <w:rPr>
            <w:color w:val="000000" w:themeColor="text1"/>
          </w:rPr>
          <w:delText xml:space="preserve">have been evaluated </w:delText>
        </w:r>
        <w:r w:rsidR="00D40405" w:rsidRPr="003A137D" w:rsidDel="004314BA">
          <w:rPr>
            <w:color w:val="000000" w:themeColor="text1"/>
          </w:rPr>
          <w:delText xml:space="preserve">in a previous benchmark study </w:delText>
        </w:r>
        <w:r w:rsidR="00234370" w:rsidRPr="003A137D" w:rsidDel="004314BA">
          <w:rPr>
            <w:color w:val="000000" w:themeColor="text1"/>
          </w:rPr>
          <w:fldChar w:fldCharType="begin" w:fldLock="1"/>
        </w:r>
        <w:r w:rsidR="00350DBF" w:rsidRPr="003A137D" w:rsidDel="004314BA">
          <w:rPr>
            <w:color w:val="000000" w:themeColor="text1"/>
          </w:rPr>
          <w:delInstrText xml:space="preserve"> ADDIN ZOTERO_ITEM CSL_CITATION {"citationID":"yTzEo2K9","properties":{"formattedCitation":"(Ye {\\i{}et al.}, 2019a)","plainCitation":"(Ye et al., 2019a)","noteIndex":0},"citationItems":[{"id":"NQbUksdo/6JL8WJTg","uris":["http://zotero.org/users/local/YOB362yk/items/J9U9VAYC"],"uri":["http://zotero.org/users/local/YOB362yk/items/J9U9VAYC"],"itemData":{"id":138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note":"number: 4","page":"779-794","title":"Benchmarking Metagenomics Tools for Taxonomic Classification.","volume":"178","author":[{"family":"Ye","given":"Simon H"},{"family":"Siddle","given":"Katherine J"},{"family":"Park","given":"Daniel J"},{"family":"Sabeti","given":"Pardis C"}],"issued":{"date-parts":[["2019",8,8]]}}}],"schema":"https://github.com/citation-style-language/schema/raw/master/csl-citation.json"} </w:delInstrText>
        </w:r>
        <w:r w:rsidR="00234370" w:rsidRPr="003A137D" w:rsidDel="004314BA">
          <w:rPr>
            <w:color w:val="000000" w:themeColor="text1"/>
          </w:rPr>
          <w:fldChar w:fldCharType="separate"/>
        </w:r>
        <w:r w:rsidR="00350DBF" w:rsidRPr="003A137D" w:rsidDel="004314BA">
          <w:rPr>
            <w:color w:val="000000"/>
          </w:rPr>
          <w:delText xml:space="preserve">(Ye </w:delText>
        </w:r>
        <w:r w:rsidR="00350DBF" w:rsidRPr="003A137D" w:rsidDel="004314BA">
          <w:rPr>
            <w:i/>
            <w:iCs/>
            <w:color w:val="000000"/>
          </w:rPr>
          <w:delText>et al.</w:delText>
        </w:r>
        <w:r w:rsidR="00350DBF" w:rsidRPr="003A137D" w:rsidDel="004314BA">
          <w:rPr>
            <w:color w:val="000000"/>
          </w:rPr>
          <w:delText>, 2019a)</w:delText>
        </w:r>
        <w:r w:rsidR="00234370" w:rsidRPr="003A137D" w:rsidDel="004314BA">
          <w:rPr>
            <w:color w:val="000000" w:themeColor="text1"/>
          </w:rPr>
          <w:fldChar w:fldCharType="end"/>
        </w:r>
        <w:r w:rsidR="00234370" w:rsidRPr="003A137D" w:rsidDel="004314BA">
          <w:rPr>
            <w:color w:val="000000" w:themeColor="text1"/>
          </w:rPr>
          <w:delText xml:space="preserve">. The three </w:delText>
        </w:r>
        <w:r w:rsidR="008524D8" w:rsidRPr="003A137D" w:rsidDel="004314BA">
          <w:rPr>
            <w:color w:val="000000" w:themeColor="text1"/>
          </w:rPr>
          <w:delText>software</w:delText>
        </w:r>
        <w:r w:rsidR="00234370" w:rsidRPr="003A137D" w:rsidDel="004314BA">
          <w:rPr>
            <w:color w:val="000000" w:themeColor="text1"/>
          </w:rPr>
          <w:delText xml:space="preserve"> </w:delText>
        </w:r>
        <w:r w:rsidR="00D40405" w:rsidRPr="003A137D" w:rsidDel="004314BA">
          <w:rPr>
            <w:color w:val="000000" w:themeColor="text1"/>
          </w:rPr>
          <w:delText>are</w:delText>
        </w:r>
        <w:r w:rsidR="00234370" w:rsidRPr="003A137D" w:rsidDel="004314BA">
          <w:rPr>
            <w:color w:val="000000" w:themeColor="text1"/>
          </w:rPr>
          <w:delText xml:space="preserve"> built based on k-mer spectra </w:delText>
        </w:r>
        <w:r w:rsidR="00FE5C5D" w:rsidRPr="003A137D" w:rsidDel="004314BA">
          <w:rPr>
            <w:color w:val="000000" w:themeColor="text1"/>
          </w:rPr>
          <w:delText>DB</w:delText>
        </w:r>
        <w:r w:rsidR="00234370" w:rsidRPr="003A137D" w:rsidDel="004314BA">
          <w:rPr>
            <w:color w:val="000000" w:themeColor="text1"/>
          </w:rPr>
          <w:delText xml:space="preserve">s, while the </w:delText>
        </w:r>
        <w:r w:rsidR="00FE5C5D" w:rsidRPr="003A137D" w:rsidDel="004314BA">
          <w:rPr>
            <w:color w:val="000000" w:themeColor="text1"/>
          </w:rPr>
          <w:delText>DB</w:delText>
        </w:r>
        <w:r w:rsidR="00234370" w:rsidRPr="003A137D" w:rsidDel="004314BA">
          <w:rPr>
            <w:color w:val="000000" w:themeColor="text1"/>
          </w:rPr>
          <w:delText xml:space="preserve"> of </w:delText>
        </w:r>
        <w:r w:rsidR="00587076" w:rsidRPr="003A137D" w:rsidDel="004314BA">
          <w:rPr>
            <w:color w:val="000000" w:themeColor="text1"/>
          </w:rPr>
          <w:delText>CLARK-s</w:delText>
        </w:r>
        <w:r w:rsidR="00234370" w:rsidRPr="003A137D" w:rsidDel="004314BA">
          <w:rPr>
            <w:color w:val="000000" w:themeColor="text1"/>
          </w:rPr>
          <w:delText xml:space="preserve"> is built upon the </w:delText>
        </w:r>
        <w:r w:rsidR="00FE5C5D" w:rsidRPr="003A137D" w:rsidDel="004314BA">
          <w:rPr>
            <w:color w:val="000000" w:themeColor="text1"/>
          </w:rPr>
          <w:delText>DB</w:delText>
        </w:r>
        <w:r w:rsidR="00234370" w:rsidRPr="003A137D" w:rsidDel="004314BA">
          <w:rPr>
            <w:color w:val="000000" w:themeColor="text1"/>
          </w:rPr>
          <w:delText xml:space="preserve"> for CLARK with the spaced k-mers to increase the accuracy. The time and storage required for building the </w:delText>
        </w:r>
        <w:r w:rsidR="00FE5C5D" w:rsidRPr="003A137D" w:rsidDel="004314BA">
          <w:rPr>
            <w:color w:val="000000" w:themeColor="text1"/>
          </w:rPr>
          <w:delText>DB</w:delText>
        </w:r>
        <w:r w:rsidR="00234370" w:rsidRPr="003A137D" w:rsidDel="004314BA">
          <w:rPr>
            <w:color w:val="000000" w:themeColor="text1"/>
          </w:rPr>
          <w:delText xml:space="preserve">s of the three </w:delText>
        </w:r>
        <w:r w:rsidR="008524D8" w:rsidRPr="003A137D" w:rsidDel="004314BA">
          <w:rPr>
            <w:color w:val="000000" w:themeColor="text1"/>
          </w:rPr>
          <w:delText>software</w:delText>
        </w:r>
        <w:r w:rsidR="00234370" w:rsidRPr="003A137D" w:rsidDel="004314BA">
          <w:rPr>
            <w:color w:val="000000" w:themeColor="text1"/>
          </w:rPr>
          <w:delText xml:space="preserve"> are around the same</w:delText>
        </w:r>
        <w:r w:rsidR="00325E83" w:rsidRPr="003A137D" w:rsidDel="004314BA">
          <w:rPr>
            <w:color w:val="000000" w:themeColor="text1"/>
          </w:rPr>
          <w:delText>, while</w:delText>
        </w:r>
        <w:r w:rsidR="00234370" w:rsidRPr="003A137D" w:rsidDel="004314BA">
          <w:rPr>
            <w:color w:val="000000" w:themeColor="text1"/>
          </w:rPr>
          <w:delText xml:space="preserve"> </w:delText>
        </w:r>
        <w:r w:rsidR="00587076" w:rsidRPr="003A137D" w:rsidDel="004314BA">
          <w:rPr>
            <w:color w:val="000000" w:themeColor="text1"/>
          </w:rPr>
          <w:delText>CLARK-s</w:delText>
        </w:r>
        <w:r w:rsidR="00234370" w:rsidRPr="003A137D" w:rsidDel="004314BA">
          <w:rPr>
            <w:color w:val="000000" w:themeColor="text1"/>
          </w:rPr>
          <w:delText xml:space="preserve"> </w:delText>
        </w:r>
        <w:r w:rsidR="00325E83" w:rsidRPr="003A137D" w:rsidDel="004314BA">
          <w:rPr>
            <w:color w:val="000000" w:themeColor="text1"/>
          </w:rPr>
          <w:delText xml:space="preserve">requires </w:delText>
        </w:r>
        <w:r w:rsidR="00234370" w:rsidRPr="003A137D" w:rsidDel="004314BA">
          <w:rPr>
            <w:color w:val="000000" w:themeColor="text1"/>
          </w:rPr>
          <w:delText xml:space="preserve">slightly </w:delText>
        </w:r>
        <w:r w:rsidR="00325E83" w:rsidRPr="003A137D" w:rsidDel="004314BA">
          <w:rPr>
            <w:color w:val="000000" w:themeColor="text1"/>
          </w:rPr>
          <w:delText xml:space="preserve">more </w:delText>
        </w:r>
        <w:r w:rsidR="00234370" w:rsidRPr="003A137D" w:rsidDel="004314BA">
          <w:rPr>
            <w:color w:val="000000" w:themeColor="text1"/>
          </w:rPr>
          <w:delText xml:space="preserve">in both variables (time: ~10 hrs; storage: ~100 GB). </w:delText>
        </w:r>
        <w:r w:rsidR="00325E83" w:rsidRPr="003A137D" w:rsidDel="004314BA">
          <w:rPr>
            <w:color w:val="000000" w:themeColor="text1"/>
          </w:rPr>
          <w:delText xml:space="preserve">Out of the three software, </w:delText>
        </w:r>
        <w:r w:rsidR="00234370" w:rsidRPr="003A137D" w:rsidDel="004314BA">
          <w:rPr>
            <w:color w:val="000000" w:themeColor="text1"/>
          </w:rPr>
          <w:delText xml:space="preserve">Kraken2 </w:delText>
        </w:r>
        <w:r w:rsidR="00325E83" w:rsidRPr="003A137D" w:rsidDel="004314BA">
          <w:rPr>
            <w:color w:val="000000" w:themeColor="text1"/>
          </w:rPr>
          <w:delText xml:space="preserve">and </w:delText>
        </w:r>
        <w:r w:rsidR="00587076" w:rsidRPr="003A137D" w:rsidDel="004314BA">
          <w:rPr>
            <w:color w:val="000000" w:themeColor="text1"/>
          </w:rPr>
          <w:delText>CLARK-s</w:delText>
        </w:r>
        <w:r w:rsidR="00325E83" w:rsidRPr="003A137D" w:rsidDel="004314BA">
          <w:rPr>
            <w:color w:val="000000" w:themeColor="text1"/>
          </w:rPr>
          <w:delText xml:space="preserve"> </w:delText>
        </w:r>
        <w:r w:rsidR="00234370" w:rsidRPr="003A137D" w:rsidDel="004314BA">
          <w:rPr>
            <w:color w:val="000000" w:themeColor="text1"/>
          </w:rPr>
          <w:delText xml:space="preserve">require the least </w:delText>
        </w:r>
        <w:r w:rsidR="00325E83" w:rsidRPr="003A137D" w:rsidDel="004314BA">
          <w:rPr>
            <w:color w:val="000000" w:themeColor="text1"/>
          </w:rPr>
          <w:delText xml:space="preserve">and the most </w:delText>
        </w:r>
        <w:r w:rsidR="00234370" w:rsidRPr="003A137D" w:rsidDel="004314BA">
          <w:rPr>
            <w:color w:val="000000" w:themeColor="text1"/>
          </w:rPr>
          <w:delText xml:space="preserve">amount of memory (RAM) for classification and </w:delText>
        </w:r>
        <w:r w:rsidR="00FE5C5D" w:rsidRPr="003A137D" w:rsidDel="004314BA">
          <w:rPr>
            <w:color w:val="000000" w:themeColor="text1"/>
          </w:rPr>
          <w:delText>DB</w:delText>
        </w:r>
        <w:r w:rsidR="00234370" w:rsidRPr="003A137D" w:rsidDel="004314BA">
          <w:rPr>
            <w:color w:val="000000" w:themeColor="text1"/>
          </w:rPr>
          <w:delText xml:space="preserve"> building (~30 GB</w:delText>
        </w:r>
        <w:r w:rsidR="00325E83" w:rsidRPr="003A137D" w:rsidDel="004314BA">
          <w:rPr>
            <w:color w:val="000000" w:themeColor="text1"/>
          </w:rPr>
          <w:delText xml:space="preserve"> and ~108 GB, respectively</w:delText>
        </w:r>
        <w:r w:rsidR="00234370" w:rsidRPr="003A137D" w:rsidDel="004314BA">
          <w:rPr>
            <w:color w:val="000000" w:themeColor="text1"/>
          </w:rPr>
          <w:delText xml:space="preserve">). Thus, none of the three </w:delText>
        </w:r>
        <w:r w:rsidR="00325E83" w:rsidRPr="003A137D" w:rsidDel="004314BA">
          <w:rPr>
            <w:color w:val="000000" w:themeColor="text1"/>
          </w:rPr>
          <w:delText xml:space="preserve">software </w:delText>
        </w:r>
        <w:r w:rsidR="00234370" w:rsidRPr="003A137D" w:rsidDel="004314BA">
          <w:rPr>
            <w:color w:val="000000" w:themeColor="text1"/>
          </w:rPr>
          <w:delText xml:space="preserve">can be used on a local computer. Kraken2 also takes the shortest classification time compared to CLARK and </w:delText>
        </w:r>
        <w:r w:rsidR="00587076" w:rsidRPr="003A137D" w:rsidDel="004314BA">
          <w:rPr>
            <w:color w:val="000000" w:themeColor="text1"/>
          </w:rPr>
          <w:delText>CLARK-s</w:delText>
        </w:r>
        <w:r w:rsidR="00234370" w:rsidRPr="003A137D" w:rsidDel="004314BA">
          <w:rPr>
            <w:color w:val="000000" w:themeColor="text1"/>
          </w:rPr>
          <w:delText xml:space="preserve"> for the same dataset, and it report</w:delText>
        </w:r>
        <w:r w:rsidR="00325E83" w:rsidRPr="003A137D" w:rsidDel="004314BA">
          <w:rPr>
            <w:color w:val="000000" w:themeColor="text1"/>
          </w:rPr>
          <w:delText>s</w:delText>
        </w:r>
        <w:r w:rsidR="00234370" w:rsidRPr="003A137D" w:rsidDel="004314BA">
          <w:rPr>
            <w:color w:val="000000" w:themeColor="text1"/>
          </w:rPr>
          <w:delText xml:space="preserve"> a good performance in the previous benchmark</w:delText>
        </w:r>
        <w:r w:rsidR="00325E83" w:rsidRPr="003A137D" w:rsidDel="004314BA">
          <w:rPr>
            <w:color w:val="000000" w:themeColor="text1"/>
          </w:rPr>
          <w:delText xml:space="preserve"> studies</w:delText>
        </w:r>
        <w:r w:rsidR="002429AA" w:rsidRPr="003A137D" w:rsidDel="004314BA">
          <w:rPr>
            <w:color w:val="000000" w:themeColor="text1"/>
          </w:rPr>
          <w:delText xml:space="preserve"> </w:delText>
        </w:r>
        <w:r w:rsidR="002429AA" w:rsidRPr="003A137D" w:rsidDel="004314BA">
          <w:rPr>
            <w:color w:val="000000" w:themeColor="text1"/>
          </w:rPr>
          <w:fldChar w:fldCharType="begin"/>
        </w:r>
        <w:r w:rsidR="00350DBF" w:rsidRPr="003A137D" w:rsidDel="004314BA">
          <w:rPr>
            <w:color w:val="000000" w:themeColor="text1"/>
          </w:rPr>
          <w:delInstrText xml:space="preserve"> ADDIN ZOTERO_ITEM CSL_CITATION {"citationID":"FQhLKqPe","properties":{"formattedCitation":"(Escobar-Zepeda {\\i{}et al.}, 2018; Ye {\\i{}et al.}, 2019a)","plainCitation":"(Escobar-Zepeda et al., 2018; Ye et al., 2019a)","noteIndex":0},"citationItems":[{"id":"NQbUksdo/6JL8WJTg","uris":["http://zotero.org/users/local/YOB362yk/items/J9U9VAYC"],"uri":["http://zotero.org/users/local/YOB362yk/items/J9U9VAYC"],"itemData":{"id":138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note":"number: 4","page":"779-794","title":"Benchmarking Metagenomics Tools for Taxonomic Classification.","volume":"178","author":[{"family":"Ye","given":"Simon H"},{"family":"Siddle","given":"Katherine J"},{"family":"Park","given":"Daniel J"},{"family":"Sabeti","given":"Pardis C"}],"issued":{"date-parts":[["2019",8,8]]}}},{"id":"NQbUksdo/xNDBSPuZ","uris":["http://www.mendeley.com/documents/?uuid=47ab241b-6241-3277-8481-639ffe82ac59"],"uri":["http://www.mendeley.com/documents/?uuid=47ab241b-6241-3277-8481-639ffe82ac59"],"itemData":{"DOI":"10.1038/s41598-018-30515-5","ISSN":"2045-2322","abstract":"Metagenomics research has recently thrived due to DNA sequencing technologies improvement, driving the emergence of new analysis tools and the growth of taxonomic databases. However, there is no all-purpose strategy that can guarantee the best result for a given project and there are several combinations of software, parameters and databases that can be tested. Therefore, we performed an impartial comparison, using statistical measures of classification for eight bioinformatic tools and four taxonomic databases, defining a benchmark framework to evaluate each tool in a standardized context. Using in silico simulated data for 16S rRNA amplicons and whole metagenome shotgun data, we compared the results from different software and database combinations to detect biases related to algorithms or database annotation. Using our benchmark framework, researchers can define cut-off values to evaluate the expected error rate and coverage for their results, regardless the score used by each software. A quick guide to select the best tool, all datasets and scripts to reproduce our results and benchmark any new method are available at \n                  https://github.com/Ales-ibt/Metagenomic-benchmark\n                  \n                . Finally, we stress out the importance of gold standards, database curation and manual inspection of taxonomic profiling results, for a better and more accurate microbial diversity description.","author":[{"dropping-particle":"","family":"Escobar-Zepeda","given":"Alejandra","non-dropping-particle":"","parse-names":false,"suffix":""},{"dropping-particle":"","family":"Godoy-Lozano","given":"Elizabeth Ernestina","non-dropping-particle":"","parse-names":false,"suffix":""},{"dropping-particle":"","family":"Raggi","given":"Luciana","non-dropping-particle":"","parse-names":false,"suffix":""},{"dropping-particle":"","family":"Segovia","given":"Lorenzo","non-dropping-particle":"","parse-names":false,"suffix":""},{"dropping-particle":"","family":"Merino","given":"Enrique","non-dropping-particle":"","parse-names":false,"suffix":""},{"dropping-particle":"","family":"Gutiérrez-Rios","given":"Rosa María","non-dropping-particle":"","parse-names":false,"suffix":""},{"dropping-particle":"","family":"Juarez","given":"Katy","non-dropping-particle":"","parse-names":false,"suffix":""},{"dropping-particle":"","family":"Licea-Navarro","given":"Alexei F.","non-dropping-particle":"","parse-names":false,"suffix":""},{"dropping-particle":"","family":"Pardo-Lopez","given":"Liliana","non-dropping-particle":"","parse-names":false,"suffix":""},{"dropping-particle":"","family":"Sanchez-Flores","given":"Alejandro","non-dropping-particle":"","parse-names":false,"suffix":""}],"container-title":"Scientific Reports","id":"WK1CbuyE/nO3k0QwI","issue":"1","issued":{"date-parts":[["2018","12","13"]]},"page":"12034","publisher":"Nature Publishing Group","title":"Analysis of sequencing strategies and tools for taxonomic annotation: Defining standards for progressive metagenomics","type":"article-journal","volume":"8"}}],"schema":"https://github.com/citation-style-language/schema/raw/master/csl-citation.json"} </w:delInstrText>
        </w:r>
        <w:r w:rsidR="002429AA" w:rsidRPr="003A137D" w:rsidDel="004314BA">
          <w:rPr>
            <w:color w:val="000000" w:themeColor="text1"/>
          </w:rPr>
          <w:fldChar w:fldCharType="separate"/>
        </w:r>
        <w:r w:rsidR="00350DBF" w:rsidRPr="003A137D" w:rsidDel="004314BA">
          <w:rPr>
            <w:color w:val="000000"/>
          </w:rPr>
          <w:delText xml:space="preserve">(Escobar-Zepeda </w:delText>
        </w:r>
        <w:r w:rsidR="00350DBF" w:rsidRPr="003A137D" w:rsidDel="004314BA">
          <w:rPr>
            <w:i/>
            <w:iCs/>
            <w:color w:val="000000"/>
          </w:rPr>
          <w:delText>et al.</w:delText>
        </w:r>
        <w:r w:rsidR="00350DBF" w:rsidRPr="003A137D" w:rsidDel="004314BA">
          <w:rPr>
            <w:color w:val="000000"/>
          </w:rPr>
          <w:delText xml:space="preserve">, 2018; Ye </w:delText>
        </w:r>
        <w:r w:rsidR="00350DBF" w:rsidRPr="003A137D" w:rsidDel="004314BA">
          <w:rPr>
            <w:i/>
            <w:iCs/>
            <w:color w:val="000000"/>
          </w:rPr>
          <w:delText>et al.</w:delText>
        </w:r>
        <w:r w:rsidR="00350DBF" w:rsidRPr="003A137D" w:rsidDel="004314BA">
          <w:rPr>
            <w:color w:val="000000"/>
          </w:rPr>
          <w:delText>, 2019a)</w:delText>
        </w:r>
        <w:r w:rsidR="002429AA" w:rsidRPr="003A137D" w:rsidDel="004314BA">
          <w:rPr>
            <w:color w:val="000000" w:themeColor="text1"/>
          </w:rPr>
          <w:fldChar w:fldCharType="end"/>
        </w:r>
        <w:r w:rsidR="00234370" w:rsidRPr="003A137D" w:rsidDel="004314BA">
          <w:rPr>
            <w:color w:val="000000" w:themeColor="text1"/>
          </w:rPr>
          <w:delText xml:space="preserve">. </w:delText>
        </w:r>
      </w:del>
      <w:del w:id="3229" w:author="Ruijie Xu" w:date="2022-01-28T15:44:00Z">
        <w:r w:rsidR="00234370" w:rsidRPr="003A137D" w:rsidDel="009F7FE4">
          <w:rPr>
            <w:color w:val="000000" w:themeColor="text1"/>
          </w:rPr>
          <w:delText xml:space="preserve">However, since all three </w:delText>
        </w:r>
        <w:r w:rsidR="00325E83" w:rsidRPr="003A137D" w:rsidDel="009F7FE4">
          <w:rPr>
            <w:color w:val="000000" w:themeColor="text1"/>
          </w:rPr>
          <w:delText xml:space="preserve">software </w:delText>
        </w:r>
        <w:r w:rsidR="00234370" w:rsidRPr="003A137D" w:rsidDel="009F7FE4">
          <w:rPr>
            <w:color w:val="000000" w:themeColor="text1"/>
          </w:rPr>
          <w:delText>have reported some degree of false negative and false positive rate</w:delText>
        </w:r>
        <w:r w:rsidR="00325E83" w:rsidRPr="003A137D" w:rsidDel="009F7FE4">
          <w:rPr>
            <w:color w:val="000000" w:themeColor="text1"/>
          </w:rPr>
          <w:delText>s</w:delText>
        </w:r>
        <w:r w:rsidR="00234370" w:rsidRPr="003A137D" w:rsidDel="009F7FE4">
          <w:rPr>
            <w:color w:val="000000" w:themeColor="text1"/>
          </w:rPr>
          <w:delText xml:space="preserve"> in the previous benchmarks </w:delText>
        </w:r>
        <w:r w:rsidR="00234370" w:rsidRPr="003A137D" w:rsidDel="009F7FE4">
          <w:rPr>
            <w:color w:val="000000" w:themeColor="text1"/>
          </w:rPr>
          <w:fldChar w:fldCharType="begin"/>
        </w:r>
        <w:r w:rsidR="00350DBF" w:rsidRPr="003A137D" w:rsidDel="009F7FE4">
          <w:rPr>
            <w:color w:val="000000" w:themeColor="text1"/>
          </w:rPr>
          <w:delInstrText xml:space="preserve"> ADDIN ZOTERO_ITEM CSL_CITATION {"citationID":"JjT0hlXk","properties":{"formattedCitation":"(Ye {\\i{}et al.}, 2019a)","plainCitation":"(Ye et al., 2019a)","noteIndex":0},"citationItems":[{"id":"NQbUksdo/6JL8WJTg","uris":["http://zotero.org/users/local/YOB362yk/items/J9U9VAYC"],"uri":["http://zotero.org/users/local/YOB362yk/items/J9U9VAYC"],"itemData":{"id":138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note":"number: 4","page":"779-794","title":"Benchmarking Metagenomics Tools for Taxonomic Classification.","volume":"178","author":[{"family":"Ye","given":"Simon H"},{"family":"Siddle","given":"Katherine J"},{"family":"Park","given":"Daniel J"},{"family":"Sabeti","given":"Pardis C"}],"issued":{"date-parts":[["2019",8,8]]}}}],"schema":"https://github.com/citation-style-language/schema/raw/master/csl-citation.json"} </w:delInstrText>
        </w:r>
        <w:r w:rsidR="00234370" w:rsidRPr="003A137D" w:rsidDel="009F7FE4">
          <w:rPr>
            <w:color w:val="000000" w:themeColor="text1"/>
          </w:rPr>
          <w:fldChar w:fldCharType="separate"/>
        </w:r>
        <w:r w:rsidR="00350DBF" w:rsidRPr="003A137D" w:rsidDel="009F7FE4">
          <w:rPr>
            <w:color w:val="000000"/>
          </w:rPr>
          <w:delText xml:space="preserve">(Ye </w:delText>
        </w:r>
        <w:r w:rsidR="00350DBF" w:rsidRPr="003A137D" w:rsidDel="009F7FE4">
          <w:rPr>
            <w:i/>
            <w:iCs/>
            <w:color w:val="000000"/>
          </w:rPr>
          <w:delText>et al.</w:delText>
        </w:r>
        <w:r w:rsidR="00350DBF" w:rsidRPr="003A137D" w:rsidDel="009F7FE4">
          <w:rPr>
            <w:color w:val="000000"/>
          </w:rPr>
          <w:delText>, 2019a)</w:delText>
        </w:r>
        <w:r w:rsidR="00234370" w:rsidRPr="003A137D" w:rsidDel="009F7FE4">
          <w:rPr>
            <w:color w:val="000000" w:themeColor="text1"/>
          </w:rPr>
          <w:fldChar w:fldCharType="end"/>
        </w:r>
        <w:r w:rsidR="00234370" w:rsidRPr="003A137D" w:rsidDel="009F7FE4">
          <w:rPr>
            <w:color w:val="000000" w:themeColor="text1"/>
          </w:rPr>
          <w:delText xml:space="preserve">, we should not assume that </w:delText>
        </w:r>
        <w:r w:rsidR="00325E83" w:rsidRPr="003A137D" w:rsidDel="009F7FE4">
          <w:rPr>
            <w:color w:val="000000" w:themeColor="text1"/>
          </w:rPr>
          <w:delText xml:space="preserve">one </w:delText>
        </w:r>
        <w:r w:rsidR="00234370" w:rsidRPr="003A137D" w:rsidDel="009F7FE4">
          <w:rPr>
            <w:color w:val="000000" w:themeColor="text1"/>
          </w:rPr>
          <w:delText>of th</w:delText>
        </w:r>
        <w:r w:rsidR="00325E83" w:rsidRPr="003A137D" w:rsidDel="009F7FE4">
          <w:rPr>
            <w:color w:val="000000" w:themeColor="text1"/>
          </w:rPr>
          <w:delText>ese</w:delText>
        </w:r>
        <w:r w:rsidR="00234370" w:rsidRPr="003A137D" w:rsidDel="009F7FE4">
          <w:rPr>
            <w:color w:val="000000" w:themeColor="text1"/>
          </w:rPr>
          <w:delText xml:space="preserve"> </w:delText>
        </w:r>
        <w:r w:rsidR="00325E83" w:rsidRPr="003A137D" w:rsidDel="009F7FE4">
          <w:rPr>
            <w:color w:val="000000" w:themeColor="text1"/>
          </w:rPr>
          <w:delText xml:space="preserve">software </w:delText>
        </w:r>
        <w:r w:rsidR="00234370" w:rsidRPr="003A137D" w:rsidDel="009F7FE4">
          <w:rPr>
            <w:color w:val="000000" w:themeColor="text1"/>
          </w:rPr>
          <w:delText xml:space="preserve">provide </w:delText>
        </w:r>
        <w:r w:rsidR="00325E83" w:rsidRPr="003A137D" w:rsidDel="009F7FE4">
          <w:rPr>
            <w:color w:val="000000" w:themeColor="text1"/>
          </w:rPr>
          <w:delText>more</w:delText>
        </w:r>
        <w:r w:rsidR="00234370" w:rsidRPr="003A137D" w:rsidDel="009F7FE4">
          <w:rPr>
            <w:color w:val="000000" w:themeColor="text1"/>
          </w:rPr>
          <w:delText xml:space="preserve"> accurate taxonomical profiling results</w:delText>
        </w:r>
        <w:r w:rsidR="00325E83" w:rsidRPr="003A137D" w:rsidDel="009F7FE4">
          <w:rPr>
            <w:color w:val="000000" w:themeColor="text1"/>
          </w:rPr>
          <w:delText xml:space="preserve"> </w:delText>
        </w:r>
        <w:r w:rsidR="00234370" w:rsidRPr="003A137D" w:rsidDel="009F7FE4">
          <w:rPr>
            <w:color w:val="000000" w:themeColor="text1"/>
          </w:rPr>
          <w:delText xml:space="preserve">for our </w:delText>
        </w:r>
        <w:r w:rsidR="00234370" w:rsidRPr="003A137D" w:rsidDel="009F7FE4">
          <w:rPr>
            <w:i/>
            <w:color w:val="000000" w:themeColor="text1"/>
          </w:rPr>
          <w:delText>Rattus</w:delText>
        </w:r>
        <w:r w:rsidR="00234370" w:rsidRPr="003A137D" w:rsidDel="009F7FE4">
          <w:rPr>
            <w:color w:val="000000" w:themeColor="text1"/>
          </w:rPr>
          <w:delText xml:space="preserve"> metagenomic samples</w:delText>
        </w:r>
        <w:r w:rsidR="00325E83" w:rsidRPr="003A137D" w:rsidDel="009F7FE4">
          <w:rPr>
            <w:color w:val="000000" w:themeColor="text1"/>
          </w:rPr>
          <w:delText xml:space="preserve"> than the others</w:delText>
        </w:r>
        <w:r w:rsidR="00234370" w:rsidRPr="003A137D" w:rsidDel="009F7FE4">
          <w:rPr>
            <w:color w:val="000000" w:themeColor="text1"/>
          </w:rPr>
          <w:delText xml:space="preserve"> without knowing the true microbial composition for each sample. </w:delText>
        </w:r>
      </w:del>
    </w:p>
    <w:p w14:paraId="7E91F79E" w14:textId="5EB49EE4" w:rsidR="005E7952" w:rsidRDefault="009F7FE4" w:rsidP="00271EA9">
      <w:pPr>
        <w:spacing w:line="480" w:lineRule="auto"/>
        <w:rPr>
          <w:ins w:id="3230" w:author="Liliana Salvador" w:date="2022-02-26T20:54:00Z"/>
          <w:color w:val="000000" w:themeColor="text1"/>
        </w:rPr>
      </w:pPr>
      <w:ins w:id="3231" w:author="Ruijie Xu" w:date="2022-01-28T15:46:00Z">
        <w:r w:rsidRPr="003A137D">
          <w:rPr>
            <w:color w:val="000000" w:themeColor="text1"/>
          </w:rPr>
          <w:tab/>
        </w:r>
      </w:ins>
      <w:ins w:id="3232" w:author="Ruijie Xu" w:date="2022-01-28T15:49:00Z">
        <w:r w:rsidR="00AD3393" w:rsidRPr="003A137D">
          <w:rPr>
            <w:color w:val="000000" w:themeColor="text1"/>
          </w:rPr>
          <w:t xml:space="preserve">To compare </w:t>
        </w:r>
      </w:ins>
      <w:ins w:id="3233" w:author="Liliana Salvador" w:date="2022-02-26T20:05:00Z">
        <w:r w:rsidR="001C0737">
          <w:rPr>
            <w:color w:val="000000" w:themeColor="text1"/>
          </w:rPr>
          <w:t xml:space="preserve">the </w:t>
        </w:r>
      </w:ins>
      <w:ins w:id="3234" w:author="Ruijie Xu" w:date="2022-01-28T15:49:00Z">
        <w:del w:id="3235" w:author="Liliana Salvador" w:date="2022-02-26T20:05:00Z">
          <w:r w:rsidR="00AD3393" w:rsidRPr="003A137D" w:rsidDel="001C0737">
            <w:rPr>
              <w:color w:val="000000" w:themeColor="text1"/>
            </w:rPr>
            <w:delText xml:space="preserve">each </w:delText>
          </w:r>
        </w:del>
        <w:r w:rsidR="00AD3393" w:rsidRPr="003A137D">
          <w:rPr>
            <w:color w:val="000000" w:themeColor="text1"/>
          </w:rPr>
          <w:t xml:space="preserve">metagenomics profiles classified by each software, we </w:t>
        </w:r>
      </w:ins>
      <w:ins w:id="3236" w:author="Ruijie Xu" w:date="2022-01-28T15:50:00Z">
        <w:r w:rsidR="00AD3393" w:rsidRPr="003A137D">
          <w:rPr>
            <w:color w:val="000000" w:themeColor="text1"/>
          </w:rPr>
          <w:t>chose the standard DBs provided by the developers of these software. If the standard DBs w</w:t>
        </w:r>
      </w:ins>
      <w:ins w:id="3237" w:author="Liliana Salvador" w:date="2022-02-26T20:05:00Z">
        <w:r w:rsidR="005B4B4F">
          <w:rPr>
            <w:color w:val="000000" w:themeColor="text1"/>
          </w:rPr>
          <w:t>ere</w:t>
        </w:r>
      </w:ins>
      <w:ins w:id="3238" w:author="Ruijie Xu" w:date="2022-01-28T15:50:00Z">
        <w:del w:id="3239" w:author="Liliana Salvador" w:date="2022-02-26T20:05:00Z">
          <w:r w:rsidR="00AD3393" w:rsidRPr="003A137D" w:rsidDel="005B4B4F">
            <w:rPr>
              <w:color w:val="000000" w:themeColor="text1"/>
            </w:rPr>
            <w:delText>as</w:delText>
          </w:r>
        </w:del>
        <w:r w:rsidR="00AD3393" w:rsidRPr="003A137D">
          <w:rPr>
            <w:color w:val="000000" w:themeColor="text1"/>
          </w:rPr>
          <w:t xml:space="preserve"> not indicated, we buil</w:t>
        </w:r>
      </w:ins>
      <w:ins w:id="3240" w:author="Ruijie Xu" w:date="2022-01-30T14:21:00Z">
        <w:r w:rsidR="00B9270D" w:rsidRPr="003A137D">
          <w:rPr>
            <w:color w:val="000000" w:themeColor="text1"/>
          </w:rPr>
          <w:t>t</w:t>
        </w:r>
      </w:ins>
      <w:ins w:id="3241" w:author="Ruijie Xu" w:date="2022-01-28T15:50:00Z">
        <w:r w:rsidR="00AD3393" w:rsidRPr="003A137D">
          <w:rPr>
            <w:color w:val="000000" w:themeColor="text1"/>
          </w:rPr>
          <w:t xml:space="preserve"> the D</w:t>
        </w:r>
      </w:ins>
      <w:ins w:id="3242" w:author="Ruijie Xu" w:date="2022-01-28T15:51:00Z">
        <w:r w:rsidR="00AD3393" w:rsidRPr="003A137D">
          <w:rPr>
            <w:color w:val="000000" w:themeColor="text1"/>
          </w:rPr>
          <w:t xml:space="preserve">Bs with the genomes of Bacteria, Archaea, Viruses, and Human available in NCBI’s </w:t>
        </w:r>
        <w:proofErr w:type="spellStart"/>
        <w:r w:rsidR="00AD3393" w:rsidRPr="003A137D">
          <w:rPr>
            <w:color w:val="000000" w:themeColor="text1"/>
          </w:rPr>
          <w:t>RefSeq</w:t>
        </w:r>
        <w:proofErr w:type="spellEnd"/>
        <w:r w:rsidR="00AD3393" w:rsidRPr="003A137D">
          <w:rPr>
            <w:color w:val="000000" w:themeColor="text1"/>
          </w:rPr>
          <w:t xml:space="preserve"> library, which </w:t>
        </w:r>
      </w:ins>
      <w:ins w:id="3243" w:author="Liliana Salvador" w:date="2022-02-26T20:06:00Z">
        <w:r w:rsidR="005B4B4F">
          <w:rPr>
            <w:color w:val="000000" w:themeColor="text1"/>
          </w:rPr>
          <w:t>are</w:t>
        </w:r>
      </w:ins>
      <w:ins w:id="3244" w:author="Ruijie Xu" w:date="2022-01-28T15:51:00Z">
        <w:del w:id="3245" w:author="Liliana Salvador" w:date="2022-02-26T20:06:00Z">
          <w:r w:rsidR="00AD3393" w:rsidRPr="003A137D" w:rsidDel="005B4B4F">
            <w:rPr>
              <w:color w:val="000000" w:themeColor="text1"/>
            </w:rPr>
            <w:delText>is</w:delText>
          </w:r>
        </w:del>
        <w:r w:rsidR="00AD3393" w:rsidRPr="003A137D">
          <w:rPr>
            <w:color w:val="000000" w:themeColor="text1"/>
          </w:rPr>
          <w:t xml:space="preserve"> the compositions </w:t>
        </w:r>
        <w:del w:id="3246" w:author="Liliana Salvador" w:date="2022-02-26T20:53:00Z">
          <w:r w:rsidR="00AD3393" w:rsidRPr="003A137D" w:rsidDel="00053141">
            <w:rPr>
              <w:color w:val="000000" w:themeColor="text1"/>
            </w:rPr>
            <w:delText xml:space="preserve">of the </w:delText>
          </w:r>
        </w:del>
        <w:del w:id="3247" w:author="Liliana Salvador" w:date="2022-02-26T20:06:00Z">
          <w:r w:rsidR="00AD3393" w:rsidRPr="003A137D" w:rsidDel="005B4B4F">
            <w:rPr>
              <w:color w:val="000000" w:themeColor="text1"/>
            </w:rPr>
            <w:delText>databa</w:delText>
          </w:r>
        </w:del>
      </w:ins>
      <w:ins w:id="3248" w:author="Ruijie Xu" w:date="2022-01-28T15:52:00Z">
        <w:del w:id="3249" w:author="Liliana Salvador" w:date="2022-02-26T20:06:00Z">
          <w:r w:rsidR="00AD3393" w:rsidRPr="003A137D" w:rsidDel="005B4B4F">
            <w:rPr>
              <w:color w:val="000000" w:themeColor="text1"/>
            </w:rPr>
            <w:delText>ses</w:delText>
          </w:r>
        </w:del>
        <w:del w:id="3250" w:author="Liliana Salvador" w:date="2022-02-26T20:53:00Z">
          <w:r w:rsidR="00AD3393" w:rsidRPr="003A137D" w:rsidDel="00053141">
            <w:rPr>
              <w:color w:val="000000" w:themeColor="text1"/>
            </w:rPr>
            <w:delText xml:space="preserve"> </w:delText>
          </w:r>
        </w:del>
        <w:r w:rsidR="00AD3393" w:rsidRPr="003A137D">
          <w:rPr>
            <w:color w:val="000000" w:themeColor="text1"/>
          </w:rPr>
          <w:t xml:space="preserve">for most of the pre-built </w:t>
        </w:r>
        <w:proofErr w:type="spellStart"/>
        <w:r w:rsidR="00AD3393" w:rsidRPr="003A137D">
          <w:rPr>
            <w:color w:val="000000" w:themeColor="text1"/>
          </w:rPr>
          <w:t>DBs.</w:t>
        </w:r>
        <w:proofErr w:type="spellEnd"/>
        <w:r w:rsidR="00AD3393" w:rsidRPr="003A137D">
          <w:rPr>
            <w:color w:val="000000" w:themeColor="text1"/>
          </w:rPr>
          <w:t xml:space="preserve"> </w:t>
        </w:r>
        <w:r w:rsidR="00CA5231" w:rsidRPr="003A137D">
          <w:rPr>
            <w:color w:val="000000" w:themeColor="text1"/>
          </w:rPr>
          <w:t xml:space="preserve">CLARK-s’ DB was required to </w:t>
        </w:r>
      </w:ins>
      <w:ins w:id="3251" w:author="Liliana Salvador" w:date="2022-02-26T20:06:00Z">
        <w:r w:rsidR="005B4B4F">
          <w:rPr>
            <w:color w:val="000000" w:themeColor="text1"/>
          </w:rPr>
          <w:t xml:space="preserve">be </w:t>
        </w:r>
      </w:ins>
      <w:ins w:id="3252" w:author="Ruijie Xu" w:date="2022-01-28T15:53:00Z">
        <w:r w:rsidR="00CA5231" w:rsidRPr="003A137D">
          <w:rPr>
            <w:color w:val="000000" w:themeColor="text1"/>
          </w:rPr>
          <w:t xml:space="preserve">built on top of a CLARK DB of the same composition, </w:t>
        </w:r>
        <w:commentRangeStart w:id="3253"/>
        <w:r w:rsidR="00CA5231" w:rsidRPr="003A137D">
          <w:rPr>
            <w:color w:val="000000" w:themeColor="text1"/>
          </w:rPr>
          <w:t xml:space="preserve">but when the </w:t>
        </w:r>
        <w:del w:id="3254" w:author="Liliana Salvador" w:date="2022-02-26T20:19:00Z">
          <w:r w:rsidR="00CA5231" w:rsidRPr="003A137D" w:rsidDel="00767935">
            <w:rPr>
              <w:color w:val="000000" w:themeColor="text1"/>
            </w:rPr>
            <w:delText xml:space="preserve">CLARK-s’ </w:delText>
          </w:r>
        </w:del>
        <w:r w:rsidR="00CA5231" w:rsidRPr="003A137D">
          <w:rPr>
            <w:color w:val="000000" w:themeColor="text1"/>
          </w:rPr>
          <w:t xml:space="preserve">DB </w:t>
        </w:r>
        <w:del w:id="3255" w:author="Liliana Salvador" w:date="2022-02-26T20:19:00Z">
          <w:r w:rsidR="00CA5231" w:rsidRPr="003A137D" w:rsidDel="00767935">
            <w:rPr>
              <w:color w:val="000000" w:themeColor="text1"/>
            </w:rPr>
            <w:delText>was</w:delText>
          </w:r>
        </w:del>
      </w:ins>
      <w:ins w:id="3256" w:author="Ruijie Xu" w:date="2022-01-28T15:54:00Z">
        <w:del w:id="3257" w:author="Liliana Salvador" w:date="2022-02-26T20:19:00Z">
          <w:r w:rsidR="00BC53B2" w:rsidRPr="003A137D" w:rsidDel="00767935">
            <w:rPr>
              <w:color w:val="000000" w:themeColor="text1"/>
            </w:rPr>
            <w:delText xml:space="preserve"> intended to build on top of the CLARK DB</w:delText>
          </w:r>
        </w:del>
      </w:ins>
      <w:ins w:id="3258" w:author="Liliana Salvador" w:date="2022-02-26T20:19:00Z">
        <w:r w:rsidR="00767935">
          <w:rPr>
            <w:color w:val="000000" w:themeColor="text1"/>
          </w:rPr>
          <w:t>was built</w:t>
        </w:r>
      </w:ins>
      <w:ins w:id="3259" w:author="Ruijie Xu" w:date="2022-01-28T15:54:00Z">
        <w:r w:rsidR="00BC53B2" w:rsidRPr="003A137D">
          <w:rPr>
            <w:color w:val="000000" w:themeColor="text1"/>
          </w:rPr>
          <w:t xml:space="preserve"> with the </w:t>
        </w:r>
      </w:ins>
      <w:commentRangeEnd w:id="3253"/>
      <w:r w:rsidR="00406A09">
        <w:rPr>
          <w:rStyle w:val="CommentReference"/>
        </w:rPr>
        <w:commentReference w:id="3253"/>
      </w:r>
      <w:ins w:id="3260" w:author="Ruijie Xu" w:date="2022-01-28T15:54:00Z">
        <w:r w:rsidR="00BC53B2" w:rsidRPr="003A137D">
          <w:rPr>
            <w:color w:val="000000" w:themeColor="text1"/>
          </w:rPr>
          <w:t xml:space="preserve">genomes of Bacteria, Archaea, Viruses, and Human, the building was </w:t>
        </w:r>
      </w:ins>
      <w:ins w:id="3261" w:author="Ruijie Xu" w:date="2022-01-28T15:55:00Z">
        <w:r w:rsidR="00BC53B2" w:rsidRPr="003A137D">
          <w:rPr>
            <w:color w:val="000000" w:themeColor="text1"/>
          </w:rPr>
          <w:t>suspended</w:t>
        </w:r>
      </w:ins>
      <w:ins w:id="3262" w:author="Ruijie Xu" w:date="2022-01-28T15:54:00Z">
        <w:r w:rsidR="00BC53B2" w:rsidRPr="003A137D">
          <w:rPr>
            <w:color w:val="000000" w:themeColor="text1"/>
          </w:rPr>
          <w:t xml:space="preserve"> </w:t>
        </w:r>
      </w:ins>
      <w:ins w:id="3263" w:author="Ruijie Xu" w:date="2022-01-28T15:55:00Z">
        <w:r w:rsidR="00BC53B2" w:rsidRPr="003A137D">
          <w:rPr>
            <w:color w:val="000000" w:themeColor="text1"/>
          </w:rPr>
          <w:t xml:space="preserve">by the software </w:t>
        </w:r>
      </w:ins>
      <w:ins w:id="3264" w:author="Ruijie Xu" w:date="2022-01-28T15:56:00Z">
        <w:r w:rsidR="00BC53B2" w:rsidRPr="003A137D">
          <w:rPr>
            <w:color w:val="000000" w:themeColor="text1"/>
          </w:rPr>
          <w:t>with the error message “</w:t>
        </w:r>
      </w:ins>
      <w:ins w:id="3265" w:author="Ruijie Xu" w:date="2022-01-28T15:57:00Z">
        <w:r w:rsidR="00BC53B2" w:rsidRPr="003A137D">
          <w:rPr>
            <w:color w:val="000000" w:themeColor="text1"/>
          </w:rPr>
          <w:t>t</w:t>
        </w:r>
      </w:ins>
      <w:ins w:id="3266" w:author="Ruijie Xu" w:date="2022-01-28T15:56:00Z">
        <w:r w:rsidR="00BC53B2" w:rsidRPr="003A137D">
          <w:rPr>
            <w:color w:val="000000" w:themeColor="text1"/>
          </w:rPr>
          <w:t xml:space="preserve">he number of targets </w:t>
        </w:r>
        <w:r w:rsidR="00BC53B2" w:rsidRPr="003A137D">
          <w:rPr>
            <w:color w:val="000000" w:themeColor="text1"/>
          </w:rPr>
          <w:lastRenderedPageBreak/>
          <w:t>exceeds the limit (16383)”</w:t>
        </w:r>
      </w:ins>
      <w:ins w:id="3267" w:author="Ruijie Xu" w:date="2022-01-28T15:57:00Z">
        <w:r w:rsidR="00BC53B2" w:rsidRPr="003A137D">
          <w:rPr>
            <w:color w:val="000000" w:themeColor="text1"/>
          </w:rPr>
          <w:t xml:space="preserve">. This limitation was reported to the developer of CLARK-s, but </w:t>
        </w:r>
        <w:del w:id="3268" w:author="Liliana Salvador" w:date="2022-02-26T20:48:00Z">
          <w:r w:rsidR="00BC53B2" w:rsidRPr="003A137D" w:rsidDel="00053141">
            <w:rPr>
              <w:color w:val="000000" w:themeColor="text1"/>
            </w:rPr>
            <w:delText>was</w:delText>
          </w:r>
        </w:del>
      </w:ins>
      <w:ins w:id="3269" w:author="Liliana Salvador" w:date="2022-02-26T20:48:00Z">
        <w:r w:rsidR="00053141">
          <w:rPr>
            <w:color w:val="000000" w:themeColor="text1"/>
          </w:rPr>
          <w:t>it</w:t>
        </w:r>
      </w:ins>
      <w:ins w:id="3270" w:author="Ruijie Xu" w:date="2022-01-28T15:57:00Z">
        <w:r w:rsidR="00BC53B2" w:rsidRPr="003A137D">
          <w:rPr>
            <w:color w:val="000000" w:themeColor="text1"/>
          </w:rPr>
          <w:t xml:space="preserve"> has not been resolved </w:t>
        </w:r>
        <w:del w:id="3271" w:author="Liliana Salvador" w:date="2022-02-26T20:20:00Z">
          <w:r w:rsidR="00BC53B2" w:rsidRPr="003A137D" w:rsidDel="00406A09">
            <w:rPr>
              <w:color w:val="000000" w:themeColor="text1"/>
            </w:rPr>
            <w:delText>yet</w:delText>
          </w:r>
        </w:del>
      </w:ins>
      <w:ins w:id="3272" w:author="Ruijie Xu" w:date="2022-01-30T14:22:00Z">
        <w:del w:id="3273" w:author="Liliana Salvador" w:date="2022-02-26T20:20:00Z">
          <w:r w:rsidR="00B9270D" w:rsidRPr="003A137D" w:rsidDel="00406A09">
            <w:rPr>
              <w:color w:val="000000" w:themeColor="text1"/>
            </w:rPr>
            <w:delText xml:space="preserve"> </w:delText>
          </w:r>
        </w:del>
        <w:r w:rsidR="00B9270D" w:rsidRPr="003A137D">
          <w:rPr>
            <w:color w:val="000000" w:themeColor="text1"/>
          </w:rPr>
          <w:t>by the time this manuscript was drafted</w:t>
        </w:r>
      </w:ins>
      <w:ins w:id="3274" w:author="Ruijie Xu" w:date="2022-01-28T15:57:00Z">
        <w:r w:rsidR="00BC53B2" w:rsidRPr="003A137D">
          <w:rPr>
            <w:color w:val="000000" w:themeColor="text1"/>
          </w:rPr>
          <w:t>. We bypass</w:t>
        </w:r>
      </w:ins>
      <w:ins w:id="3275" w:author="Ruijie Xu" w:date="2022-01-28T15:59:00Z">
        <w:r w:rsidR="00564D93" w:rsidRPr="003A137D">
          <w:rPr>
            <w:color w:val="000000" w:themeColor="text1"/>
          </w:rPr>
          <w:t>ed</w:t>
        </w:r>
      </w:ins>
      <w:ins w:id="3276" w:author="Ruijie Xu" w:date="2022-01-28T15:57:00Z">
        <w:r w:rsidR="00BC53B2" w:rsidRPr="003A137D">
          <w:rPr>
            <w:color w:val="000000" w:themeColor="text1"/>
          </w:rPr>
          <w:t xml:space="preserve"> the limitati</w:t>
        </w:r>
      </w:ins>
      <w:ins w:id="3277" w:author="Ruijie Xu" w:date="2022-01-28T15:58:00Z">
        <w:r w:rsidR="00BC53B2" w:rsidRPr="003A137D">
          <w:rPr>
            <w:color w:val="000000" w:themeColor="text1"/>
          </w:rPr>
          <w:t xml:space="preserve">on by building the DB with Bacteria, Archaea, </w:t>
        </w:r>
      </w:ins>
      <w:ins w:id="3278" w:author="Ruijie Xu" w:date="2022-01-28T15:59:00Z">
        <w:r w:rsidR="00A31E40" w:rsidRPr="003A137D">
          <w:rPr>
            <w:color w:val="000000" w:themeColor="text1"/>
          </w:rPr>
          <w:t xml:space="preserve">and </w:t>
        </w:r>
      </w:ins>
      <w:ins w:id="3279" w:author="Ruijie Xu" w:date="2022-01-28T15:58:00Z">
        <w:r w:rsidR="00BC53B2" w:rsidRPr="003A137D">
          <w:rPr>
            <w:color w:val="000000" w:themeColor="text1"/>
          </w:rPr>
          <w:t>Vir</w:t>
        </w:r>
        <w:del w:id="3280" w:author="Liliana Salvador" w:date="2022-02-26T20:49:00Z">
          <w:r w:rsidR="00BC53B2" w:rsidRPr="003A137D" w:rsidDel="00053141">
            <w:rPr>
              <w:color w:val="000000" w:themeColor="text1"/>
            </w:rPr>
            <w:delText>s</w:delText>
          </w:r>
        </w:del>
        <w:r w:rsidR="00BC53B2" w:rsidRPr="003A137D">
          <w:rPr>
            <w:color w:val="000000" w:themeColor="text1"/>
          </w:rPr>
          <w:t>u</w:t>
        </w:r>
      </w:ins>
      <w:ins w:id="3281" w:author="Liliana Salvador" w:date="2022-02-26T20:49:00Z">
        <w:r w:rsidR="00053141">
          <w:rPr>
            <w:color w:val="000000" w:themeColor="text1"/>
          </w:rPr>
          <w:t>s</w:t>
        </w:r>
      </w:ins>
      <w:ins w:id="3282" w:author="Ruijie Xu" w:date="2022-01-28T15:58:00Z">
        <w:r w:rsidR="00BC53B2" w:rsidRPr="003A137D">
          <w:rPr>
            <w:color w:val="000000" w:themeColor="text1"/>
          </w:rPr>
          <w:t>es genomes separately, and combin</w:t>
        </w:r>
      </w:ins>
      <w:ins w:id="3283" w:author="Liliana Salvador" w:date="2022-02-26T20:53:00Z">
        <w:r w:rsidR="00053141">
          <w:rPr>
            <w:color w:val="000000" w:themeColor="text1"/>
          </w:rPr>
          <w:t>ing</w:t>
        </w:r>
      </w:ins>
      <w:ins w:id="3284" w:author="Ruijie Xu" w:date="2022-01-28T15:58:00Z">
        <w:del w:id="3285" w:author="Liliana Salvador" w:date="2022-02-26T20:53:00Z">
          <w:r w:rsidR="00BC53B2" w:rsidRPr="003A137D" w:rsidDel="00053141">
            <w:rPr>
              <w:color w:val="000000" w:themeColor="text1"/>
            </w:rPr>
            <w:delText>e</w:delText>
          </w:r>
        </w:del>
        <w:r w:rsidR="00BC53B2" w:rsidRPr="003A137D">
          <w:rPr>
            <w:color w:val="000000" w:themeColor="text1"/>
          </w:rPr>
          <w:t xml:space="preserve"> the classifications using each DB</w:t>
        </w:r>
        <w:del w:id="3286" w:author="Liliana Salvador" w:date="2022-02-26T20:54:00Z">
          <w:r w:rsidR="00BC53B2" w:rsidRPr="003A137D" w:rsidDel="00053141">
            <w:rPr>
              <w:color w:val="000000" w:themeColor="text1"/>
            </w:rPr>
            <w:delText>s</w:delText>
          </w:r>
        </w:del>
        <w:r w:rsidR="00BC53B2" w:rsidRPr="003A137D">
          <w:rPr>
            <w:color w:val="000000" w:themeColor="text1"/>
          </w:rPr>
          <w:t xml:space="preserve"> at end of the analy</w:t>
        </w:r>
      </w:ins>
      <w:ins w:id="3287" w:author="Ruijie Xu" w:date="2022-01-28T15:59:00Z">
        <w:r w:rsidR="00BC53B2" w:rsidRPr="003A137D">
          <w:rPr>
            <w:color w:val="000000" w:themeColor="text1"/>
          </w:rPr>
          <w:t xml:space="preserve">sis. </w:t>
        </w:r>
      </w:ins>
      <w:ins w:id="3288" w:author="Ruijie Xu" w:date="2022-01-28T16:00:00Z">
        <w:r w:rsidR="005E7952" w:rsidRPr="003A137D">
          <w:rPr>
            <w:color w:val="000000" w:themeColor="text1"/>
          </w:rPr>
          <w:t xml:space="preserve">In addition, Metaphlan3, which </w:t>
        </w:r>
      </w:ins>
      <w:ins w:id="3289" w:author="Ruijie Xu" w:date="2022-01-28T16:01:00Z">
        <w:r w:rsidR="005E7952" w:rsidRPr="003A137D">
          <w:rPr>
            <w:color w:val="000000" w:themeColor="text1"/>
          </w:rPr>
          <w:t xml:space="preserve">identifies </w:t>
        </w:r>
      </w:ins>
      <w:ins w:id="3290" w:author="Ruijie Xu" w:date="2022-01-30T14:23:00Z">
        <w:r w:rsidR="00B9270D" w:rsidRPr="003A137D">
          <w:rPr>
            <w:color w:val="000000" w:themeColor="text1"/>
          </w:rPr>
          <w:t xml:space="preserve">the </w:t>
        </w:r>
      </w:ins>
      <w:ins w:id="3291" w:author="Ruijie Xu" w:date="2022-01-28T16:01:00Z">
        <w:r w:rsidR="005E7952" w:rsidRPr="003A137D">
          <w:rPr>
            <w:color w:val="000000" w:themeColor="text1"/>
          </w:rPr>
          <w:t xml:space="preserve">microbial taxon with </w:t>
        </w:r>
      </w:ins>
      <w:ins w:id="3292" w:author="Ruijie Xu" w:date="2022-01-28T16:02:00Z">
        <w:r w:rsidR="005E7952" w:rsidRPr="003A137D">
          <w:rPr>
            <w:color w:val="000000" w:themeColor="text1"/>
          </w:rPr>
          <w:t>marker genes, does not have an option to build a customized DB</w:t>
        </w:r>
        <w:del w:id="3293" w:author="Liliana Salvador" w:date="2022-02-26T20:54:00Z">
          <w:r w:rsidR="005E7952" w:rsidRPr="003A137D" w:rsidDel="00053141">
            <w:rPr>
              <w:color w:val="000000" w:themeColor="text1"/>
            </w:rPr>
            <w:delText>s</w:delText>
          </w:r>
        </w:del>
      </w:ins>
      <w:ins w:id="3294" w:author="Ruijie Xu" w:date="2022-01-28T16:03:00Z">
        <w:r w:rsidR="005E7952" w:rsidRPr="003A137D">
          <w:rPr>
            <w:color w:val="000000" w:themeColor="text1"/>
          </w:rPr>
          <w:t xml:space="preserve">, only the marker DB distributed by the developer could be used for profiling. </w:t>
        </w:r>
      </w:ins>
    </w:p>
    <w:p w14:paraId="52407C0D" w14:textId="77777777" w:rsidR="00053141" w:rsidRPr="003A137D" w:rsidRDefault="00053141" w:rsidP="00271EA9">
      <w:pPr>
        <w:spacing w:line="480" w:lineRule="auto"/>
        <w:rPr>
          <w:ins w:id="3295" w:author="Ruijie Xu" w:date="2022-01-28T16:03:00Z"/>
          <w:color w:val="000000" w:themeColor="text1"/>
        </w:rPr>
      </w:pPr>
    </w:p>
    <w:p w14:paraId="6A3884CF" w14:textId="7AEA53AE" w:rsidR="00F472E4" w:rsidRPr="003A137D" w:rsidDel="00765778" w:rsidRDefault="00F472E4" w:rsidP="00D33126">
      <w:pPr>
        <w:spacing w:line="480" w:lineRule="auto"/>
        <w:rPr>
          <w:del w:id="3296" w:author="Ruijie Xu" w:date="2022-01-28T16:11:00Z"/>
          <w:color w:val="000000" w:themeColor="text1"/>
        </w:rPr>
      </w:pPr>
    </w:p>
    <w:p w14:paraId="3EE4F7C9" w14:textId="4F5A2C50" w:rsidR="00765778" w:rsidRPr="001E3899" w:rsidRDefault="00765778" w:rsidP="00D33126">
      <w:pPr>
        <w:spacing w:line="480" w:lineRule="auto"/>
        <w:rPr>
          <w:ins w:id="3297" w:author="Ruijie Xu" w:date="2022-01-30T12:35:00Z"/>
          <w:b/>
          <w:bCs/>
          <w:color w:val="000000" w:themeColor="text1"/>
          <w:rPrChange w:id="3298" w:author="Ruijie Xu" w:date="2022-01-31T16:48:00Z">
            <w:rPr>
              <w:ins w:id="3299" w:author="Ruijie Xu" w:date="2022-01-30T12:35:00Z"/>
              <w:color w:val="000000" w:themeColor="text1"/>
            </w:rPr>
          </w:rPrChange>
        </w:rPr>
      </w:pPr>
      <w:ins w:id="3300" w:author="Ruijie Xu" w:date="2022-01-30T12:35:00Z">
        <w:r w:rsidRPr="003A137D">
          <w:rPr>
            <w:b/>
            <w:bCs/>
            <w:color w:val="000000" w:themeColor="text1"/>
          </w:rPr>
          <w:t xml:space="preserve">Biases in </w:t>
        </w:r>
      </w:ins>
      <w:ins w:id="3301" w:author="Liliana Salvador" w:date="2022-02-26T20:54:00Z">
        <w:r w:rsidR="00053141">
          <w:rPr>
            <w:b/>
            <w:bCs/>
            <w:color w:val="000000" w:themeColor="text1"/>
          </w:rPr>
          <w:t>m</w:t>
        </w:r>
      </w:ins>
      <w:ins w:id="3302" w:author="Ruijie Xu" w:date="2022-01-30T12:35:00Z">
        <w:del w:id="3303" w:author="Liliana Salvador" w:date="2022-02-26T20:54:00Z">
          <w:r w:rsidRPr="003A137D" w:rsidDel="00053141">
            <w:rPr>
              <w:b/>
              <w:bCs/>
              <w:color w:val="000000" w:themeColor="text1"/>
            </w:rPr>
            <w:delText>M</w:delText>
          </w:r>
        </w:del>
        <w:r w:rsidRPr="003A137D">
          <w:rPr>
            <w:b/>
            <w:bCs/>
            <w:color w:val="000000" w:themeColor="text1"/>
          </w:rPr>
          <w:t>ic</w:t>
        </w:r>
        <w:del w:id="3304" w:author="Liliana Salvador" w:date="2022-02-26T20:54:00Z">
          <w:r w:rsidRPr="003A137D" w:rsidDel="00053141">
            <w:rPr>
              <w:b/>
              <w:bCs/>
              <w:color w:val="000000" w:themeColor="text1"/>
            </w:rPr>
            <w:delText>o</w:delText>
          </w:r>
        </w:del>
        <w:r w:rsidRPr="003A137D">
          <w:rPr>
            <w:b/>
            <w:bCs/>
            <w:color w:val="000000" w:themeColor="text1"/>
          </w:rPr>
          <w:t>r</w:t>
        </w:r>
      </w:ins>
      <w:ins w:id="3305" w:author="Liliana Salvador" w:date="2022-02-26T20:54:00Z">
        <w:r w:rsidR="00053141">
          <w:rPr>
            <w:b/>
            <w:bCs/>
            <w:color w:val="000000" w:themeColor="text1"/>
          </w:rPr>
          <w:t>o</w:t>
        </w:r>
      </w:ins>
      <w:ins w:id="3306" w:author="Ruijie Xu" w:date="2022-01-30T12:35:00Z">
        <w:r w:rsidRPr="003A137D">
          <w:rPr>
            <w:b/>
            <w:bCs/>
            <w:color w:val="000000" w:themeColor="text1"/>
          </w:rPr>
          <w:t xml:space="preserve">bial </w:t>
        </w:r>
      </w:ins>
      <w:ins w:id="3307" w:author="Liliana Salvador" w:date="2022-02-26T20:54:00Z">
        <w:r w:rsidR="00053141">
          <w:rPr>
            <w:b/>
            <w:bCs/>
            <w:color w:val="000000" w:themeColor="text1"/>
          </w:rPr>
          <w:t>p</w:t>
        </w:r>
      </w:ins>
      <w:ins w:id="3308" w:author="Ruijie Xu" w:date="2022-01-30T12:35:00Z">
        <w:del w:id="3309" w:author="Liliana Salvador" w:date="2022-02-26T20:54:00Z">
          <w:r w:rsidRPr="003A137D" w:rsidDel="00053141">
            <w:rPr>
              <w:b/>
              <w:bCs/>
              <w:color w:val="000000" w:themeColor="text1"/>
            </w:rPr>
            <w:delText>P</w:delText>
          </w:r>
        </w:del>
        <w:r w:rsidRPr="003A137D">
          <w:rPr>
            <w:b/>
            <w:bCs/>
            <w:color w:val="000000" w:themeColor="text1"/>
          </w:rPr>
          <w:t xml:space="preserve">rofiles </w:t>
        </w:r>
      </w:ins>
      <w:ins w:id="3310" w:author="Liliana Salvador" w:date="2022-02-26T20:54:00Z">
        <w:r w:rsidR="00053141">
          <w:rPr>
            <w:b/>
            <w:bCs/>
            <w:color w:val="000000" w:themeColor="text1"/>
          </w:rPr>
          <w:t>i</w:t>
        </w:r>
      </w:ins>
      <w:ins w:id="3311" w:author="Ruijie Xu" w:date="2022-01-30T12:35:00Z">
        <w:del w:id="3312" w:author="Liliana Salvador" w:date="2022-02-26T20:54:00Z">
          <w:r w:rsidRPr="003A137D" w:rsidDel="00053141">
            <w:rPr>
              <w:b/>
              <w:bCs/>
              <w:color w:val="000000" w:themeColor="text1"/>
            </w:rPr>
            <w:delText>I</w:delText>
          </w:r>
        </w:del>
        <w:r w:rsidRPr="003A137D">
          <w:rPr>
            <w:b/>
            <w:bCs/>
            <w:color w:val="000000" w:themeColor="text1"/>
          </w:rPr>
          <w:t>ntroduced from</w:t>
        </w:r>
      </w:ins>
      <w:ins w:id="3313" w:author="Ruijie Xu" w:date="2022-01-30T14:23:00Z">
        <w:r w:rsidR="0027369C" w:rsidRPr="003A137D">
          <w:rPr>
            <w:b/>
            <w:bCs/>
            <w:color w:val="000000" w:themeColor="text1"/>
          </w:rPr>
          <w:t xml:space="preserve"> </w:t>
        </w:r>
      </w:ins>
      <w:ins w:id="3314" w:author="Liliana Salvador" w:date="2022-02-26T20:54:00Z">
        <w:r w:rsidR="00053141">
          <w:rPr>
            <w:b/>
            <w:bCs/>
            <w:color w:val="000000" w:themeColor="text1"/>
          </w:rPr>
          <w:t>s</w:t>
        </w:r>
      </w:ins>
      <w:ins w:id="3315" w:author="Ruijie Xu" w:date="2022-01-30T12:35:00Z">
        <w:del w:id="3316" w:author="Liliana Salvador" w:date="2022-02-26T20:54:00Z">
          <w:r w:rsidRPr="003A137D" w:rsidDel="00053141">
            <w:rPr>
              <w:b/>
              <w:bCs/>
              <w:color w:val="000000" w:themeColor="text1"/>
            </w:rPr>
            <w:delText>S</w:delText>
          </w:r>
        </w:del>
        <w:r w:rsidRPr="003A137D">
          <w:rPr>
            <w:b/>
            <w:bCs/>
            <w:color w:val="000000" w:themeColor="text1"/>
          </w:rPr>
          <w:t xml:space="preserve">oftware </w:t>
        </w:r>
      </w:ins>
      <w:ins w:id="3317" w:author="Liliana Salvador" w:date="2022-02-26T20:54:00Z">
        <w:r w:rsidR="00053141">
          <w:rPr>
            <w:b/>
            <w:bCs/>
            <w:color w:val="000000" w:themeColor="text1"/>
          </w:rPr>
          <w:t>s</w:t>
        </w:r>
      </w:ins>
      <w:ins w:id="3318" w:author="Ruijie Xu" w:date="2022-01-30T12:35:00Z">
        <w:del w:id="3319" w:author="Liliana Salvador" w:date="2022-02-26T20:54:00Z">
          <w:r w:rsidRPr="003A137D" w:rsidDel="00053141">
            <w:rPr>
              <w:b/>
              <w:bCs/>
              <w:color w:val="000000" w:themeColor="text1"/>
            </w:rPr>
            <w:delText>S</w:delText>
          </w:r>
        </w:del>
        <w:r w:rsidRPr="003A137D">
          <w:rPr>
            <w:b/>
            <w:bCs/>
            <w:color w:val="000000" w:themeColor="text1"/>
          </w:rPr>
          <w:t>election</w:t>
        </w:r>
      </w:ins>
    </w:p>
    <w:p w14:paraId="7168D335" w14:textId="20D6BF3F" w:rsidR="00D33126" w:rsidRPr="003A137D" w:rsidDel="00CF41AB" w:rsidRDefault="00994E86" w:rsidP="00D33126">
      <w:pPr>
        <w:spacing w:line="480" w:lineRule="auto"/>
        <w:rPr>
          <w:ins w:id="3320" w:author="Ruijie Xu" w:date="2022-01-30T11:17:00Z"/>
          <w:del w:id="3321" w:author="Liliana Salvador" w:date="2022-02-26T21:05:00Z"/>
          <w:color w:val="000000" w:themeColor="text1"/>
        </w:rPr>
      </w:pPr>
      <w:ins w:id="3322" w:author="Ruijie Xu" w:date="2022-01-30T10:57:00Z">
        <w:r w:rsidRPr="003A137D">
          <w:rPr>
            <w:color w:val="000000" w:themeColor="text1"/>
          </w:rPr>
          <w:t xml:space="preserve">At the Domain level, </w:t>
        </w:r>
      </w:ins>
      <w:proofErr w:type="spellStart"/>
      <w:ins w:id="3323" w:author="Ruijie Xu" w:date="2022-01-28T16:16:00Z">
        <w:r w:rsidR="00DF1F2D" w:rsidRPr="003A137D">
          <w:rPr>
            <w:color w:val="000000" w:themeColor="text1"/>
          </w:rPr>
          <w:t>Eukaryota</w:t>
        </w:r>
        <w:proofErr w:type="spellEnd"/>
        <w:r w:rsidR="00DF1F2D" w:rsidRPr="003A137D">
          <w:rPr>
            <w:color w:val="000000" w:themeColor="text1"/>
          </w:rPr>
          <w:t xml:space="preserve"> taxon has contributed </w:t>
        </w:r>
      </w:ins>
      <w:ins w:id="3324" w:author="Liliana Salvador" w:date="2022-02-26T20:55:00Z">
        <w:r w:rsidR="00053141">
          <w:rPr>
            <w:color w:val="000000" w:themeColor="text1"/>
          </w:rPr>
          <w:t xml:space="preserve">the </w:t>
        </w:r>
      </w:ins>
      <w:ins w:id="3325" w:author="Ruijie Xu" w:date="2022-01-28T16:16:00Z">
        <w:r w:rsidR="00DF1F2D" w:rsidRPr="003A137D">
          <w:rPr>
            <w:color w:val="000000" w:themeColor="text1"/>
          </w:rPr>
          <w:t xml:space="preserve">most </w:t>
        </w:r>
        <w:del w:id="3326" w:author="Liliana Salvador" w:date="2022-02-26T20:55:00Z">
          <w:r w:rsidR="00DF1F2D" w:rsidRPr="003A137D" w:rsidDel="00053141">
            <w:rPr>
              <w:color w:val="000000" w:themeColor="text1"/>
            </w:rPr>
            <w:delText>in</w:delText>
          </w:r>
        </w:del>
        <w:r w:rsidR="00DF1F2D" w:rsidRPr="003A137D">
          <w:rPr>
            <w:color w:val="000000" w:themeColor="text1"/>
          </w:rPr>
          <w:t xml:space="preserve">to the </w:t>
        </w:r>
        <w:del w:id="3327" w:author="Liliana Salvador" w:date="2022-02-26T20:55:00Z">
          <w:r w:rsidR="00DF1F2D" w:rsidRPr="003A137D" w:rsidDel="00053141">
            <w:rPr>
              <w:color w:val="000000" w:themeColor="text1"/>
            </w:rPr>
            <w:delText>differences</w:delText>
          </w:r>
        </w:del>
      </w:ins>
      <w:proofErr w:type="spellStart"/>
      <w:ins w:id="3328" w:author="Liliana Salvador" w:date="2022-02-26T20:55:00Z">
        <w:r w:rsidR="00053141">
          <w:rPr>
            <w:color w:val="000000" w:themeColor="text1"/>
          </w:rPr>
          <w:t>dissmimilarities</w:t>
        </w:r>
      </w:ins>
      <w:proofErr w:type="spellEnd"/>
      <w:ins w:id="3329" w:author="Ruijie Xu" w:date="2022-01-30T10:57:00Z">
        <w:r w:rsidRPr="003A137D">
          <w:rPr>
            <w:color w:val="000000" w:themeColor="text1"/>
          </w:rPr>
          <w:t xml:space="preserve"> between the </w:t>
        </w:r>
        <w:del w:id="3330" w:author="Liliana Salvador" w:date="2022-02-26T20:55:00Z">
          <w:r w:rsidRPr="003A137D" w:rsidDel="00053141">
            <w:rPr>
              <w:color w:val="000000" w:themeColor="text1"/>
            </w:rPr>
            <w:delText xml:space="preserve">classifications of </w:delText>
          </w:r>
        </w:del>
        <w:r w:rsidRPr="003A137D">
          <w:rPr>
            <w:color w:val="000000" w:themeColor="text1"/>
          </w:rPr>
          <w:t>different software</w:t>
        </w:r>
      </w:ins>
      <w:ins w:id="3331" w:author="Liliana Salvador" w:date="2022-02-26T20:55:00Z">
        <w:r w:rsidR="00053141">
          <w:rPr>
            <w:color w:val="000000" w:themeColor="text1"/>
          </w:rPr>
          <w:t xml:space="preserve"> classifications</w:t>
        </w:r>
      </w:ins>
      <w:ins w:id="3332" w:author="Ruijie Xu" w:date="2022-01-28T16:16:00Z">
        <w:r w:rsidR="00DF1F2D" w:rsidRPr="003A137D">
          <w:rPr>
            <w:color w:val="000000" w:themeColor="text1"/>
          </w:rPr>
          <w:t xml:space="preserve">. </w:t>
        </w:r>
        <w:r w:rsidR="00BE1CE7" w:rsidRPr="003A137D">
          <w:rPr>
            <w:color w:val="000000" w:themeColor="text1"/>
          </w:rPr>
          <w:t xml:space="preserve">Almost </w:t>
        </w:r>
      </w:ins>
      <w:ins w:id="3333" w:author="Ruijie Xu" w:date="2022-01-28T16:17:00Z">
        <w:r w:rsidR="00BE1CE7" w:rsidRPr="003A137D">
          <w:rPr>
            <w:color w:val="000000" w:themeColor="text1"/>
          </w:rPr>
          <w:t>all</w:t>
        </w:r>
      </w:ins>
      <w:ins w:id="3334" w:author="Ruijie Xu" w:date="2022-01-28T16:16:00Z">
        <w:r w:rsidR="00BE1CE7" w:rsidRPr="003A137D">
          <w:rPr>
            <w:color w:val="000000" w:themeColor="text1"/>
          </w:rPr>
          <w:t xml:space="preserve"> pairwise comparison</w:t>
        </w:r>
      </w:ins>
      <w:ins w:id="3335" w:author="Ruijie Xu" w:date="2022-01-30T14:23:00Z">
        <w:r w:rsidR="0027369C" w:rsidRPr="003A137D">
          <w:rPr>
            <w:color w:val="000000" w:themeColor="text1"/>
          </w:rPr>
          <w:t>s</w:t>
        </w:r>
      </w:ins>
      <w:ins w:id="3336" w:author="Ruijie Xu" w:date="2022-01-28T16:16:00Z">
        <w:r w:rsidR="00BE1CE7" w:rsidRPr="003A137D">
          <w:rPr>
            <w:color w:val="000000" w:themeColor="text1"/>
          </w:rPr>
          <w:t xml:space="preserve"> betwee</w:t>
        </w:r>
      </w:ins>
      <w:ins w:id="3337" w:author="Ruijie Xu" w:date="2022-01-28T16:17:00Z">
        <w:r w:rsidR="00BE1CE7" w:rsidRPr="003A137D">
          <w:rPr>
            <w:color w:val="000000" w:themeColor="text1"/>
          </w:rPr>
          <w:t>n the</w:t>
        </w:r>
      </w:ins>
      <w:ins w:id="3338" w:author="Liliana Salvador" w:date="2022-02-26T20:56:00Z">
        <w:r w:rsidR="00053141">
          <w:rPr>
            <w:color w:val="000000" w:themeColor="text1"/>
          </w:rPr>
          <w:t xml:space="preserve"> </w:t>
        </w:r>
      </w:ins>
      <w:ins w:id="3339" w:author="Ruijie Xu" w:date="2022-01-28T16:17:00Z">
        <w:del w:id="3340" w:author="Liliana Salvador" w:date="2022-02-26T21:00:00Z">
          <w:r w:rsidR="00BE1CE7" w:rsidRPr="003A137D" w:rsidDel="00CF41AB">
            <w:rPr>
              <w:color w:val="000000" w:themeColor="text1"/>
            </w:rPr>
            <w:delText xml:space="preserve"> </w:delText>
          </w:r>
        </w:del>
        <w:proofErr w:type="spellStart"/>
        <w:r w:rsidR="00BE1CE7" w:rsidRPr="003A137D">
          <w:rPr>
            <w:color w:val="000000" w:themeColor="text1"/>
          </w:rPr>
          <w:t>Eukaryota</w:t>
        </w:r>
        <w:proofErr w:type="spellEnd"/>
        <w:r w:rsidR="00BE1CE7" w:rsidRPr="003A137D">
          <w:rPr>
            <w:color w:val="000000" w:themeColor="text1"/>
          </w:rPr>
          <w:t xml:space="preserve"> profiles </w:t>
        </w:r>
      </w:ins>
      <w:ins w:id="3341" w:author="Liliana Salvador" w:date="2022-02-26T21:00:00Z">
        <w:r w:rsidR="00CF41AB">
          <w:rPr>
            <w:color w:val="000000" w:themeColor="text1"/>
          </w:rPr>
          <w:t xml:space="preserve">classified by each software </w:t>
        </w:r>
      </w:ins>
      <w:ins w:id="3342" w:author="Ruijie Xu" w:date="2022-01-28T16:17:00Z">
        <w:del w:id="3343" w:author="Liliana Salvador" w:date="2022-02-26T20:56:00Z">
          <w:r w:rsidR="00BE1CE7" w:rsidRPr="003A137D" w:rsidDel="00053141">
            <w:rPr>
              <w:color w:val="000000" w:themeColor="text1"/>
            </w:rPr>
            <w:delText xml:space="preserve">of two software </w:delText>
          </w:r>
        </w:del>
        <w:r w:rsidR="00BE1CE7" w:rsidRPr="003A137D">
          <w:rPr>
            <w:color w:val="000000" w:themeColor="text1"/>
          </w:rPr>
          <w:t xml:space="preserve">were found significantly different between each other. </w:t>
        </w:r>
      </w:ins>
      <w:ins w:id="3344" w:author="Ruijie Xu" w:date="2022-01-28T16:19:00Z">
        <w:r w:rsidR="00BD122C" w:rsidRPr="003A137D">
          <w:rPr>
            <w:color w:val="000000" w:themeColor="text1"/>
          </w:rPr>
          <w:t>Compare</w:t>
        </w:r>
      </w:ins>
      <w:ins w:id="3345" w:author="Liliana Salvador" w:date="2022-02-26T20:57:00Z">
        <w:r w:rsidR="00053141">
          <w:rPr>
            <w:color w:val="000000" w:themeColor="text1"/>
          </w:rPr>
          <w:t>d</w:t>
        </w:r>
      </w:ins>
      <w:ins w:id="3346" w:author="Ruijie Xu" w:date="2022-01-28T16:19:00Z">
        <w:r w:rsidR="00BD122C" w:rsidRPr="003A137D">
          <w:rPr>
            <w:color w:val="000000" w:themeColor="text1"/>
          </w:rPr>
          <w:t xml:space="preserve"> to</w:t>
        </w:r>
      </w:ins>
      <w:ins w:id="3347" w:author="Liliana Salvador" w:date="2022-02-26T20:57:00Z">
        <w:r w:rsidR="00053141">
          <w:rPr>
            <w:color w:val="000000" w:themeColor="text1"/>
          </w:rPr>
          <w:t xml:space="preserve"> the number of</w:t>
        </w:r>
      </w:ins>
      <w:ins w:id="3348" w:author="Ruijie Xu" w:date="2022-01-28T16:19:00Z">
        <w:r w:rsidR="00BD122C" w:rsidRPr="003A137D">
          <w:rPr>
            <w:color w:val="000000" w:themeColor="text1"/>
          </w:rPr>
          <w:t xml:space="preserve"> reads classified under </w:t>
        </w:r>
        <w:proofErr w:type="spellStart"/>
        <w:r w:rsidR="00BD122C" w:rsidRPr="003A137D">
          <w:rPr>
            <w:color w:val="000000" w:themeColor="text1"/>
          </w:rPr>
          <w:t>Eukaryota</w:t>
        </w:r>
        <w:proofErr w:type="spellEnd"/>
        <w:r w:rsidR="00BD122C" w:rsidRPr="003A137D">
          <w:rPr>
            <w:color w:val="000000" w:themeColor="text1"/>
          </w:rPr>
          <w:t xml:space="preserve">, </w:t>
        </w:r>
      </w:ins>
      <w:ins w:id="3349" w:author="Ruijie Xu" w:date="2022-01-28T16:17:00Z">
        <w:r w:rsidR="00BE1CE7" w:rsidRPr="003A137D">
          <w:rPr>
            <w:color w:val="000000" w:themeColor="text1"/>
          </w:rPr>
          <w:t xml:space="preserve">the </w:t>
        </w:r>
      </w:ins>
      <w:ins w:id="3350" w:author="Ruijie Xu" w:date="2022-01-28T16:18:00Z">
        <w:r w:rsidR="00BD122C" w:rsidRPr="003A137D">
          <w:rPr>
            <w:color w:val="000000" w:themeColor="text1"/>
          </w:rPr>
          <w:t>number of reads classified under Bacteria</w:t>
        </w:r>
      </w:ins>
      <w:ins w:id="3351" w:author="Ruijie Xu" w:date="2022-01-30T10:52:00Z">
        <w:r w:rsidR="00D33126" w:rsidRPr="003A137D">
          <w:rPr>
            <w:color w:val="000000" w:themeColor="text1"/>
          </w:rPr>
          <w:t>, Viruses</w:t>
        </w:r>
      </w:ins>
      <w:ins w:id="3352" w:author="Ruijie Xu" w:date="2022-01-28T16:18:00Z">
        <w:r w:rsidR="00BD122C" w:rsidRPr="003A137D">
          <w:rPr>
            <w:color w:val="000000" w:themeColor="text1"/>
          </w:rPr>
          <w:t xml:space="preserve"> </w:t>
        </w:r>
      </w:ins>
      <w:ins w:id="3353" w:author="Ruijie Xu" w:date="2022-01-28T16:23:00Z">
        <w:r w:rsidR="002125A9" w:rsidRPr="003A137D">
          <w:rPr>
            <w:color w:val="000000" w:themeColor="text1"/>
          </w:rPr>
          <w:t xml:space="preserve">and Archaea </w:t>
        </w:r>
      </w:ins>
      <w:ins w:id="3354" w:author="Ruijie Xu" w:date="2022-01-28T16:19:00Z">
        <w:r w:rsidR="00BD122C" w:rsidRPr="003A137D">
          <w:rPr>
            <w:color w:val="000000" w:themeColor="text1"/>
          </w:rPr>
          <w:t>tax</w:t>
        </w:r>
      </w:ins>
      <w:ins w:id="3355" w:author="Ruijie Xu" w:date="2022-01-28T16:23:00Z">
        <w:r w:rsidR="002125A9" w:rsidRPr="003A137D">
          <w:rPr>
            <w:color w:val="000000" w:themeColor="text1"/>
          </w:rPr>
          <w:t>a</w:t>
        </w:r>
      </w:ins>
      <w:ins w:id="3356" w:author="Ruijie Xu" w:date="2022-01-28T16:19:00Z">
        <w:r w:rsidR="00BD122C" w:rsidRPr="003A137D">
          <w:rPr>
            <w:color w:val="000000" w:themeColor="text1"/>
          </w:rPr>
          <w:t xml:space="preserve"> </w:t>
        </w:r>
      </w:ins>
      <w:ins w:id="3357" w:author="Ruijie Xu" w:date="2022-01-28T16:20:00Z">
        <w:r w:rsidR="00BD122C" w:rsidRPr="003A137D">
          <w:rPr>
            <w:color w:val="000000" w:themeColor="text1"/>
          </w:rPr>
          <w:t>by different software w</w:t>
        </w:r>
      </w:ins>
      <w:ins w:id="3358" w:author="Liliana Salvador" w:date="2022-02-26T21:01:00Z">
        <w:r w:rsidR="00CF41AB">
          <w:rPr>
            <w:color w:val="000000" w:themeColor="text1"/>
          </w:rPr>
          <w:t>ere</w:t>
        </w:r>
      </w:ins>
      <w:ins w:id="3359" w:author="Ruijie Xu" w:date="2022-01-28T16:20:00Z">
        <w:del w:id="3360" w:author="Liliana Salvador" w:date="2022-02-26T20:57:00Z">
          <w:r w:rsidR="00BD122C" w:rsidRPr="003A137D" w:rsidDel="00053141">
            <w:rPr>
              <w:color w:val="000000" w:themeColor="text1"/>
            </w:rPr>
            <w:delText>ere</w:delText>
          </w:r>
        </w:del>
        <w:r w:rsidR="00BD122C" w:rsidRPr="003A137D">
          <w:rPr>
            <w:color w:val="000000" w:themeColor="text1"/>
          </w:rPr>
          <w:t xml:space="preserve"> much more similar</w:t>
        </w:r>
        <w:del w:id="3361" w:author="Liliana Salvador" w:date="2022-02-26T21:02:00Z">
          <w:r w:rsidR="00BD122C" w:rsidRPr="003A137D" w:rsidDel="00CF41AB">
            <w:rPr>
              <w:color w:val="000000" w:themeColor="text1"/>
            </w:rPr>
            <w:delText xml:space="preserve"> </w:delText>
          </w:r>
        </w:del>
      </w:ins>
      <w:ins w:id="3362" w:author="Ruijie Xu" w:date="2022-01-28T16:23:00Z">
        <w:del w:id="3363" w:author="Liliana Salvador" w:date="2022-02-26T21:01:00Z">
          <w:r w:rsidR="002125A9" w:rsidRPr="003A137D" w:rsidDel="00CF41AB">
            <w:rPr>
              <w:color w:val="000000" w:themeColor="text1"/>
            </w:rPr>
            <w:delText>software</w:delText>
          </w:r>
        </w:del>
      </w:ins>
      <w:ins w:id="3364" w:author="Ruijie Xu" w:date="2022-01-30T10:59:00Z">
        <w:r w:rsidR="00CC6280" w:rsidRPr="003A137D">
          <w:rPr>
            <w:color w:val="000000" w:themeColor="text1"/>
          </w:rPr>
          <w:t xml:space="preserve">. The classifications of Centrifuge, CLARK, and CLARK-s were frequently identified significantly different from </w:t>
        </w:r>
      </w:ins>
      <w:ins w:id="3365" w:author="Liliana Salvador" w:date="2022-02-26T21:02:00Z">
        <w:r w:rsidR="00CF41AB">
          <w:rPr>
            <w:color w:val="000000" w:themeColor="text1"/>
          </w:rPr>
          <w:t xml:space="preserve">the ones </w:t>
        </w:r>
      </w:ins>
      <w:ins w:id="3366" w:author="Liliana Salvador" w:date="2022-02-26T21:03:00Z">
        <w:r w:rsidR="00CF41AB">
          <w:rPr>
            <w:color w:val="000000" w:themeColor="text1"/>
          </w:rPr>
          <w:t>of</w:t>
        </w:r>
      </w:ins>
      <w:ins w:id="3367" w:author="Liliana Salvador" w:date="2022-02-26T21:02:00Z">
        <w:r w:rsidR="00CF41AB">
          <w:rPr>
            <w:color w:val="000000" w:themeColor="text1"/>
          </w:rPr>
          <w:t xml:space="preserve"> </w:t>
        </w:r>
      </w:ins>
      <w:ins w:id="3368" w:author="Ruijie Xu" w:date="2022-01-30T10:59:00Z">
        <w:r w:rsidR="00CC6280" w:rsidRPr="003A137D">
          <w:rPr>
            <w:color w:val="000000" w:themeColor="text1"/>
          </w:rPr>
          <w:t>other software</w:t>
        </w:r>
        <w:del w:id="3369" w:author="Liliana Salvador" w:date="2022-02-26T21:02:00Z">
          <w:r w:rsidR="00CC6280" w:rsidRPr="003A137D" w:rsidDel="00CF41AB">
            <w:rPr>
              <w:color w:val="000000" w:themeColor="text1"/>
            </w:rPr>
            <w:delText>s</w:delText>
          </w:r>
        </w:del>
        <w:r w:rsidR="00CC6280" w:rsidRPr="003A137D">
          <w:rPr>
            <w:color w:val="000000" w:themeColor="text1"/>
          </w:rPr>
          <w:t xml:space="preserve"> </w:t>
        </w:r>
      </w:ins>
      <w:ins w:id="3370" w:author="Liliana Salvador" w:date="2022-02-26T21:02:00Z">
        <w:r w:rsidR="00CF41AB">
          <w:rPr>
            <w:color w:val="000000" w:themeColor="text1"/>
          </w:rPr>
          <w:t xml:space="preserve">regarding </w:t>
        </w:r>
      </w:ins>
      <w:ins w:id="3371" w:author="Ruijie Xu" w:date="2022-01-30T10:59:00Z">
        <w:del w:id="3372" w:author="Liliana Salvador" w:date="2022-02-26T21:02:00Z">
          <w:r w:rsidR="00CC6280" w:rsidRPr="003A137D" w:rsidDel="00CF41AB">
            <w:rPr>
              <w:color w:val="000000" w:themeColor="text1"/>
            </w:rPr>
            <w:delText xml:space="preserve">in </w:delText>
          </w:r>
        </w:del>
        <w:del w:id="3373" w:author="Liliana Salvador" w:date="2022-02-26T21:03:00Z">
          <w:r w:rsidR="00CC6280" w:rsidRPr="003A137D" w:rsidDel="00CF41AB">
            <w:rPr>
              <w:color w:val="000000" w:themeColor="text1"/>
            </w:rPr>
            <w:delText>comparison</w:delText>
          </w:r>
        </w:del>
      </w:ins>
      <w:ins w:id="3374" w:author="Ruijie Xu" w:date="2022-01-30T11:00:00Z">
        <w:del w:id="3375" w:author="Liliana Salvador" w:date="2022-02-26T21:03:00Z">
          <w:r w:rsidR="00CC6280" w:rsidRPr="003A137D" w:rsidDel="00CF41AB">
            <w:rPr>
              <w:color w:val="000000" w:themeColor="text1"/>
            </w:rPr>
            <w:delText xml:space="preserve">s for </w:delText>
          </w:r>
        </w:del>
      </w:ins>
      <w:ins w:id="3376" w:author="Liliana Salvador" w:date="2022-02-26T21:02:00Z">
        <w:r w:rsidR="00CF41AB">
          <w:rPr>
            <w:color w:val="000000" w:themeColor="text1"/>
          </w:rPr>
          <w:t xml:space="preserve">the </w:t>
        </w:r>
      </w:ins>
      <w:ins w:id="3377" w:author="Ruijie Xu" w:date="2022-01-30T11:00:00Z">
        <w:r w:rsidR="00CC6280" w:rsidRPr="003A137D">
          <w:rPr>
            <w:color w:val="000000" w:themeColor="text1"/>
          </w:rPr>
          <w:t xml:space="preserve">number of reads mapped to </w:t>
        </w:r>
      </w:ins>
      <w:ins w:id="3378" w:author="Ruijie Xu" w:date="2022-01-30T11:01:00Z">
        <w:r w:rsidR="00CC6280" w:rsidRPr="003A137D">
          <w:rPr>
            <w:color w:val="000000" w:themeColor="text1"/>
          </w:rPr>
          <w:t>Bacteria and Archaea</w:t>
        </w:r>
      </w:ins>
      <w:ins w:id="3379" w:author="Ruijie Xu" w:date="2022-01-30T11:11:00Z">
        <w:r w:rsidR="009D4EA3" w:rsidRPr="003A137D">
          <w:rPr>
            <w:color w:val="000000" w:themeColor="text1"/>
          </w:rPr>
          <w:t>.</w:t>
        </w:r>
      </w:ins>
      <w:ins w:id="3380" w:author="Ruijie Xu" w:date="2022-01-30T11:03:00Z">
        <w:r w:rsidR="00CC6280" w:rsidRPr="003A137D">
          <w:rPr>
            <w:color w:val="000000" w:themeColor="text1"/>
          </w:rPr>
          <w:t xml:space="preserve"> </w:t>
        </w:r>
      </w:ins>
      <w:ins w:id="3381" w:author="Ruijie Xu" w:date="2022-01-30T11:12:00Z">
        <w:r w:rsidR="002F185E" w:rsidRPr="003A137D">
          <w:rPr>
            <w:color w:val="000000" w:themeColor="text1"/>
          </w:rPr>
          <w:t>T</w:t>
        </w:r>
      </w:ins>
      <w:ins w:id="3382" w:author="Ruijie Xu" w:date="2022-01-30T11:03:00Z">
        <w:r w:rsidR="00CC6280" w:rsidRPr="003A137D">
          <w:rPr>
            <w:color w:val="000000" w:themeColor="text1"/>
          </w:rPr>
          <w:t>he classifications of Viruses</w:t>
        </w:r>
      </w:ins>
      <w:ins w:id="3383" w:author="Ruijie Xu" w:date="2022-01-30T11:12:00Z">
        <w:r w:rsidR="002F185E" w:rsidRPr="003A137D">
          <w:rPr>
            <w:color w:val="000000" w:themeColor="text1"/>
          </w:rPr>
          <w:t>, on the other hand,</w:t>
        </w:r>
      </w:ins>
      <w:ins w:id="3384" w:author="Ruijie Xu" w:date="2022-01-30T11:03:00Z">
        <w:r w:rsidR="00CC6280" w:rsidRPr="003A137D">
          <w:rPr>
            <w:color w:val="000000" w:themeColor="text1"/>
          </w:rPr>
          <w:t xml:space="preserve"> </w:t>
        </w:r>
      </w:ins>
      <w:ins w:id="3385" w:author="Ruijie Xu" w:date="2022-01-30T11:05:00Z">
        <w:r w:rsidR="00354455" w:rsidRPr="003A137D">
          <w:rPr>
            <w:color w:val="000000" w:themeColor="text1"/>
          </w:rPr>
          <w:t>w</w:t>
        </w:r>
      </w:ins>
      <w:ins w:id="3386" w:author="Liliana Salvador" w:date="2022-02-26T21:03:00Z">
        <w:r w:rsidR="00CF41AB">
          <w:rPr>
            <w:color w:val="000000" w:themeColor="text1"/>
          </w:rPr>
          <w:t>as</w:t>
        </w:r>
      </w:ins>
      <w:ins w:id="3387" w:author="Ruijie Xu" w:date="2022-01-30T11:05:00Z">
        <w:del w:id="3388" w:author="Liliana Salvador" w:date="2022-02-26T21:03:00Z">
          <w:r w:rsidR="00354455" w:rsidRPr="003A137D" w:rsidDel="00CF41AB">
            <w:rPr>
              <w:color w:val="000000" w:themeColor="text1"/>
            </w:rPr>
            <w:delText>ere</w:delText>
          </w:r>
        </w:del>
        <w:r w:rsidR="00354455" w:rsidRPr="003A137D">
          <w:rPr>
            <w:color w:val="000000" w:themeColor="text1"/>
          </w:rPr>
          <w:t xml:space="preserve"> found </w:t>
        </w:r>
      </w:ins>
      <w:ins w:id="3389" w:author="Ruijie Xu" w:date="2022-01-30T11:13:00Z">
        <w:r w:rsidR="002F185E" w:rsidRPr="003A137D">
          <w:rPr>
            <w:color w:val="000000" w:themeColor="text1"/>
          </w:rPr>
          <w:t>separated into two groups</w:t>
        </w:r>
        <w:del w:id="3390" w:author="Liliana Salvador" w:date="2022-02-26T21:03:00Z">
          <w:r w:rsidR="002F185E" w:rsidRPr="003A137D" w:rsidDel="00CF41AB">
            <w:rPr>
              <w:color w:val="000000" w:themeColor="text1"/>
            </w:rPr>
            <w:delText>,</w:delText>
          </w:r>
        </w:del>
        <w:r w:rsidR="002F185E" w:rsidRPr="003A137D">
          <w:rPr>
            <w:color w:val="000000" w:themeColor="text1"/>
          </w:rPr>
          <w:t xml:space="preserve"> where the classifications</w:t>
        </w:r>
      </w:ins>
      <w:ins w:id="3391" w:author="Ruijie Xu" w:date="2022-01-30T14:24:00Z">
        <w:r w:rsidR="0027369C" w:rsidRPr="003A137D">
          <w:rPr>
            <w:color w:val="000000" w:themeColor="text1"/>
          </w:rPr>
          <w:t xml:space="preserve"> </w:t>
        </w:r>
        <w:del w:id="3392" w:author="Liliana Salvador" w:date="2022-02-26T21:04:00Z">
          <w:r w:rsidR="0027369C" w:rsidRPr="003A137D" w:rsidDel="00CF41AB">
            <w:rPr>
              <w:color w:val="000000" w:themeColor="text1"/>
            </w:rPr>
            <w:delText>of software</w:delText>
          </w:r>
        </w:del>
      </w:ins>
      <w:ins w:id="3393" w:author="Ruijie Xu" w:date="2022-01-30T11:13:00Z">
        <w:del w:id="3394" w:author="Liliana Salvador" w:date="2022-02-26T21:04:00Z">
          <w:r w:rsidR="002F185E" w:rsidRPr="003A137D" w:rsidDel="00CF41AB">
            <w:rPr>
              <w:color w:val="000000" w:themeColor="text1"/>
            </w:rPr>
            <w:delText xml:space="preserve"> </w:delText>
          </w:r>
        </w:del>
      </w:ins>
      <w:ins w:id="3395" w:author="Ruijie Xu" w:date="2022-01-30T11:14:00Z">
        <w:r w:rsidR="004D1EC1" w:rsidRPr="003A137D">
          <w:rPr>
            <w:color w:val="000000" w:themeColor="text1"/>
          </w:rPr>
          <w:t>within a group were similar</w:t>
        </w:r>
      </w:ins>
      <w:ins w:id="3396" w:author="Ruijie Xu" w:date="2022-01-30T14:25:00Z">
        <w:r w:rsidR="0027369C" w:rsidRPr="003A137D">
          <w:rPr>
            <w:color w:val="000000" w:themeColor="text1"/>
          </w:rPr>
          <w:t xml:space="preserve"> </w:t>
        </w:r>
      </w:ins>
      <w:ins w:id="3397" w:author="Ruijie Xu" w:date="2022-01-30T11:14:00Z">
        <w:r w:rsidR="004D1EC1" w:rsidRPr="003A137D">
          <w:rPr>
            <w:color w:val="000000" w:themeColor="text1"/>
          </w:rPr>
          <w:t xml:space="preserve">(group1: </w:t>
        </w:r>
      </w:ins>
      <w:ins w:id="3398" w:author="Ruijie Xu" w:date="2022-02-01T13:44:00Z">
        <w:r w:rsidR="00537B08">
          <w:rPr>
            <w:color w:val="000000" w:themeColor="text1"/>
          </w:rPr>
          <w:t>BLASTN</w:t>
        </w:r>
      </w:ins>
      <w:ins w:id="3399" w:author="Ruijie Xu" w:date="2022-01-30T11:14:00Z">
        <w:r w:rsidR="004D1EC1" w:rsidRPr="003A137D">
          <w:rPr>
            <w:color w:val="000000" w:themeColor="text1"/>
          </w:rPr>
          <w:t xml:space="preserve">, </w:t>
        </w:r>
      </w:ins>
      <w:ins w:id="3400" w:author="Ruijie Xu" w:date="2022-01-30T11:12:00Z">
        <w:r w:rsidR="002F185E" w:rsidRPr="003A137D">
          <w:rPr>
            <w:color w:val="000000" w:themeColor="text1"/>
          </w:rPr>
          <w:t xml:space="preserve">CLARK, CLARK-s, </w:t>
        </w:r>
      </w:ins>
      <w:ins w:id="3401" w:author="Ruijie Xu" w:date="2022-01-30T11:15:00Z">
        <w:r w:rsidR="004D1EC1" w:rsidRPr="003A137D">
          <w:rPr>
            <w:color w:val="000000" w:themeColor="text1"/>
          </w:rPr>
          <w:t xml:space="preserve">Metaphlan3 </w:t>
        </w:r>
      </w:ins>
      <w:ins w:id="3402" w:author="Ruijie Xu" w:date="2022-01-30T11:12:00Z">
        <w:r w:rsidR="002F185E" w:rsidRPr="003A137D">
          <w:rPr>
            <w:color w:val="000000" w:themeColor="text1"/>
          </w:rPr>
          <w:t xml:space="preserve">and </w:t>
        </w:r>
      </w:ins>
      <w:ins w:id="3403" w:author="Ruijie Xu" w:date="2022-01-30T11:15:00Z">
        <w:r w:rsidR="004D1EC1" w:rsidRPr="003A137D">
          <w:rPr>
            <w:color w:val="000000" w:themeColor="text1"/>
          </w:rPr>
          <w:t>Kaiju</w:t>
        </w:r>
      </w:ins>
      <w:ins w:id="3404" w:author="Ruijie Xu" w:date="2022-01-30T11:14:00Z">
        <w:r w:rsidR="004D1EC1" w:rsidRPr="003A137D">
          <w:rPr>
            <w:color w:val="000000" w:themeColor="text1"/>
          </w:rPr>
          <w:t xml:space="preserve">; group2: </w:t>
        </w:r>
      </w:ins>
      <w:ins w:id="3405" w:author="Ruijie Xu" w:date="2022-01-30T11:05:00Z">
        <w:r w:rsidR="00354455" w:rsidRPr="003A137D">
          <w:rPr>
            <w:color w:val="000000" w:themeColor="text1"/>
          </w:rPr>
          <w:t xml:space="preserve">Kraken2, </w:t>
        </w:r>
      </w:ins>
      <w:ins w:id="3406" w:author="Ruijie Xu" w:date="2022-01-30T11:15:00Z">
        <w:r w:rsidR="004D1EC1" w:rsidRPr="003A137D">
          <w:rPr>
            <w:color w:val="000000" w:themeColor="text1"/>
          </w:rPr>
          <w:t>Bracken</w:t>
        </w:r>
      </w:ins>
      <w:ins w:id="3407" w:author="Ruijie Xu" w:date="2022-01-30T11:16:00Z">
        <w:r w:rsidR="004D1EC1" w:rsidRPr="003A137D">
          <w:rPr>
            <w:color w:val="000000" w:themeColor="text1"/>
          </w:rPr>
          <w:t xml:space="preserve"> </w:t>
        </w:r>
      </w:ins>
      <w:ins w:id="3408" w:author="Ruijie Xu" w:date="2022-01-30T11:06:00Z">
        <w:r w:rsidR="00354455" w:rsidRPr="003A137D">
          <w:rPr>
            <w:color w:val="000000" w:themeColor="text1"/>
          </w:rPr>
          <w:t xml:space="preserve">and </w:t>
        </w:r>
      </w:ins>
      <w:ins w:id="3409" w:author="Ruijie Xu" w:date="2022-01-30T11:16:00Z">
        <w:r w:rsidR="004D1EC1" w:rsidRPr="003A137D">
          <w:rPr>
            <w:color w:val="000000" w:themeColor="text1"/>
          </w:rPr>
          <w:t>Centrifuge)</w:t>
        </w:r>
      </w:ins>
      <w:ins w:id="3410" w:author="Ruijie Xu" w:date="2022-01-30T11:05:00Z">
        <w:r w:rsidR="00354455" w:rsidRPr="003A137D">
          <w:rPr>
            <w:color w:val="000000" w:themeColor="text1"/>
          </w:rPr>
          <w:t>.</w:t>
        </w:r>
      </w:ins>
      <w:ins w:id="3411" w:author="Ruijie Xu" w:date="2022-01-30T11:16:00Z">
        <w:r w:rsidR="004D1EC1" w:rsidRPr="003A137D">
          <w:rPr>
            <w:color w:val="000000" w:themeColor="text1"/>
          </w:rPr>
          <w:t xml:space="preserve"> Diamond did</w:t>
        </w:r>
      </w:ins>
      <w:ins w:id="3412" w:author="Liliana Salvador" w:date="2022-02-26T21:05:00Z">
        <w:r w:rsidR="00CF41AB">
          <w:rPr>
            <w:color w:val="000000" w:themeColor="text1"/>
          </w:rPr>
          <w:t xml:space="preserve"> not</w:t>
        </w:r>
      </w:ins>
      <w:ins w:id="3413" w:author="Ruijie Xu" w:date="2022-01-30T11:16:00Z">
        <w:del w:id="3414" w:author="Liliana Salvador" w:date="2022-02-26T21:05:00Z">
          <w:r w:rsidR="004D1EC1" w:rsidRPr="003A137D" w:rsidDel="00CF41AB">
            <w:rPr>
              <w:color w:val="000000" w:themeColor="text1"/>
            </w:rPr>
            <w:delText>n’t</w:delText>
          </w:r>
        </w:del>
        <w:r w:rsidR="004D1EC1" w:rsidRPr="003A137D">
          <w:rPr>
            <w:color w:val="000000" w:themeColor="text1"/>
          </w:rPr>
          <w:t xml:space="preserve"> identify any reads as viruses</w:t>
        </w:r>
      </w:ins>
      <w:ins w:id="3415" w:author="Liliana Salvador" w:date="2022-02-26T21:05:00Z">
        <w:r w:rsidR="00CF41AB">
          <w:rPr>
            <w:color w:val="000000" w:themeColor="text1"/>
          </w:rPr>
          <w:t>.</w:t>
        </w:r>
      </w:ins>
      <w:ins w:id="3416" w:author="Ruijie Xu" w:date="2022-01-30T11:16:00Z">
        <w:del w:id="3417" w:author="Liliana Salvador" w:date="2022-02-26T21:05:00Z">
          <w:r w:rsidR="004D1EC1" w:rsidRPr="003A137D" w:rsidDel="00CF41AB">
            <w:rPr>
              <w:color w:val="000000" w:themeColor="text1"/>
            </w:rPr>
            <w:delText xml:space="preserve"> from the Rattus dataset.</w:delText>
          </w:r>
        </w:del>
      </w:ins>
      <w:ins w:id="3418" w:author="Ruijie Xu" w:date="2022-01-30T11:07:00Z">
        <w:del w:id="3419" w:author="Liliana Salvador" w:date="2022-02-26T21:05:00Z">
          <w:r w:rsidR="0084098D" w:rsidRPr="003A137D" w:rsidDel="00CF41AB">
            <w:rPr>
              <w:color w:val="000000" w:themeColor="text1"/>
            </w:rPr>
            <w:delText xml:space="preserve"> </w:delText>
          </w:r>
        </w:del>
      </w:ins>
      <w:ins w:id="3420" w:author="Liliana Salvador" w:date="2022-02-26T21:05:00Z">
        <w:r w:rsidR="00CF41AB">
          <w:rPr>
            <w:color w:val="000000" w:themeColor="text1"/>
          </w:rPr>
          <w:t xml:space="preserve"> </w:t>
        </w:r>
      </w:ins>
    </w:p>
    <w:p w14:paraId="25737560" w14:textId="7500B29D" w:rsidR="003B13B2" w:rsidRPr="003A137D" w:rsidRDefault="00DA2323" w:rsidP="00D33126">
      <w:pPr>
        <w:spacing w:line="480" w:lineRule="auto"/>
        <w:rPr>
          <w:ins w:id="3421" w:author="Ruijie Xu" w:date="2022-01-30T11:54:00Z"/>
          <w:color w:val="000000" w:themeColor="text1"/>
        </w:rPr>
      </w:pPr>
      <w:ins w:id="3422" w:author="Ruijie Xu" w:date="2022-01-30T11:17:00Z">
        <w:r w:rsidRPr="003A137D">
          <w:rPr>
            <w:color w:val="000000" w:themeColor="text1"/>
          </w:rPr>
          <w:t>Th</w:t>
        </w:r>
      </w:ins>
      <w:ins w:id="3423" w:author="Ruijie Xu" w:date="2022-01-30T11:27:00Z">
        <w:r w:rsidR="00E9791D" w:rsidRPr="003A137D">
          <w:rPr>
            <w:color w:val="000000" w:themeColor="text1"/>
          </w:rPr>
          <w:t>is</w:t>
        </w:r>
      </w:ins>
      <w:ins w:id="3424" w:author="Ruijie Xu" w:date="2022-01-30T11:17:00Z">
        <w:r w:rsidRPr="003A137D">
          <w:rPr>
            <w:color w:val="000000" w:themeColor="text1"/>
          </w:rPr>
          <w:t xml:space="preserve"> </w:t>
        </w:r>
      </w:ins>
      <w:ins w:id="3425" w:author="Ruijie Xu" w:date="2022-01-30T11:27:00Z">
        <w:r w:rsidR="00E9791D" w:rsidRPr="003A137D">
          <w:rPr>
            <w:color w:val="000000" w:themeColor="text1"/>
          </w:rPr>
          <w:t>division</w:t>
        </w:r>
      </w:ins>
      <w:ins w:id="3426" w:author="Ruijie Xu" w:date="2022-01-30T11:17:00Z">
        <w:r w:rsidRPr="003A137D">
          <w:rPr>
            <w:color w:val="000000" w:themeColor="text1"/>
          </w:rPr>
          <w:t xml:space="preserve"> </w:t>
        </w:r>
      </w:ins>
      <w:ins w:id="3427" w:author="Ruijie Xu" w:date="2022-01-30T11:27:00Z">
        <w:r w:rsidR="00E9791D" w:rsidRPr="003A137D">
          <w:rPr>
            <w:color w:val="000000" w:themeColor="text1"/>
          </w:rPr>
          <w:t>in</w:t>
        </w:r>
      </w:ins>
      <w:ins w:id="3428" w:author="Ruijie Xu" w:date="2022-01-30T11:17:00Z">
        <w:r w:rsidRPr="003A137D">
          <w:rPr>
            <w:color w:val="000000" w:themeColor="text1"/>
          </w:rPr>
          <w:t xml:space="preserve"> </w:t>
        </w:r>
      </w:ins>
      <w:ins w:id="3429" w:author="Ruijie Xu" w:date="2022-01-30T14:25:00Z">
        <w:r w:rsidR="0027369C" w:rsidRPr="003A137D">
          <w:rPr>
            <w:color w:val="000000" w:themeColor="text1"/>
          </w:rPr>
          <w:t>virus</w:t>
        </w:r>
      </w:ins>
      <w:ins w:id="3430" w:author="Ruijie Xu" w:date="2022-01-30T11:17:00Z">
        <w:r w:rsidRPr="003A137D">
          <w:rPr>
            <w:color w:val="000000" w:themeColor="text1"/>
          </w:rPr>
          <w:t xml:space="preserve"> classifications was further validated </w:t>
        </w:r>
      </w:ins>
      <w:ins w:id="3431" w:author="Ruijie Xu" w:date="2022-01-30T11:33:00Z">
        <w:r w:rsidR="005B1C20" w:rsidRPr="003A137D">
          <w:rPr>
            <w:color w:val="000000" w:themeColor="text1"/>
          </w:rPr>
          <w:t>by</w:t>
        </w:r>
      </w:ins>
      <w:ins w:id="3432" w:author="Ruijie Xu" w:date="2022-01-30T11:18:00Z">
        <w:r w:rsidRPr="003A137D">
          <w:rPr>
            <w:color w:val="000000" w:themeColor="text1"/>
          </w:rPr>
          <w:t xml:space="preserve"> the </w:t>
        </w:r>
      </w:ins>
      <w:ins w:id="3433" w:author="Ruijie Xu" w:date="2022-01-30T11:34:00Z">
        <w:r w:rsidR="005B1C20" w:rsidRPr="003A137D">
          <w:rPr>
            <w:color w:val="000000" w:themeColor="text1"/>
          </w:rPr>
          <w:t>viru</w:t>
        </w:r>
      </w:ins>
      <w:ins w:id="3434" w:author="Ruijie Xu" w:date="2022-01-30T14:25:00Z">
        <w:r w:rsidR="0027369C" w:rsidRPr="003A137D">
          <w:rPr>
            <w:color w:val="000000" w:themeColor="text1"/>
          </w:rPr>
          <w:t>s</w:t>
        </w:r>
      </w:ins>
      <w:ins w:id="3435" w:author="Ruijie Xu" w:date="2022-01-30T11:34:00Z">
        <w:r w:rsidR="005B1C20" w:rsidRPr="003A137D">
          <w:rPr>
            <w:color w:val="000000" w:themeColor="text1"/>
          </w:rPr>
          <w:t xml:space="preserve"> </w:t>
        </w:r>
      </w:ins>
      <w:ins w:id="3436" w:author="Ruijie Xu" w:date="2022-01-30T11:18:00Z">
        <w:r w:rsidRPr="003A137D">
          <w:rPr>
            <w:color w:val="000000" w:themeColor="text1"/>
          </w:rPr>
          <w:t>classifications</w:t>
        </w:r>
      </w:ins>
      <w:ins w:id="3437" w:author="Ruijie Xu" w:date="2022-01-30T11:34:00Z">
        <w:r w:rsidR="00756031" w:rsidRPr="003A137D">
          <w:rPr>
            <w:color w:val="000000" w:themeColor="text1"/>
          </w:rPr>
          <w:t xml:space="preserve"> at the</w:t>
        </w:r>
      </w:ins>
      <w:ins w:id="3438" w:author="Ruijie Xu" w:date="2022-01-30T11:18:00Z">
        <w:r w:rsidRPr="003A137D">
          <w:rPr>
            <w:color w:val="000000" w:themeColor="text1"/>
          </w:rPr>
          <w:t xml:space="preserve"> lower taxonomy levels</w:t>
        </w:r>
      </w:ins>
      <w:ins w:id="3439" w:author="Ruijie Xu" w:date="2022-01-30T11:19:00Z">
        <w:r w:rsidR="00E33333" w:rsidRPr="003A137D">
          <w:rPr>
            <w:color w:val="000000" w:themeColor="text1"/>
          </w:rPr>
          <w:t xml:space="preserve">. </w:t>
        </w:r>
      </w:ins>
      <w:ins w:id="3440" w:author="Ruijie Xu" w:date="2022-01-30T11:31:00Z">
        <w:r w:rsidR="00991599" w:rsidRPr="003A137D">
          <w:rPr>
            <w:color w:val="000000" w:themeColor="text1"/>
          </w:rPr>
          <w:t xml:space="preserve">The samples with </w:t>
        </w:r>
      </w:ins>
      <w:ins w:id="3441" w:author="Ruijie Xu" w:date="2022-02-02T13:53:00Z">
        <w:r w:rsidR="00710530">
          <w:rPr>
            <w:color w:val="000000" w:themeColor="text1"/>
          </w:rPr>
          <w:t xml:space="preserve">large percentage of </w:t>
        </w:r>
      </w:ins>
      <w:ins w:id="3442" w:author="Ruijie Xu" w:date="2022-01-30T11:31:00Z">
        <w:r w:rsidR="00991599" w:rsidRPr="003A137D">
          <w:rPr>
            <w:color w:val="000000" w:themeColor="text1"/>
          </w:rPr>
          <w:t>reads classified under vi</w:t>
        </w:r>
      </w:ins>
      <w:ins w:id="3443" w:author="Ruijie Xu" w:date="2022-01-30T11:30:00Z">
        <w:r w:rsidR="00991599" w:rsidRPr="003A137D">
          <w:rPr>
            <w:color w:val="000000" w:themeColor="text1"/>
          </w:rPr>
          <w:t>rus</w:t>
        </w:r>
      </w:ins>
      <w:ins w:id="3444" w:author="Ruijie Xu" w:date="2022-01-30T11:31:00Z">
        <w:r w:rsidR="00991599" w:rsidRPr="003A137D">
          <w:rPr>
            <w:color w:val="000000" w:themeColor="text1"/>
          </w:rPr>
          <w:t xml:space="preserve"> taxa by group1 software were not </w:t>
        </w:r>
      </w:ins>
      <w:ins w:id="3445" w:author="Ruijie Xu" w:date="2022-01-30T11:32:00Z">
        <w:r w:rsidR="00991599" w:rsidRPr="003A137D">
          <w:rPr>
            <w:color w:val="000000" w:themeColor="text1"/>
          </w:rPr>
          <w:t>profiled by software</w:t>
        </w:r>
      </w:ins>
      <w:ins w:id="3446" w:author="Ruijie Xu" w:date="2022-01-30T14:26:00Z">
        <w:r w:rsidR="004005F4" w:rsidRPr="003A137D">
          <w:rPr>
            <w:color w:val="000000" w:themeColor="text1"/>
          </w:rPr>
          <w:t xml:space="preserve"> in group2</w:t>
        </w:r>
      </w:ins>
      <w:ins w:id="3447" w:author="Ruijie Xu" w:date="2022-01-30T11:32:00Z">
        <w:r w:rsidR="00991599" w:rsidRPr="003A137D">
          <w:rPr>
            <w:color w:val="000000" w:themeColor="text1"/>
          </w:rPr>
          <w:t>.</w:t>
        </w:r>
      </w:ins>
      <w:ins w:id="3448" w:author="Ruijie Xu" w:date="2022-01-30T11:38:00Z">
        <w:r w:rsidR="003B13B2" w:rsidRPr="003A137D">
          <w:rPr>
            <w:color w:val="000000" w:themeColor="text1"/>
          </w:rPr>
          <w:t xml:space="preserve"> Although software in group1 were more sensitive in virus identification than </w:t>
        </w:r>
        <w:del w:id="3449" w:author="Liliana Salvador" w:date="2022-02-26T21:06:00Z">
          <w:r w:rsidR="003B13B2" w:rsidRPr="003A137D" w:rsidDel="00CF41AB">
            <w:rPr>
              <w:color w:val="000000" w:themeColor="text1"/>
            </w:rPr>
            <w:delText xml:space="preserve">that </w:delText>
          </w:r>
        </w:del>
        <w:r w:rsidR="003B13B2" w:rsidRPr="003A137D">
          <w:rPr>
            <w:color w:val="000000" w:themeColor="text1"/>
          </w:rPr>
          <w:t xml:space="preserve">of group2 software, the exact </w:t>
        </w:r>
      </w:ins>
      <w:ins w:id="3450" w:author="Ruijie Xu" w:date="2022-01-30T11:39:00Z">
        <w:r w:rsidR="003B13B2" w:rsidRPr="003A137D">
          <w:rPr>
            <w:color w:val="000000" w:themeColor="text1"/>
          </w:rPr>
          <w:t xml:space="preserve">virus </w:t>
        </w:r>
      </w:ins>
      <w:proofErr w:type="gramStart"/>
      <w:ins w:id="3451" w:author="Ruijie Xu" w:date="2022-01-30T11:38:00Z">
        <w:r w:rsidR="003B13B2" w:rsidRPr="003A137D">
          <w:rPr>
            <w:color w:val="000000" w:themeColor="text1"/>
          </w:rPr>
          <w:t>taxa</w:t>
        </w:r>
        <w:proofErr w:type="gramEnd"/>
        <w:r w:rsidR="003B13B2" w:rsidRPr="003A137D">
          <w:rPr>
            <w:color w:val="000000" w:themeColor="text1"/>
          </w:rPr>
          <w:t xml:space="preserve"> and the </w:t>
        </w:r>
      </w:ins>
      <w:ins w:id="3452" w:author="Liliana Salvador" w:date="2022-02-26T21:06:00Z">
        <w:r w:rsidR="00CF41AB">
          <w:rPr>
            <w:color w:val="000000" w:themeColor="text1"/>
          </w:rPr>
          <w:t xml:space="preserve">correspondent </w:t>
        </w:r>
      </w:ins>
      <w:ins w:id="3453" w:author="Ruijie Xu" w:date="2022-01-30T11:38:00Z">
        <w:r w:rsidR="003B13B2" w:rsidRPr="003A137D">
          <w:rPr>
            <w:color w:val="000000" w:themeColor="text1"/>
          </w:rPr>
          <w:t>num</w:t>
        </w:r>
      </w:ins>
      <w:ins w:id="3454" w:author="Ruijie Xu" w:date="2022-01-30T11:39:00Z">
        <w:r w:rsidR="003B13B2" w:rsidRPr="003A137D">
          <w:rPr>
            <w:color w:val="000000" w:themeColor="text1"/>
          </w:rPr>
          <w:t xml:space="preserve">ber of reads </w:t>
        </w:r>
        <w:del w:id="3455" w:author="Liliana Salvador" w:date="2022-02-26T21:06:00Z">
          <w:r w:rsidR="003B13B2" w:rsidRPr="003A137D" w:rsidDel="00CF41AB">
            <w:rPr>
              <w:color w:val="000000" w:themeColor="text1"/>
            </w:rPr>
            <w:delText xml:space="preserve">classified under each virues taxa </w:delText>
          </w:r>
        </w:del>
      </w:ins>
      <w:ins w:id="3456" w:author="Ruijie Xu" w:date="2022-01-30T14:27:00Z">
        <w:r w:rsidR="0019346C" w:rsidRPr="003A137D">
          <w:rPr>
            <w:color w:val="000000" w:themeColor="text1"/>
          </w:rPr>
          <w:t xml:space="preserve">using different group1 software </w:t>
        </w:r>
      </w:ins>
      <w:ins w:id="3457" w:author="Ruijie Xu" w:date="2022-01-30T11:39:00Z">
        <w:r w:rsidR="003B13B2" w:rsidRPr="003A137D">
          <w:rPr>
            <w:color w:val="000000" w:themeColor="text1"/>
          </w:rPr>
          <w:t>were not consistent.</w:t>
        </w:r>
        <w:r w:rsidR="00EF6BF9" w:rsidRPr="003A137D">
          <w:rPr>
            <w:color w:val="000000" w:themeColor="text1"/>
          </w:rPr>
          <w:t xml:space="preserve"> </w:t>
        </w:r>
      </w:ins>
      <w:ins w:id="3458" w:author="Ruijie Xu" w:date="2022-01-30T11:40:00Z">
        <w:r w:rsidR="00EF6BF9" w:rsidRPr="003A137D">
          <w:rPr>
            <w:color w:val="000000" w:themeColor="text1"/>
          </w:rPr>
          <w:t xml:space="preserve">The virus taxon </w:t>
        </w:r>
        <w:r w:rsidR="00EF6BF9" w:rsidRPr="003A137D">
          <w:rPr>
            <w:color w:val="000000" w:themeColor="text1"/>
          </w:rPr>
          <w:lastRenderedPageBreak/>
          <w:t xml:space="preserve">identified by </w:t>
        </w:r>
      </w:ins>
      <w:ins w:id="3459" w:author="Ruijie Xu" w:date="2022-02-01T13:44:00Z">
        <w:r w:rsidR="00537B08">
          <w:rPr>
            <w:color w:val="000000" w:themeColor="text1"/>
          </w:rPr>
          <w:t>BLASTN</w:t>
        </w:r>
      </w:ins>
      <w:ins w:id="3460" w:author="Ruijie Xu" w:date="2022-01-30T11:40:00Z">
        <w:r w:rsidR="00EF6BF9" w:rsidRPr="003A137D">
          <w:rPr>
            <w:color w:val="000000" w:themeColor="text1"/>
          </w:rPr>
          <w:t xml:space="preserve"> in high abundance was not identified by any other software included in the analysis.</w:t>
        </w:r>
      </w:ins>
      <w:ins w:id="3461" w:author="Ruijie Xu" w:date="2022-01-30T11:43:00Z">
        <w:r w:rsidR="003C59BD" w:rsidRPr="003A137D">
          <w:rPr>
            <w:color w:val="000000" w:themeColor="text1"/>
          </w:rPr>
          <w:t xml:space="preserve"> Except for the samples with virus classification</w:t>
        </w:r>
        <w:r w:rsidR="00850555" w:rsidRPr="003A137D">
          <w:rPr>
            <w:color w:val="000000" w:themeColor="text1"/>
          </w:rPr>
          <w:t>s</w:t>
        </w:r>
        <w:r w:rsidR="003C59BD" w:rsidRPr="003A137D">
          <w:rPr>
            <w:color w:val="000000" w:themeColor="text1"/>
          </w:rPr>
          <w:t xml:space="preserve">, the profiling of </w:t>
        </w:r>
      </w:ins>
      <w:ins w:id="3462" w:author="Liliana Salvador" w:date="2022-02-26T21:08:00Z">
        <w:r w:rsidR="00CF41AB">
          <w:rPr>
            <w:color w:val="000000" w:themeColor="text1"/>
          </w:rPr>
          <w:t>B</w:t>
        </w:r>
      </w:ins>
      <w:ins w:id="3463" w:author="Ruijie Xu" w:date="2022-01-30T11:43:00Z">
        <w:del w:id="3464" w:author="Liliana Salvador" w:date="2022-02-26T21:08:00Z">
          <w:r w:rsidR="003C59BD" w:rsidRPr="003A137D" w:rsidDel="00CF41AB">
            <w:rPr>
              <w:color w:val="000000" w:themeColor="text1"/>
            </w:rPr>
            <w:delText>b</w:delText>
          </w:r>
        </w:del>
        <w:r w:rsidR="003C59BD" w:rsidRPr="003A137D">
          <w:rPr>
            <w:color w:val="000000" w:themeColor="text1"/>
          </w:rPr>
          <w:t>acteria taxa w</w:t>
        </w:r>
      </w:ins>
      <w:ins w:id="3465" w:author="Liliana Salvador" w:date="2022-02-26T21:07:00Z">
        <w:r w:rsidR="00CF41AB">
          <w:rPr>
            <w:color w:val="000000" w:themeColor="text1"/>
          </w:rPr>
          <w:t>as</w:t>
        </w:r>
      </w:ins>
      <w:ins w:id="3466" w:author="Ruijie Xu" w:date="2022-01-30T11:43:00Z">
        <w:del w:id="3467" w:author="Liliana Salvador" w:date="2022-02-26T21:07:00Z">
          <w:r w:rsidR="003C59BD" w:rsidRPr="003A137D" w:rsidDel="00CF41AB">
            <w:rPr>
              <w:color w:val="000000" w:themeColor="text1"/>
            </w:rPr>
            <w:delText>ere</w:delText>
          </w:r>
        </w:del>
        <w:r w:rsidR="003C59BD" w:rsidRPr="003A137D">
          <w:rPr>
            <w:color w:val="000000" w:themeColor="text1"/>
          </w:rPr>
          <w:t xml:space="preserve"> found </w:t>
        </w:r>
        <w:r w:rsidR="00850555" w:rsidRPr="003A137D">
          <w:rPr>
            <w:color w:val="000000" w:themeColor="text1"/>
          </w:rPr>
          <w:t>mostly consis</w:t>
        </w:r>
      </w:ins>
      <w:ins w:id="3468" w:author="Ruijie Xu" w:date="2022-01-30T11:44:00Z">
        <w:r w:rsidR="00850555" w:rsidRPr="003A137D">
          <w:rPr>
            <w:color w:val="000000" w:themeColor="text1"/>
          </w:rPr>
          <w:t>tent across the software at both Phylum and Genus level.</w:t>
        </w:r>
      </w:ins>
      <w:ins w:id="3469" w:author="Ruijie Xu" w:date="2022-01-30T11:45:00Z">
        <w:r w:rsidR="00A30F89" w:rsidRPr="003A137D">
          <w:rPr>
            <w:color w:val="000000" w:themeColor="text1"/>
          </w:rPr>
          <w:t xml:space="preserve"> Only </w:t>
        </w:r>
      </w:ins>
      <w:ins w:id="3470" w:author="Ruijie Xu" w:date="2022-01-30T11:49:00Z">
        <w:r w:rsidR="00835FEC" w:rsidRPr="003A137D">
          <w:rPr>
            <w:color w:val="000000" w:themeColor="text1"/>
          </w:rPr>
          <w:t xml:space="preserve">the classifications of </w:t>
        </w:r>
      </w:ins>
      <w:ins w:id="3471" w:author="Ruijie Xu" w:date="2022-01-30T11:45:00Z">
        <w:r w:rsidR="00A30F89" w:rsidRPr="003A137D">
          <w:rPr>
            <w:color w:val="000000" w:themeColor="text1"/>
          </w:rPr>
          <w:t>Metaphlan3, which could on</w:t>
        </w:r>
      </w:ins>
      <w:ins w:id="3472" w:author="Ruijie Xu" w:date="2022-01-30T11:46:00Z">
        <w:r w:rsidR="00A30F89" w:rsidRPr="003A137D">
          <w:rPr>
            <w:color w:val="000000" w:themeColor="text1"/>
          </w:rPr>
          <w:t xml:space="preserve">ly identify </w:t>
        </w:r>
      </w:ins>
      <w:ins w:id="3473" w:author="Ruijie Xu" w:date="2022-01-30T11:48:00Z">
        <w:r w:rsidR="004F6BB0" w:rsidRPr="003A137D">
          <w:rPr>
            <w:color w:val="000000" w:themeColor="text1"/>
          </w:rPr>
          <w:t xml:space="preserve">a few </w:t>
        </w:r>
      </w:ins>
      <w:ins w:id="3474" w:author="Ruijie Xu" w:date="2022-01-30T11:46:00Z">
        <w:r w:rsidR="00A30F89" w:rsidRPr="003A137D">
          <w:rPr>
            <w:color w:val="000000" w:themeColor="text1"/>
          </w:rPr>
          <w:t>taxa</w:t>
        </w:r>
      </w:ins>
      <w:ins w:id="3475" w:author="Ruijie Xu" w:date="2022-01-30T11:48:00Z">
        <w:r w:rsidR="004F6BB0" w:rsidRPr="003A137D">
          <w:rPr>
            <w:color w:val="000000" w:themeColor="text1"/>
          </w:rPr>
          <w:t xml:space="preserve"> from each sample</w:t>
        </w:r>
      </w:ins>
      <w:ins w:id="3476" w:author="Ruijie Xu" w:date="2022-01-30T11:46:00Z">
        <w:r w:rsidR="00A30F89" w:rsidRPr="003A137D">
          <w:rPr>
            <w:color w:val="000000" w:themeColor="text1"/>
          </w:rPr>
          <w:t xml:space="preserve"> </w:t>
        </w:r>
      </w:ins>
      <w:ins w:id="3477" w:author="Ruijie Xu" w:date="2022-01-30T11:48:00Z">
        <w:r w:rsidR="004F6BB0" w:rsidRPr="003A137D">
          <w:rPr>
            <w:color w:val="000000" w:themeColor="text1"/>
          </w:rPr>
          <w:t>with high abundance</w:t>
        </w:r>
      </w:ins>
      <w:ins w:id="3478" w:author="Ruijie Xu" w:date="2022-01-30T11:46:00Z">
        <w:r w:rsidR="00A30F89" w:rsidRPr="003A137D">
          <w:rPr>
            <w:color w:val="000000" w:themeColor="text1"/>
          </w:rPr>
          <w:t xml:space="preserve">, and Diamond, which </w:t>
        </w:r>
      </w:ins>
      <w:ins w:id="3479" w:author="Ruijie Xu" w:date="2022-01-30T11:49:00Z">
        <w:r w:rsidR="00835FEC" w:rsidRPr="003A137D">
          <w:rPr>
            <w:color w:val="000000" w:themeColor="text1"/>
          </w:rPr>
          <w:t>report</w:t>
        </w:r>
      </w:ins>
      <w:ins w:id="3480" w:author="Ruijie Xu" w:date="2022-01-30T11:50:00Z">
        <w:r w:rsidR="00835FEC" w:rsidRPr="003A137D">
          <w:rPr>
            <w:color w:val="000000" w:themeColor="text1"/>
          </w:rPr>
          <w:t>ed</w:t>
        </w:r>
      </w:ins>
      <w:ins w:id="3481" w:author="Ruijie Xu" w:date="2022-01-30T11:49:00Z">
        <w:r w:rsidR="00835FEC" w:rsidRPr="003A137D">
          <w:rPr>
            <w:color w:val="000000" w:themeColor="text1"/>
          </w:rPr>
          <w:t xml:space="preserve"> conflicting profiles in Firmicutes </w:t>
        </w:r>
      </w:ins>
      <w:ins w:id="3482" w:author="Ruijie Xu" w:date="2022-01-30T11:50:00Z">
        <w:r w:rsidR="00835FEC" w:rsidRPr="003A137D">
          <w:rPr>
            <w:color w:val="000000" w:themeColor="text1"/>
          </w:rPr>
          <w:t xml:space="preserve">identification </w:t>
        </w:r>
      </w:ins>
      <w:ins w:id="3483" w:author="Ruijie Xu" w:date="2022-01-30T11:51:00Z">
        <w:r w:rsidR="00835FEC" w:rsidRPr="003A137D">
          <w:rPr>
            <w:color w:val="000000" w:themeColor="text1"/>
          </w:rPr>
          <w:t xml:space="preserve">at </w:t>
        </w:r>
      </w:ins>
      <w:ins w:id="3484" w:author="Ruijie Xu" w:date="2022-01-30T14:28:00Z">
        <w:r w:rsidR="0019346C" w:rsidRPr="003A137D">
          <w:rPr>
            <w:color w:val="000000" w:themeColor="text1"/>
          </w:rPr>
          <w:t xml:space="preserve">the </w:t>
        </w:r>
      </w:ins>
      <w:ins w:id="3485" w:author="Ruijie Xu" w:date="2022-01-30T11:51:00Z">
        <w:r w:rsidR="00835FEC" w:rsidRPr="003A137D">
          <w:rPr>
            <w:color w:val="000000" w:themeColor="text1"/>
          </w:rPr>
          <w:t xml:space="preserve">Phylum level </w:t>
        </w:r>
      </w:ins>
      <w:ins w:id="3486" w:author="Ruijie Xu" w:date="2022-01-30T11:50:00Z">
        <w:r w:rsidR="00835FEC" w:rsidRPr="003A137D">
          <w:rPr>
            <w:color w:val="000000" w:themeColor="text1"/>
          </w:rPr>
          <w:t xml:space="preserve">(Bacillus at Genus level) </w:t>
        </w:r>
      </w:ins>
      <w:ins w:id="3487" w:author="Ruijie Xu" w:date="2022-01-30T11:51:00Z">
        <w:r w:rsidR="00835FEC" w:rsidRPr="003A137D">
          <w:rPr>
            <w:color w:val="000000" w:themeColor="text1"/>
          </w:rPr>
          <w:t>with the classification of all the other software</w:t>
        </w:r>
      </w:ins>
      <w:ins w:id="3488" w:author="Ruijie Xu" w:date="2022-01-30T11:49:00Z">
        <w:r w:rsidR="00835FEC" w:rsidRPr="003A137D">
          <w:rPr>
            <w:color w:val="000000" w:themeColor="text1"/>
          </w:rPr>
          <w:t xml:space="preserve">, </w:t>
        </w:r>
      </w:ins>
      <w:ins w:id="3489" w:author="Ruijie Xu" w:date="2022-01-30T11:51:00Z">
        <w:r w:rsidR="00E97862" w:rsidRPr="003A137D">
          <w:rPr>
            <w:color w:val="000000" w:themeColor="text1"/>
          </w:rPr>
          <w:t>were</w:t>
        </w:r>
      </w:ins>
      <w:ins w:id="3490" w:author="Ruijie Xu" w:date="2022-01-30T11:52:00Z">
        <w:r w:rsidR="00E97862" w:rsidRPr="003A137D">
          <w:rPr>
            <w:color w:val="000000" w:themeColor="text1"/>
          </w:rPr>
          <w:t xml:space="preserve"> different</w:t>
        </w:r>
      </w:ins>
      <w:ins w:id="3491" w:author="Ruijie Xu" w:date="2022-01-30T14:28:00Z">
        <w:r w:rsidR="0019346C" w:rsidRPr="003A137D">
          <w:rPr>
            <w:color w:val="000000" w:themeColor="text1"/>
          </w:rPr>
          <w:t xml:space="preserve"> </w:t>
        </w:r>
      </w:ins>
      <w:ins w:id="3492" w:author="Ruijie Xu" w:date="2022-02-02T13:54:00Z">
        <w:r w:rsidR="00276EE5">
          <w:rPr>
            <w:color w:val="000000" w:themeColor="text1"/>
          </w:rPr>
          <w:t>from other software in Bacteria classification</w:t>
        </w:r>
      </w:ins>
      <w:ins w:id="3493" w:author="Ruijie Xu" w:date="2022-01-30T11:52:00Z">
        <w:r w:rsidR="00E97862" w:rsidRPr="003A137D">
          <w:rPr>
            <w:color w:val="000000" w:themeColor="text1"/>
          </w:rPr>
          <w:t>.</w:t>
        </w:r>
      </w:ins>
      <w:ins w:id="3494" w:author="Ruijie Xu" w:date="2022-01-30T11:53:00Z">
        <w:r w:rsidR="00702D65" w:rsidRPr="003A137D">
          <w:rPr>
            <w:color w:val="000000" w:themeColor="text1"/>
          </w:rPr>
          <w:t xml:space="preserve"> </w:t>
        </w:r>
      </w:ins>
    </w:p>
    <w:p w14:paraId="0D012B48" w14:textId="77777777" w:rsidR="0032111B" w:rsidRDefault="00702D65" w:rsidP="00D33126">
      <w:pPr>
        <w:spacing w:line="480" w:lineRule="auto"/>
        <w:rPr>
          <w:ins w:id="3495" w:author="Liliana Salvador" w:date="2022-02-26T21:10:00Z"/>
          <w:color w:val="000000" w:themeColor="text1"/>
        </w:rPr>
      </w:pPr>
      <w:ins w:id="3496" w:author="Ruijie Xu" w:date="2022-01-30T11:54:00Z">
        <w:r w:rsidRPr="003A137D">
          <w:rPr>
            <w:color w:val="000000" w:themeColor="text1"/>
          </w:rPr>
          <w:t>Compare</w:t>
        </w:r>
      </w:ins>
      <w:ins w:id="3497" w:author="Liliana Salvador" w:date="2022-02-26T21:08:00Z">
        <w:r w:rsidR="00CF41AB">
          <w:rPr>
            <w:color w:val="000000" w:themeColor="text1"/>
          </w:rPr>
          <w:t>d</w:t>
        </w:r>
      </w:ins>
      <w:ins w:id="3498" w:author="Ruijie Xu" w:date="2022-01-30T11:54:00Z">
        <w:r w:rsidRPr="003A137D">
          <w:rPr>
            <w:color w:val="000000" w:themeColor="text1"/>
          </w:rPr>
          <w:t xml:space="preserve"> to </w:t>
        </w:r>
      </w:ins>
      <w:ins w:id="3499" w:author="Liliana Salvador" w:date="2022-02-26T21:08:00Z">
        <w:r w:rsidR="0032111B">
          <w:rPr>
            <w:color w:val="000000" w:themeColor="text1"/>
          </w:rPr>
          <w:t>P</w:t>
        </w:r>
      </w:ins>
      <w:ins w:id="3500" w:author="Ruijie Xu" w:date="2022-01-30T11:54:00Z">
        <w:del w:id="3501" w:author="Liliana Salvador" w:date="2022-02-26T21:08:00Z">
          <w:r w:rsidRPr="003A137D" w:rsidDel="0032111B">
            <w:rPr>
              <w:color w:val="000000" w:themeColor="text1"/>
            </w:rPr>
            <w:delText>p</w:delText>
          </w:r>
        </w:del>
        <w:r w:rsidRPr="003A137D">
          <w:rPr>
            <w:color w:val="000000" w:themeColor="text1"/>
          </w:rPr>
          <w:t>hylum and Genus level</w:t>
        </w:r>
      </w:ins>
      <w:ins w:id="3502" w:author="Liliana Salvador" w:date="2022-02-26T21:08:00Z">
        <w:r w:rsidR="0032111B">
          <w:rPr>
            <w:color w:val="000000" w:themeColor="text1"/>
          </w:rPr>
          <w:t>s</w:t>
        </w:r>
      </w:ins>
      <w:ins w:id="3503" w:author="Ruijie Xu" w:date="2022-01-30T11:54:00Z">
        <w:r w:rsidRPr="003A137D">
          <w:rPr>
            <w:color w:val="000000" w:themeColor="text1"/>
          </w:rPr>
          <w:t>, the classification</w:t>
        </w:r>
      </w:ins>
      <w:ins w:id="3504" w:author="Ruijie Xu" w:date="2022-01-30T14:28:00Z">
        <w:r w:rsidR="00B344E0" w:rsidRPr="003A137D">
          <w:rPr>
            <w:color w:val="000000" w:themeColor="text1"/>
          </w:rPr>
          <w:t>s</w:t>
        </w:r>
      </w:ins>
      <w:ins w:id="3505" w:author="Ruijie Xu" w:date="2022-01-30T11:54:00Z">
        <w:r w:rsidRPr="003A137D">
          <w:rPr>
            <w:color w:val="000000" w:themeColor="text1"/>
          </w:rPr>
          <w:t xml:space="preserve"> at the Species level </w:t>
        </w:r>
      </w:ins>
      <w:ins w:id="3506" w:author="Ruijie Xu" w:date="2022-01-30T14:28:00Z">
        <w:r w:rsidR="00B344E0" w:rsidRPr="003A137D">
          <w:rPr>
            <w:color w:val="000000" w:themeColor="text1"/>
          </w:rPr>
          <w:t>were</w:t>
        </w:r>
      </w:ins>
      <w:ins w:id="3507" w:author="Ruijie Xu" w:date="2022-01-30T11:54:00Z">
        <w:r w:rsidRPr="003A137D">
          <w:rPr>
            <w:color w:val="000000" w:themeColor="text1"/>
          </w:rPr>
          <w:t xml:space="preserve"> more diverge</w:t>
        </w:r>
      </w:ins>
      <w:ins w:id="3508" w:author="Liliana Salvador" w:date="2022-02-26T21:08:00Z">
        <w:r w:rsidR="0032111B">
          <w:rPr>
            <w:color w:val="000000" w:themeColor="text1"/>
          </w:rPr>
          <w:t>nt</w:t>
        </w:r>
      </w:ins>
      <w:ins w:id="3509" w:author="Ruijie Xu" w:date="2022-01-30T11:54:00Z">
        <w:del w:id="3510" w:author="Liliana Salvador" w:date="2022-02-26T21:08:00Z">
          <w:r w:rsidRPr="003A137D" w:rsidDel="0032111B">
            <w:rPr>
              <w:color w:val="000000" w:themeColor="text1"/>
            </w:rPr>
            <w:delText>d</w:delText>
          </w:r>
        </w:del>
        <w:r w:rsidRPr="003A137D">
          <w:rPr>
            <w:color w:val="000000" w:themeColor="text1"/>
          </w:rPr>
          <w:t xml:space="preserve"> across software. Although </w:t>
        </w:r>
      </w:ins>
      <w:ins w:id="3511" w:author="Ruijie Xu" w:date="2022-01-30T11:55:00Z">
        <w:r w:rsidR="003C6D3F" w:rsidRPr="003A137D">
          <w:rPr>
            <w:color w:val="000000" w:themeColor="text1"/>
          </w:rPr>
          <w:t>most software ha</w:t>
        </w:r>
      </w:ins>
      <w:ins w:id="3512" w:author="Liliana Salvador" w:date="2022-02-26T21:08:00Z">
        <w:r w:rsidR="0032111B">
          <w:rPr>
            <w:color w:val="000000" w:themeColor="text1"/>
          </w:rPr>
          <w:t>ve</w:t>
        </w:r>
      </w:ins>
      <w:ins w:id="3513" w:author="Ruijie Xu" w:date="2022-01-30T11:55:00Z">
        <w:del w:id="3514" w:author="Liliana Salvador" w:date="2022-02-26T21:08:00Z">
          <w:r w:rsidR="003C6D3F" w:rsidRPr="003A137D" w:rsidDel="0032111B">
            <w:rPr>
              <w:color w:val="000000" w:themeColor="text1"/>
            </w:rPr>
            <w:delText>s</w:delText>
          </w:r>
        </w:del>
        <w:r w:rsidR="003C6D3F" w:rsidRPr="003A137D">
          <w:rPr>
            <w:color w:val="000000" w:themeColor="text1"/>
          </w:rPr>
          <w:t xml:space="preserve"> reported more than 1,000</w:t>
        </w:r>
      </w:ins>
      <w:ins w:id="3515" w:author="Ruijie Xu" w:date="2022-01-30T11:56:00Z">
        <w:r w:rsidR="003C6D3F" w:rsidRPr="003A137D">
          <w:rPr>
            <w:color w:val="000000" w:themeColor="text1"/>
          </w:rPr>
          <w:t xml:space="preserve"> unique Species taxa from the Rattus profiles (except for Bracken and Metaphlan3), only </w:t>
        </w:r>
      </w:ins>
      <w:ins w:id="3516" w:author="Liliana Salvador" w:date="2022-02-26T21:09:00Z">
        <w:r w:rsidR="0032111B">
          <w:rPr>
            <w:color w:val="000000" w:themeColor="text1"/>
          </w:rPr>
          <w:t>nine</w:t>
        </w:r>
      </w:ins>
      <w:ins w:id="3517" w:author="Ruijie Xu" w:date="2022-01-30T11:56:00Z">
        <w:del w:id="3518" w:author="Liliana Salvador" w:date="2022-02-26T21:08:00Z">
          <w:r w:rsidR="003C6D3F" w:rsidRPr="003A137D" w:rsidDel="0032111B">
            <w:rPr>
              <w:color w:val="000000" w:themeColor="text1"/>
            </w:rPr>
            <w:delText>9</w:delText>
          </w:r>
        </w:del>
        <w:r w:rsidR="003C6D3F" w:rsidRPr="003A137D">
          <w:rPr>
            <w:color w:val="000000" w:themeColor="text1"/>
          </w:rPr>
          <w:t xml:space="preserve"> </w:t>
        </w:r>
      </w:ins>
      <w:ins w:id="3519" w:author="Ruijie Xu" w:date="2022-01-30T11:57:00Z">
        <w:r w:rsidR="003C6D3F" w:rsidRPr="003A137D">
          <w:rPr>
            <w:color w:val="000000" w:themeColor="text1"/>
          </w:rPr>
          <w:t xml:space="preserve">species were </w:t>
        </w:r>
        <w:del w:id="3520" w:author="Liliana Salvador" w:date="2022-02-26T21:09:00Z">
          <w:r w:rsidR="003C6D3F" w:rsidRPr="003A137D" w:rsidDel="0032111B">
            <w:rPr>
              <w:color w:val="000000" w:themeColor="text1"/>
            </w:rPr>
            <w:delText xml:space="preserve">found </w:delText>
          </w:r>
        </w:del>
        <w:r w:rsidR="003C6D3F" w:rsidRPr="003A137D">
          <w:rPr>
            <w:color w:val="000000" w:themeColor="text1"/>
          </w:rPr>
          <w:t>identified by all software</w:t>
        </w:r>
      </w:ins>
      <w:ins w:id="3521" w:author="Ruijie Xu" w:date="2022-01-30T11:58:00Z">
        <w:r w:rsidR="00D3791F" w:rsidRPr="003A137D">
          <w:rPr>
            <w:color w:val="000000" w:themeColor="text1"/>
          </w:rPr>
          <w:t xml:space="preserve"> </w:t>
        </w:r>
      </w:ins>
      <w:ins w:id="3522" w:author="Ruijie Xu" w:date="2022-01-30T11:59:00Z">
        <w:r w:rsidR="00EB1840" w:rsidRPr="003A137D">
          <w:rPr>
            <w:color w:val="000000" w:themeColor="text1"/>
          </w:rPr>
          <w:t xml:space="preserve">included in this analysis, </w:t>
        </w:r>
      </w:ins>
      <w:ins w:id="3523" w:author="Ruijie Xu" w:date="2022-01-30T11:58:00Z">
        <w:r w:rsidR="00D3791F" w:rsidRPr="003A137D">
          <w:rPr>
            <w:color w:val="000000" w:themeColor="text1"/>
          </w:rPr>
          <w:t>and only 2 species were found overlapp</w:t>
        </w:r>
      </w:ins>
      <w:ins w:id="3524" w:author="Liliana Salvador" w:date="2022-02-26T21:09:00Z">
        <w:r w:rsidR="0032111B">
          <w:rPr>
            <w:color w:val="000000" w:themeColor="text1"/>
          </w:rPr>
          <w:t>ing</w:t>
        </w:r>
      </w:ins>
      <w:ins w:id="3525" w:author="Ruijie Xu" w:date="2022-01-30T11:58:00Z">
        <w:del w:id="3526" w:author="Liliana Salvador" w:date="2022-02-26T21:09:00Z">
          <w:r w:rsidR="00D3791F" w:rsidRPr="003A137D" w:rsidDel="0032111B">
            <w:rPr>
              <w:color w:val="000000" w:themeColor="text1"/>
            </w:rPr>
            <w:delText>ed</w:delText>
          </w:r>
        </w:del>
        <w:r w:rsidR="00D3791F" w:rsidRPr="003A137D">
          <w:rPr>
            <w:color w:val="000000" w:themeColor="text1"/>
          </w:rPr>
          <w:t xml:space="preserve"> in</w:t>
        </w:r>
        <w:del w:id="3527" w:author="Liliana Salvador" w:date="2022-02-26T21:09:00Z">
          <w:r w:rsidR="00D3791F" w:rsidRPr="003A137D" w:rsidDel="0032111B">
            <w:rPr>
              <w:color w:val="000000" w:themeColor="text1"/>
            </w:rPr>
            <w:delText xml:space="preserve"> </w:delText>
          </w:r>
          <w:r w:rsidR="00FB0646" w:rsidRPr="003A137D" w:rsidDel="0032111B">
            <w:rPr>
              <w:color w:val="000000" w:themeColor="text1"/>
            </w:rPr>
            <w:delText>the</w:delText>
          </w:r>
        </w:del>
        <w:r w:rsidR="00FB0646" w:rsidRPr="003A137D">
          <w:rPr>
            <w:color w:val="000000" w:themeColor="text1"/>
          </w:rPr>
          <w:t xml:space="preserve"> </w:t>
        </w:r>
      </w:ins>
      <w:ins w:id="3528" w:author="Ruijie Xu" w:date="2022-01-30T14:29:00Z">
        <w:r w:rsidR="00B344E0" w:rsidRPr="003A137D">
          <w:rPr>
            <w:color w:val="000000" w:themeColor="text1"/>
          </w:rPr>
          <w:t>taxa with at least 10% in relative abundance</w:t>
        </w:r>
      </w:ins>
      <w:ins w:id="3529" w:author="Ruijie Xu" w:date="2022-01-30T11:58:00Z">
        <w:del w:id="3530" w:author="Liliana Salvador" w:date="2022-02-26T21:10:00Z">
          <w:r w:rsidR="009A621C" w:rsidRPr="003A137D" w:rsidDel="0032111B">
            <w:rPr>
              <w:color w:val="000000" w:themeColor="text1"/>
            </w:rPr>
            <w:delText xml:space="preserve"> identified </w:delText>
          </w:r>
        </w:del>
      </w:ins>
      <w:ins w:id="3531" w:author="Ruijie Xu" w:date="2022-01-30T11:59:00Z">
        <w:del w:id="3532" w:author="Liliana Salvador" w:date="2022-02-26T21:10:00Z">
          <w:r w:rsidR="004B163E" w:rsidRPr="003A137D" w:rsidDel="0032111B">
            <w:rPr>
              <w:color w:val="000000" w:themeColor="text1"/>
            </w:rPr>
            <w:delText xml:space="preserve">from the classification of </w:delText>
          </w:r>
          <w:r w:rsidR="00902692" w:rsidRPr="003A137D" w:rsidDel="0032111B">
            <w:rPr>
              <w:color w:val="000000" w:themeColor="text1"/>
            </w:rPr>
            <w:delText>each</w:delText>
          </w:r>
        </w:del>
      </w:ins>
      <w:ins w:id="3533" w:author="Ruijie Xu" w:date="2022-01-30T11:58:00Z">
        <w:del w:id="3534" w:author="Liliana Salvador" w:date="2022-02-26T21:10:00Z">
          <w:r w:rsidR="009A621C" w:rsidRPr="003A137D" w:rsidDel="0032111B">
            <w:rPr>
              <w:color w:val="000000" w:themeColor="text1"/>
            </w:rPr>
            <w:delText xml:space="preserve"> software</w:delText>
          </w:r>
        </w:del>
        <w:r w:rsidR="00D3791F" w:rsidRPr="003A137D">
          <w:rPr>
            <w:color w:val="000000" w:themeColor="text1"/>
          </w:rPr>
          <w:t>.</w:t>
        </w:r>
      </w:ins>
    </w:p>
    <w:p w14:paraId="6AAF958B" w14:textId="477FCDA6" w:rsidR="00702D65" w:rsidRPr="003A137D" w:rsidRDefault="00D3791F" w:rsidP="00D33126">
      <w:pPr>
        <w:spacing w:line="480" w:lineRule="auto"/>
        <w:rPr>
          <w:ins w:id="3535" w:author="Ruijie Xu" w:date="2022-01-30T12:06:00Z"/>
          <w:color w:val="000000" w:themeColor="text1"/>
        </w:rPr>
      </w:pPr>
      <w:ins w:id="3536" w:author="Ruijie Xu" w:date="2022-01-30T11:58:00Z">
        <w:r w:rsidRPr="003A137D">
          <w:rPr>
            <w:color w:val="000000" w:themeColor="text1"/>
          </w:rPr>
          <w:t xml:space="preserve"> </w:t>
        </w:r>
      </w:ins>
      <w:ins w:id="3537" w:author="Ruijie Xu" w:date="2022-01-30T11:56:00Z">
        <w:r w:rsidR="003C6D3F" w:rsidRPr="003A137D">
          <w:rPr>
            <w:color w:val="000000" w:themeColor="text1"/>
          </w:rPr>
          <w:t xml:space="preserve"> </w:t>
        </w:r>
      </w:ins>
    </w:p>
    <w:p w14:paraId="62F52DAB" w14:textId="38311E6F" w:rsidR="00CF6E19" w:rsidRPr="003A137D" w:rsidRDefault="00CF6E19" w:rsidP="00D33126">
      <w:pPr>
        <w:spacing w:line="480" w:lineRule="auto"/>
        <w:rPr>
          <w:ins w:id="3538" w:author="Ruijie Xu" w:date="2022-01-30T12:06:00Z"/>
          <w:b/>
          <w:bCs/>
          <w:color w:val="000000" w:themeColor="text1"/>
        </w:rPr>
      </w:pPr>
      <w:ins w:id="3539" w:author="Ruijie Xu" w:date="2022-01-30T12:06:00Z">
        <w:r w:rsidRPr="001E3899">
          <w:rPr>
            <w:b/>
            <w:bCs/>
            <w:color w:val="000000" w:themeColor="text1"/>
            <w:rPrChange w:id="3540" w:author="Ruijie Xu" w:date="2022-01-31T16:48:00Z">
              <w:rPr>
                <w:color w:val="000000" w:themeColor="text1"/>
              </w:rPr>
            </w:rPrChange>
          </w:rPr>
          <w:t xml:space="preserve">Microbial </w:t>
        </w:r>
      </w:ins>
      <w:ins w:id="3541" w:author="Liliana Salvador" w:date="2022-02-26T21:10:00Z">
        <w:r w:rsidR="0032111B">
          <w:rPr>
            <w:b/>
            <w:bCs/>
            <w:color w:val="000000" w:themeColor="text1"/>
          </w:rPr>
          <w:t>c</w:t>
        </w:r>
      </w:ins>
      <w:ins w:id="3542" w:author="Ruijie Xu" w:date="2022-01-30T12:06:00Z">
        <w:del w:id="3543" w:author="Liliana Salvador" w:date="2022-02-26T21:10:00Z">
          <w:r w:rsidRPr="001E3899" w:rsidDel="0032111B">
            <w:rPr>
              <w:b/>
              <w:bCs/>
              <w:color w:val="000000" w:themeColor="text1"/>
              <w:rPrChange w:id="3544" w:author="Ruijie Xu" w:date="2022-01-31T16:48:00Z">
                <w:rPr>
                  <w:color w:val="000000" w:themeColor="text1"/>
                </w:rPr>
              </w:rPrChange>
            </w:rPr>
            <w:delText>C</w:delText>
          </w:r>
        </w:del>
        <w:r w:rsidRPr="001E3899">
          <w:rPr>
            <w:b/>
            <w:bCs/>
            <w:color w:val="000000" w:themeColor="text1"/>
            <w:rPrChange w:id="3545" w:author="Ruijie Xu" w:date="2022-01-31T16:48:00Z">
              <w:rPr>
                <w:color w:val="000000" w:themeColor="text1"/>
              </w:rPr>
            </w:rPrChange>
          </w:rPr>
          <w:t xml:space="preserve">ommunity </w:t>
        </w:r>
      </w:ins>
      <w:ins w:id="3546" w:author="Liliana Salvador" w:date="2022-02-26T21:10:00Z">
        <w:r w:rsidR="0032111B">
          <w:rPr>
            <w:b/>
            <w:bCs/>
            <w:color w:val="000000" w:themeColor="text1"/>
          </w:rPr>
          <w:t>c</w:t>
        </w:r>
      </w:ins>
      <w:ins w:id="3547" w:author="Ruijie Xu" w:date="2022-01-30T12:06:00Z">
        <w:del w:id="3548" w:author="Liliana Salvador" w:date="2022-02-26T21:10:00Z">
          <w:r w:rsidRPr="001E3899" w:rsidDel="0032111B">
            <w:rPr>
              <w:b/>
              <w:bCs/>
              <w:color w:val="000000" w:themeColor="text1"/>
              <w:rPrChange w:id="3549" w:author="Ruijie Xu" w:date="2022-01-31T16:48:00Z">
                <w:rPr>
                  <w:color w:val="000000" w:themeColor="text1"/>
                </w:rPr>
              </w:rPrChange>
            </w:rPr>
            <w:delText>C</w:delText>
          </w:r>
        </w:del>
        <w:r w:rsidRPr="001E3899">
          <w:rPr>
            <w:b/>
            <w:bCs/>
            <w:color w:val="000000" w:themeColor="text1"/>
            <w:rPrChange w:id="3550" w:author="Ruijie Xu" w:date="2022-01-31T16:48:00Z">
              <w:rPr>
                <w:color w:val="000000" w:themeColor="text1"/>
              </w:rPr>
            </w:rPrChange>
          </w:rPr>
          <w:t>haracterization</w:t>
        </w:r>
      </w:ins>
    </w:p>
    <w:p w14:paraId="1CD9868B" w14:textId="27B08BE5" w:rsidR="00D51460" w:rsidRPr="003A137D" w:rsidDel="00B00FC0" w:rsidRDefault="00276EE5" w:rsidP="00D33126">
      <w:pPr>
        <w:spacing w:line="480" w:lineRule="auto"/>
        <w:rPr>
          <w:ins w:id="3551" w:author="Ruijie Xu" w:date="2022-01-30T13:10:00Z"/>
          <w:del w:id="3552" w:author="Liliana Salvador" w:date="2022-02-26T21:23:00Z"/>
          <w:color w:val="000000" w:themeColor="text1"/>
        </w:rPr>
      </w:pPr>
      <w:ins w:id="3553" w:author="Ruijie Xu" w:date="2022-02-02T13:55:00Z">
        <w:r>
          <w:rPr>
            <w:color w:val="000000" w:themeColor="text1"/>
          </w:rPr>
          <w:t>In addition</w:t>
        </w:r>
      </w:ins>
      <w:ins w:id="3554" w:author="Ruijie Xu" w:date="2022-01-30T13:06:00Z">
        <w:r w:rsidR="00027FC0" w:rsidRPr="003A137D">
          <w:rPr>
            <w:color w:val="000000" w:themeColor="text1"/>
          </w:rPr>
          <w:t xml:space="preserve"> </w:t>
        </w:r>
      </w:ins>
      <w:ins w:id="3555" w:author="Liliana Salvador" w:date="2022-02-26T21:17:00Z">
        <w:r w:rsidR="006A5920">
          <w:rPr>
            <w:color w:val="000000" w:themeColor="text1"/>
          </w:rPr>
          <w:t xml:space="preserve">to </w:t>
        </w:r>
      </w:ins>
      <w:ins w:id="3556" w:author="Ruijie Xu" w:date="2022-01-30T13:06:00Z">
        <w:r w:rsidR="00027FC0" w:rsidRPr="003A137D">
          <w:rPr>
            <w:color w:val="000000" w:themeColor="text1"/>
          </w:rPr>
          <w:t>the differences in microbial profiles classified by different software</w:t>
        </w:r>
      </w:ins>
      <w:ins w:id="3557" w:author="Ruijie Xu" w:date="2022-02-02T13:55:00Z">
        <w:r>
          <w:rPr>
            <w:color w:val="000000" w:themeColor="text1"/>
          </w:rPr>
          <w:t>, t</w:t>
        </w:r>
      </w:ins>
      <w:ins w:id="3558" w:author="Ruijie Xu" w:date="2022-01-30T12:10:00Z">
        <w:r w:rsidR="0084123C" w:rsidRPr="003A137D">
          <w:rPr>
            <w:color w:val="000000" w:themeColor="text1"/>
          </w:rPr>
          <w:t>he differences across the r</w:t>
        </w:r>
      </w:ins>
      <w:ins w:id="3559" w:author="Ruijie Xu" w:date="2022-01-30T12:09:00Z">
        <w:r w:rsidR="0084123C" w:rsidRPr="003A137D">
          <w:rPr>
            <w:color w:val="000000" w:themeColor="text1"/>
          </w:rPr>
          <w:t xml:space="preserve">ichness of each samples’ microbial community </w:t>
        </w:r>
      </w:ins>
      <w:ins w:id="3560" w:author="Ruijie Xu" w:date="2022-01-30T12:10:00Z">
        <w:r w:rsidR="0084123C" w:rsidRPr="003A137D">
          <w:rPr>
            <w:color w:val="000000" w:themeColor="text1"/>
          </w:rPr>
          <w:t xml:space="preserve">were </w:t>
        </w:r>
      </w:ins>
      <w:ins w:id="3561" w:author="Ruijie Xu" w:date="2022-01-30T12:11:00Z">
        <w:r w:rsidR="008E7151" w:rsidRPr="003A137D">
          <w:rPr>
            <w:color w:val="000000" w:themeColor="text1"/>
          </w:rPr>
          <w:t xml:space="preserve">significant in </w:t>
        </w:r>
      </w:ins>
      <w:proofErr w:type="gramStart"/>
      <w:ins w:id="3562" w:author="Ruijie Xu" w:date="2022-01-30T14:31:00Z">
        <w:r w:rsidR="00A97576" w:rsidRPr="003A137D">
          <w:rPr>
            <w:color w:val="000000" w:themeColor="text1"/>
          </w:rPr>
          <w:t xml:space="preserve">the </w:t>
        </w:r>
      </w:ins>
      <w:ins w:id="3563" w:author="Ruijie Xu" w:date="2022-01-30T12:11:00Z">
        <w:r w:rsidR="008E7151" w:rsidRPr="003A137D">
          <w:rPr>
            <w:color w:val="000000" w:themeColor="text1"/>
          </w:rPr>
          <w:t>majority of</w:t>
        </w:r>
        <w:proofErr w:type="gramEnd"/>
        <w:r w:rsidR="008E7151" w:rsidRPr="003A137D">
          <w:rPr>
            <w:color w:val="000000" w:themeColor="text1"/>
          </w:rPr>
          <w:t xml:space="preserve"> the comparisons </w:t>
        </w:r>
        <w:del w:id="3564" w:author="Liliana Salvador" w:date="2022-02-26T21:19:00Z">
          <w:r w:rsidR="008E7151" w:rsidRPr="003A137D" w:rsidDel="006A5920">
            <w:rPr>
              <w:color w:val="000000" w:themeColor="text1"/>
            </w:rPr>
            <w:delText>between</w:delText>
          </w:r>
        </w:del>
      </w:ins>
      <w:ins w:id="3565" w:author="Liliana Salvador" w:date="2022-02-26T21:20:00Z">
        <w:r w:rsidR="006A5920">
          <w:rPr>
            <w:color w:val="000000" w:themeColor="text1"/>
          </w:rPr>
          <w:t>across</w:t>
        </w:r>
      </w:ins>
      <w:ins w:id="3566" w:author="Ruijie Xu" w:date="2022-01-30T12:11:00Z">
        <w:r w:rsidR="008E7151" w:rsidRPr="003A137D">
          <w:rPr>
            <w:color w:val="000000" w:themeColor="text1"/>
          </w:rPr>
          <w:t xml:space="preserve"> software. Most </w:t>
        </w:r>
      </w:ins>
      <w:ins w:id="3567" w:author="Ruijie Xu" w:date="2022-01-30T14:31:00Z">
        <w:r w:rsidR="00A97576" w:rsidRPr="003A137D">
          <w:rPr>
            <w:color w:val="000000" w:themeColor="text1"/>
          </w:rPr>
          <w:t>of the</w:t>
        </w:r>
      </w:ins>
      <w:ins w:id="3568" w:author="Liliana Salvador" w:date="2022-02-26T21:20:00Z">
        <w:r w:rsidR="00B00FC0">
          <w:rPr>
            <w:color w:val="000000" w:themeColor="text1"/>
          </w:rPr>
          <w:t xml:space="preserve">se </w:t>
        </w:r>
      </w:ins>
      <w:ins w:id="3569" w:author="Ruijie Xu" w:date="2022-01-30T14:31:00Z">
        <w:del w:id="3570" w:author="Liliana Salvador" w:date="2022-02-26T21:20:00Z">
          <w:r w:rsidR="00A97576" w:rsidRPr="003A137D" w:rsidDel="00B00FC0">
            <w:rPr>
              <w:color w:val="000000" w:themeColor="text1"/>
            </w:rPr>
            <w:delText xml:space="preserve"> </w:delText>
          </w:r>
        </w:del>
      </w:ins>
      <w:ins w:id="3571" w:author="Ruijie Xu" w:date="2022-01-30T12:11:00Z">
        <w:del w:id="3572" w:author="Liliana Salvador" w:date="2022-02-26T21:20:00Z">
          <w:r w:rsidR="008E7151" w:rsidRPr="003A137D" w:rsidDel="00B00FC0">
            <w:rPr>
              <w:color w:val="000000" w:themeColor="text1"/>
            </w:rPr>
            <w:delText>significant</w:delText>
          </w:r>
        </w:del>
      </w:ins>
      <w:ins w:id="3573" w:author="Ruijie Xu" w:date="2022-02-02T13:56:00Z">
        <w:del w:id="3574" w:author="Liliana Salvador" w:date="2022-02-26T21:20:00Z">
          <w:r w:rsidDel="00B00FC0">
            <w:rPr>
              <w:color w:val="000000" w:themeColor="text1"/>
            </w:rPr>
            <w:delText>ly</w:delText>
          </w:r>
        </w:del>
      </w:ins>
      <w:ins w:id="3575" w:author="Ruijie Xu" w:date="2022-01-30T12:11:00Z">
        <w:del w:id="3576" w:author="Liliana Salvador" w:date="2022-02-26T21:20:00Z">
          <w:r w:rsidR="008E7151" w:rsidRPr="003A137D" w:rsidDel="00B00FC0">
            <w:rPr>
              <w:color w:val="000000" w:themeColor="text1"/>
            </w:rPr>
            <w:delText xml:space="preserve"> </w:delText>
          </w:r>
        </w:del>
      </w:ins>
      <w:ins w:id="3577" w:author="Ruijie Xu" w:date="2022-01-30T12:12:00Z">
        <w:del w:id="3578" w:author="Liliana Salvador" w:date="2022-02-26T21:20:00Z">
          <w:r w:rsidR="008E7151" w:rsidRPr="003A137D" w:rsidDel="00B00FC0">
            <w:rPr>
              <w:color w:val="000000" w:themeColor="text1"/>
            </w:rPr>
            <w:delText>differen</w:delText>
          </w:r>
        </w:del>
      </w:ins>
      <w:ins w:id="3579" w:author="Ruijie Xu" w:date="2022-01-30T14:31:00Z">
        <w:del w:id="3580" w:author="Liliana Salvador" w:date="2022-02-26T21:20:00Z">
          <w:r w:rsidR="00A97576" w:rsidRPr="003A137D" w:rsidDel="00B00FC0">
            <w:rPr>
              <w:color w:val="000000" w:themeColor="text1"/>
            </w:rPr>
            <w:delText xml:space="preserve">t comparisons </w:delText>
          </w:r>
        </w:del>
      </w:ins>
      <w:ins w:id="3581" w:author="Ruijie Xu" w:date="2022-01-30T12:12:00Z">
        <w:r w:rsidR="008E7151" w:rsidRPr="003A137D">
          <w:rPr>
            <w:color w:val="000000" w:themeColor="text1"/>
          </w:rPr>
          <w:t xml:space="preserve">were found between the classifications of Kraken2, Metaphlan3, </w:t>
        </w:r>
      </w:ins>
      <w:ins w:id="3582" w:author="Ruijie Xu" w:date="2022-01-30T12:13:00Z">
        <w:r w:rsidR="008E7151" w:rsidRPr="003A137D">
          <w:rPr>
            <w:color w:val="000000" w:themeColor="text1"/>
          </w:rPr>
          <w:t xml:space="preserve">Centrifuge, and Kaiju with </w:t>
        </w:r>
      </w:ins>
      <w:ins w:id="3583" w:author="Ruijie Xu" w:date="2022-01-30T14:32:00Z">
        <w:r w:rsidR="00A97576" w:rsidRPr="003A137D">
          <w:rPr>
            <w:color w:val="000000" w:themeColor="text1"/>
          </w:rPr>
          <w:t>other</w:t>
        </w:r>
      </w:ins>
      <w:ins w:id="3584" w:author="Ruijie Xu" w:date="2022-01-30T12:16:00Z">
        <w:r w:rsidR="009651E9" w:rsidRPr="003A137D">
          <w:rPr>
            <w:color w:val="000000" w:themeColor="text1"/>
          </w:rPr>
          <w:t xml:space="preserve"> </w:t>
        </w:r>
      </w:ins>
      <w:ins w:id="3585" w:author="Ruijie Xu" w:date="2022-01-30T12:13:00Z">
        <w:r w:rsidR="008E7151" w:rsidRPr="003A137D">
          <w:rPr>
            <w:color w:val="000000" w:themeColor="text1"/>
          </w:rPr>
          <w:t xml:space="preserve">software. </w:t>
        </w:r>
      </w:ins>
      <w:ins w:id="3586" w:author="Ruijie Xu" w:date="2022-02-11T09:37:00Z">
        <w:r w:rsidR="00F92B48">
          <w:rPr>
            <w:color w:val="000000" w:themeColor="text1"/>
          </w:rPr>
          <w:t xml:space="preserve">However, </w:t>
        </w:r>
      </w:ins>
      <w:ins w:id="3587" w:author="Ruijie Xu" w:date="2022-02-27T13:04:00Z">
        <w:r w:rsidR="00A41E9F">
          <w:rPr>
            <w:color w:val="000000" w:themeColor="text1"/>
          </w:rPr>
          <w:t xml:space="preserve">when richness were measured with </w:t>
        </w:r>
      </w:ins>
      <w:ins w:id="3588" w:author="Ruijie Xu" w:date="2022-02-11T09:37:00Z">
        <w:del w:id="3589" w:author="Liliana Salvador" w:date="2022-02-26T21:23:00Z">
          <w:r w:rsidR="00F92B48" w:rsidDel="00B00FC0">
            <w:rPr>
              <w:color w:val="000000" w:themeColor="text1"/>
            </w:rPr>
            <w:delText>when the abundance of each species w</w:delText>
          </w:r>
        </w:del>
        <w:del w:id="3590" w:author="Liliana Salvador" w:date="2022-02-26T21:21:00Z">
          <w:r w:rsidR="00F92B48" w:rsidDel="00B00FC0">
            <w:rPr>
              <w:color w:val="000000" w:themeColor="text1"/>
            </w:rPr>
            <w:delText>ere</w:delText>
          </w:r>
        </w:del>
        <w:del w:id="3591" w:author="Liliana Salvador" w:date="2022-02-26T21:23:00Z">
          <w:r w:rsidR="00F92B48" w:rsidDel="00B00FC0">
            <w:rPr>
              <w:color w:val="000000" w:themeColor="text1"/>
            </w:rPr>
            <w:delText xml:space="preserve"> added into the characterization</w:delText>
          </w:r>
        </w:del>
      </w:ins>
      <w:ins w:id="3592" w:author="Ruijie Xu" w:date="2022-02-11T09:38:00Z">
        <w:del w:id="3593" w:author="Liliana Salvador" w:date="2022-02-26T21:23:00Z">
          <w:r w:rsidR="00F92B48" w:rsidDel="00B00FC0">
            <w:rPr>
              <w:color w:val="000000" w:themeColor="text1"/>
            </w:rPr>
            <w:delText xml:space="preserve"> of the </w:delText>
          </w:r>
        </w:del>
      </w:ins>
      <w:ins w:id="3594" w:author="Ruijie Xu" w:date="2022-02-11T09:39:00Z">
        <w:del w:id="3595" w:author="Liliana Salvador" w:date="2022-02-26T21:23:00Z">
          <w:r w:rsidR="00DE165C" w:rsidDel="00B00FC0">
            <w:rPr>
              <w:color w:val="000000" w:themeColor="text1"/>
            </w:rPr>
            <w:delText>communities</w:delText>
          </w:r>
        </w:del>
      </w:ins>
      <w:ins w:id="3596" w:author="Ruijie Xu" w:date="2022-01-30T12:23:00Z">
        <w:del w:id="3597" w:author="Liliana Salvador" w:date="2022-02-26T21:23:00Z">
          <w:r w:rsidR="00650528" w:rsidRPr="003A137D" w:rsidDel="00B00FC0">
            <w:rPr>
              <w:color w:val="000000" w:themeColor="text1"/>
            </w:rPr>
            <w:delText>,</w:delText>
          </w:r>
        </w:del>
      </w:ins>
      <w:ins w:id="3598" w:author="Ruijie Xu" w:date="2022-02-11T09:38:00Z">
        <w:del w:id="3599" w:author="Liliana Salvador" w:date="2022-02-26T21:23:00Z">
          <w:r w:rsidR="00F92B48" w:rsidDel="00B00FC0">
            <w:rPr>
              <w:color w:val="000000" w:themeColor="text1"/>
            </w:rPr>
            <w:delText xml:space="preserve"> </w:delText>
          </w:r>
        </w:del>
        <w:del w:id="3600" w:author="Liliana Salvador" w:date="2022-02-26T21:22:00Z">
          <w:r w:rsidR="00F92B48" w:rsidDel="00B00FC0">
            <w:rPr>
              <w:color w:val="000000" w:themeColor="text1"/>
            </w:rPr>
            <w:delText xml:space="preserve">the </w:delText>
          </w:r>
        </w:del>
      </w:ins>
      <w:ins w:id="3601" w:author="Liliana Salvador" w:date="2022-02-26T21:22:00Z">
        <w:r w:rsidR="00B00FC0">
          <w:rPr>
            <w:color w:val="000000" w:themeColor="text1"/>
          </w:rPr>
          <w:t>s</w:t>
        </w:r>
      </w:ins>
      <w:ins w:id="3602" w:author="Ruijie Xu" w:date="2022-02-27T13:04:00Z">
        <w:r w:rsidR="00A41E9F">
          <w:rPr>
            <w:color w:val="000000" w:themeColor="text1"/>
          </w:rPr>
          <w:t>pecies</w:t>
        </w:r>
      </w:ins>
      <w:ins w:id="3603" w:author="Liliana Salvador" w:date="2022-02-26T21:22:00Z">
        <w:del w:id="3604" w:author="Ruijie Xu" w:date="2022-02-27T13:04:00Z">
          <w:r w:rsidR="00B00FC0" w:rsidDel="00A41E9F">
            <w:rPr>
              <w:color w:val="000000" w:themeColor="text1"/>
            </w:rPr>
            <w:delText>pecies</w:delText>
          </w:r>
        </w:del>
        <w:r w:rsidR="00B00FC0">
          <w:rPr>
            <w:color w:val="000000" w:themeColor="text1"/>
          </w:rPr>
          <w:t xml:space="preserve"> </w:t>
        </w:r>
      </w:ins>
      <w:ins w:id="3605" w:author="Liliana Salvador" w:date="2022-02-26T21:23:00Z">
        <w:r w:rsidR="00B00FC0">
          <w:rPr>
            <w:color w:val="000000" w:themeColor="text1"/>
          </w:rPr>
          <w:t>abundance</w:t>
        </w:r>
        <w:del w:id="3606" w:author="Ruijie Xu" w:date="2022-02-27T13:04:00Z">
          <w:r w:rsidR="00B00FC0" w:rsidDel="00A41E9F">
            <w:rPr>
              <w:color w:val="000000" w:themeColor="text1"/>
            </w:rPr>
            <w:delText xml:space="preserve"> </w:delText>
          </w:r>
        </w:del>
      </w:ins>
      <w:ins w:id="3607" w:author="Ruijie Xu" w:date="2022-01-30T12:23:00Z">
        <w:r w:rsidR="00650528" w:rsidRPr="003A137D">
          <w:rPr>
            <w:color w:val="000000" w:themeColor="text1"/>
          </w:rPr>
          <w:t xml:space="preserve"> </w:t>
        </w:r>
      </w:ins>
      <w:ins w:id="3608" w:author="Ruijie Xu" w:date="2022-02-11T09:39:00Z">
        <w:r w:rsidR="001A1200">
          <w:rPr>
            <w:color w:val="000000" w:themeColor="text1"/>
          </w:rPr>
          <w:t>(Simpson index)</w:t>
        </w:r>
      </w:ins>
      <w:ins w:id="3609" w:author="Ruijie Xu" w:date="2022-02-27T13:04:00Z">
        <w:r w:rsidR="00A41E9F">
          <w:rPr>
            <w:color w:val="000000" w:themeColor="text1"/>
          </w:rPr>
          <w:t>, the characterizati</w:t>
        </w:r>
      </w:ins>
      <w:ins w:id="3610" w:author="Ruijie Xu" w:date="2022-02-27T13:05:00Z">
        <w:r w:rsidR="00A41E9F">
          <w:rPr>
            <w:color w:val="000000" w:themeColor="text1"/>
          </w:rPr>
          <w:t xml:space="preserve">on </w:t>
        </w:r>
      </w:ins>
      <w:ins w:id="3611" w:author="Ruijie Xu" w:date="2022-01-30T12:23:00Z">
        <w:r w:rsidR="00650528" w:rsidRPr="003A137D">
          <w:rPr>
            <w:color w:val="000000" w:themeColor="text1"/>
          </w:rPr>
          <w:t xml:space="preserve">were mostly </w:t>
        </w:r>
      </w:ins>
      <w:ins w:id="3612" w:author="Ruijie Xu" w:date="2022-01-30T12:24:00Z">
        <w:r w:rsidR="00650528" w:rsidRPr="003A137D">
          <w:rPr>
            <w:color w:val="000000" w:themeColor="text1"/>
          </w:rPr>
          <w:t>not affected by use of different software.</w:t>
        </w:r>
      </w:ins>
      <w:ins w:id="3613" w:author="Ruijie Xu" w:date="2022-01-30T12:25:00Z">
        <w:r w:rsidR="00257F75" w:rsidRPr="003A137D">
          <w:rPr>
            <w:color w:val="000000" w:themeColor="text1"/>
          </w:rPr>
          <w:t xml:space="preserve"> </w:t>
        </w:r>
      </w:ins>
    </w:p>
    <w:p w14:paraId="10407B6F" w14:textId="2E0625AC" w:rsidR="005B3384" w:rsidRPr="003A137D" w:rsidRDefault="00276EE5" w:rsidP="00D33126">
      <w:pPr>
        <w:spacing w:line="480" w:lineRule="auto"/>
        <w:rPr>
          <w:ins w:id="3614" w:author="Ruijie Xu" w:date="2022-01-30T12:40:00Z"/>
          <w:color w:val="000000" w:themeColor="text1"/>
        </w:rPr>
      </w:pPr>
      <w:ins w:id="3615" w:author="Ruijie Xu" w:date="2022-02-02T13:58:00Z">
        <w:r>
          <w:rPr>
            <w:color w:val="000000" w:themeColor="text1"/>
          </w:rPr>
          <w:t>T</w:t>
        </w:r>
      </w:ins>
      <w:ins w:id="3616" w:author="Ruijie Xu" w:date="2022-01-30T12:25:00Z">
        <w:r w:rsidR="00257F75" w:rsidRPr="003A137D">
          <w:rPr>
            <w:color w:val="000000" w:themeColor="text1"/>
          </w:rPr>
          <w:t xml:space="preserve">he </w:t>
        </w:r>
      </w:ins>
      <w:ins w:id="3617" w:author="Ruijie Xu" w:date="2022-02-02T13:56:00Z">
        <w:r>
          <w:rPr>
            <w:color w:val="000000" w:themeColor="text1"/>
          </w:rPr>
          <w:t xml:space="preserve">characterizations of </w:t>
        </w:r>
      </w:ins>
      <w:ins w:id="3618" w:author="Liliana Salvador" w:date="2022-02-26T21:23:00Z">
        <w:r w:rsidR="00B00FC0">
          <w:rPr>
            <w:color w:val="000000" w:themeColor="text1"/>
          </w:rPr>
          <w:t xml:space="preserve">the </w:t>
        </w:r>
      </w:ins>
      <w:ins w:id="3619" w:author="Ruijie Xu" w:date="2022-01-30T12:25:00Z">
        <w:r w:rsidR="00257F75" w:rsidRPr="003A137D">
          <w:rPr>
            <w:color w:val="000000" w:themeColor="text1"/>
          </w:rPr>
          <w:t>relationships betwe</w:t>
        </w:r>
      </w:ins>
      <w:ins w:id="3620" w:author="Ruijie Xu" w:date="2022-01-30T12:26:00Z">
        <w:r w:rsidR="00257F75" w:rsidRPr="003A137D">
          <w:rPr>
            <w:color w:val="000000" w:themeColor="text1"/>
          </w:rPr>
          <w:t>en</w:t>
        </w:r>
      </w:ins>
      <w:ins w:id="3621" w:author="Ruijie Xu" w:date="2022-02-02T13:56:00Z">
        <w:r>
          <w:rPr>
            <w:color w:val="000000" w:themeColor="text1"/>
          </w:rPr>
          <w:t>-</w:t>
        </w:r>
      </w:ins>
      <w:ins w:id="3622" w:author="Ruijie Xu" w:date="2022-01-30T12:26:00Z">
        <w:r w:rsidR="00257F75" w:rsidRPr="003A137D">
          <w:rPr>
            <w:color w:val="000000" w:themeColor="text1"/>
          </w:rPr>
          <w:t xml:space="preserve">samples </w:t>
        </w:r>
      </w:ins>
      <w:ins w:id="3623" w:author="Ruijie Xu" w:date="2022-02-02T13:56:00Z">
        <w:r>
          <w:rPr>
            <w:color w:val="000000" w:themeColor="text1"/>
          </w:rPr>
          <w:t>were diverge</w:t>
        </w:r>
      </w:ins>
      <w:ins w:id="3624" w:author="Liliana Salvador" w:date="2022-02-26T21:23:00Z">
        <w:r w:rsidR="00B00FC0">
          <w:rPr>
            <w:color w:val="000000" w:themeColor="text1"/>
          </w:rPr>
          <w:t>nt</w:t>
        </w:r>
      </w:ins>
      <w:ins w:id="3625" w:author="Ruijie Xu" w:date="2022-02-02T13:56:00Z">
        <w:del w:id="3626" w:author="Liliana Salvador" w:date="2022-02-26T21:23:00Z">
          <w:r w:rsidDel="00B00FC0">
            <w:rPr>
              <w:color w:val="000000" w:themeColor="text1"/>
            </w:rPr>
            <w:delText>d</w:delText>
          </w:r>
        </w:del>
        <w:r>
          <w:rPr>
            <w:color w:val="000000" w:themeColor="text1"/>
          </w:rPr>
          <w:t xml:space="preserve"> </w:t>
        </w:r>
        <w:del w:id="3627" w:author="Liliana Salvador" w:date="2022-02-26T21:25:00Z">
          <w:r w:rsidDel="00B00FC0">
            <w:rPr>
              <w:color w:val="000000" w:themeColor="text1"/>
            </w:rPr>
            <w:delText>betwee</w:delText>
          </w:r>
        </w:del>
      </w:ins>
      <w:ins w:id="3628" w:author="Ruijie Xu" w:date="2022-02-02T13:57:00Z">
        <w:del w:id="3629" w:author="Liliana Salvador" w:date="2022-02-26T21:25:00Z">
          <w:r w:rsidDel="00B00FC0">
            <w:rPr>
              <w:color w:val="000000" w:themeColor="text1"/>
            </w:rPr>
            <w:delText xml:space="preserve">n </w:delText>
          </w:r>
        </w:del>
      </w:ins>
      <w:ins w:id="3630" w:author="Ruijie Xu" w:date="2022-01-30T12:27:00Z">
        <w:del w:id="3631" w:author="Liliana Salvador" w:date="2022-02-26T21:25:00Z">
          <w:r w:rsidR="005B3384" w:rsidRPr="003A137D" w:rsidDel="00B00FC0">
            <w:rPr>
              <w:color w:val="000000" w:themeColor="text1"/>
            </w:rPr>
            <w:delText xml:space="preserve">most of software’s </w:delText>
          </w:r>
        </w:del>
      </w:ins>
      <w:ins w:id="3632" w:author="Ruijie Xu" w:date="2022-02-02T13:57:00Z">
        <w:del w:id="3633" w:author="Liliana Salvador" w:date="2022-02-26T21:25:00Z">
          <w:r w:rsidDel="00B00FC0">
            <w:rPr>
              <w:color w:val="000000" w:themeColor="text1"/>
            </w:rPr>
            <w:delText>results</w:delText>
          </w:r>
        </w:del>
      </w:ins>
      <w:ins w:id="3634" w:author="Liliana Salvador" w:date="2022-02-26T21:25:00Z">
        <w:r w:rsidR="00B00FC0">
          <w:rPr>
            <w:color w:val="000000" w:themeColor="text1"/>
          </w:rPr>
          <w:t>across software</w:t>
        </w:r>
      </w:ins>
      <w:ins w:id="3635" w:author="Ruijie Xu" w:date="2022-01-30T12:27:00Z">
        <w:r w:rsidR="005B3384" w:rsidRPr="003A137D">
          <w:rPr>
            <w:color w:val="000000" w:themeColor="text1"/>
          </w:rPr>
          <w:t xml:space="preserve">. </w:t>
        </w:r>
      </w:ins>
      <w:ins w:id="3636" w:author="Ruijie Xu" w:date="2022-01-30T12:29:00Z">
        <w:r w:rsidR="005B3384" w:rsidRPr="003A137D">
          <w:rPr>
            <w:color w:val="000000" w:themeColor="text1"/>
          </w:rPr>
          <w:t>However,</w:t>
        </w:r>
      </w:ins>
      <w:ins w:id="3637" w:author="Ruijie Xu" w:date="2022-01-30T12:27:00Z">
        <w:r w:rsidR="005B3384" w:rsidRPr="003A137D">
          <w:rPr>
            <w:color w:val="000000" w:themeColor="text1"/>
          </w:rPr>
          <w:t xml:space="preserve"> the </w:t>
        </w:r>
      </w:ins>
      <w:ins w:id="3638" w:author="Ruijie Xu" w:date="2022-01-30T12:29:00Z">
        <w:r w:rsidR="005B3384" w:rsidRPr="003A137D">
          <w:rPr>
            <w:color w:val="000000" w:themeColor="text1"/>
          </w:rPr>
          <w:t xml:space="preserve">most </w:t>
        </w:r>
      </w:ins>
      <w:ins w:id="3639" w:author="Ruijie Xu" w:date="2022-02-02T13:57:00Z">
        <w:r>
          <w:rPr>
            <w:color w:val="000000" w:themeColor="text1"/>
          </w:rPr>
          <w:t>discriminatory relationship</w:t>
        </w:r>
      </w:ins>
      <w:ins w:id="3640" w:author="Liliana Salvador" w:date="2022-02-26T21:25:00Z">
        <w:r w:rsidR="00B00FC0">
          <w:rPr>
            <w:color w:val="000000" w:themeColor="text1"/>
          </w:rPr>
          <w:t>s</w:t>
        </w:r>
      </w:ins>
      <w:ins w:id="3641" w:author="Ruijie Xu" w:date="2022-02-02T13:57:00Z">
        <w:r>
          <w:rPr>
            <w:color w:val="000000" w:themeColor="text1"/>
          </w:rPr>
          <w:t xml:space="preserve"> within the rat samples</w:t>
        </w:r>
      </w:ins>
      <w:ins w:id="3642" w:author="Ruijie Xu" w:date="2022-01-30T14:32:00Z">
        <w:r w:rsidR="00A97576" w:rsidRPr="003A137D">
          <w:rPr>
            <w:color w:val="000000" w:themeColor="text1"/>
          </w:rPr>
          <w:t xml:space="preserve"> </w:t>
        </w:r>
      </w:ins>
      <w:ins w:id="3643" w:author="Ruijie Xu" w:date="2022-02-02T13:58:00Z">
        <w:r>
          <w:rPr>
            <w:color w:val="000000" w:themeColor="text1"/>
          </w:rPr>
          <w:t xml:space="preserve">(between lung and other samples) </w:t>
        </w:r>
      </w:ins>
      <w:ins w:id="3644" w:author="Ruijie Xu" w:date="2022-01-30T12:30:00Z">
        <w:r w:rsidR="005B3384" w:rsidRPr="003A137D">
          <w:rPr>
            <w:color w:val="000000" w:themeColor="text1"/>
          </w:rPr>
          <w:t xml:space="preserve">were captured by most </w:t>
        </w:r>
      </w:ins>
      <w:ins w:id="3645" w:author="Liliana Salvador" w:date="2022-02-26T21:26:00Z">
        <w:r w:rsidR="00B00FC0">
          <w:rPr>
            <w:color w:val="000000" w:themeColor="text1"/>
          </w:rPr>
          <w:t xml:space="preserve">of the </w:t>
        </w:r>
      </w:ins>
      <w:ins w:id="3646" w:author="Ruijie Xu" w:date="2022-01-30T12:30:00Z">
        <w:r w:rsidR="005B3384" w:rsidRPr="003A137D">
          <w:rPr>
            <w:color w:val="000000" w:themeColor="text1"/>
          </w:rPr>
          <w:t>software (except for Metaphlan3</w:t>
        </w:r>
      </w:ins>
      <w:ins w:id="3647" w:author="Ruijie Xu" w:date="2022-02-27T13:05:00Z">
        <w:r w:rsidR="00E52B23">
          <w:rPr>
            <w:color w:val="000000" w:themeColor="text1"/>
          </w:rPr>
          <w:t>).</w:t>
        </w:r>
      </w:ins>
      <w:commentRangeStart w:id="3648"/>
      <w:commentRangeEnd w:id="3648"/>
      <w:del w:id="3649" w:author="Ruijie Xu" w:date="2022-02-27T13:05:00Z">
        <w:r w:rsidR="00B00FC0" w:rsidDel="00E52B23">
          <w:rPr>
            <w:rStyle w:val="CommentReference"/>
          </w:rPr>
          <w:commentReference w:id="3648"/>
        </w:r>
      </w:del>
    </w:p>
    <w:p w14:paraId="4CA95F26" w14:textId="77777777" w:rsidR="00B00FC0" w:rsidRDefault="00B00FC0" w:rsidP="00D33126">
      <w:pPr>
        <w:spacing w:line="480" w:lineRule="auto"/>
        <w:rPr>
          <w:ins w:id="3650" w:author="Liliana Salvador" w:date="2022-02-26T21:30:00Z"/>
          <w:b/>
          <w:bCs/>
          <w:color w:val="000000" w:themeColor="text1"/>
        </w:rPr>
      </w:pPr>
    </w:p>
    <w:p w14:paraId="7871FD84" w14:textId="6816C5A6" w:rsidR="00A12E2F" w:rsidRPr="001E3899" w:rsidRDefault="00A97576" w:rsidP="00D33126">
      <w:pPr>
        <w:spacing w:line="480" w:lineRule="auto"/>
        <w:rPr>
          <w:ins w:id="3651" w:author="Ruijie Xu" w:date="2022-01-30T12:41:00Z"/>
          <w:b/>
          <w:bCs/>
          <w:color w:val="000000" w:themeColor="text1"/>
          <w:rPrChange w:id="3652" w:author="Ruijie Xu" w:date="2022-01-31T16:48:00Z">
            <w:rPr>
              <w:ins w:id="3653" w:author="Ruijie Xu" w:date="2022-01-30T12:41:00Z"/>
              <w:color w:val="000000" w:themeColor="text1"/>
            </w:rPr>
          </w:rPrChange>
        </w:rPr>
      </w:pPr>
      <w:ins w:id="3654" w:author="Ruijie Xu" w:date="2022-01-30T14:33:00Z">
        <w:r w:rsidRPr="003A137D">
          <w:rPr>
            <w:b/>
            <w:bCs/>
            <w:color w:val="000000" w:themeColor="text1"/>
          </w:rPr>
          <w:lastRenderedPageBreak/>
          <w:t xml:space="preserve">Differences in </w:t>
        </w:r>
      </w:ins>
      <w:ins w:id="3655" w:author="Liliana Salvador" w:date="2022-02-26T21:26:00Z">
        <w:r w:rsidR="00B00FC0">
          <w:rPr>
            <w:b/>
            <w:bCs/>
            <w:color w:val="000000" w:themeColor="text1"/>
          </w:rPr>
          <w:t>d</w:t>
        </w:r>
      </w:ins>
      <w:ins w:id="3656" w:author="Ruijie Xu" w:date="2022-01-30T12:40:00Z">
        <w:del w:id="3657" w:author="Liliana Salvador" w:date="2022-02-26T21:26:00Z">
          <w:r w:rsidR="00CA2776" w:rsidRPr="001E3899" w:rsidDel="00B00FC0">
            <w:rPr>
              <w:b/>
              <w:bCs/>
              <w:color w:val="000000" w:themeColor="text1"/>
              <w:rPrChange w:id="3658" w:author="Ruijie Xu" w:date="2022-01-31T16:48:00Z">
                <w:rPr>
                  <w:color w:val="000000" w:themeColor="text1"/>
                </w:rPr>
              </w:rPrChange>
            </w:rPr>
            <w:delText>D</w:delText>
          </w:r>
        </w:del>
        <w:r w:rsidR="00CA2776" w:rsidRPr="001E3899">
          <w:rPr>
            <w:b/>
            <w:bCs/>
            <w:color w:val="000000" w:themeColor="text1"/>
            <w:rPrChange w:id="3659" w:author="Ruijie Xu" w:date="2022-01-31T16:48:00Z">
              <w:rPr>
                <w:color w:val="000000" w:themeColor="text1"/>
              </w:rPr>
            </w:rPrChange>
          </w:rPr>
          <w:t xml:space="preserve">ifferential </w:t>
        </w:r>
      </w:ins>
      <w:ins w:id="3660" w:author="Liliana Salvador" w:date="2022-02-26T21:26:00Z">
        <w:r w:rsidR="00B00FC0">
          <w:rPr>
            <w:b/>
            <w:bCs/>
            <w:color w:val="000000" w:themeColor="text1"/>
          </w:rPr>
          <w:t>a</w:t>
        </w:r>
      </w:ins>
      <w:ins w:id="3661" w:author="Ruijie Xu" w:date="2022-01-30T12:40:00Z">
        <w:del w:id="3662" w:author="Liliana Salvador" w:date="2022-02-26T21:26:00Z">
          <w:r w:rsidR="00CA2776" w:rsidRPr="001E3899" w:rsidDel="00B00FC0">
            <w:rPr>
              <w:b/>
              <w:bCs/>
              <w:color w:val="000000" w:themeColor="text1"/>
              <w:rPrChange w:id="3663" w:author="Ruijie Xu" w:date="2022-01-31T16:48:00Z">
                <w:rPr>
                  <w:color w:val="000000" w:themeColor="text1"/>
                </w:rPr>
              </w:rPrChange>
            </w:rPr>
            <w:delText>A</w:delText>
          </w:r>
        </w:del>
        <w:r w:rsidR="00CA2776" w:rsidRPr="001E3899">
          <w:rPr>
            <w:b/>
            <w:bCs/>
            <w:color w:val="000000" w:themeColor="text1"/>
            <w:rPrChange w:id="3664" w:author="Ruijie Xu" w:date="2022-01-31T16:48:00Z">
              <w:rPr>
                <w:color w:val="000000" w:themeColor="text1"/>
              </w:rPr>
            </w:rPrChange>
          </w:rPr>
          <w:t xml:space="preserve">bundant </w:t>
        </w:r>
      </w:ins>
      <w:ins w:id="3665" w:author="Liliana Salvador" w:date="2022-02-26T21:26:00Z">
        <w:r w:rsidR="00B00FC0">
          <w:rPr>
            <w:b/>
            <w:bCs/>
            <w:color w:val="000000" w:themeColor="text1"/>
          </w:rPr>
          <w:t>t</w:t>
        </w:r>
      </w:ins>
      <w:ins w:id="3666" w:author="Ruijie Xu" w:date="2022-01-30T12:40:00Z">
        <w:del w:id="3667" w:author="Liliana Salvador" w:date="2022-02-26T21:26:00Z">
          <w:r w:rsidR="00CA2776" w:rsidRPr="001E3899" w:rsidDel="00B00FC0">
            <w:rPr>
              <w:b/>
              <w:bCs/>
              <w:color w:val="000000" w:themeColor="text1"/>
              <w:rPrChange w:id="3668" w:author="Ruijie Xu" w:date="2022-01-31T16:48:00Z">
                <w:rPr>
                  <w:color w:val="000000" w:themeColor="text1"/>
                </w:rPr>
              </w:rPrChange>
            </w:rPr>
            <w:delText>T</w:delText>
          </w:r>
        </w:del>
        <w:r w:rsidR="00CA2776" w:rsidRPr="001E3899">
          <w:rPr>
            <w:b/>
            <w:bCs/>
            <w:color w:val="000000" w:themeColor="text1"/>
            <w:rPrChange w:id="3669" w:author="Ruijie Xu" w:date="2022-01-31T16:48:00Z">
              <w:rPr>
                <w:color w:val="000000" w:themeColor="text1"/>
              </w:rPr>
            </w:rPrChange>
          </w:rPr>
          <w:t xml:space="preserve">axa </w:t>
        </w:r>
      </w:ins>
    </w:p>
    <w:p w14:paraId="40887671" w14:textId="52D79D73" w:rsidR="00A5417D" w:rsidRDefault="00233154" w:rsidP="00D33126">
      <w:pPr>
        <w:spacing w:line="480" w:lineRule="auto"/>
        <w:rPr>
          <w:ins w:id="3670" w:author="Liliana Salvador" w:date="2022-02-26T21:29:00Z"/>
          <w:color w:val="000000" w:themeColor="text1"/>
        </w:rPr>
      </w:pPr>
      <w:proofErr w:type="gramStart"/>
      <w:ins w:id="3671" w:author="Ruijie Xu" w:date="2022-01-30T12:58:00Z">
        <w:r w:rsidRPr="003A137D">
          <w:rPr>
            <w:color w:val="000000" w:themeColor="text1"/>
          </w:rPr>
          <w:t>In order to</w:t>
        </w:r>
        <w:proofErr w:type="gramEnd"/>
        <w:r w:rsidRPr="003A137D">
          <w:rPr>
            <w:color w:val="000000" w:themeColor="text1"/>
          </w:rPr>
          <w:t xml:space="preserve"> address potential biases introduced from software selection with b</w:t>
        </w:r>
      </w:ins>
      <w:ins w:id="3672" w:author="Ruijie Xu" w:date="2022-01-30T12:59:00Z">
        <w:r w:rsidRPr="003A137D">
          <w:rPr>
            <w:color w:val="000000" w:themeColor="text1"/>
          </w:rPr>
          <w:t xml:space="preserve">iological </w:t>
        </w:r>
        <w:r w:rsidR="00A93C4F" w:rsidRPr="003A137D">
          <w:rPr>
            <w:color w:val="000000" w:themeColor="text1"/>
          </w:rPr>
          <w:t xml:space="preserve">significance, we </w:t>
        </w:r>
        <w:del w:id="3673" w:author="Liliana Salvador" w:date="2022-02-26T21:26:00Z">
          <w:r w:rsidR="00A93C4F" w:rsidRPr="003A137D" w:rsidDel="00B00FC0">
            <w:rPr>
              <w:color w:val="000000" w:themeColor="text1"/>
            </w:rPr>
            <w:delText xml:space="preserve">had </w:delText>
          </w:r>
        </w:del>
        <w:r w:rsidR="00A93C4F" w:rsidRPr="003A137D">
          <w:rPr>
            <w:color w:val="000000" w:themeColor="text1"/>
          </w:rPr>
          <w:t xml:space="preserve">identified the DA taxa between samples of different tissues in a pairwise fashion. </w:t>
        </w:r>
      </w:ins>
      <w:ins w:id="3674" w:author="Ruijie Xu" w:date="2022-01-30T13:04:00Z">
        <w:r w:rsidR="00E76F07" w:rsidRPr="003A137D">
          <w:rPr>
            <w:color w:val="000000" w:themeColor="text1"/>
          </w:rPr>
          <w:t xml:space="preserve">From the between-sample relationship analyses, all software </w:t>
        </w:r>
        <w:del w:id="3675" w:author="Liliana Salvador" w:date="2022-02-26T21:27:00Z">
          <w:r w:rsidR="00E76F07" w:rsidRPr="003A137D" w:rsidDel="00B00FC0">
            <w:rPr>
              <w:color w:val="000000" w:themeColor="text1"/>
            </w:rPr>
            <w:delText xml:space="preserve">has </w:delText>
          </w:r>
        </w:del>
        <w:r w:rsidR="00E76F07" w:rsidRPr="003A137D">
          <w:rPr>
            <w:color w:val="000000" w:themeColor="text1"/>
          </w:rPr>
          <w:t>reported that the mic</w:t>
        </w:r>
      </w:ins>
      <w:ins w:id="3676" w:author="Liliana Salvador" w:date="2022-02-26T21:27:00Z">
        <w:r w:rsidR="00B00FC0">
          <w:rPr>
            <w:color w:val="000000" w:themeColor="text1"/>
          </w:rPr>
          <w:t>r</w:t>
        </w:r>
      </w:ins>
      <w:ins w:id="3677" w:author="Ruijie Xu" w:date="2022-01-30T13:04:00Z">
        <w:r w:rsidR="00E76F07" w:rsidRPr="003A137D">
          <w:rPr>
            <w:color w:val="000000" w:themeColor="text1"/>
          </w:rPr>
          <w:t>obial communit</w:t>
        </w:r>
      </w:ins>
      <w:ins w:id="3678" w:author="Ruijie Xu" w:date="2022-01-30T14:34:00Z">
        <w:r w:rsidR="00A97576" w:rsidRPr="003A137D">
          <w:rPr>
            <w:color w:val="000000" w:themeColor="text1"/>
          </w:rPr>
          <w:t>ies</w:t>
        </w:r>
      </w:ins>
      <w:ins w:id="3679" w:author="Ruijie Xu" w:date="2022-01-30T13:04:00Z">
        <w:r w:rsidR="00E76F07" w:rsidRPr="003A137D">
          <w:rPr>
            <w:color w:val="000000" w:themeColor="text1"/>
          </w:rPr>
          <w:t xml:space="preserve"> of l</w:t>
        </w:r>
      </w:ins>
      <w:ins w:id="3680" w:author="Ruijie Xu" w:date="2022-01-30T13:05:00Z">
        <w:r w:rsidR="00E76F07" w:rsidRPr="003A137D">
          <w:rPr>
            <w:color w:val="000000" w:themeColor="text1"/>
          </w:rPr>
          <w:t xml:space="preserve">ung samples were distinct from </w:t>
        </w:r>
      </w:ins>
      <w:ins w:id="3681" w:author="Liliana Salvador" w:date="2022-02-26T21:27:00Z">
        <w:r w:rsidR="00B00FC0">
          <w:rPr>
            <w:color w:val="000000" w:themeColor="text1"/>
          </w:rPr>
          <w:t xml:space="preserve">the </w:t>
        </w:r>
      </w:ins>
      <w:ins w:id="3682" w:author="Ruijie Xu" w:date="2022-01-30T13:05:00Z">
        <w:del w:id="3683" w:author="Liliana Salvador" w:date="2022-02-26T21:27:00Z">
          <w:r w:rsidR="00E76F07" w:rsidRPr="003A137D" w:rsidDel="00B00FC0">
            <w:rPr>
              <w:color w:val="000000" w:themeColor="text1"/>
            </w:rPr>
            <w:delText xml:space="preserve">that of </w:delText>
          </w:r>
        </w:del>
        <w:r w:rsidR="00E76F07" w:rsidRPr="003A137D">
          <w:rPr>
            <w:color w:val="000000" w:themeColor="text1"/>
          </w:rPr>
          <w:t>kidney and spleen</w:t>
        </w:r>
      </w:ins>
      <w:ins w:id="3684" w:author="Liliana Salvador" w:date="2022-02-26T21:27:00Z">
        <w:r w:rsidR="00B00FC0">
          <w:rPr>
            <w:color w:val="000000" w:themeColor="text1"/>
          </w:rPr>
          <w:t xml:space="preserve"> ones</w:t>
        </w:r>
      </w:ins>
      <w:ins w:id="3685" w:author="Ruijie Xu" w:date="2022-01-30T13:05:00Z">
        <w:r w:rsidR="00E76F07" w:rsidRPr="003A137D">
          <w:rPr>
            <w:color w:val="000000" w:themeColor="text1"/>
          </w:rPr>
          <w:t>. Following this ob</w:t>
        </w:r>
      </w:ins>
      <w:ins w:id="3686" w:author="Liliana Salvador" w:date="2022-02-26T21:27:00Z">
        <w:r w:rsidR="00B00FC0">
          <w:rPr>
            <w:color w:val="000000" w:themeColor="text1"/>
          </w:rPr>
          <w:t>s</w:t>
        </w:r>
      </w:ins>
      <w:ins w:id="3687" w:author="Ruijie Xu" w:date="2022-01-30T13:05:00Z">
        <w:r w:rsidR="00E76F07" w:rsidRPr="003A137D">
          <w:rPr>
            <w:color w:val="000000" w:themeColor="text1"/>
          </w:rPr>
          <w:t>er</w:t>
        </w:r>
        <w:del w:id="3688" w:author="Liliana Salvador" w:date="2022-02-26T21:27:00Z">
          <w:r w:rsidR="00E76F07" w:rsidRPr="003A137D" w:rsidDel="00B00FC0">
            <w:rPr>
              <w:color w:val="000000" w:themeColor="text1"/>
            </w:rPr>
            <w:delText>se</w:delText>
          </w:r>
        </w:del>
        <w:r w:rsidR="00E76F07" w:rsidRPr="003A137D">
          <w:rPr>
            <w:color w:val="000000" w:themeColor="text1"/>
          </w:rPr>
          <w:t>vation, w</w:t>
        </w:r>
      </w:ins>
      <w:ins w:id="3689" w:author="Ruijie Xu" w:date="2022-01-30T13:00:00Z">
        <w:r w:rsidR="00781F71" w:rsidRPr="003A137D">
          <w:rPr>
            <w:color w:val="000000" w:themeColor="text1"/>
          </w:rPr>
          <w:t xml:space="preserve">e </w:t>
        </w:r>
        <w:del w:id="3690" w:author="Liliana Salvador" w:date="2022-02-26T21:28:00Z">
          <w:r w:rsidR="00781F71" w:rsidRPr="003A137D" w:rsidDel="00B00FC0">
            <w:rPr>
              <w:color w:val="000000" w:themeColor="text1"/>
            </w:rPr>
            <w:delText>want</w:delText>
          </w:r>
        </w:del>
      </w:ins>
      <w:ins w:id="3691" w:author="Ruijie Xu" w:date="2022-01-30T13:01:00Z">
        <w:del w:id="3692" w:author="Liliana Salvador" w:date="2022-02-26T21:28:00Z">
          <w:r w:rsidR="00781F71" w:rsidRPr="003A137D" w:rsidDel="00B00FC0">
            <w:rPr>
              <w:color w:val="000000" w:themeColor="text1"/>
            </w:rPr>
            <w:delText>ed to know</w:delText>
          </w:r>
        </w:del>
      </w:ins>
      <w:ins w:id="3693" w:author="Liliana Salvador" w:date="2022-02-26T21:30:00Z">
        <w:r w:rsidR="00FA738B">
          <w:rPr>
            <w:color w:val="000000" w:themeColor="text1"/>
          </w:rPr>
          <w:t>performed analyses to answer the follow</w:t>
        </w:r>
      </w:ins>
      <w:ins w:id="3694" w:author="Liliana Salvador" w:date="2022-02-26T21:31:00Z">
        <w:r w:rsidR="00FA738B">
          <w:rPr>
            <w:color w:val="000000" w:themeColor="text1"/>
          </w:rPr>
          <w:t>ing</w:t>
        </w:r>
      </w:ins>
      <w:ins w:id="3695" w:author="Liliana Salvador" w:date="2022-02-26T21:28:00Z">
        <w:r w:rsidR="00B00FC0">
          <w:rPr>
            <w:color w:val="000000" w:themeColor="text1"/>
          </w:rPr>
          <w:t xml:space="preserve"> questions:</w:t>
        </w:r>
      </w:ins>
      <w:ins w:id="3696" w:author="Ruijie Xu" w:date="2022-01-30T13:01:00Z">
        <w:r w:rsidR="00781F71" w:rsidRPr="003A137D">
          <w:rPr>
            <w:color w:val="000000" w:themeColor="text1"/>
          </w:rPr>
          <w:t xml:space="preserve"> </w:t>
        </w:r>
      </w:ins>
      <w:ins w:id="3697" w:author="Liliana Salvador" w:date="2022-02-26T21:28:00Z">
        <w:r w:rsidR="00B00FC0">
          <w:rPr>
            <w:color w:val="000000" w:themeColor="text1"/>
          </w:rPr>
          <w:t>W</w:t>
        </w:r>
      </w:ins>
      <w:ins w:id="3698" w:author="Ruijie Xu" w:date="2022-01-30T13:01:00Z">
        <w:del w:id="3699" w:author="Liliana Salvador" w:date="2022-02-26T21:28:00Z">
          <w:r w:rsidR="00781F71" w:rsidRPr="003A137D" w:rsidDel="00B00FC0">
            <w:rPr>
              <w:color w:val="000000" w:themeColor="text1"/>
            </w:rPr>
            <w:delText>w</w:delText>
          </w:r>
        </w:del>
        <w:r w:rsidR="00781F71" w:rsidRPr="003A137D">
          <w:rPr>
            <w:color w:val="000000" w:themeColor="text1"/>
          </w:rPr>
          <w:t xml:space="preserve">hat are the taxa that contributed </w:t>
        </w:r>
      </w:ins>
      <w:ins w:id="3700" w:author="Liliana Salvador" w:date="2022-02-26T21:31:00Z">
        <w:r w:rsidR="00FA738B">
          <w:rPr>
            <w:color w:val="000000" w:themeColor="text1"/>
          </w:rPr>
          <w:t xml:space="preserve">the </w:t>
        </w:r>
      </w:ins>
      <w:ins w:id="3701" w:author="Ruijie Xu" w:date="2022-01-30T13:01:00Z">
        <w:r w:rsidR="00781F71" w:rsidRPr="003A137D">
          <w:rPr>
            <w:color w:val="000000" w:themeColor="text1"/>
          </w:rPr>
          <w:t>most to the differences in the microbial profiles between different rat tissues</w:t>
        </w:r>
      </w:ins>
      <w:ins w:id="3702" w:author="Ruijie Xu" w:date="2022-01-30T13:03:00Z">
        <w:r w:rsidR="004666A6" w:rsidRPr="003A137D">
          <w:rPr>
            <w:color w:val="000000" w:themeColor="text1"/>
          </w:rPr>
          <w:t>?</w:t>
        </w:r>
      </w:ins>
      <w:ins w:id="3703" w:author="Ruijie Xu" w:date="2022-01-30T13:01:00Z">
        <w:r w:rsidR="004666A6" w:rsidRPr="003A137D">
          <w:rPr>
            <w:color w:val="000000" w:themeColor="text1"/>
          </w:rPr>
          <w:t xml:space="preserve"> Were </w:t>
        </w:r>
      </w:ins>
      <w:ins w:id="3704" w:author="Ruijie Xu" w:date="2022-01-30T13:02:00Z">
        <w:r w:rsidR="004666A6" w:rsidRPr="003A137D">
          <w:rPr>
            <w:color w:val="000000" w:themeColor="text1"/>
          </w:rPr>
          <w:t xml:space="preserve">DA taxa identified from lung vs. kidney and lung vs. spleen samples </w:t>
        </w:r>
        <w:proofErr w:type="gramStart"/>
        <w:r w:rsidR="004666A6" w:rsidRPr="003A137D">
          <w:rPr>
            <w:color w:val="000000" w:themeColor="text1"/>
          </w:rPr>
          <w:t>sim</w:t>
        </w:r>
      </w:ins>
      <w:ins w:id="3705" w:author="Ruijie Xu" w:date="2022-01-30T13:03:00Z">
        <w:r w:rsidR="004666A6" w:rsidRPr="003A137D">
          <w:rPr>
            <w:color w:val="000000" w:themeColor="text1"/>
          </w:rPr>
          <w:t>ilar to</w:t>
        </w:r>
        <w:proofErr w:type="gramEnd"/>
        <w:r w:rsidR="004666A6" w:rsidRPr="003A137D">
          <w:rPr>
            <w:color w:val="000000" w:themeColor="text1"/>
          </w:rPr>
          <w:t xml:space="preserve"> each other? </w:t>
        </w:r>
        <w:r w:rsidR="00B35869" w:rsidRPr="003A137D">
          <w:rPr>
            <w:color w:val="000000" w:themeColor="text1"/>
          </w:rPr>
          <w:t>Were the number of DA taxa reported from kidney vs. lung samples comparison less than those reported when compared to the lung samples?</w:t>
        </w:r>
      </w:ins>
      <w:ins w:id="3706" w:author="Ruijie Xu" w:date="2022-01-30T13:01:00Z">
        <w:r w:rsidR="00781F71" w:rsidRPr="003A137D">
          <w:rPr>
            <w:color w:val="000000" w:themeColor="text1"/>
          </w:rPr>
          <w:t xml:space="preserve"> </w:t>
        </w:r>
      </w:ins>
      <w:ins w:id="3707" w:author="Ruijie Xu" w:date="2022-01-30T12:59:00Z">
        <w:r w:rsidR="00A93C4F" w:rsidRPr="003A137D">
          <w:rPr>
            <w:color w:val="000000" w:themeColor="text1"/>
          </w:rPr>
          <w:t>Metaphlan3 w</w:t>
        </w:r>
        <w:del w:id="3708" w:author="Liliana Salvador" w:date="2022-02-26T21:32:00Z">
          <w:r w:rsidR="00A93C4F" w:rsidRPr="003A137D" w:rsidDel="00FA738B">
            <w:rPr>
              <w:color w:val="000000" w:themeColor="text1"/>
            </w:rPr>
            <w:delText>ere</w:delText>
          </w:r>
        </w:del>
      </w:ins>
      <w:ins w:id="3709" w:author="Liliana Salvador" w:date="2022-02-26T21:32:00Z">
        <w:r w:rsidR="00FA738B">
          <w:rPr>
            <w:color w:val="000000" w:themeColor="text1"/>
          </w:rPr>
          <w:t>as</w:t>
        </w:r>
      </w:ins>
      <w:ins w:id="3710" w:author="Ruijie Xu" w:date="2022-01-30T12:59:00Z">
        <w:r w:rsidR="00A93C4F" w:rsidRPr="003A137D">
          <w:rPr>
            <w:color w:val="000000" w:themeColor="text1"/>
          </w:rPr>
          <w:t xml:space="preserve"> excluded from this analy</w:t>
        </w:r>
      </w:ins>
      <w:ins w:id="3711" w:author="Ruijie Xu" w:date="2022-01-30T14:35:00Z">
        <w:r w:rsidR="00A97576" w:rsidRPr="003A137D">
          <w:rPr>
            <w:color w:val="000000" w:themeColor="text1"/>
          </w:rPr>
          <w:t>s</w:t>
        </w:r>
      </w:ins>
      <w:ins w:id="3712" w:author="Liliana Salvador" w:date="2022-02-26T21:32:00Z">
        <w:r w:rsidR="00FA738B">
          <w:rPr>
            <w:color w:val="000000" w:themeColor="text1"/>
          </w:rPr>
          <w:t>i</w:t>
        </w:r>
      </w:ins>
      <w:ins w:id="3713" w:author="Ruijie Xu" w:date="2022-01-30T14:35:00Z">
        <w:del w:id="3714" w:author="Liliana Salvador" w:date="2022-02-26T21:32:00Z">
          <w:r w:rsidR="00A97576" w:rsidRPr="003A137D" w:rsidDel="00FA738B">
            <w:rPr>
              <w:color w:val="000000" w:themeColor="text1"/>
            </w:rPr>
            <w:delText>e</w:delText>
          </w:r>
        </w:del>
        <w:r w:rsidR="00A97576" w:rsidRPr="003A137D">
          <w:rPr>
            <w:color w:val="000000" w:themeColor="text1"/>
          </w:rPr>
          <w:t>s</w:t>
        </w:r>
      </w:ins>
      <w:ins w:id="3715" w:author="Ruijie Xu" w:date="2022-01-30T12:59:00Z">
        <w:r w:rsidR="00A93C4F" w:rsidRPr="003A137D">
          <w:rPr>
            <w:color w:val="000000" w:themeColor="text1"/>
          </w:rPr>
          <w:t xml:space="preserve"> due t</w:t>
        </w:r>
      </w:ins>
      <w:ins w:id="3716" w:author="Ruijie Xu" w:date="2022-01-30T13:00:00Z">
        <w:r w:rsidR="00A93C4F" w:rsidRPr="003A137D">
          <w:rPr>
            <w:color w:val="000000" w:themeColor="text1"/>
          </w:rPr>
          <w:t xml:space="preserve">o </w:t>
        </w:r>
      </w:ins>
      <w:ins w:id="3717" w:author="Liliana Salvador" w:date="2022-02-26T21:32:00Z">
        <w:r w:rsidR="00FA738B">
          <w:rPr>
            <w:color w:val="000000" w:themeColor="text1"/>
          </w:rPr>
          <w:t xml:space="preserve">the fact of </w:t>
        </w:r>
      </w:ins>
      <w:ins w:id="3718" w:author="Ruijie Xu" w:date="2022-01-30T13:00:00Z">
        <w:r w:rsidR="00A93C4F" w:rsidRPr="003A137D">
          <w:rPr>
            <w:color w:val="000000" w:themeColor="text1"/>
          </w:rPr>
          <w:t xml:space="preserve">not </w:t>
        </w:r>
        <w:proofErr w:type="spellStart"/>
        <w:r w:rsidR="00A93C4F" w:rsidRPr="003A137D">
          <w:rPr>
            <w:color w:val="000000" w:themeColor="text1"/>
          </w:rPr>
          <w:t>classifiying</w:t>
        </w:r>
        <w:proofErr w:type="spellEnd"/>
        <w:r w:rsidR="00A93C4F" w:rsidRPr="003A137D">
          <w:rPr>
            <w:color w:val="000000" w:themeColor="text1"/>
          </w:rPr>
          <w:t xml:space="preserve"> 5 out of 12 samples in the dataset.</w:t>
        </w:r>
      </w:ins>
      <w:ins w:id="3719" w:author="Ruijie Xu" w:date="2022-01-30T12:59:00Z">
        <w:r w:rsidR="00A93C4F" w:rsidRPr="003A137D">
          <w:rPr>
            <w:color w:val="000000" w:themeColor="text1"/>
          </w:rPr>
          <w:t xml:space="preserve"> </w:t>
        </w:r>
      </w:ins>
      <w:ins w:id="3720" w:author="Ruijie Xu" w:date="2022-01-30T14:35:00Z">
        <w:r w:rsidR="00A97576" w:rsidRPr="003A137D">
          <w:rPr>
            <w:color w:val="000000" w:themeColor="text1"/>
          </w:rPr>
          <w:t>T</w:t>
        </w:r>
      </w:ins>
      <w:ins w:id="3721" w:author="Ruijie Xu" w:date="2022-01-30T13:05:00Z">
        <w:r w:rsidR="00750D11" w:rsidRPr="003A137D">
          <w:rPr>
            <w:color w:val="000000" w:themeColor="text1"/>
          </w:rPr>
          <w:t xml:space="preserve">he </w:t>
        </w:r>
      </w:ins>
      <w:ins w:id="3722" w:author="Ruijie Xu" w:date="2022-01-30T13:06:00Z">
        <w:r w:rsidR="00750D11" w:rsidRPr="003A137D">
          <w:rPr>
            <w:color w:val="000000" w:themeColor="text1"/>
          </w:rPr>
          <w:t xml:space="preserve">classifications of all </w:t>
        </w:r>
      </w:ins>
      <w:ins w:id="3723" w:author="Ruijie Xu" w:date="2022-01-30T14:35:00Z">
        <w:r w:rsidR="00A97576" w:rsidRPr="003A137D">
          <w:rPr>
            <w:color w:val="000000" w:themeColor="text1"/>
          </w:rPr>
          <w:t>DA</w:t>
        </w:r>
      </w:ins>
      <w:ins w:id="3724" w:author="Ruijie Xu" w:date="2022-01-30T12:41:00Z">
        <w:r w:rsidR="00A5417D" w:rsidRPr="003A137D">
          <w:rPr>
            <w:color w:val="000000" w:themeColor="text1"/>
          </w:rPr>
          <w:t xml:space="preserve"> taxa </w:t>
        </w:r>
      </w:ins>
      <w:ins w:id="3725" w:author="Ruijie Xu" w:date="2022-01-30T12:42:00Z">
        <w:r w:rsidR="00A5417D" w:rsidRPr="003A137D">
          <w:rPr>
            <w:color w:val="000000" w:themeColor="text1"/>
          </w:rPr>
          <w:t xml:space="preserve">reported at the species level were largely different </w:t>
        </w:r>
        <w:del w:id="3726" w:author="Liliana Salvador" w:date="2022-02-26T21:33:00Z">
          <w:r w:rsidR="00A5417D" w:rsidRPr="003A137D" w:rsidDel="00FA738B">
            <w:rPr>
              <w:color w:val="000000" w:themeColor="text1"/>
            </w:rPr>
            <w:delText xml:space="preserve">when the profiles of different </w:delText>
          </w:r>
        </w:del>
      </w:ins>
      <w:ins w:id="3727" w:author="Liliana Salvador" w:date="2022-02-26T21:33:00Z">
        <w:r w:rsidR="00FA738B">
          <w:rPr>
            <w:color w:val="000000" w:themeColor="text1"/>
          </w:rPr>
          <w:t xml:space="preserve">across </w:t>
        </w:r>
      </w:ins>
      <w:ins w:id="3728" w:author="Ruijie Xu" w:date="2022-01-30T12:42:00Z">
        <w:r w:rsidR="00A5417D" w:rsidRPr="003A137D">
          <w:rPr>
            <w:color w:val="000000" w:themeColor="text1"/>
          </w:rPr>
          <w:t>software</w:t>
        </w:r>
        <w:del w:id="3729" w:author="Liliana Salvador" w:date="2022-02-26T21:33:00Z">
          <w:r w:rsidR="00A5417D" w:rsidRPr="003A137D" w:rsidDel="00FA738B">
            <w:rPr>
              <w:color w:val="000000" w:themeColor="text1"/>
            </w:rPr>
            <w:delText xml:space="preserve"> </w:delText>
          </w:r>
        </w:del>
      </w:ins>
      <w:ins w:id="3730" w:author="Ruijie Xu" w:date="2022-01-30T12:43:00Z">
        <w:del w:id="3731" w:author="Liliana Salvador" w:date="2022-02-26T21:33:00Z">
          <w:r w:rsidR="00A5417D" w:rsidRPr="003A137D" w:rsidDel="00FA738B">
            <w:rPr>
              <w:color w:val="000000" w:themeColor="text1"/>
            </w:rPr>
            <w:delText>were used</w:delText>
          </w:r>
        </w:del>
        <w:r w:rsidR="00A5417D" w:rsidRPr="003A137D">
          <w:rPr>
            <w:color w:val="000000" w:themeColor="text1"/>
          </w:rPr>
          <w:t xml:space="preserve">. </w:t>
        </w:r>
      </w:ins>
      <w:ins w:id="3732" w:author="Ruijie Xu" w:date="2022-01-30T12:44:00Z">
        <w:r w:rsidR="00826D02" w:rsidRPr="003A137D">
          <w:rPr>
            <w:color w:val="000000" w:themeColor="text1"/>
          </w:rPr>
          <w:t xml:space="preserve">The </w:t>
        </w:r>
      </w:ins>
      <w:ins w:id="3733" w:author="Ruijie Xu" w:date="2022-01-30T12:45:00Z">
        <w:r w:rsidR="00826D02" w:rsidRPr="003A137D">
          <w:rPr>
            <w:color w:val="000000" w:themeColor="text1"/>
          </w:rPr>
          <w:t xml:space="preserve">largest range in the </w:t>
        </w:r>
      </w:ins>
      <w:ins w:id="3734" w:author="Ruijie Xu" w:date="2022-01-30T12:44:00Z">
        <w:r w:rsidR="00826D02" w:rsidRPr="003A137D">
          <w:rPr>
            <w:color w:val="000000" w:themeColor="text1"/>
          </w:rPr>
          <w:t xml:space="preserve">number of differentially abundant taxa reported </w:t>
        </w:r>
      </w:ins>
      <w:ins w:id="3735" w:author="Ruijie Xu" w:date="2022-01-30T12:45:00Z">
        <w:r w:rsidR="00826D02" w:rsidRPr="003A137D">
          <w:rPr>
            <w:color w:val="000000" w:themeColor="text1"/>
          </w:rPr>
          <w:t xml:space="preserve">by different </w:t>
        </w:r>
      </w:ins>
      <w:ins w:id="3736" w:author="Ruijie Xu" w:date="2022-01-30T12:46:00Z">
        <w:r w:rsidR="00826D02" w:rsidRPr="003A137D">
          <w:rPr>
            <w:color w:val="000000" w:themeColor="text1"/>
          </w:rPr>
          <w:t xml:space="preserve">software were found in </w:t>
        </w:r>
      </w:ins>
      <w:ins w:id="3737" w:author="Ruijie Xu" w:date="2022-01-30T14:35:00Z">
        <w:r w:rsidR="00A97576" w:rsidRPr="003A137D">
          <w:rPr>
            <w:color w:val="000000" w:themeColor="text1"/>
          </w:rPr>
          <w:t>the an</w:t>
        </w:r>
      </w:ins>
      <w:ins w:id="3738" w:author="Liliana Salvador" w:date="2022-02-26T21:33:00Z">
        <w:r w:rsidR="00FA738B">
          <w:rPr>
            <w:color w:val="000000" w:themeColor="text1"/>
          </w:rPr>
          <w:t>a</w:t>
        </w:r>
      </w:ins>
      <w:ins w:id="3739" w:author="Ruijie Xu" w:date="2022-01-30T14:35:00Z">
        <w:r w:rsidR="00A97576" w:rsidRPr="003A137D">
          <w:rPr>
            <w:color w:val="000000" w:themeColor="text1"/>
          </w:rPr>
          <w:t>lysis</w:t>
        </w:r>
      </w:ins>
      <w:ins w:id="3740" w:author="Ruijie Xu" w:date="2022-01-30T12:46:00Z">
        <w:r w:rsidR="00826D02" w:rsidRPr="003A137D">
          <w:rPr>
            <w:color w:val="000000" w:themeColor="text1"/>
          </w:rPr>
          <w:t xml:space="preserve"> between lung and kidney sample</w:t>
        </w:r>
      </w:ins>
      <w:ins w:id="3741" w:author="Ruijie Xu" w:date="2022-02-27T13:08:00Z">
        <w:r w:rsidR="00E618AC">
          <w:rPr>
            <w:color w:val="000000" w:themeColor="text1"/>
          </w:rPr>
          <w:t xml:space="preserve">s. </w:t>
        </w:r>
      </w:ins>
      <w:ins w:id="3742" w:author="Liliana Salvador" w:date="2022-02-26T21:33:00Z">
        <w:del w:id="3743" w:author="Ruijie Xu" w:date="2022-02-27T13:08:00Z">
          <w:r w:rsidR="00FA738B" w:rsidDel="00E618AC">
            <w:rPr>
              <w:color w:val="000000" w:themeColor="text1"/>
            </w:rPr>
            <w:delText xml:space="preserve">the </w:delText>
          </w:r>
        </w:del>
      </w:ins>
      <w:commentRangeStart w:id="3744"/>
      <w:commentRangeEnd w:id="3744"/>
      <w:del w:id="3745" w:author="Ruijie Xu" w:date="2022-02-27T13:07:00Z">
        <w:r w:rsidR="00FA738B" w:rsidDel="00E618AC">
          <w:rPr>
            <w:rStyle w:val="CommentReference"/>
          </w:rPr>
          <w:commentReference w:id="3744"/>
        </w:r>
      </w:del>
      <w:ins w:id="3746" w:author="Ruijie Xu" w:date="2022-01-30T13:10:00Z">
        <w:r w:rsidR="006123C3" w:rsidRPr="003A137D">
          <w:rPr>
            <w:color w:val="000000" w:themeColor="text1"/>
          </w:rPr>
          <w:t xml:space="preserve">Despite the large differences in the number of taxa identified, </w:t>
        </w:r>
      </w:ins>
      <w:ins w:id="3747" w:author="Ruijie Xu" w:date="2022-01-30T13:11:00Z">
        <w:r w:rsidR="006123C3" w:rsidRPr="003A137D">
          <w:rPr>
            <w:color w:val="000000" w:themeColor="text1"/>
          </w:rPr>
          <w:t xml:space="preserve">there were still </w:t>
        </w:r>
      </w:ins>
      <w:ins w:id="3748" w:author="Liliana Salvador" w:date="2022-02-26T21:35:00Z">
        <w:r w:rsidR="00FA738B">
          <w:rPr>
            <w:color w:val="000000" w:themeColor="text1"/>
          </w:rPr>
          <w:t xml:space="preserve">a </w:t>
        </w:r>
      </w:ins>
      <w:ins w:id="3749" w:author="Ruijie Xu" w:date="2022-01-30T13:11:00Z">
        <w:r w:rsidR="00A86965" w:rsidRPr="003A137D">
          <w:rPr>
            <w:color w:val="000000" w:themeColor="text1"/>
          </w:rPr>
          <w:t>smal</w:t>
        </w:r>
      </w:ins>
      <w:ins w:id="3750" w:author="Ruijie Xu" w:date="2022-01-30T13:12:00Z">
        <w:r w:rsidR="00A86965" w:rsidRPr="003A137D">
          <w:rPr>
            <w:color w:val="000000" w:themeColor="text1"/>
          </w:rPr>
          <w:t xml:space="preserve">l </w:t>
        </w:r>
        <w:r w:rsidR="00C25F66" w:rsidRPr="003A137D">
          <w:rPr>
            <w:color w:val="000000" w:themeColor="text1"/>
          </w:rPr>
          <w:t>number</w:t>
        </w:r>
      </w:ins>
      <w:ins w:id="3751" w:author="Liliana Salvador" w:date="2022-02-26T21:34:00Z">
        <w:r w:rsidR="00FA738B">
          <w:rPr>
            <w:color w:val="000000" w:themeColor="text1"/>
          </w:rPr>
          <w:t xml:space="preserve"> of</w:t>
        </w:r>
      </w:ins>
      <w:ins w:id="3752" w:author="Ruijie Xu" w:date="2022-01-30T13:12:00Z">
        <w:r w:rsidR="00C25F66" w:rsidRPr="003A137D">
          <w:rPr>
            <w:color w:val="000000" w:themeColor="text1"/>
          </w:rPr>
          <w:t xml:space="preserve"> </w:t>
        </w:r>
      </w:ins>
      <w:ins w:id="3753" w:author="Ruijie Xu" w:date="2022-01-30T13:11:00Z">
        <w:r w:rsidR="006123C3" w:rsidRPr="003A137D">
          <w:rPr>
            <w:color w:val="000000" w:themeColor="text1"/>
          </w:rPr>
          <w:t xml:space="preserve">overlapping species identified across the results of all software. </w:t>
        </w:r>
      </w:ins>
      <w:ins w:id="3754" w:author="Ruijie Xu" w:date="2022-01-30T13:12:00Z">
        <w:r w:rsidR="00054C07" w:rsidRPr="003A137D">
          <w:rPr>
            <w:color w:val="000000" w:themeColor="text1"/>
          </w:rPr>
          <w:t xml:space="preserve">We </w:t>
        </w:r>
      </w:ins>
      <w:ins w:id="3755" w:author="Ruijie Xu" w:date="2022-01-30T13:13:00Z">
        <w:del w:id="3756" w:author="Liliana Salvador" w:date="2022-02-26T21:35:00Z">
          <w:r w:rsidR="00054C07" w:rsidRPr="003A137D" w:rsidDel="00FA738B">
            <w:rPr>
              <w:color w:val="000000" w:themeColor="text1"/>
            </w:rPr>
            <w:delText xml:space="preserve">have </w:delText>
          </w:r>
        </w:del>
        <w:r w:rsidR="00054C07" w:rsidRPr="003A137D">
          <w:rPr>
            <w:color w:val="000000" w:themeColor="text1"/>
          </w:rPr>
          <w:t xml:space="preserve">also found </w:t>
        </w:r>
      </w:ins>
      <w:ins w:id="3757" w:author="Ruijie Xu" w:date="2022-01-30T13:14:00Z">
        <w:r w:rsidR="00054C07" w:rsidRPr="003A137D">
          <w:rPr>
            <w:color w:val="000000" w:themeColor="text1"/>
          </w:rPr>
          <w:t>similarities in the software</w:t>
        </w:r>
      </w:ins>
      <w:ins w:id="3758" w:author="Ruijie Xu" w:date="2022-01-30T14:37:00Z">
        <w:r w:rsidR="00692F00" w:rsidRPr="003A137D">
          <w:rPr>
            <w:color w:val="000000" w:themeColor="text1"/>
          </w:rPr>
          <w:t>-</w:t>
        </w:r>
      </w:ins>
      <w:ins w:id="3759" w:author="Ruijie Xu" w:date="2022-01-30T13:14:00Z">
        <w:r w:rsidR="00054C07" w:rsidRPr="003A137D">
          <w:rPr>
            <w:color w:val="000000" w:themeColor="text1"/>
          </w:rPr>
          <w:t>overlapp</w:t>
        </w:r>
      </w:ins>
      <w:ins w:id="3760" w:author="Ruijie Xu" w:date="2022-01-30T14:37:00Z">
        <w:r w:rsidR="00A97576" w:rsidRPr="003A137D">
          <w:rPr>
            <w:color w:val="000000" w:themeColor="text1"/>
          </w:rPr>
          <w:t>ed</w:t>
        </w:r>
      </w:ins>
      <w:ins w:id="3761" w:author="Ruijie Xu" w:date="2022-01-30T13:14:00Z">
        <w:r w:rsidR="00054C07" w:rsidRPr="003A137D">
          <w:rPr>
            <w:color w:val="000000" w:themeColor="text1"/>
          </w:rPr>
          <w:t xml:space="preserve"> DA taxa </w:t>
        </w:r>
      </w:ins>
      <w:ins w:id="3762" w:author="Ruijie Xu" w:date="2022-01-30T13:15:00Z">
        <w:r w:rsidR="00054C07" w:rsidRPr="003A137D">
          <w:rPr>
            <w:color w:val="000000" w:themeColor="text1"/>
          </w:rPr>
          <w:t>between</w:t>
        </w:r>
      </w:ins>
      <w:ins w:id="3763" w:author="Ruijie Xu" w:date="2022-01-30T13:14:00Z">
        <w:r w:rsidR="00054C07" w:rsidRPr="003A137D">
          <w:rPr>
            <w:color w:val="000000" w:themeColor="text1"/>
          </w:rPr>
          <w:t xml:space="preserve"> lung vs kidney and lung vs. spleen </w:t>
        </w:r>
      </w:ins>
      <w:ins w:id="3764" w:author="Ruijie Xu" w:date="2022-01-30T13:15:00Z">
        <w:r w:rsidR="009F7B67" w:rsidRPr="003A137D">
          <w:rPr>
            <w:color w:val="000000" w:themeColor="text1"/>
          </w:rPr>
          <w:t>analyses</w:t>
        </w:r>
      </w:ins>
      <w:ins w:id="3765" w:author="Ruijie Xu" w:date="2022-01-30T14:38:00Z">
        <w:r w:rsidR="00692F00" w:rsidRPr="003A137D">
          <w:rPr>
            <w:color w:val="000000" w:themeColor="text1"/>
          </w:rPr>
          <w:t>, where</w:t>
        </w:r>
      </w:ins>
      <w:ins w:id="3766" w:author="Ruijie Xu" w:date="2022-01-30T13:17:00Z">
        <w:r w:rsidR="009F7B67" w:rsidRPr="003A137D">
          <w:rPr>
            <w:color w:val="000000" w:themeColor="text1"/>
          </w:rPr>
          <w:t xml:space="preserve"> two </w:t>
        </w:r>
        <w:r w:rsidR="009F7B67" w:rsidRPr="001E3899">
          <w:rPr>
            <w:i/>
            <w:iCs/>
            <w:color w:val="000000" w:themeColor="text1"/>
            <w:rPrChange w:id="3767" w:author="Ruijie Xu" w:date="2022-01-31T16:48:00Z">
              <w:rPr>
                <w:color w:val="000000" w:themeColor="text1"/>
              </w:rPr>
            </w:rPrChange>
          </w:rPr>
          <w:t>Bor</w:t>
        </w:r>
        <w:r w:rsidR="00E9134F" w:rsidRPr="001E3899">
          <w:rPr>
            <w:i/>
            <w:iCs/>
            <w:color w:val="000000" w:themeColor="text1"/>
            <w:rPrChange w:id="3768" w:author="Ruijie Xu" w:date="2022-01-31T16:48:00Z">
              <w:rPr>
                <w:color w:val="000000" w:themeColor="text1"/>
              </w:rPr>
            </w:rPrChange>
          </w:rPr>
          <w:t>detella</w:t>
        </w:r>
        <w:r w:rsidR="00E9134F" w:rsidRPr="003A137D">
          <w:rPr>
            <w:color w:val="000000" w:themeColor="text1"/>
          </w:rPr>
          <w:t xml:space="preserve"> species and a </w:t>
        </w:r>
        <w:proofErr w:type="spellStart"/>
        <w:r w:rsidR="00E9134F" w:rsidRPr="001E3899">
          <w:rPr>
            <w:i/>
            <w:iCs/>
            <w:color w:val="000000" w:themeColor="text1"/>
            <w:rPrChange w:id="3769" w:author="Ruijie Xu" w:date="2022-01-31T16:48:00Z">
              <w:rPr>
                <w:color w:val="000000" w:themeColor="text1"/>
              </w:rPr>
            </w:rPrChange>
          </w:rPr>
          <w:t>Mycoplasm</w:t>
        </w:r>
        <w:proofErr w:type="spellEnd"/>
        <w:r w:rsidR="00E9134F" w:rsidRPr="003A137D">
          <w:rPr>
            <w:color w:val="000000" w:themeColor="text1"/>
          </w:rPr>
          <w:t xml:space="preserve"> species</w:t>
        </w:r>
      </w:ins>
      <w:ins w:id="3770" w:author="Ruijie Xu" w:date="2022-01-30T14:38:00Z">
        <w:r w:rsidR="00692F00" w:rsidRPr="003A137D">
          <w:rPr>
            <w:color w:val="000000" w:themeColor="text1"/>
          </w:rPr>
          <w:t xml:space="preserve"> were </w:t>
        </w:r>
        <w:del w:id="3771" w:author="Liliana Salvador" w:date="2022-02-26T21:36:00Z">
          <w:r w:rsidR="00692F00" w:rsidRPr="003A137D" w:rsidDel="00FA738B">
            <w:rPr>
              <w:color w:val="000000" w:themeColor="text1"/>
            </w:rPr>
            <w:delText xml:space="preserve">overlappingly </w:delText>
          </w:r>
        </w:del>
        <w:r w:rsidR="00692F00" w:rsidRPr="003A137D">
          <w:rPr>
            <w:color w:val="000000" w:themeColor="text1"/>
          </w:rPr>
          <w:t>reported by all software in both analyses</w:t>
        </w:r>
      </w:ins>
      <w:ins w:id="3772" w:author="Ruijie Xu" w:date="2022-01-30T13:17:00Z">
        <w:r w:rsidR="00E9134F" w:rsidRPr="003A137D">
          <w:rPr>
            <w:color w:val="000000" w:themeColor="text1"/>
          </w:rPr>
          <w:t xml:space="preserve">. </w:t>
        </w:r>
      </w:ins>
      <w:ins w:id="3773" w:author="Ruijie Xu" w:date="2022-01-30T14:38:00Z">
        <w:r w:rsidR="00692F00" w:rsidRPr="003A137D">
          <w:rPr>
            <w:color w:val="000000" w:themeColor="text1"/>
          </w:rPr>
          <w:t>More</w:t>
        </w:r>
      </w:ins>
      <w:ins w:id="3774" w:author="Ruijie Xu" w:date="2022-01-30T13:18:00Z">
        <w:r w:rsidR="008F7F79" w:rsidRPr="003A137D">
          <w:rPr>
            <w:color w:val="000000" w:themeColor="text1"/>
          </w:rPr>
          <w:t xml:space="preserve"> </w:t>
        </w:r>
      </w:ins>
      <w:ins w:id="3775" w:author="Ruijie Xu" w:date="2022-01-30T13:19:00Z">
        <w:r w:rsidR="0044658C" w:rsidRPr="003A137D">
          <w:rPr>
            <w:color w:val="000000" w:themeColor="text1"/>
          </w:rPr>
          <w:t xml:space="preserve">DA identified were overlapped </w:t>
        </w:r>
      </w:ins>
      <w:ins w:id="3776" w:author="Ruijie Xu" w:date="2022-01-30T14:39:00Z">
        <w:r w:rsidR="00692F00" w:rsidRPr="003A137D">
          <w:rPr>
            <w:color w:val="000000" w:themeColor="text1"/>
          </w:rPr>
          <w:t xml:space="preserve">across software </w:t>
        </w:r>
      </w:ins>
      <w:ins w:id="3777" w:author="Ruijie Xu" w:date="2022-01-30T13:19:00Z">
        <w:r w:rsidR="0044658C" w:rsidRPr="003A137D">
          <w:rPr>
            <w:color w:val="000000" w:themeColor="text1"/>
          </w:rPr>
          <w:t>at the Phylum level</w:t>
        </w:r>
      </w:ins>
      <w:ins w:id="3778" w:author="Ruijie Xu" w:date="2022-01-30T13:21:00Z">
        <w:r w:rsidR="0044658C" w:rsidRPr="003A137D">
          <w:rPr>
            <w:color w:val="000000" w:themeColor="text1"/>
          </w:rPr>
          <w:t xml:space="preserve">. </w:t>
        </w:r>
      </w:ins>
      <w:ins w:id="3779" w:author="Ruijie Xu" w:date="2022-01-30T14:39:00Z">
        <w:r w:rsidR="00692F00" w:rsidRPr="003A137D">
          <w:rPr>
            <w:color w:val="000000" w:themeColor="text1"/>
          </w:rPr>
          <w:t xml:space="preserve">In addition to the overlapped DA taxa, </w:t>
        </w:r>
      </w:ins>
      <w:ins w:id="3780" w:author="Ruijie Xu" w:date="2022-01-30T13:21:00Z">
        <w:r w:rsidR="0044658C" w:rsidRPr="003A137D">
          <w:rPr>
            <w:color w:val="000000" w:themeColor="text1"/>
          </w:rPr>
          <w:t xml:space="preserve">Kaiju and Centrifuge </w:t>
        </w:r>
      </w:ins>
      <w:ins w:id="3781" w:author="Ruijie Xu" w:date="2022-01-30T13:22:00Z">
        <w:r w:rsidR="0044658C" w:rsidRPr="003A137D">
          <w:rPr>
            <w:color w:val="000000" w:themeColor="text1"/>
          </w:rPr>
          <w:t xml:space="preserve">were more likely to report more taxa as differentially abundant </w:t>
        </w:r>
        <w:del w:id="3782" w:author="Liliana Salvador" w:date="2022-02-26T21:37:00Z">
          <w:r w:rsidR="0044658C" w:rsidRPr="003A137D" w:rsidDel="00FA738B">
            <w:rPr>
              <w:color w:val="000000" w:themeColor="text1"/>
            </w:rPr>
            <w:delText>compare to the analyses of</w:delText>
          </w:r>
        </w:del>
      </w:ins>
      <w:ins w:id="3783" w:author="Liliana Salvador" w:date="2022-02-26T21:37:00Z">
        <w:r w:rsidR="00FA738B">
          <w:rPr>
            <w:color w:val="000000" w:themeColor="text1"/>
          </w:rPr>
          <w:t>than the</w:t>
        </w:r>
      </w:ins>
      <w:ins w:id="3784" w:author="Ruijie Xu" w:date="2022-01-30T13:22:00Z">
        <w:r w:rsidR="0044658C" w:rsidRPr="003A137D">
          <w:rPr>
            <w:color w:val="000000" w:themeColor="text1"/>
          </w:rPr>
          <w:t xml:space="preserve"> other software</w:t>
        </w:r>
        <w:r w:rsidR="007C054E" w:rsidRPr="003A137D">
          <w:rPr>
            <w:color w:val="000000" w:themeColor="text1"/>
          </w:rPr>
          <w:t xml:space="preserve">. </w:t>
        </w:r>
      </w:ins>
      <w:proofErr w:type="gramStart"/>
      <w:ins w:id="3785" w:author="Ruijie Xu" w:date="2022-01-30T13:23:00Z">
        <w:r w:rsidR="007C054E" w:rsidRPr="003A137D">
          <w:rPr>
            <w:color w:val="000000" w:themeColor="text1"/>
          </w:rPr>
          <w:t>These two software</w:t>
        </w:r>
        <w:proofErr w:type="gramEnd"/>
        <w:r w:rsidR="007C054E" w:rsidRPr="003A137D">
          <w:rPr>
            <w:color w:val="000000" w:themeColor="text1"/>
          </w:rPr>
          <w:t xml:space="preserve"> were also the </w:t>
        </w:r>
      </w:ins>
      <w:ins w:id="3786" w:author="Ruijie Xu" w:date="2022-01-30T13:24:00Z">
        <w:r w:rsidR="007C054E" w:rsidRPr="003A137D">
          <w:rPr>
            <w:color w:val="000000" w:themeColor="text1"/>
          </w:rPr>
          <w:t xml:space="preserve">only </w:t>
        </w:r>
      </w:ins>
      <w:ins w:id="3787" w:author="Ruijie Xu" w:date="2022-01-30T13:23:00Z">
        <w:r w:rsidR="007C054E" w:rsidRPr="003A137D">
          <w:rPr>
            <w:color w:val="000000" w:themeColor="text1"/>
          </w:rPr>
          <w:t xml:space="preserve">two </w:t>
        </w:r>
        <w:del w:id="3788" w:author="Liliana Salvador" w:date="2022-02-26T21:37:00Z">
          <w:r w:rsidR="007C054E" w:rsidRPr="003A137D" w:rsidDel="00FA738B">
            <w:rPr>
              <w:color w:val="000000" w:themeColor="text1"/>
            </w:rPr>
            <w:delText>software</w:delText>
          </w:r>
        </w:del>
      </w:ins>
      <w:ins w:id="3789" w:author="Liliana Salvador" w:date="2022-02-26T21:37:00Z">
        <w:r w:rsidR="00FA738B">
          <w:rPr>
            <w:color w:val="000000" w:themeColor="text1"/>
          </w:rPr>
          <w:t>that</w:t>
        </w:r>
      </w:ins>
      <w:ins w:id="3790" w:author="Ruijie Xu" w:date="2022-01-30T13:23:00Z">
        <w:r w:rsidR="007C054E" w:rsidRPr="003A137D">
          <w:rPr>
            <w:color w:val="000000" w:themeColor="text1"/>
          </w:rPr>
          <w:t xml:space="preserve"> reported </w:t>
        </w:r>
      </w:ins>
      <w:ins w:id="3791" w:author="Ruijie Xu" w:date="2022-01-30T13:24:00Z">
        <w:r w:rsidR="007C054E" w:rsidRPr="003A137D">
          <w:rPr>
            <w:color w:val="000000" w:themeColor="text1"/>
          </w:rPr>
          <w:t xml:space="preserve">both </w:t>
        </w:r>
      </w:ins>
      <w:ins w:id="3792" w:author="Ruijie Xu" w:date="2022-01-30T13:25:00Z">
        <w:r w:rsidR="007C054E" w:rsidRPr="003A137D">
          <w:rPr>
            <w:color w:val="000000" w:themeColor="text1"/>
          </w:rPr>
          <w:t xml:space="preserve">viruses and archaea taxa as DA </w:t>
        </w:r>
      </w:ins>
      <w:ins w:id="3793" w:author="Ruijie Xu" w:date="2022-01-30T14:40:00Z">
        <w:r w:rsidR="00692F00" w:rsidRPr="003A137D">
          <w:rPr>
            <w:color w:val="000000" w:themeColor="text1"/>
          </w:rPr>
          <w:t xml:space="preserve">taxa </w:t>
        </w:r>
      </w:ins>
      <w:ins w:id="3794" w:author="Ruijie Xu" w:date="2022-01-30T13:25:00Z">
        <w:r w:rsidR="007C054E" w:rsidRPr="003A137D">
          <w:rPr>
            <w:color w:val="000000" w:themeColor="text1"/>
          </w:rPr>
          <w:t>(</w:t>
        </w:r>
      </w:ins>
      <w:ins w:id="3795" w:author="Ruijie Xu" w:date="2022-02-01T13:44:00Z">
        <w:r w:rsidR="00537B08">
          <w:rPr>
            <w:color w:val="000000" w:themeColor="text1"/>
          </w:rPr>
          <w:t>BLASTN</w:t>
        </w:r>
      </w:ins>
      <w:ins w:id="3796" w:author="Ruijie Xu" w:date="2022-01-30T13:25:00Z">
        <w:r w:rsidR="007C054E" w:rsidRPr="003A137D">
          <w:rPr>
            <w:color w:val="000000" w:themeColor="text1"/>
          </w:rPr>
          <w:t xml:space="preserve"> only reported Archaea</w:t>
        </w:r>
        <w:del w:id="3797" w:author="Liliana Salvador" w:date="2022-02-26T21:37:00Z">
          <w:r w:rsidR="007C054E" w:rsidRPr="003A137D" w:rsidDel="00FA738B">
            <w:rPr>
              <w:color w:val="000000" w:themeColor="text1"/>
            </w:rPr>
            <w:delText>,</w:delText>
          </w:r>
        </w:del>
        <w:r w:rsidR="007C054E" w:rsidRPr="003A137D">
          <w:rPr>
            <w:color w:val="000000" w:themeColor="text1"/>
          </w:rPr>
          <w:t xml:space="preserve"> and CLARK only reported viru</w:t>
        </w:r>
        <w:del w:id="3798" w:author="Liliana Salvador" w:date="2022-02-26T21:37:00Z">
          <w:r w:rsidR="007C054E" w:rsidRPr="003A137D" w:rsidDel="00FA738B">
            <w:rPr>
              <w:color w:val="000000" w:themeColor="text1"/>
            </w:rPr>
            <w:delText>e</w:delText>
          </w:r>
        </w:del>
        <w:r w:rsidR="007C054E" w:rsidRPr="003A137D">
          <w:rPr>
            <w:color w:val="000000" w:themeColor="text1"/>
          </w:rPr>
          <w:t xml:space="preserve">ses). </w:t>
        </w:r>
      </w:ins>
      <w:ins w:id="3799" w:author="Ruijie Xu" w:date="2022-01-30T12:50:00Z">
        <w:r w:rsidR="00BE5DC0" w:rsidRPr="003A137D">
          <w:rPr>
            <w:color w:val="000000" w:themeColor="text1"/>
          </w:rPr>
          <w:t xml:space="preserve">Diamond was found least sensitive in </w:t>
        </w:r>
        <w:r w:rsidR="00BE5DC0" w:rsidRPr="003A137D">
          <w:rPr>
            <w:color w:val="000000" w:themeColor="text1"/>
          </w:rPr>
          <w:lastRenderedPageBreak/>
          <w:t xml:space="preserve">differentially abundant analyses for </w:t>
        </w:r>
      </w:ins>
      <w:ins w:id="3800" w:author="Ruijie Xu" w:date="2022-01-30T12:51:00Z">
        <w:r w:rsidR="00BE5DC0" w:rsidRPr="003A137D">
          <w:rPr>
            <w:color w:val="000000" w:themeColor="text1"/>
          </w:rPr>
          <w:t>all three comparisons between tissue samples</w:t>
        </w:r>
      </w:ins>
      <w:ins w:id="3801" w:author="Ruijie Xu" w:date="2022-01-30T13:26:00Z">
        <w:r w:rsidR="008E222E" w:rsidRPr="003A137D">
          <w:rPr>
            <w:color w:val="000000" w:themeColor="text1"/>
          </w:rPr>
          <w:t xml:space="preserve">, </w:t>
        </w:r>
      </w:ins>
      <w:ins w:id="3802" w:author="Ruijie Xu" w:date="2022-01-30T12:51:00Z">
        <w:r w:rsidR="00BE5DC0" w:rsidRPr="003A137D">
          <w:rPr>
            <w:color w:val="000000" w:themeColor="text1"/>
          </w:rPr>
          <w:t xml:space="preserve">where phylum taxa </w:t>
        </w:r>
      </w:ins>
      <w:ins w:id="3803" w:author="Ruijie Xu" w:date="2022-01-30T12:52:00Z">
        <w:r w:rsidR="00BE5DC0" w:rsidRPr="003A137D">
          <w:rPr>
            <w:color w:val="000000" w:themeColor="text1"/>
          </w:rPr>
          <w:t>identified by all the other software were</w:t>
        </w:r>
      </w:ins>
      <w:ins w:id="3804" w:author="Ruijie Xu" w:date="2022-01-30T14:40:00Z">
        <w:r w:rsidR="00692F00" w:rsidRPr="003A137D">
          <w:rPr>
            <w:color w:val="000000" w:themeColor="text1"/>
          </w:rPr>
          <w:t xml:space="preserve"> </w:t>
        </w:r>
      </w:ins>
      <w:ins w:id="3805" w:author="Ruijie Xu" w:date="2022-01-30T12:53:00Z">
        <w:r w:rsidR="00BE5DC0" w:rsidRPr="003A137D">
          <w:rPr>
            <w:color w:val="000000" w:themeColor="text1"/>
          </w:rPr>
          <w:t xml:space="preserve">frequently not </w:t>
        </w:r>
      </w:ins>
      <w:ins w:id="3806" w:author="Ruijie Xu" w:date="2022-01-30T12:52:00Z">
        <w:r w:rsidR="00BE5DC0" w:rsidRPr="003A137D">
          <w:rPr>
            <w:color w:val="000000" w:themeColor="text1"/>
          </w:rPr>
          <w:t xml:space="preserve">identified </w:t>
        </w:r>
      </w:ins>
      <w:ins w:id="3807" w:author="Ruijie Xu" w:date="2022-01-30T12:53:00Z">
        <w:r w:rsidR="00BE5DC0" w:rsidRPr="003A137D">
          <w:rPr>
            <w:color w:val="000000" w:themeColor="text1"/>
          </w:rPr>
          <w:t xml:space="preserve">by Diamond. </w:t>
        </w:r>
      </w:ins>
    </w:p>
    <w:p w14:paraId="6FF1911F" w14:textId="2FE3CE9E" w:rsidR="00692F00" w:rsidRPr="003A137D" w:rsidRDefault="00692F00" w:rsidP="00D33126">
      <w:pPr>
        <w:spacing w:line="480" w:lineRule="auto"/>
        <w:rPr>
          <w:ins w:id="3808" w:author="Ruijie Xu" w:date="2022-01-30T12:30:00Z"/>
          <w:color w:val="000000" w:themeColor="text1"/>
        </w:rPr>
      </w:pPr>
      <w:ins w:id="3809" w:author="Ruijie Xu" w:date="2022-01-30T14:40:00Z">
        <w:r w:rsidRPr="004B0E83">
          <w:rPr>
            <w:i/>
            <w:iCs/>
            <w:color w:val="000000" w:themeColor="text1"/>
            <w:rPrChange w:id="3810" w:author="Ruijie Xu" w:date="2022-02-02T14:40:00Z">
              <w:rPr>
                <w:color w:val="000000" w:themeColor="text1"/>
              </w:rPr>
            </w:rPrChange>
          </w:rPr>
          <w:t>Leptospira</w:t>
        </w:r>
        <w:r w:rsidRPr="003A137D">
          <w:rPr>
            <w:color w:val="000000" w:themeColor="text1"/>
          </w:rPr>
          <w:t xml:space="preserve"> </w:t>
        </w:r>
      </w:ins>
      <w:ins w:id="3811" w:author="Liliana Salvador" w:date="2022-02-26T21:29:00Z">
        <w:r w:rsidR="00B00FC0">
          <w:rPr>
            <w:color w:val="000000" w:themeColor="text1"/>
          </w:rPr>
          <w:t>d</w:t>
        </w:r>
      </w:ins>
      <w:ins w:id="3812" w:author="Ruijie Xu" w:date="2022-01-30T14:40:00Z">
        <w:del w:id="3813" w:author="Liliana Salvador" w:date="2022-02-26T21:29:00Z">
          <w:r w:rsidRPr="003A137D" w:rsidDel="00B00FC0">
            <w:rPr>
              <w:color w:val="000000" w:themeColor="text1"/>
            </w:rPr>
            <w:delText>D</w:delText>
          </w:r>
        </w:del>
        <w:r w:rsidRPr="003A137D">
          <w:rPr>
            <w:color w:val="000000" w:themeColor="text1"/>
          </w:rPr>
          <w:t xml:space="preserve">iagnostic </w:t>
        </w:r>
      </w:ins>
      <w:ins w:id="3814" w:author="Liliana Salvador" w:date="2022-02-26T21:29:00Z">
        <w:r w:rsidR="00B00FC0">
          <w:rPr>
            <w:color w:val="000000" w:themeColor="text1"/>
          </w:rPr>
          <w:t>s</w:t>
        </w:r>
      </w:ins>
      <w:ins w:id="3815" w:author="Ruijie Xu" w:date="2022-01-30T14:40:00Z">
        <w:del w:id="3816" w:author="Liliana Salvador" w:date="2022-02-26T21:29:00Z">
          <w:r w:rsidRPr="003A137D" w:rsidDel="00B00FC0">
            <w:rPr>
              <w:color w:val="000000" w:themeColor="text1"/>
            </w:rPr>
            <w:delText>S</w:delText>
          </w:r>
        </w:del>
        <w:r w:rsidRPr="003A137D">
          <w:rPr>
            <w:color w:val="000000" w:themeColor="text1"/>
          </w:rPr>
          <w:t xml:space="preserve">ensitivity </w:t>
        </w:r>
      </w:ins>
      <w:ins w:id="3817" w:author="Liliana Salvador" w:date="2022-02-26T21:29:00Z">
        <w:r w:rsidR="00B00FC0">
          <w:rPr>
            <w:color w:val="000000" w:themeColor="text1"/>
          </w:rPr>
          <w:t>c</w:t>
        </w:r>
      </w:ins>
      <w:ins w:id="3818" w:author="Ruijie Xu" w:date="2022-01-30T14:40:00Z">
        <w:del w:id="3819" w:author="Liliana Salvador" w:date="2022-02-26T21:29:00Z">
          <w:r w:rsidRPr="003A137D" w:rsidDel="00B00FC0">
            <w:rPr>
              <w:color w:val="000000" w:themeColor="text1"/>
            </w:rPr>
            <w:delText>C</w:delText>
          </w:r>
        </w:del>
        <w:r w:rsidRPr="003A137D">
          <w:rPr>
            <w:color w:val="000000" w:themeColor="text1"/>
          </w:rPr>
          <w:t>omparison</w:t>
        </w:r>
      </w:ins>
    </w:p>
    <w:p w14:paraId="42640277" w14:textId="378A85DC" w:rsidR="00254DB1" w:rsidRPr="003A137D" w:rsidRDefault="000C30C5">
      <w:pPr>
        <w:spacing w:line="480" w:lineRule="auto"/>
        <w:rPr>
          <w:color w:val="000000" w:themeColor="text1"/>
        </w:rPr>
        <w:pPrChange w:id="3820" w:author="Ruijie Xu" w:date="2022-01-30T10:55:00Z">
          <w:pPr>
            <w:spacing w:line="480" w:lineRule="auto"/>
            <w:ind w:firstLine="720"/>
          </w:pPr>
        </w:pPrChange>
      </w:pPr>
      <w:r w:rsidRPr="003A137D">
        <w:rPr>
          <w:color w:val="000000" w:themeColor="text1"/>
        </w:rPr>
        <w:t>To assess the sensitivity of sho</w:t>
      </w:r>
      <w:r w:rsidR="00AF0037" w:rsidRPr="003A137D">
        <w:rPr>
          <w:color w:val="000000" w:themeColor="text1"/>
        </w:rPr>
        <w:t>t</w:t>
      </w:r>
      <w:r w:rsidRPr="003A137D">
        <w:rPr>
          <w:color w:val="000000" w:themeColor="text1"/>
        </w:rPr>
        <w:t xml:space="preserve">gun metagenomics as a tool for pathogen diagnosis, we identified the presence </w:t>
      </w:r>
      <w:r w:rsidR="00325E83" w:rsidRPr="003A137D">
        <w:rPr>
          <w:color w:val="000000" w:themeColor="text1"/>
        </w:rPr>
        <w:t xml:space="preserve">of the </w:t>
      </w:r>
      <w:r w:rsidRPr="003A137D">
        <w:rPr>
          <w:color w:val="000000" w:themeColor="text1"/>
        </w:rPr>
        <w:t>zoon</w:t>
      </w:r>
      <w:r w:rsidR="00325E83" w:rsidRPr="003A137D">
        <w:rPr>
          <w:color w:val="000000" w:themeColor="text1"/>
        </w:rPr>
        <w:t>o</w:t>
      </w:r>
      <w:r w:rsidRPr="003A137D">
        <w:rPr>
          <w:color w:val="000000" w:themeColor="text1"/>
        </w:rPr>
        <w:t xml:space="preserve">tic pathogen </w:t>
      </w:r>
      <w:del w:id="3821" w:author="Ruijie Xu" w:date="2022-02-02T11:02:00Z">
        <w:r w:rsidRPr="003A137D" w:rsidDel="00463AA7">
          <w:rPr>
            <w:i/>
            <w:color w:val="000000" w:themeColor="text1"/>
          </w:rPr>
          <w:delText>Leptospira</w:delText>
        </w:r>
      </w:del>
      <w:ins w:id="3822" w:author="Ruijie Xu" w:date="2022-02-02T11:02:00Z">
        <w:r w:rsidR="00463AA7">
          <w:rPr>
            <w:i/>
            <w:color w:val="000000" w:themeColor="text1"/>
          </w:rPr>
          <w:t>Leptospira</w:t>
        </w:r>
      </w:ins>
      <w:r w:rsidRPr="003A137D">
        <w:rPr>
          <w:color w:val="000000" w:themeColor="text1"/>
        </w:rPr>
        <w:t xml:space="preserve"> </w:t>
      </w:r>
      <w:r w:rsidR="00325E83" w:rsidRPr="003A137D">
        <w:rPr>
          <w:color w:val="000000" w:themeColor="text1"/>
        </w:rPr>
        <w:t xml:space="preserve">in </w:t>
      </w:r>
      <w:r w:rsidRPr="003A137D">
        <w:rPr>
          <w:color w:val="000000" w:themeColor="text1"/>
        </w:rPr>
        <w:t>all of our tissue samples</w:t>
      </w:r>
      <w:ins w:id="3823" w:author="Ruijie Xu" w:date="2022-01-30T13:27:00Z">
        <w:r w:rsidR="002B7BBF" w:rsidRPr="003A137D">
          <w:rPr>
            <w:color w:val="000000" w:themeColor="text1"/>
          </w:rPr>
          <w:t xml:space="preserve">. </w:t>
        </w:r>
      </w:ins>
      <w:del w:id="3824" w:author="Ruijie Xu" w:date="2022-01-30T13:26:00Z">
        <w:r w:rsidRPr="003A137D" w:rsidDel="00DA501B">
          <w:rPr>
            <w:color w:val="000000" w:themeColor="text1"/>
          </w:rPr>
          <w:delText xml:space="preserve">. To increase the sensitivity of pathogen diagnosis, we set the relative abundance cut-off value for </w:delText>
        </w:r>
        <w:r w:rsidRPr="003A137D" w:rsidDel="00DA501B">
          <w:rPr>
            <w:i/>
            <w:color w:val="000000" w:themeColor="text1"/>
          </w:rPr>
          <w:delText>Leptospira</w:delText>
        </w:r>
        <w:r w:rsidR="00234370" w:rsidRPr="003A137D" w:rsidDel="00DA501B">
          <w:rPr>
            <w:color w:val="000000" w:themeColor="text1"/>
          </w:rPr>
          <w:delText xml:space="preserve"> </w:delText>
        </w:r>
        <w:r w:rsidRPr="003A137D" w:rsidDel="00DA501B">
          <w:rPr>
            <w:color w:val="000000" w:themeColor="text1"/>
          </w:rPr>
          <w:delText xml:space="preserve">presence </w:delText>
        </w:r>
        <w:r w:rsidR="00AB46BB" w:rsidRPr="003A137D" w:rsidDel="00DA501B">
          <w:rPr>
            <w:color w:val="000000" w:themeColor="text1"/>
          </w:rPr>
          <w:delText>as</w:delText>
        </w:r>
        <w:r w:rsidRPr="003A137D" w:rsidDel="00DA501B">
          <w:rPr>
            <w:color w:val="000000" w:themeColor="text1"/>
          </w:rPr>
          <w:delText xml:space="preserve"> 0.1%, despite the potential false positive</w:delText>
        </w:r>
        <w:r w:rsidR="00AB46BB" w:rsidRPr="003A137D" w:rsidDel="00DA501B">
          <w:rPr>
            <w:color w:val="000000" w:themeColor="text1"/>
          </w:rPr>
          <w:delText xml:space="preserve">s </w:delText>
        </w:r>
        <w:r w:rsidR="00BE6F57" w:rsidRPr="003A137D" w:rsidDel="00DA501B">
          <w:rPr>
            <w:color w:val="000000" w:themeColor="text1"/>
          </w:rPr>
          <w:delText xml:space="preserve">diagnosis </w:delText>
        </w:r>
        <w:r w:rsidR="00AB46BB" w:rsidRPr="003A137D" w:rsidDel="00DA501B">
          <w:rPr>
            <w:color w:val="000000" w:themeColor="text1"/>
          </w:rPr>
          <w:delText>introduced by the low</w:delText>
        </w:r>
        <w:r w:rsidR="00BE6F57" w:rsidRPr="003A137D" w:rsidDel="00DA501B">
          <w:rPr>
            <w:color w:val="000000" w:themeColor="text1"/>
          </w:rPr>
          <w:delText>er</w:delText>
        </w:r>
        <w:r w:rsidR="00AB46BB" w:rsidRPr="003A137D" w:rsidDel="00DA501B">
          <w:rPr>
            <w:color w:val="000000" w:themeColor="text1"/>
          </w:rPr>
          <w:delText xml:space="preserve"> cut-off</w:delText>
        </w:r>
        <w:r w:rsidR="00BE6F57" w:rsidRPr="003A137D" w:rsidDel="00DA501B">
          <w:rPr>
            <w:color w:val="000000" w:themeColor="text1"/>
          </w:rPr>
          <w:delText xml:space="preserve"> value</w:delText>
        </w:r>
        <w:r w:rsidR="00AB46BB" w:rsidRPr="003A137D" w:rsidDel="00DA501B">
          <w:rPr>
            <w:color w:val="000000" w:themeColor="text1"/>
          </w:rPr>
          <w:delText xml:space="preserve"> </w:delText>
        </w:r>
        <w:r w:rsidR="00AB46BB" w:rsidRPr="003A137D" w:rsidDel="002B7BBF">
          <w:rPr>
            <w:color w:val="000000" w:themeColor="text1"/>
          </w:rPr>
          <w:fldChar w:fldCharType="begin"/>
        </w:r>
        <w:r w:rsidR="00350DBF" w:rsidRPr="003A137D" w:rsidDel="002B7BBF">
          <w:rPr>
            <w:color w:val="000000" w:themeColor="text1"/>
          </w:rPr>
          <w:delInstrText xml:space="preserve"> ADDIN ZOTERO_ITEM CSL_CITATION {"citationID":"fLJCIuY9","properties":{"formattedCitation":"(Peabody {\\i{}et al.}, 2015; Couto {\\i{}et al.}, 2018; Escobar-Zepeda {\\i{}et al.}, 2018)","plainCitation":"(Peabody et al., 2015; Couto et al., 2018; Escobar-Zepeda et al., 2018)","noteIndex":0},"citationItems":[{"id":"NQbUksdo/xNDBSPuZ","uris":["http://www.mendeley.com/documents/?uuid=47ab241b-6241-3277-8481-639ffe82ac59"],"uri":["http://www.mendeley.com/documents/?uuid=47ab241b-6241-3277-8481-639ffe82ac59"],"itemData":{"DOI":"10.1038/s41598-018-30515-5","ISSN":"2045-2322","abstract":"Metagenomics research has recently thrived due to DNA sequencing technologies improvement, driving the emergence of new analysis tools and the growth of taxonomic databases. However, there is no all-purpose strategy that can guarantee the best result for a given project and there are several combinations of software, parameters and databases that can be tested. Therefore, we performed an impartial comparison, using statistical measures of classification for eight bioinformatic tools and four taxonomic databases, defining a benchmark framework to evaluate each tool in a standardized context. Using in silico simulated data for 16S rRNA amplicons and whole metagenome shotgun data, we compared the results from different software and database combinations to detect biases related to algorithms or database annotation. Using our benchmark framework, researchers can define cut-off values to evaluate the expected error rate and coverage for their results, regardless the score used by each software. A quick guide to select the best tool, all datasets and scripts to reproduce our results and benchmark any new method are available at \n                  https://github.com/Ales-ibt/Metagenomic-benchmark\n                  \n                . Finally, we stress out the importance of gold standards, database curation and manual inspection of taxonomic profiling results, for a better and more accurate microbial diversity description.","author":[{"dropping-particle":"","family":"Escobar-Zepeda","given":"Alejandra","non-dropping-particle":"","parse-names":false,"suffix":""},{"dropping-particle":"","family":"Godoy-Lozano","given":"Elizabeth Ernestina","non-dropping-particle":"","parse-names":false,"suffix":""},{"dropping-particle":"","family":"Raggi","given":"Luciana","non-dropping-particle":"","parse-names":false,"suffix":""},{"dropping-particle":"","family":"Segovia","given":"Lorenzo","non-dropping-particle":"","parse-names":false,"suffix":""},{"dropping-particle":"","family":"Merino","given":"Enrique","non-dropping-particle":"","parse-names":false,"suffix":""},{"dropping-particle":"","family":"Gutiérrez-Rios","given":"Rosa María","non-dropping-particle":"","parse-names":false,"suffix":""},{"dropping-particle":"","family":"Juarez","given":"Katy","non-dropping-particle":"","parse-names":false,"suffix":""},{"dropping-particle":"","family":"Licea-Navarro","given":"Alexei F.","non-dropping-particle":"","parse-names":false,"suffix":""},{"dropping-particle":"","family":"Pardo-Lopez","given":"Liliana","non-dropping-particle":"","parse-names":false,"suffix":""},{"dropping-particle":"","family":"Sanchez-Flores","given":"Alejandro","non-dropping-particle":"","parse-names":false,"suffix":""}],"container-title":"Scientific Reports","id":"NQbUksdo/xNDBSPuZ","issue":"1","issued":{"date-parts":[["2018","12","13"]]},"page":"12034","publisher":"Nature Publishing Group","title":"Analysis of sequencing strategies and tools for taxonomic annotation: Defining standards for progressive metagenomics","type":"article-journal","volume":"8"}},{"id":2049,"uris":["http://zotero.org/users/8256916/items/RRF9V5KK"],"uri":["http://zotero.org/users/8256916/items/RRF9V5KK"],"itemData":{"id":2049,"type":"article-journal","abstract":"The field of metagenomics (study of genetic material recovered directly from an environment) has grown rapidly, with many bioinformatics analysis methods being developed. To ensure appropriate use of such methods, robust comparative evaluation of their accuracy and features is needed. For taxonomic classification of sequence reads, such evaluation should include use of clade exclusion, which better evaluates a method’s accuracy when identical sequences are not present in any reference database, as is common in metagenomic analysis. To date, relatively small evaluations have been performed, with evaluation approaches like clade exclusion limited to assessment of new methods by the authors of the given method. What is needed is a rigorous, independent comparison between multiple major methods, using the same in silico and in vitro test datasets, with and without approaches like clade exclusion, to better characterize accuracy under different conditions.","container-title":"BMC Bioinformatics","DOI":"10.1186/s12859-015-0788-5","ISSN":"1471-2105","issue":"1","journalAbbreviation":"BMC Bioinformatics","page":"362","source":"BioMed Central","title":"Evaluation of shotgun metagenomics sequence classification methods using in silico and in vitro simulated communities","URL":"https://doi.org/10.1186/s12859-015-0788-5","volume":"16","author":[{"family":"Peabody","given":"Michael A."},{"family":"Van Rossum","given":"Thea"},{"family":"Lo","given":"Raymond"},{"family":"Brinkman","given":"Fiona S. L."}],"accessed":{"date-parts":[["2021",6,23]]},"issued":{"date-parts":[["2015",11,4]]}}},{"id":2074,"uris":["http://zotero.org/users/8256916/items/55N867RW"],"uri":["http://zotero.org/users/8256916/items/55N867RW"],"itemData":{"id":2074,"type":"article-journal","abstract":"High throughput sequencing has been proposed as a one-stop solution for diagnostics and molecular typing directly from patient samples, allowing timely and appropriate implementation of measures for treatment, infection prevention and control. However, it is unclear how the variety of available methods impacts the end results. We applied shotgun metagenomics on diverse types of patient samples using three different methods to deplete human DNA prior to DNA extraction. Libraries were prepared and sequenced with Illumina chemistry. Data was analyzed using methods likely to be available in clinical microbiology laboratories using genomics. The results of microbial identification were compared to standard culture-based microbiological methods. On average, 75% of the reads corresponded to human DNA, being a major determinant in the analysis outcome. None of the kits was clearly superior suggesting that the initial ratio between host and microbial DNA or other sample characteristics were the major determinants of the proportion of microbial reads. Most pathogens identified by culture were also identified through metagenomics, but substantial differences were noted between the taxonomic classification tools. In two cases the high number of human reads resulted in insufficient sequencing depth of bacterial DNA for identification. In three samples, we could infer the probable multilocus sequence type of the most abundant species. The tools and databases used for taxonomic classification and antimicrobial resistance identification had a key impact on the results, recommending that efforts need to be aimed at standardization of the analysis methods if metagenomics is to be used routinely in clinical microbiology.","container-title":"Scientific Reports","DOI":"10.1038/s41598-018-31873-w","ISSN":"2045-2322","issue":"1","journalAbbreviation":"Sci Rep","language":"en","note":"Bandiera_abtest: a\nCc_license_type: cc_by\nCg_type: Nature Research Journals\nnumber: 1\nPrimary_atype: Research\npublisher: Nature Publishing Group\nSubject_term: Clinical microbiology;Molecular medicine\nSubject_term_id: clinical-microbiology;molecular-medicine","page":"13767","source":"www.nature.com","title":"Critical steps in clinical shotgun metagenomics for the concomitant detection and typing of microbial pathogens","URL":"https://www.nature.com/articles/s41598-018-31873-w","volume":"8","author":[{"family":"Couto","given":"Natacha"},{"family":"Schuele","given":"Leonard"},{"family":"Raangs","given":"Erwin C."},{"family":"Machado","given":"Miguel P."},{"family":"Mendes","given":"Catarina I."},{"family":"Jesus","given":"Tiago F."},{"family":"Chlebowicz","given":"Monika"},{"family":"Rosema","given":"Sigrid"},{"family":"Ramirez","given":"Mário"},{"family":"Carriço","given":"João A."},{"family":"Autenrieth","given":"Ingo B."},{"family":"Friedrich","given":"Alex W."},{"family":"Peter","given":"Silke"},{"family":"Rossen","given":"John W."}],"accessed":{"date-parts":[["2021",7,7]]},"issued":{"date-parts":[["2018",9,13]]}}}],"schema":"https://github.com/citation-style-language/schema/raw/master/csl-citation.json"} </w:delInstrText>
        </w:r>
        <w:r w:rsidR="00AB46BB" w:rsidRPr="003A137D" w:rsidDel="002B7BBF">
          <w:rPr>
            <w:color w:val="000000" w:themeColor="text1"/>
          </w:rPr>
          <w:fldChar w:fldCharType="separate"/>
        </w:r>
        <w:r w:rsidR="00350DBF" w:rsidRPr="003A137D" w:rsidDel="002B7BBF">
          <w:rPr>
            <w:color w:val="000000"/>
          </w:rPr>
          <w:delText xml:space="preserve">(Peabody </w:delText>
        </w:r>
        <w:r w:rsidR="00350DBF" w:rsidRPr="003A137D" w:rsidDel="002B7BBF">
          <w:rPr>
            <w:i/>
            <w:iCs/>
            <w:color w:val="000000"/>
          </w:rPr>
          <w:delText>et al.</w:delText>
        </w:r>
        <w:r w:rsidR="00350DBF" w:rsidRPr="003A137D" w:rsidDel="002B7BBF">
          <w:rPr>
            <w:color w:val="000000"/>
          </w:rPr>
          <w:delText xml:space="preserve">, 2015; Couto </w:delText>
        </w:r>
        <w:r w:rsidR="00350DBF" w:rsidRPr="003A137D" w:rsidDel="002B7BBF">
          <w:rPr>
            <w:i/>
            <w:iCs/>
            <w:color w:val="000000"/>
          </w:rPr>
          <w:delText>et al.</w:delText>
        </w:r>
        <w:r w:rsidR="00350DBF" w:rsidRPr="003A137D" w:rsidDel="002B7BBF">
          <w:rPr>
            <w:color w:val="000000"/>
          </w:rPr>
          <w:delText xml:space="preserve">, 2018; Escobar-Zepeda </w:delText>
        </w:r>
        <w:r w:rsidR="00350DBF" w:rsidRPr="003A137D" w:rsidDel="002B7BBF">
          <w:rPr>
            <w:i/>
            <w:iCs/>
            <w:color w:val="000000"/>
          </w:rPr>
          <w:delText>et al.</w:delText>
        </w:r>
        <w:r w:rsidR="00350DBF" w:rsidRPr="003A137D" w:rsidDel="002B7BBF">
          <w:rPr>
            <w:color w:val="000000"/>
          </w:rPr>
          <w:delText>, 2018)</w:delText>
        </w:r>
        <w:r w:rsidR="00AB46BB" w:rsidRPr="003A137D" w:rsidDel="002B7BBF">
          <w:rPr>
            <w:color w:val="000000" w:themeColor="text1"/>
          </w:rPr>
          <w:fldChar w:fldCharType="end"/>
        </w:r>
        <w:r w:rsidR="00AB46BB" w:rsidRPr="003A137D" w:rsidDel="002B7BBF">
          <w:rPr>
            <w:color w:val="000000" w:themeColor="text1"/>
          </w:rPr>
          <w:delText xml:space="preserve">. </w:delText>
        </w:r>
        <w:r w:rsidR="00234370" w:rsidRPr="003A137D" w:rsidDel="002B7BBF">
          <w:rPr>
            <w:color w:val="000000" w:themeColor="text1"/>
          </w:rPr>
          <w:delText xml:space="preserve"> </w:delText>
        </w:r>
      </w:del>
      <w:ins w:id="3825" w:author="Ruijie Xu" w:date="2022-01-30T13:28:00Z">
        <w:r w:rsidR="00380B0E" w:rsidRPr="003A137D">
          <w:rPr>
            <w:color w:val="000000" w:themeColor="text1"/>
          </w:rPr>
          <w:t>Centrifuge</w:t>
        </w:r>
      </w:ins>
      <w:ins w:id="3826" w:author="Ruijie Xu" w:date="2022-01-30T13:51:00Z">
        <w:r w:rsidR="006C43DC" w:rsidRPr="003A137D">
          <w:rPr>
            <w:color w:val="000000" w:themeColor="text1"/>
          </w:rPr>
          <w:t xml:space="preserve"> and</w:t>
        </w:r>
      </w:ins>
      <w:ins w:id="3827" w:author="Ruijie Xu" w:date="2022-01-30T13:28:00Z">
        <w:r w:rsidR="00380B0E" w:rsidRPr="003A137D">
          <w:rPr>
            <w:color w:val="000000" w:themeColor="text1"/>
          </w:rPr>
          <w:t xml:space="preserve"> Kaiju</w:t>
        </w:r>
      </w:ins>
      <w:ins w:id="3828" w:author="Ruijie Xu" w:date="2022-01-30T13:51:00Z">
        <w:r w:rsidR="006C43DC" w:rsidRPr="003A137D">
          <w:rPr>
            <w:color w:val="000000" w:themeColor="text1"/>
          </w:rPr>
          <w:t xml:space="preserve"> </w:t>
        </w:r>
      </w:ins>
      <w:ins w:id="3829" w:author="Ruijie Xu" w:date="2022-01-30T13:28:00Z">
        <w:r w:rsidR="00380B0E" w:rsidRPr="003A137D">
          <w:rPr>
            <w:color w:val="000000" w:themeColor="text1"/>
          </w:rPr>
          <w:t xml:space="preserve">were found </w:t>
        </w:r>
      </w:ins>
      <w:ins w:id="3830" w:author="Ruijie Xu" w:date="2022-01-30T13:29:00Z">
        <w:r w:rsidR="00380B0E" w:rsidRPr="003A137D">
          <w:rPr>
            <w:color w:val="000000" w:themeColor="text1"/>
          </w:rPr>
          <w:t>most sensitive in diagno</w:t>
        </w:r>
        <w:del w:id="3831" w:author="Liliana Salvador" w:date="2022-02-26T21:38:00Z">
          <w:r w:rsidR="00380B0E" w:rsidRPr="003A137D" w:rsidDel="00FA738B">
            <w:rPr>
              <w:color w:val="000000" w:themeColor="text1"/>
            </w:rPr>
            <w:delText>i</w:delText>
          </w:r>
        </w:del>
        <w:r w:rsidR="00380B0E" w:rsidRPr="003A137D">
          <w:rPr>
            <w:color w:val="000000" w:themeColor="text1"/>
          </w:rPr>
          <w:t xml:space="preserve">sing </w:t>
        </w:r>
        <w:r w:rsidR="00380B0E" w:rsidRPr="004B0E83">
          <w:rPr>
            <w:i/>
            <w:iCs/>
            <w:color w:val="000000" w:themeColor="text1"/>
            <w:rPrChange w:id="3832" w:author="Ruijie Xu" w:date="2022-02-02T14:40:00Z">
              <w:rPr>
                <w:color w:val="000000" w:themeColor="text1"/>
              </w:rPr>
            </w:rPrChange>
          </w:rPr>
          <w:t>Leptospira</w:t>
        </w:r>
        <w:r w:rsidR="00380B0E" w:rsidRPr="003A137D">
          <w:rPr>
            <w:color w:val="000000" w:themeColor="text1"/>
          </w:rPr>
          <w:t>, where Cent</w:t>
        </w:r>
      </w:ins>
      <w:ins w:id="3833" w:author="Ruijie Xu" w:date="2022-01-30T13:30:00Z">
        <w:r w:rsidR="00380B0E" w:rsidRPr="003A137D">
          <w:rPr>
            <w:color w:val="000000" w:themeColor="text1"/>
          </w:rPr>
          <w:t xml:space="preserve">rifuge </w:t>
        </w:r>
        <w:del w:id="3834" w:author="Liliana Salvador" w:date="2022-02-26T21:38:00Z">
          <w:r w:rsidR="00380B0E" w:rsidRPr="003A137D" w:rsidDel="00FA738B">
            <w:rPr>
              <w:color w:val="000000" w:themeColor="text1"/>
            </w:rPr>
            <w:delText xml:space="preserve">has </w:delText>
          </w:r>
        </w:del>
        <w:r w:rsidR="00380B0E" w:rsidRPr="003A137D">
          <w:rPr>
            <w:color w:val="000000" w:themeColor="text1"/>
          </w:rPr>
          <w:t xml:space="preserve">reported the presence of </w:t>
        </w:r>
        <w:proofErr w:type="spellStart"/>
        <w:r w:rsidR="00380B0E" w:rsidRPr="004B0E83">
          <w:rPr>
            <w:i/>
            <w:iCs/>
            <w:color w:val="000000" w:themeColor="text1"/>
            <w:rPrChange w:id="3835" w:author="Ruijie Xu" w:date="2022-02-02T14:41:00Z">
              <w:rPr>
                <w:color w:val="000000" w:themeColor="text1"/>
              </w:rPr>
            </w:rPrChange>
          </w:rPr>
          <w:t>Leptospria</w:t>
        </w:r>
        <w:proofErr w:type="spellEnd"/>
        <w:r w:rsidR="00380B0E" w:rsidRPr="003A137D">
          <w:rPr>
            <w:color w:val="000000" w:themeColor="text1"/>
          </w:rPr>
          <w:t xml:space="preserve"> in all </w:t>
        </w:r>
        <w:del w:id="3836" w:author="Liliana Salvador" w:date="2022-02-26T21:38:00Z">
          <w:r w:rsidR="00380B0E" w:rsidRPr="003A137D" w:rsidDel="00FA738B">
            <w:rPr>
              <w:color w:val="000000" w:themeColor="text1"/>
            </w:rPr>
            <w:delText>12</w:delText>
          </w:r>
        </w:del>
      </w:ins>
      <w:ins w:id="3837" w:author="Liliana Salvador" w:date="2022-02-26T21:38:00Z">
        <w:r w:rsidR="00FA738B">
          <w:rPr>
            <w:color w:val="000000" w:themeColor="text1"/>
          </w:rPr>
          <w:t>the</w:t>
        </w:r>
      </w:ins>
      <w:ins w:id="3838" w:author="Ruijie Xu" w:date="2022-01-30T13:30:00Z">
        <w:r w:rsidR="00380B0E" w:rsidRPr="003A137D">
          <w:rPr>
            <w:color w:val="000000" w:themeColor="text1"/>
          </w:rPr>
          <w:t xml:space="preserve"> samples.</w:t>
        </w:r>
      </w:ins>
      <w:ins w:id="3839" w:author="Ruijie Xu" w:date="2022-01-30T13:31:00Z">
        <w:r w:rsidR="00380B0E" w:rsidRPr="003A137D">
          <w:rPr>
            <w:color w:val="000000" w:themeColor="text1"/>
          </w:rPr>
          <w:t xml:space="preserve"> Except for </w:t>
        </w:r>
      </w:ins>
      <w:ins w:id="3840" w:author="Ruijie Xu" w:date="2022-01-30T13:51:00Z">
        <w:r w:rsidR="00AD5224" w:rsidRPr="003A137D">
          <w:rPr>
            <w:color w:val="000000" w:themeColor="text1"/>
          </w:rPr>
          <w:t>Centrifuge and Kaiju</w:t>
        </w:r>
      </w:ins>
      <w:ins w:id="3841" w:author="Ruijie Xu" w:date="2022-01-30T13:31:00Z">
        <w:r w:rsidR="00380B0E" w:rsidRPr="003A137D">
          <w:rPr>
            <w:color w:val="000000" w:themeColor="text1"/>
          </w:rPr>
          <w:t xml:space="preserve">, </w:t>
        </w:r>
      </w:ins>
      <w:ins w:id="3842" w:author="Liliana Salvador" w:date="2022-02-26T21:38:00Z">
        <w:r w:rsidR="00FA738B">
          <w:rPr>
            <w:color w:val="000000" w:themeColor="text1"/>
          </w:rPr>
          <w:t xml:space="preserve">the </w:t>
        </w:r>
      </w:ins>
      <w:ins w:id="3843" w:author="Ruijie Xu" w:date="2022-01-30T13:31:00Z">
        <w:r w:rsidR="00380B0E" w:rsidRPr="003A137D">
          <w:rPr>
            <w:color w:val="000000" w:themeColor="text1"/>
          </w:rPr>
          <w:t xml:space="preserve">rest of the software were consistent in </w:t>
        </w:r>
        <w:r w:rsidR="00380B0E" w:rsidRPr="00FA738B">
          <w:rPr>
            <w:i/>
            <w:color w:val="000000" w:themeColor="text1"/>
            <w:rPrChange w:id="3844" w:author="Liliana Salvador" w:date="2022-02-26T21:39:00Z">
              <w:rPr>
                <w:color w:val="000000" w:themeColor="text1"/>
              </w:rPr>
            </w:rPrChange>
          </w:rPr>
          <w:t>Leptosp</w:t>
        </w:r>
      </w:ins>
      <w:ins w:id="3845" w:author="Liliana Salvador" w:date="2022-02-26T21:39:00Z">
        <w:r w:rsidR="00FA738B" w:rsidRPr="00FA738B">
          <w:rPr>
            <w:i/>
            <w:color w:val="000000" w:themeColor="text1"/>
            <w:rPrChange w:id="3846" w:author="Liliana Salvador" w:date="2022-02-26T21:39:00Z">
              <w:rPr>
                <w:color w:val="000000" w:themeColor="text1"/>
              </w:rPr>
            </w:rPrChange>
          </w:rPr>
          <w:t>i</w:t>
        </w:r>
      </w:ins>
      <w:ins w:id="3847" w:author="Ruijie Xu" w:date="2022-01-30T13:31:00Z">
        <w:r w:rsidR="00380B0E" w:rsidRPr="00FA738B">
          <w:rPr>
            <w:i/>
            <w:color w:val="000000" w:themeColor="text1"/>
            <w:rPrChange w:id="3848" w:author="Liliana Salvador" w:date="2022-02-26T21:39:00Z">
              <w:rPr>
                <w:color w:val="000000" w:themeColor="text1"/>
              </w:rPr>
            </w:rPrChange>
          </w:rPr>
          <w:t>r</w:t>
        </w:r>
        <w:del w:id="3849" w:author="Liliana Salvador" w:date="2022-02-26T21:39:00Z">
          <w:r w:rsidR="00380B0E" w:rsidRPr="00FA738B" w:rsidDel="00FA738B">
            <w:rPr>
              <w:i/>
              <w:color w:val="000000" w:themeColor="text1"/>
              <w:rPrChange w:id="3850" w:author="Liliana Salvador" w:date="2022-02-26T21:39:00Z">
                <w:rPr>
                  <w:color w:val="000000" w:themeColor="text1"/>
                </w:rPr>
              </w:rPrChange>
            </w:rPr>
            <w:delText>i</w:delText>
          </w:r>
        </w:del>
        <w:r w:rsidR="00380B0E" w:rsidRPr="00FA738B">
          <w:rPr>
            <w:i/>
            <w:color w:val="000000" w:themeColor="text1"/>
            <w:rPrChange w:id="3851" w:author="Liliana Salvador" w:date="2022-02-26T21:39:00Z">
              <w:rPr>
                <w:color w:val="000000" w:themeColor="text1"/>
              </w:rPr>
            </w:rPrChange>
          </w:rPr>
          <w:t>a</w:t>
        </w:r>
        <w:r w:rsidR="00380B0E" w:rsidRPr="003A137D">
          <w:rPr>
            <w:color w:val="000000" w:themeColor="text1"/>
          </w:rPr>
          <w:t xml:space="preserve"> identification in </w:t>
        </w:r>
      </w:ins>
      <w:ins w:id="3852" w:author="Ruijie Xu" w:date="2022-01-30T13:32:00Z">
        <w:r w:rsidR="00380B0E" w:rsidRPr="003A137D">
          <w:rPr>
            <w:color w:val="000000" w:themeColor="text1"/>
          </w:rPr>
          <w:t xml:space="preserve">only </w:t>
        </w:r>
      </w:ins>
      <w:ins w:id="3853" w:author="Ruijie Xu" w:date="2022-01-30T13:31:00Z">
        <w:r w:rsidR="00380B0E" w:rsidRPr="003A137D">
          <w:rPr>
            <w:color w:val="000000" w:themeColor="text1"/>
          </w:rPr>
          <w:t>two of the kidney samples (</w:t>
        </w:r>
      </w:ins>
      <w:ins w:id="3854" w:author="Ruijie Xu" w:date="2022-01-30T13:32:00Z">
        <w:r w:rsidR="00EE31AA" w:rsidRPr="003A137D">
          <w:rPr>
            <w:color w:val="000000" w:themeColor="text1"/>
          </w:rPr>
          <w:t>R22.K and R28.K</w:t>
        </w:r>
      </w:ins>
      <w:ins w:id="3855" w:author="Ruijie Xu" w:date="2022-01-30T13:31:00Z">
        <w:r w:rsidR="00380B0E" w:rsidRPr="003A137D">
          <w:rPr>
            <w:color w:val="000000" w:themeColor="text1"/>
          </w:rPr>
          <w:t>)</w:t>
        </w:r>
      </w:ins>
      <w:ins w:id="3856" w:author="Ruijie Xu" w:date="2022-01-30T14:41:00Z">
        <w:r w:rsidR="00692F00" w:rsidRPr="003A137D">
          <w:rPr>
            <w:color w:val="000000" w:themeColor="text1"/>
          </w:rPr>
          <w:t xml:space="preserve"> and </w:t>
        </w:r>
      </w:ins>
      <w:ins w:id="3857" w:author="Liliana Salvador" w:date="2022-02-26T21:39:00Z">
        <w:r w:rsidR="00FA738B">
          <w:rPr>
            <w:color w:val="000000" w:themeColor="text1"/>
          </w:rPr>
          <w:t xml:space="preserve">in </w:t>
        </w:r>
      </w:ins>
      <w:ins w:id="3858" w:author="Ruijie Xu" w:date="2022-01-30T14:41:00Z">
        <w:r w:rsidR="00692F00" w:rsidRPr="003A137D">
          <w:rPr>
            <w:color w:val="000000" w:themeColor="text1"/>
          </w:rPr>
          <w:t>one Lung sample (R22.L)</w:t>
        </w:r>
      </w:ins>
      <w:ins w:id="3859" w:author="Ruijie Xu" w:date="2022-02-27T13:10:00Z">
        <w:r w:rsidR="00E618AC">
          <w:rPr>
            <w:color w:val="000000" w:themeColor="text1"/>
          </w:rPr>
          <w:t xml:space="preserve">. </w:t>
        </w:r>
      </w:ins>
      <w:commentRangeStart w:id="3860"/>
      <w:commentRangeEnd w:id="3860"/>
      <w:del w:id="3861" w:author="Ruijie Xu" w:date="2022-02-27T13:10:00Z">
        <w:r w:rsidR="00FA738B" w:rsidDel="00E618AC">
          <w:rPr>
            <w:rStyle w:val="CommentReference"/>
          </w:rPr>
          <w:commentReference w:id="3860"/>
        </w:r>
      </w:del>
      <w:del w:id="3862" w:author="Ruijie Xu" w:date="2022-01-30T13:28:00Z">
        <w:r w:rsidR="00BE6F57" w:rsidRPr="003A137D" w:rsidDel="00370222">
          <w:rPr>
            <w:color w:val="000000" w:themeColor="text1"/>
          </w:rPr>
          <w:delText>However, f</w:delText>
        </w:r>
        <w:r w:rsidR="009D08FD" w:rsidRPr="003A137D" w:rsidDel="00370222">
          <w:rPr>
            <w:color w:val="000000" w:themeColor="text1"/>
          </w:rPr>
          <w:delText xml:space="preserve">or the </w:delText>
        </w:r>
        <w:r w:rsidR="00EC464E" w:rsidRPr="003A137D" w:rsidDel="00370222">
          <w:rPr>
            <w:color w:val="000000" w:themeColor="text1"/>
          </w:rPr>
          <w:delText>shotgun</w:delText>
        </w:r>
        <w:r w:rsidR="009D08FD" w:rsidRPr="003A137D" w:rsidDel="00370222">
          <w:rPr>
            <w:color w:val="000000" w:themeColor="text1"/>
          </w:rPr>
          <w:delText xml:space="preserve"> metagenomics analyses, </w:delText>
        </w:r>
        <w:r w:rsidR="00A77787" w:rsidRPr="003A137D" w:rsidDel="00370222">
          <w:rPr>
            <w:color w:val="000000" w:themeColor="text1"/>
          </w:rPr>
          <w:delText xml:space="preserve">the three </w:delText>
        </w:r>
        <w:r w:rsidR="00325E83" w:rsidRPr="003A137D" w:rsidDel="00370222">
          <w:rPr>
            <w:color w:val="000000" w:themeColor="text1"/>
          </w:rPr>
          <w:delText>software’ detection</w:delText>
        </w:r>
        <w:r w:rsidR="00585EA1" w:rsidRPr="003A137D" w:rsidDel="00370222">
          <w:rPr>
            <w:color w:val="000000" w:themeColor="text1"/>
          </w:rPr>
          <w:delText xml:space="preserve"> abilities</w:delText>
        </w:r>
        <w:r w:rsidR="00325E83" w:rsidRPr="003A137D" w:rsidDel="00370222">
          <w:rPr>
            <w:color w:val="000000" w:themeColor="text1"/>
          </w:rPr>
          <w:delText xml:space="preserve"> of </w:delText>
        </w:r>
        <w:r w:rsidR="00BE6F57" w:rsidRPr="003A137D" w:rsidDel="00370222">
          <w:rPr>
            <w:i/>
            <w:color w:val="000000" w:themeColor="text1"/>
          </w:rPr>
          <w:delText>Leptospira</w:delText>
        </w:r>
        <w:r w:rsidR="00BE6F57" w:rsidRPr="003A137D" w:rsidDel="00370222">
          <w:rPr>
            <w:color w:val="000000" w:themeColor="text1"/>
          </w:rPr>
          <w:delText xml:space="preserve"> </w:delText>
        </w:r>
        <w:r w:rsidR="00325E83" w:rsidRPr="003A137D" w:rsidDel="00370222">
          <w:rPr>
            <w:color w:val="000000" w:themeColor="text1"/>
          </w:rPr>
          <w:delText>were</w:delText>
        </w:r>
        <w:r w:rsidR="00BE6F57" w:rsidRPr="003A137D" w:rsidDel="00370222">
          <w:rPr>
            <w:color w:val="000000" w:themeColor="text1"/>
          </w:rPr>
          <w:delText xml:space="preserve"> </w:delText>
        </w:r>
        <w:r w:rsidR="00A77787" w:rsidRPr="003A137D" w:rsidDel="00370222">
          <w:rPr>
            <w:color w:val="000000" w:themeColor="text1"/>
          </w:rPr>
          <w:delText>different</w:delText>
        </w:r>
        <w:r w:rsidR="00BE6F57" w:rsidRPr="003A137D" w:rsidDel="00370222">
          <w:rPr>
            <w:color w:val="000000" w:themeColor="text1"/>
          </w:rPr>
          <w:delText xml:space="preserve"> among each </w:delText>
        </w:r>
        <w:r w:rsidR="00325E83" w:rsidRPr="003A137D" w:rsidDel="00370222">
          <w:rPr>
            <w:color w:val="000000" w:themeColor="text1"/>
          </w:rPr>
          <w:delText>other</w:delText>
        </w:r>
        <w:r w:rsidR="00A77787" w:rsidRPr="003A137D" w:rsidDel="00370222">
          <w:rPr>
            <w:color w:val="000000" w:themeColor="text1"/>
          </w:rPr>
          <w:delText xml:space="preserve">: </w:delText>
        </w:r>
        <w:r w:rsidR="00AF0037" w:rsidRPr="003A137D" w:rsidDel="00370222">
          <w:rPr>
            <w:color w:val="000000" w:themeColor="text1"/>
          </w:rPr>
          <w:delText xml:space="preserve">Kraken2 </w:delText>
        </w:r>
        <w:r w:rsidR="00325E83" w:rsidRPr="003A137D" w:rsidDel="00370222">
          <w:rPr>
            <w:color w:val="000000" w:themeColor="text1"/>
          </w:rPr>
          <w:delText>detected</w:delText>
        </w:r>
        <w:r w:rsidR="00AF0037" w:rsidRPr="003A137D" w:rsidDel="00370222">
          <w:rPr>
            <w:color w:val="000000" w:themeColor="text1"/>
          </w:rPr>
          <w:delText xml:space="preserve"> </w:delText>
        </w:r>
        <w:r w:rsidR="00AF0037" w:rsidRPr="003A137D" w:rsidDel="00370222">
          <w:rPr>
            <w:i/>
            <w:color w:val="000000" w:themeColor="text1"/>
          </w:rPr>
          <w:delText>Leptospira</w:delText>
        </w:r>
        <w:r w:rsidR="00AF0037" w:rsidRPr="003A137D" w:rsidDel="00370222">
          <w:rPr>
            <w:color w:val="000000" w:themeColor="text1"/>
          </w:rPr>
          <w:delText xml:space="preserve"> in the kidney </w:delText>
        </w:r>
        <w:r w:rsidR="00254DB1" w:rsidRPr="003A137D" w:rsidDel="00370222">
          <w:rPr>
            <w:color w:val="000000" w:themeColor="text1"/>
          </w:rPr>
          <w:delText xml:space="preserve">samples </w:delText>
        </w:r>
        <w:r w:rsidR="00AF0037" w:rsidRPr="003A137D" w:rsidDel="00370222">
          <w:rPr>
            <w:color w:val="000000" w:themeColor="text1"/>
          </w:rPr>
          <w:delText>of rat</w:delText>
        </w:r>
        <w:r w:rsidR="00254DB1" w:rsidRPr="003A137D" w:rsidDel="00370222">
          <w:rPr>
            <w:color w:val="000000" w:themeColor="text1"/>
          </w:rPr>
          <w:delText>s</w:delText>
        </w:r>
        <w:r w:rsidR="00AF0037" w:rsidRPr="003A137D" w:rsidDel="00370222">
          <w:rPr>
            <w:color w:val="000000" w:themeColor="text1"/>
          </w:rPr>
          <w:delText xml:space="preserve"> R22 and R28 and in the lung </w:delText>
        </w:r>
        <w:r w:rsidR="00254DB1" w:rsidRPr="003A137D" w:rsidDel="00370222">
          <w:rPr>
            <w:color w:val="000000" w:themeColor="text1"/>
          </w:rPr>
          <w:delText xml:space="preserve">samples </w:delText>
        </w:r>
        <w:r w:rsidR="00AF0037" w:rsidRPr="003A137D" w:rsidDel="00370222">
          <w:rPr>
            <w:color w:val="000000" w:themeColor="text1"/>
          </w:rPr>
          <w:delText>of rat</w:delText>
        </w:r>
        <w:r w:rsidR="00254DB1" w:rsidRPr="003A137D" w:rsidDel="00370222">
          <w:rPr>
            <w:color w:val="000000" w:themeColor="text1"/>
          </w:rPr>
          <w:delText>s</w:delText>
        </w:r>
        <w:r w:rsidR="00AF0037" w:rsidRPr="003A137D" w:rsidDel="00370222">
          <w:rPr>
            <w:color w:val="000000" w:themeColor="text1"/>
          </w:rPr>
          <w:delText xml:space="preserve"> R22 and R27; </w:delText>
        </w:r>
        <w:r w:rsidR="006C076E" w:rsidRPr="003A137D" w:rsidDel="00370222">
          <w:rPr>
            <w:color w:val="000000" w:themeColor="text1"/>
          </w:rPr>
          <w:delText xml:space="preserve">CLARK </w:delText>
        </w:r>
        <w:r w:rsidR="00325E83" w:rsidRPr="003A137D" w:rsidDel="00370222">
          <w:rPr>
            <w:color w:val="000000" w:themeColor="text1"/>
          </w:rPr>
          <w:delText>identified</w:delText>
        </w:r>
        <w:r w:rsidR="00234370" w:rsidRPr="003A137D" w:rsidDel="00370222">
          <w:rPr>
            <w:color w:val="000000" w:themeColor="text1"/>
          </w:rPr>
          <w:delText xml:space="preserve"> </w:delText>
        </w:r>
        <w:r w:rsidR="00234370" w:rsidRPr="003A137D" w:rsidDel="00370222">
          <w:rPr>
            <w:i/>
            <w:color w:val="000000" w:themeColor="text1"/>
          </w:rPr>
          <w:delText>Leptospira</w:delText>
        </w:r>
        <w:r w:rsidR="00234370" w:rsidRPr="003A137D" w:rsidDel="00370222">
          <w:rPr>
            <w:color w:val="000000" w:themeColor="text1"/>
          </w:rPr>
          <w:delText xml:space="preserve"> in the kidney sample</w:delText>
        </w:r>
        <w:r w:rsidR="00A55003" w:rsidRPr="003A137D" w:rsidDel="00370222">
          <w:rPr>
            <w:color w:val="000000" w:themeColor="text1"/>
          </w:rPr>
          <w:delText>s</w:delText>
        </w:r>
        <w:r w:rsidR="00234370" w:rsidRPr="003A137D" w:rsidDel="00370222">
          <w:rPr>
            <w:color w:val="000000" w:themeColor="text1"/>
          </w:rPr>
          <w:delText xml:space="preserve"> of rat</w:delText>
        </w:r>
        <w:r w:rsidR="006C076E" w:rsidRPr="003A137D" w:rsidDel="00370222">
          <w:rPr>
            <w:color w:val="000000" w:themeColor="text1"/>
          </w:rPr>
          <w:delText xml:space="preserve"> </w:delText>
        </w:r>
        <w:r w:rsidR="00234370" w:rsidRPr="003A137D" w:rsidDel="00370222">
          <w:rPr>
            <w:color w:val="000000" w:themeColor="text1"/>
          </w:rPr>
          <w:delText>R28</w:delText>
        </w:r>
        <w:r w:rsidR="00A77787" w:rsidRPr="003A137D" w:rsidDel="00370222">
          <w:rPr>
            <w:color w:val="000000" w:themeColor="text1"/>
          </w:rPr>
          <w:delText>;</w:delText>
        </w:r>
        <w:r w:rsidR="006C076E" w:rsidRPr="003A137D" w:rsidDel="00370222">
          <w:rPr>
            <w:color w:val="000000" w:themeColor="text1"/>
          </w:rPr>
          <w:delText xml:space="preserve"> </w:delText>
        </w:r>
        <w:r w:rsidR="00587076" w:rsidRPr="003A137D" w:rsidDel="00370222">
          <w:rPr>
            <w:color w:val="000000" w:themeColor="text1"/>
          </w:rPr>
          <w:delText>CLARK-s</w:delText>
        </w:r>
        <w:r w:rsidR="00234370" w:rsidRPr="003A137D" w:rsidDel="00370222">
          <w:rPr>
            <w:color w:val="000000" w:themeColor="text1"/>
          </w:rPr>
          <w:delText xml:space="preserve"> </w:delText>
        </w:r>
        <w:r w:rsidR="00E0632D" w:rsidRPr="003A137D" w:rsidDel="00370222">
          <w:rPr>
            <w:color w:val="000000" w:themeColor="text1"/>
          </w:rPr>
          <w:delText xml:space="preserve">identified </w:delText>
        </w:r>
        <w:r w:rsidR="00E0632D" w:rsidRPr="003A137D" w:rsidDel="00370222">
          <w:rPr>
            <w:i/>
            <w:color w:val="000000" w:themeColor="text1"/>
          </w:rPr>
          <w:delText>Leptospira</w:delText>
        </w:r>
        <w:r w:rsidR="00E0632D" w:rsidRPr="003A137D" w:rsidDel="00370222">
          <w:rPr>
            <w:iCs/>
            <w:color w:val="000000" w:themeColor="text1"/>
          </w:rPr>
          <w:delText xml:space="preserve"> in</w:delText>
        </w:r>
        <w:r w:rsidR="00254DB1" w:rsidRPr="003A137D" w:rsidDel="00370222">
          <w:rPr>
            <w:iCs/>
            <w:color w:val="000000" w:themeColor="text1"/>
          </w:rPr>
          <w:delText xml:space="preserve"> the kidney samples</w:delText>
        </w:r>
        <w:r w:rsidR="00E0632D" w:rsidRPr="003A137D" w:rsidDel="00370222">
          <w:rPr>
            <w:iCs/>
            <w:color w:val="000000" w:themeColor="text1"/>
          </w:rPr>
          <w:delText xml:space="preserve"> </w:delText>
        </w:r>
        <w:r w:rsidR="00254DB1" w:rsidRPr="003A137D" w:rsidDel="00370222">
          <w:rPr>
            <w:iCs/>
            <w:color w:val="000000" w:themeColor="text1"/>
          </w:rPr>
          <w:delText xml:space="preserve">of </w:delText>
        </w:r>
        <w:r w:rsidR="00E0632D" w:rsidRPr="003A137D" w:rsidDel="00370222">
          <w:rPr>
            <w:iCs/>
            <w:color w:val="000000" w:themeColor="text1"/>
          </w:rPr>
          <w:delText>rat</w:delText>
        </w:r>
        <w:r w:rsidR="00254DB1" w:rsidRPr="003A137D" w:rsidDel="00370222">
          <w:rPr>
            <w:iCs/>
            <w:color w:val="000000" w:themeColor="text1"/>
          </w:rPr>
          <w:delText>s</w:delText>
        </w:r>
        <w:r w:rsidR="00E0632D" w:rsidRPr="003A137D" w:rsidDel="00370222">
          <w:rPr>
            <w:iCs/>
            <w:color w:val="000000" w:themeColor="text1"/>
          </w:rPr>
          <w:delText xml:space="preserve"> R22 and R28</w:delText>
        </w:r>
        <w:r w:rsidR="00275050" w:rsidRPr="003A137D" w:rsidDel="00370222">
          <w:rPr>
            <w:iCs/>
            <w:color w:val="000000" w:themeColor="text1"/>
          </w:rPr>
          <w:delText xml:space="preserve">, but </w:delText>
        </w:r>
        <w:r w:rsidR="00254DB1" w:rsidRPr="003A137D" w:rsidDel="00370222">
          <w:rPr>
            <w:iCs/>
            <w:color w:val="000000" w:themeColor="text1"/>
          </w:rPr>
          <w:delText xml:space="preserve">no presence </w:delText>
        </w:r>
        <w:r w:rsidR="00275050" w:rsidRPr="003A137D" w:rsidDel="00370222">
          <w:rPr>
            <w:iCs/>
            <w:color w:val="000000" w:themeColor="text1"/>
          </w:rPr>
          <w:delText xml:space="preserve">in </w:delText>
        </w:r>
        <w:r w:rsidR="00254DB1" w:rsidRPr="003A137D" w:rsidDel="00370222">
          <w:rPr>
            <w:iCs/>
            <w:color w:val="000000" w:themeColor="text1"/>
          </w:rPr>
          <w:delText>their</w:delText>
        </w:r>
        <w:r w:rsidR="00275050" w:rsidRPr="003A137D" w:rsidDel="00370222">
          <w:rPr>
            <w:iCs/>
            <w:color w:val="000000" w:themeColor="text1"/>
          </w:rPr>
          <w:delText xml:space="preserve"> lung samples</w:delText>
        </w:r>
        <w:r w:rsidR="00234370" w:rsidRPr="003A137D" w:rsidDel="00370222">
          <w:rPr>
            <w:color w:val="000000" w:themeColor="text1"/>
          </w:rPr>
          <w:delText>.</w:delText>
        </w:r>
      </w:del>
      <w:del w:id="3863" w:author="Ruijie Xu" w:date="2022-02-27T13:10:00Z">
        <w:r w:rsidR="00234370" w:rsidRPr="003A137D" w:rsidDel="00E618AC">
          <w:rPr>
            <w:color w:val="000000" w:themeColor="text1"/>
          </w:rPr>
          <w:delText xml:space="preserve"> </w:delText>
        </w:r>
      </w:del>
      <w:ins w:id="3864" w:author="Ruijie Xu" w:date="2022-01-30T13:33:00Z">
        <w:r w:rsidR="00506F24" w:rsidRPr="003A137D">
          <w:rPr>
            <w:color w:val="000000" w:themeColor="text1"/>
          </w:rPr>
          <w:t xml:space="preserve">Since </w:t>
        </w:r>
        <w:r w:rsidR="00506F24" w:rsidRPr="00FA738B">
          <w:rPr>
            <w:i/>
            <w:color w:val="000000" w:themeColor="text1"/>
            <w:rPrChange w:id="3865" w:author="Liliana Salvador" w:date="2022-02-26T21:39:00Z">
              <w:rPr>
                <w:color w:val="000000" w:themeColor="text1"/>
              </w:rPr>
            </w:rPrChange>
          </w:rPr>
          <w:t>Leptospira</w:t>
        </w:r>
        <w:r w:rsidR="00506F24" w:rsidRPr="003A137D">
          <w:rPr>
            <w:color w:val="000000" w:themeColor="text1"/>
          </w:rPr>
          <w:t xml:space="preserve"> </w:t>
        </w:r>
      </w:ins>
      <w:commentRangeStart w:id="3866"/>
      <w:ins w:id="3867" w:author="Ruijie Xu" w:date="2022-01-30T14:42:00Z">
        <w:del w:id="3868" w:author="Liliana Salvador" w:date="2022-02-26T21:40:00Z">
          <w:r w:rsidR="00B352B9" w:rsidRPr="003A137D" w:rsidDel="00FA738B">
            <w:rPr>
              <w:color w:val="000000" w:themeColor="text1"/>
            </w:rPr>
            <w:delText xml:space="preserve">pathogens </w:delText>
          </w:r>
        </w:del>
      </w:ins>
      <w:ins w:id="3869" w:author="Ruijie Xu" w:date="2022-01-30T13:33:00Z">
        <w:r w:rsidR="00506F24" w:rsidRPr="003A137D">
          <w:rPr>
            <w:color w:val="000000" w:themeColor="text1"/>
          </w:rPr>
          <w:t xml:space="preserve">were mainly </w:t>
        </w:r>
      </w:ins>
      <w:ins w:id="3870" w:author="Ruijie Xu" w:date="2022-02-27T13:12:00Z">
        <w:r w:rsidR="00E618AC">
          <w:rPr>
            <w:color w:val="000000" w:themeColor="text1"/>
          </w:rPr>
          <w:t>deposited</w:t>
        </w:r>
      </w:ins>
      <w:ins w:id="3871" w:author="Liliana Salvador" w:date="2022-02-26T21:40:00Z">
        <w:del w:id="3872" w:author="Ruijie Xu" w:date="2022-02-27T13:12:00Z">
          <w:r w:rsidR="00FA738B" w:rsidDel="00E618AC">
            <w:rPr>
              <w:color w:val="000000" w:themeColor="text1"/>
            </w:rPr>
            <w:delText>ted</w:delText>
          </w:r>
        </w:del>
      </w:ins>
      <w:ins w:id="3873" w:author="Ruijie Xu" w:date="2022-01-30T13:33:00Z">
        <w:r w:rsidR="00506F24" w:rsidRPr="003A137D">
          <w:rPr>
            <w:color w:val="000000" w:themeColor="text1"/>
          </w:rPr>
          <w:t xml:space="preserve"> in the </w:t>
        </w:r>
      </w:ins>
      <w:commentRangeEnd w:id="3866"/>
      <w:r w:rsidR="00123495">
        <w:rPr>
          <w:rStyle w:val="CommentReference"/>
        </w:rPr>
        <w:commentReference w:id="3866"/>
      </w:r>
      <w:ins w:id="3874" w:author="Ruijie Xu" w:date="2022-01-30T13:52:00Z">
        <w:r w:rsidR="00417B80" w:rsidRPr="003A137D">
          <w:rPr>
            <w:color w:val="000000" w:themeColor="text1"/>
          </w:rPr>
          <w:t>kidney</w:t>
        </w:r>
      </w:ins>
      <w:ins w:id="3875" w:author="Ruijie Xu" w:date="2022-01-30T13:33:00Z">
        <w:r w:rsidR="00506F24" w:rsidRPr="003A137D">
          <w:rPr>
            <w:color w:val="000000" w:themeColor="text1"/>
          </w:rPr>
          <w:t xml:space="preserve"> of rats before </w:t>
        </w:r>
      </w:ins>
      <w:ins w:id="3876" w:author="Ruijie Xu" w:date="2022-01-30T13:34:00Z">
        <w:r w:rsidR="00506F24" w:rsidRPr="003A137D">
          <w:rPr>
            <w:color w:val="000000" w:themeColor="text1"/>
          </w:rPr>
          <w:t xml:space="preserve">infecting or contaminating other </w:t>
        </w:r>
      </w:ins>
      <w:ins w:id="3877" w:author="Ruijie Xu" w:date="2022-01-30T14:42:00Z">
        <w:r w:rsidR="00B352B9" w:rsidRPr="003A137D">
          <w:rPr>
            <w:color w:val="000000" w:themeColor="text1"/>
          </w:rPr>
          <w:t>mammals</w:t>
        </w:r>
      </w:ins>
      <w:ins w:id="3878" w:author="Ruijie Xu" w:date="2022-01-30T13:34:00Z">
        <w:r w:rsidR="00506F24" w:rsidRPr="003A137D">
          <w:rPr>
            <w:color w:val="000000" w:themeColor="text1"/>
          </w:rPr>
          <w:t xml:space="preserve"> or environment through ur</w:t>
        </w:r>
      </w:ins>
      <w:ins w:id="3879" w:author="Ruijie Xu" w:date="2022-01-30T13:35:00Z">
        <w:r w:rsidR="00506F24" w:rsidRPr="003A137D">
          <w:rPr>
            <w:color w:val="000000" w:themeColor="text1"/>
          </w:rPr>
          <w:t>i</w:t>
        </w:r>
      </w:ins>
      <w:ins w:id="3880" w:author="Ruijie Xu" w:date="2022-01-30T13:34:00Z">
        <w:r w:rsidR="00506F24" w:rsidRPr="003A137D">
          <w:rPr>
            <w:color w:val="000000" w:themeColor="text1"/>
          </w:rPr>
          <w:t>nation</w:t>
        </w:r>
      </w:ins>
      <w:ins w:id="3881" w:author="Ruijie Xu" w:date="2022-01-30T13:35:00Z">
        <w:r w:rsidR="00506F24" w:rsidRPr="003A137D">
          <w:rPr>
            <w:color w:val="000000" w:themeColor="text1"/>
          </w:rPr>
          <w:t xml:space="preserve"> </w:t>
        </w:r>
      </w:ins>
      <w:r w:rsidR="00506F24" w:rsidRPr="00123495">
        <w:rPr>
          <w:rFonts w:ascii="Calibri" w:hAnsi="Calibri" w:cs="Calibri"/>
          <w:color w:val="000000" w:themeColor="text1"/>
          <w:rPrChange w:id="3882" w:author="Liliana Salvador" w:date="2022-02-26T21:40:00Z">
            <w:rPr>
              <w:color w:val="000000" w:themeColor="text1"/>
            </w:rPr>
          </w:rPrChange>
        </w:rPr>
        <w:fldChar w:fldCharType="begin"/>
      </w:r>
      <w:r w:rsidR="004765A2">
        <w:rPr>
          <w:rFonts w:ascii="Calibri" w:hAnsi="Calibri" w:cs="Calibri"/>
          <w:color w:val="000000" w:themeColor="text1"/>
        </w:rPr>
        <w:instrText xml:space="preserve"> ADDIN ZOTERO_ITEM CSL_CITATION {"citationID":"6MUTIBdk","properties":{"formattedCitation":"(Adler and de la Pe\\uc0\\u241{}a Moctezuma, 2015)","plainCitation":"(Adler and de la Peña Moctezuma, 2015)","noteIndex":0},"citationItems":[{"id":675,"uris":["http://zotero.org/users/8256916/items/MUAQXBPW"],"itemData":{"id":675,"type":"article-journal","abstract":"This volume covers all aspects of infection by pathogenic Leptospira species, the causative agents of the world’s most widespread zoonosis. Topics include aspects of human and animal leptospirosis as well as detailed analyses of our current knowledge of leptospiral structure and physiology, epidemiology, pathogenesis, genomics, immunity and vaccines. Updates are presented on leptospiral systematics, identification and diagnostics, as well as practical information on culture of Leptospira. Contact information is also provided for Leptospira reference centers.All chapters were written by experts in the field, providing an invaluable reference source for scientists, veterinarians, clinicians and all others with an interest in leptospirosis.","collection-title":"Current Topics in Microbiology and Immunology","container-title":"Veterinary Microbiology","DOI":"10.1007/978-3-662-45059-8","issue":"3","language":"en","page":"287–296","title":"Leptospira and Leptospirosis","URL":"https://www.springer.com/gp/book/9783662450581","volume":"140","author":[{"family":"Adler","given":"Ben"},{"literal":"de la Peña Moctezuma"}],"accessed":{"date-parts":[["2021",3,6]]},"issued":{"date-parts":[["2015"]]}}}],"schema":"https://github.com/citation-style-language/schema/raw/master/csl-citation.json"} </w:instrText>
      </w:r>
      <w:r w:rsidR="00506F24" w:rsidRPr="00123495">
        <w:rPr>
          <w:rFonts w:ascii="Calibri" w:hAnsi="Calibri" w:cs="Calibri"/>
          <w:color w:val="000000" w:themeColor="text1"/>
          <w:rPrChange w:id="3883" w:author="Liliana Salvador" w:date="2022-02-26T21:40:00Z">
            <w:rPr>
              <w:color w:val="000000" w:themeColor="text1"/>
            </w:rPr>
          </w:rPrChange>
        </w:rPr>
        <w:fldChar w:fldCharType="separate"/>
      </w:r>
      <w:r w:rsidR="00506F24" w:rsidRPr="00123495">
        <w:rPr>
          <w:rFonts w:ascii="Calibri" w:hAnsi="Calibri" w:cs="Calibri"/>
          <w:color w:val="000000"/>
          <w:rPrChange w:id="3884" w:author="Liliana Salvador" w:date="2022-02-26T21:40:00Z">
            <w:rPr>
              <w:rFonts w:ascii="Calibri" w:cs="Calibri"/>
              <w:color w:val="000000"/>
            </w:rPr>
          </w:rPrChange>
        </w:rPr>
        <w:t>(Adler and de la Peña Moctezuma, 2015)</w:t>
      </w:r>
      <w:r w:rsidR="00506F24" w:rsidRPr="00123495">
        <w:rPr>
          <w:rFonts w:ascii="Calibri" w:hAnsi="Calibri" w:cs="Calibri"/>
          <w:color w:val="000000" w:themeColor="text1"/>
          <w:rPrChange w:id="3885" w:author="Liliana Salvador" w:date="2022-02-26T21:40:00Z">
            <w:rPr>
              <w:color w:val="000000" w:themeColor="text1"/>
            </w:rPr>
          </w:rPrChange>
        </w:rPr>
        <w:fldChar w:fldCharType="end"/>
      </w:r>
      <w:ins w:id="3886" w:author="Ruijie Xu" w:date="2022-01-30T14:42:00Z">
        <w:r w:rsidR="00B352B9" w:rsidRPr="00123495">
          <w:rPr>
            <w:rFonts w:ascii="Calibri" w:hAnsi="Calibri" w:cs="Calibri"/>
            <w:color w:val="000000" w:themeColor="text1"/>
            <w:rPrChange w:id="3887" w:author="Liliana Salvador" w:date="2022-02-26T21:40:00Z">
              <w:rPr>
                <w:color w:val="000000" w:themeColor="text1"/>
              </w:rPr>
            </w:rPrChange>
          </w:rPr>
          <w:t>,</w:t>
        </w:r>
      </w:ins>
      <w:ins w:id="3888" w:author="Ruijie Xu" w:date="2022-01-30T13:34:00Z">
        <w:r w:rsidR="00506F24" w:rsidRPr="00123495">
          <w:rPr>
            <w:rFonts w:ascii="Calibri" w:hAnsi="Calibri" w:cs="Calibri"/>
            <w:color w:val="000000" w:themeColor="text1"/>
            <w:rPrChange w:id="3889" w:author="Liliana Salvador" w:date="2022-02-26T21:40:00Z">
              <w:rPr>
                <w:color w:val="000000" w:themeColor="text1"/>
              </w:rPr>
            </w:rPrChange>
          </w:rPr>
          <w:t xml:space="preserve"> </w:t>
        </w:r>
      </w:ins>
      <w:moveFromRangeStart w:id="3890" w:author="Ruijie Xu" w:date="2022-01-30T13:36:00Z" w:name="move94442189"/>
      <w:moveFrom w:id="3891" w:author="Ruijie Xu" w:date="2022-01-30T13:36:00Z">
        <w:r w:rsidR="00254DB1" w:rsidRPr="00123495" w:rsidDel="00506F24">
          <w:rPr>
            <w:rFonts w:ascii="Calibri" w:hAnsi="Calibri" w:cs="Calibri"/>
            <w:color w:val="000000" w:themeColor="text1"/>
            <w:rPrChange w:id="3892" w:author="Liliana Salvador" w:date="2022-02-26T21:40:00Z">
              <w:rPr>
                <w:color w:val="000000" w:themeColor="text1"/>
              </w:rPr>
            </w:rPrChange>
          </w:rPr>
          <w:t>In a previous study</w:t>
        </w:r>
        <w:r w:rsidR="002A18C6" w:rsidRPr="00123495" w:rsidDel="00506F24">
          <w:rPr>
            <w:rFonts w:ascii="Calibri" w:hAnsi="Calibri" w:cs="Calibri"/>
            <w:color w:val="000000" w:themeColor="text1"/>
            <w:rPrChange w:id="3893" w:author="Liliana Salvador" w:date="2022-02-26T21:40:00Z">
              <w:rPr>
                <w:color w:val="000000" w:themeColor="text1"/>
              </w:rPr>
            </w:rPrChange>
          </w:rPr>
          <w:t xml:space="preserve"> </w:t>
        </w:r>
        <w:r w:rsidR="002A18C6" w:rsidRPr="00123495" w:rsidDel="00506F24">
          <w:rPr>
            <w:rFonts w:ascii="Calibri" w:hAnsi="Calibri" w:cs="Calibri"/>
            <w:color w:val="000000" w:themeColor="text1"/>
            <w:rPrChange w:id="3894" w:author="Liliana Salvador" w:date="2022-02-26T21:40:00Z">
              <w:rPr>
                <w:color w:val="000000" w:themeColor="text1"/>
              </w:rPr>
            </w:rPrChange>
          </w:rPr>
          <w:fldChar w:fldCharType="begin"/>
        </w:r>
        <w:r w:rsidR="00506F24" w:rsidRPr="00123495" w:rsidDel="00506F24">
          <w:rPr>
            <w:rFonts w:ascii="Calibri" w:hAnsi="Calibri" w:cs="Calibri"/>
            <w:color w:val="000000" w:themeColor="text1"/>
            <w:rPrChange w:id="3895" w:author="Liliana Salvador" w:date="2022-02-26T21:40:00Z">
              <w:rPr>
                <w:color w:val="000000" w:themeColor="text1"/>
              </w:rPr>
            </w:rPrChange>
          </w:rPr>
          <w:instrText xml:space="preserve"> ADDIN ZOTERO_ITEM CSL_CITATION {"citationID":"oDpbAOnh","properties":{"formattedCitation":"(Rajeev {\\i{}et al.}, 2020)","plainCitation":"(Rajeev et al., 2020)","noteIndex":0},"citationItems":[{"id":"y7Rngnif/PtI6PK7d","uris":["http://zotero.org/users/local/YOB362yk/items/GPJ72UIF"],"uri":["http://zotero.org/users/local/YOB362yk/items/GPJ72UIF"],"itemData":{"id":1292,"type":"article-journal","abstract":"In this study, we detected and characterized Leptospira infection and exp osure in rats on the Caribbean island of Saint Kitts for the first time. We detected Leptospira infection in 17/29 (59%), 14/29 (48)%, and 11/29 (38)% of rats by RT-PCR, culture, and immunofluorescence assay, respectively. Whole genome sequencing (WGS) and analysis and serogrouping of 17 Leptospira strains isolated from rats revealed their close relationship with L. interrogans serogroup Icterohaemorrhagiae (n = 10) and L. borgpetersenii serogroup Ballum (n = 7). WGS, serogrouping, and additional PCR tests on rat kidneys confirmed mixed infections with L. interrogans and L. borgpetersenii in the kidneys of three rats. Microscopic agglutination test (MAT) was positive for 25/29 (87%) of the rats tested, and the response was restricted to serovars Icterohaemorrhagiae {24/29(83%)}, Mankarso {4/29(14%)}, Copenhageni {4/29(14%)}, Grippotyphosa {2/29(7%)}, and Wolffi {1/29(3%)}. Interestingly, there was no agglutinating antibody response to serovar Ballum. We observed a similar pattern in the serologic response using Leptospira isolates obtained from this study with each of the rat sera, with strong response to L. interrogans isolates but minimal reactivity to L. borgpetersenii isolates. Our findings suggest the use of multiple complementary diagnostic tests for Leptospira surveillance and diagnosis to improve the accuracy of the data.","container-title":"Animals","DOI":"10.3390/ani10020350","issue":"2","language":"en","note":"number: 2\npublisher: Multidisciplinary Digital Publishing Institute","page":"350","source":"www.mdpi.com","title":"Detection and Characterization of Leptospira Infection and Exposure in Rats on the Caribbean Island of Saint Kitts","URL":"https://www.mdpi.com/2076-2615/10/2/350","volume":"10","author":[{"family":"Rajeev","given":"Sreekumari"},{"family":"Shiokawa","given":"Kanae"},{"family":"Llanes","given":"Alejandro"},{"family":"Rajeev","given":"Malavika"},{"family":"Restrepo","given":"Carlos Mario"},{"family":"Chin","given":"Raymond"},{"family":"Cedeño","given":"Eymi"},{"family":"Ellis","given":"Esteban"}],"accessed":{"date-parts":[["2021",3,2]]},"issued":{"date-parts":[["2020",2]]}}}],"schema":"https://github.com/citation-style-language/schema/raw/master/csl-citation.json"} </w:instrText>
        </w:r>
        <w:r w:rsidR="002A18C6" w:rsidRPr="00123495" w:rsidDel="00506F24">
          <w:rPr>
            <w:rFonts w:ascii="Calibri" w:hAnsi="Calibri" w:cs="Calibri"/>
            <w:color w:val="000000" w:themeColor="text1"/>
            <w:rPrChange w:id="3896" w:author="Liliana Salvador" w:date="2022-02-26T21:40:00Z">
              <w:rPr>
                <w:color w:val="000000" w:themeColor="text1"/>
              </w:rPr>
            </w:rPrChange>
          </w:rPr>
          <w:fldChar w:fldCharType="separate"/>
        </w:r>
        <w:r w:rsidR="00350DBF" w:rsidRPr="00123495" w:rsidDel="00506F24">
          <w:rPr>
            <w:rFonts w:ascii="Calibri" w:hAnsi="Calibri" w:cs="Calibri"/>
            <w:color w:val="000000"/>
            <w:rPrChange w:id="3897" w:author="Liliana Salvador" w:date="2022-02-26T21:40:00Z">
              <w:rPr>
                <w:color w:val="000000"/>
              </w:rPr>
            </w:rPrChange>
          </w:rPr>
          <w:t xml:space="preserve">(Rajeev </w:t>
        </w:r>
        <w:r w:rsidR="00350DBF" w:rsidRPr="00123495" w:rsidDel="00506F24">
          <w:rPr>
            <w:rFonts w:ascii="Calibri" w:hAnsi="Calibri" w:cs="Calibri"/>
            <w:i/>
            <w:iCs/>
            <w:color w:val="000000"/>
            <w:rPrChange w:id="3898" w:author="Liliana Salvador" w:date="2022-02-26T21:40:00Z">
              <w:rPr>
                <w:i/>
                <w:iCs/>
                <w:color w:val="000000"/>
              </w:rPr>
            </w:rPrChange>
          </w:rPr>
          <w:t>et al.</w:t>
        </w:r>
        <w:r w:rsidR="00350DBF" w:rsidRPr="00123495" w:rsidDel="00506F24">
          <w:rPr>
            <w:rFonts w:ascii="Calibri" w:hAnsi="Calibri" w:cs="Calibri"/>
            <w:color w:val="000000"/>
            <w:rPrChange w:id="3899" w:author="Liliana Salvador" w:date="2022-02-26T21:40:00Z">
              <w:rPr>
                <w:color w:val="000000"/>
              </w:rPr>
            </w:rPrChange>
          </w:rPr>
          <w:t>, 2020)</w:t>
        </w:r>
        <w:r w:rsidR="002A18C6" w:rsidRPr="00123495" w:rsidDel="00506F24">
          <w:rPr>
            <w:rFonts w:ascii="Calibri" w:hAnsi="Calibri" w:cs="Calibri"/>
            <w:color w:val="000000" w:themeColor="text1"/>
            <w:rPrChange w:id="3900" w:author="Liliana Salvador" w:date="2022-02-26T21:40:00Z">
              <w:rPr>
                <w:color w:val="000000" w:themeColor="text1"/>
              </w:rPr>
            </w:rPrChange>
          </w:rPr>
          <w:fldChar w:fldCharType="end"/>
        </w:r>
        <w:r w:rsidR="00254DB1" w:rsidRPr="00123495" w:rsidDel="00506F24">
          <w:rPr>
            <w:rFonts w:ascii="Calibri" w:hAnsi="Calibri" w:cs="Calibri"/>
            <w:color w:val="000000" w:themeColor="text1"/>
            <w:rPrChange w:id="3901" w:author="Liliana Salvador" w:date="2022-02-26T21:40:00Z">
              <w:rPr>
                <w:color w:val="000000" w:themeColor="text1"/>
              </w:rPr>
            </w:rPrChange>
          </w:rPr>
          <w:t xml:space="preserve">, </w:t>
        </w:r>
      </w:moveFrom>
      <w:moveFromRangeEnd w:id="3890"/>
      <w:ins w:id="3902" w:author="Ruijie Xu" w:date="2022-01-30T14:42:00Z">
        <w:r w:rsidR="00B352B9" w:rsidRPr="00123495">
          <w:rPr>
            <w:rFonts w:ascii="Calibri" w:hAnsi="Calibri" w:cs="Calibri"/>
            <w:color w:val="000000" w:themeColor="text1"/>
            <w:rPrChange w:id="3903" w:author="Liliana Salvador" w:date="2022-02-26T21:40:00Z">
              <w:rPr>
                <w:color w:val="000000" w:themeColor="text1"/>
              </w:rPr>
            </w:rPrChange>
          </w:rPr>
          <w:t>w</w:t>
        </w:r>
      </w:ins>
      <w:del w:id="3904" w:author="Ruijie Xu" w:date="2022-01-30T13:36:00Z">
        <w:r w:rsidR="00254DB1" w:rsidRPr="00123495" w:rsidDel="00506F24">
          <w:rPr>
            <w:rFonts w:ascii="Calibri" w:hAnsi="Calibri" w:cs="Calibri"/>
            <w:color w:val="000000" w:themeColor="text1"/>
            <w:rPrChange w:id="3905" w:author="Liliana Salvador" w:date="2022-02-26T21:40:00Z">
              <w:rPr>
                <w:color w:val="000000" w:themeColor="text1"/>
              </w:rPr>
            </w:rPrChange>
          </w:rPr>
          <w:delText>w</w:delText>
        </w:r>
      </w:del>
      <w:r w:rsidR="00254DB1" w:rsidRPr="00123495">
        <w:rPr>
          <w:rFonts w:ascii="Calibri" w:hAnsi="Calibri" w:cs="Calibri"/>
          <w:color w:val="000000" w:themeColor="text1"/>
          <w:rPrChange w:id="3906" w:author="Liliana Salvador" w:date="2022-02-26T21:40:00Z">
            <w:rPr>
              <w:color w:val="000000" w:themeColor="text1"/>
            </w:rPr>
          </w:rPrChange>
        </w:rPr>
        <w:t xml:space="preserve">e </w:t>
      </w:r>
      <w:ins w:id="3907" w:author="Ruijie Xu" w:date="2022-01-30T13:37:00Z">
        <w:r w:rsidR="00506F24" w:rsidRPr="00123495">
          <w:rPr>
            <w:rFonts w:ascii="Calibri" w:hAnsi="Calibri" w:cs="Calibri"/>
            <w:color w:val="000000" w:themeColor="text1"/>
            <w:rPrChange w:id="3908" w:author="Liliana Salvador" w:date="2022-02-26T21:40:00Z">
              <w:rPr>
                <w:color w:val="000000" w:themeColor="text1"/>
              </w:rPr>
            </w:rPrChange>
          </w:rPr>
          <w:t>diag</w:t>
        </w:r>
        <w:r w:rsidR="00506F24" w:rsidRPr="003A137D">
          <w:rPr>
            <w:color w:val="000000" w:themeColor="text1"/>
          </w:rPr>
          <w:t>nosed</w:t>
        </w:r>
      </w:ins>
      <w:del w:id="3909" w:author="Ruijie Xu" w:date="2022-01-30T13:37:00Z">
        <w:r w:rsidR="00254DB1" w:rsidRPr="003A137D" w:rsidDel="00506F24">
          <w:rPr>
            <w:color w:val="000000" w:themeColor="text1"/>
          </w:rPr>
          <w:delText>identified</w:delText>
        </w:r>
      </w:del>
      <w:r w:rsidR="00254DB1" w:rsidRPr="003A137D">
        <w:rPr>
          <w:color w:val="000000" w:themeColor="text1"/>
        </w:rPr>
        <w:t xml:space="preserve"> the presence of </w:t>
      </w:r>
      <w:del w:id="3910" w:author="Ruijie Xu" w:date="2022-02-02T11:02:00Z">
        <w:r w:rsidR="00254DB1" w:rsidRPr="003A137D" w:rsidDel="00463AA7">
          <w:rPr>
            <w:i/>
            <w:color w:val="000000" w:themeColor="text1"/>
          </w:rPr>
          <w:delText>Leptospira</w:delText>
        </w:r>
      </w:del>
      <w:ins w:id="3911" w:author="Ruijie Xu" w:date="2022-02-02T11:02:00Z">
        <w:r w:rsidR="00463AA7">
          <w:rPr>
            <w:i/>
            <w:color w:val="000000" w:themeColor="text1"/>
          </w:rPr>
          <w:t>Leptospira</w:t>
        </w:r>
      </w:ins>
      <w:r w:rsidR="00254DB1" w:rsidRPr="003A137D">
        <w:rPr>
          <w:color w:val="000000" w:themeColor="text1"/>
        </w:rPr>
        <w:t xml:space="preserve"> using </w:t>
      </w:r>
      <w:ins w:id="3912" w:author="Ruijie Xu" w:date="2022-01-30T13:37:00Z">
        <w:r w:rsidR="00506F24" w:rsidRPr="003A137D">
          <w:rPr>
            <w:color w:val="000000" w:themeColor="text1"/>
          </w:rPr>
          <w:t xml:space="preserve">three </w:t>
        </w:r>
      </w:ins>
      <w:r w:rsidR="00254DB1" w:rsidRPr="003A137D">
        <w:rPr>
          <w:color w:val="000000" w:themeColor="text1"/>
        </w:rPr>
        <w:t xml:space="preserve">traditional methodologies </w:t>
      </w:r>
      <w:ins w:id="3913" w:author="Ruijie Xu" w:date="2022-01-30T13:38:00Z">
        <w:r w:rsidR="00304715" w:rsidRPr="003A137D">
          <w:rPr>
            <w:color w:val="000000" w:themeColor="text1"/>
          </w:rPr>
          <w:t xml:space="preserve">(PCR/DFA/Culture) </w:t>
        </w:r>
      </w:ins>
      <w:r w:rsidR="00254DB1" w:rsidRPr="003A137D">
        <w:rPr>
          <w:color w:val="000000" w:themeColor="text1"/>
        </w:rPr>
        <w:t xml:space="preserve">in </w:t>
      </w:r>
      <w:r w:rsidR="003A5F39" w:rsidRPr="003A137D">
        <w:rPr>
          <w:color w:val="000000" w:themeColor="text1"/>
        </w:rPr>
        <w:t xml:space="preserve">the kidney </w:t>
      </w:r>
      <w:r w:rsidR="00254DB1" w:rsidRPr="003A137D">
        <w:rPr>
          <w:color w:val="000000" w:themeColor="text1"/>
        </w:rPr>
        <w:t>sample</w:t>
      </w:r>
      <w:ins w:id="3914" w:author="Ruijie Xu" w:date="2022-01-30T13:37:00Z">
        <w:r w:rsidR="00506F24" w:rsidRPr="003A137D">
          <w:rPr>
            <w:color w:val="000000" w:themeColor="text1"/>
          </w:rPr>
          <w:t>s</w:t>
        </w:r>
      </w:ins>
      <w:del w:id="3915" w:author="Ruijie Xu" w:date="2022-01-30T13:37:00Z">
        <w:r w:rsidR="00254DB1" w:rsidRPr="003A137D" w:rsidDel="00506F24">
          <w:rPr>
            <w:color w:val="000000" w:themeColor="text1"/>
          </w:rPr>
          <w:delText>s of rats</w:delText>
        </w:r>
      </w:del>
      <w:r w:rsidR="00254DB1" w:rsidRPr="003A137D">
        <w:rPr>
          <w:color w:val="000000" w:themeColor="text1"/>
        </w:rPr>
        <w:t xml:space="preserve"> </w:t>
      </w:r>
      <w:ins w:id="3916" w:author="Ruijie Xu" w:date="2022-01-30T14:42:00Z">
        <w:r w:rsidR="00B352B9" w:rsidRPr="003A137D">
          <w:rPr>
            <w:color w:val="000000" w:themeColor="text1"/>
          </w:rPr>
          <w:t xml:space="preserve">alone </w:t>
        </w:r>
      </w:ins>
      <w:del w:id="3917" w:author="Ruijie Xu" w:date="2022-01-30T13:36:00Z">
        <w:r w:rsidR="00254DB1" w:rsidRPr="003A137D" w:rsidDel="00506F24">
          <w:rPr>
            <w:color w:val="000000" w:themeColor="text1"/>
          </w:rPr>
          <w:delText>R22, R27, and R28</w:delText>
        </w:r>
      </w:del>
      <w:ins w:id="3918" w:author="Ruijie Xu" w:date="2022-01-30T13:36:00Z">
        <w:r w:rsidR="00506F24" w:rsidRPr="003A137D">
          <w:rPr>
            <w:color w:val="000000" w:themeColor="text1"/>
          </w:rPr>
          <w:t>i</w:t>
        </w:r>
      </w:ins>
      <w:moveToRangeStart w:id="3919" w:author="Ruijie Xu" w:date="2022-01-30T13:36:00Z" w:name="move94442189"/>
      <w:moveTo w:id="3920" w:author="Ruijie Xu" w:date="2022-01-30T13:36:00Z">
        <w:del w:id="3921" w:author="Ruijie Xu" w:date="2022-01-30T13:36:00Z">
          <w:r w:rsidR="00506F24" w:rsidRPr="003A137D" w:rsidDel="00506F24">
            <w:rPr>
              <w:color w:val="000000" w:themeColor="text1"/>
            </w:rPr>
            <w:delText>I</w:delText>
          </w:r>
        </w:del>
        <w:r w:rsidR="00506F24" w:rsidRPr="003A137D">
          <w:rPr>
            <w:color w:val="000000" w:themeColor="text1"/>
          </w:rPr>
          <w:t xml:space="preserve">n a previous study </w:t>
        </w:r>
        <w:r w:rsidR="00506F24" w:rsidRPr="003A137D">
          <w:rPr>
            <w:color w:val="000000" w:themeColor="text1"/>
          </w:rPr>
          <w:fldChar w:fldCharType="begin"/>
        </w:r>
      </w:moveTo>
      <w:r w:rsidR="004765A2">
        <w:rPr>
          <w:color w:val="000000" w:themeColor="text1"/>
        </w:rPr>
        <w:instrText xml:space="preserve"> ADDIN ZOTERO_ITEM CSL_CITATION {"citationID":"oDpbAOnh","properties":{"formattedCitation":"(Rajeev {\\i{}et al.}, 2020)","plainCitation":"(Rajeev et al., 2020)","noteIndex":0},"citationItems":[{"id":"1BY60Z0f/C0o2RZST","uris":["http://zotero.org/users/local/YOB362yk/items/GPJ72UIF"],"itemData":{"id":1292,"type":"article-journal","abstract":"In this study, we detected and characterized Leptospira infection and exp osure in rats on the Caribbean island of Saint Kitts for the first time. We detected Leptospira infection in 17/29 (59%), 14/29 (48)%, and 11/29 (38)% of rats by RT-PCR, culture, and immunofluorescence assay, respectively. Whole genome sequencing (WGS) and analysis and serogrouping of 17 Leptospira strains isolated from rats revealed their close relationship with L. interrogans serogroup Icterohaemorrhagiae (n = 10) and L. borgpetersenii serogroup Ballum (n = 7). WGS, serogrouping, and additional PCR tests on rat kidneys confirmed mixed infections with L. interrogans and L. borgpetersenii in the kidneys of three rats. Microscopic agglutination test (MAT) was positive for 25/29 (87%) of the rats tested, and the response was restricted to serovars Icterohaemorrhagiae {24/29(83%)}, Mankarso {4/29(14%)}, Copenhageni {4/29(14%)}, Grippotyphosa {2/29(7%)}, and Wolffi {1/29(3%)}. Interestingly, there was no agglutinating antibody response to serovar Ballum. We observed a similar pattern in the serologic response using Leptospira isolates obtained from this study with each of the rat sera, with strong response to L. interrogans isolates but minimal reactivity to L. borgpetersenii isolates. Our findings suggest the use of multiple complementary diagnostic tests for Leptospira surveillance and diagnosis to improve the accuracy of the data.","container-title":"Animals","DOI":"10.3390/ani10020350","issue":"2","language":"en","note":"number: 2\npublisher: Multidisciplinary Digital Publishing Institute","page":"350","source":"www.mdpi.com","title":"Detection and Characterization of Leptospira Infection and Exposure in Rats on the Caribbean Island of Saint Kitts","URL":"https://www.mdpi.com/2076-2615/10/2/350","volume":"10","author":[{"family":"Rajeev","given":"Sreekumari"},{"family":"Shiokawa","given":"Kanae"},{"family":"Llanes","given":"Alejandro"},{"family":"Rajeev","given":"Malavika"},{"family":"Restrepo","given":"Carlos Mario"},{"family":"Chin","given":"Raymond"},{"family":"Cedeño","given":"Eymi"},{"family":"Ellis","given":"Esteban"}],"accessed":{"date-parts":[["2021",3,2]]},"issued":{"date-parts":[["2020",2]]}}}],"schema":"https://github.com/citation-style-language/schema/raw/master/csl-citation.json"} </w:instrText>
      </w:r>
      <w:moveTo w:id="3922" w:author="Ruijie Xu" w:date="2022-01-30T13:36:00Z">
        <w:r w:rsidR="00506F24" w:rsidRPr="003A137D">
          <w:rPr>
            <w:color w:val="000000" w:themeColor="text1"/>
          </w:rPr>
          <w:fldChar w:fldCharType="separate"/>
        </w:r>
        <w:r w:rsidR="00506F24" w:rsidRPr="003A137D">
          <w:rPr>
            <w:color w:val="000000"/>
          </w:rPr>
          <w:t xml:space="preserve">(Rajeev </w:t>
        </w:r>
        <w:r w:rsidR="00506F24" w:rsidRPr="003A137D">
          <w:rPr>
            <w:i/>
            <w:iCs/>
            <w:color w:val="000000"/>
          </w:rPr>
          <w:t>et al.</w:t>
        </w:r>
        <w:r w:rsidR="00506F24" w:rsidRPr="003A137D">
          <w:rPr>
            <w:color w:val="000000"/>
          </w:rPr>
          <w:t>, 2020)</w:t>
        </w:r>
        <w:r w:rsidR="00506F24" w:rsidRPr="003A137D">
          <w:rPr>
            <w:color w:val="000000" w:themeColor="text1"/>
          </w:rPr>
          <w:fldChar w:fldCharType="end"/>
        </w:r>
        <w:del w:id="3923" w:author="Ruijie Xu" w:date="2022-01-30T13:36:00Z">
          <w:r w:rsidR="00506F24" w:rsidRPr="003A137D" w:rsidDel="00506F24">
            <w:rPr>
              <w:color w:val="000000" w:themeColor="text1"/>
            </w:rPr>
            <w:delText xml:space="preserve">, </w:delText>
          </w:r>
        </w:del>
      </w:moveTo>
      <w:moveToRangeEnd w:id="3919"/>
      <w:r w:rsidR="002A18C6" w:rsidRPr="003A137D">
        <w:rPr>
          <w:color w:val="000000" w:themeColor="text1"/>
        </w:rPr>
        <w:t>.</w:t>
      </w:r>
      <w:r w:rsidR="00254DB1" w:rsidRPr="003A137D">
        <w:rPr>
          <w:color w:val="000000" w:themeColor="text1"/>
        </w:rPr>
        <w:t xml:space="preserve"> </w:t>
      </w:r>
      <w:ins w:id="3924" w:author="Ruijie Xu" w:date="2022-02-02T14:41:00Z">
        <w:r w:rsidR="004B0E83">
          <w:rPr>
            <w:color w:val="000000" w:themeColor="text1"/>
          </w:rPr>
          <w:t>We found tha</w:t>
        </w:r>
      </w:ins>
      <w:ins w:id="3925" w:author="Ruijie Xu" w:date="2022-02-02T14:42:00Z">
        <w:r w:rsidR="004B0E83">
          <w:rPr>
            <w:color w:val="000000" w:themeColor="text1"/>
          </w:rPr>
          <w:t>t m</w:t>
        </w:r>
      </w:ins>
      <w:del w:id="3926" w:author="Ruijie Xu" w:date="2022-02-02T14:41:00Z">
        <w:r w:rsidR="00234370" w:rsidRPr="003A137D" w:rsidDel="004B0E83">
          <w:rPr>
            <w:color w:val="000000" w:themeColor="text1"/>
          </w:rPr>
          <w:delText>Th</w:delText>
        </w:r>
        <w:r w:rsidR="00254DB1" w:rsidRPr="003A137D" w:rsidDel="004B0E83">
          <w:rPr>
            <w:color w:val="000000" w:themeColor="text1"/>
          </w:rPr>
          <w:delText xml:space="preserve">ese results suggest that </w:delText>
        </w:r>
      </w:del>
      <w:ins w:id="3927" w:author="Ruijie Xu" w:date="2022-01-30T13:39:00Z">
        <w:r w:rsidR="00FC259F" w:rsidRPr="003A137D">
          <w:rPr>
            <w:color w:val="000000" w:themeColor="text1"/>
          </w:rPr>
          <w:t>ost software inc</w:t>
        </w:r>
      </w:ins>
      <w:ins w:id="3928" w:author="Ruijie Xu" w:date="2022-01-30T13:40:00Z">
        <w:r w:rsidR="00FC259F" w:rsidRPr="003A137D">
          <w:rPr>
            <w:color w:val="000000" w:themeColor="text1"/>
          </w:rPr>
          <w:t>luded in our analysis has</w:t>
        </w:r>
      </w:ins>
      <w:ins w:id="3929" w:author="Ruijie Xu" w:date="2022-01-30T13:41:00Z">
        <w:r w:rsidR="00FC259F" w:rsidRPr="003A137D">
          <w:rPr>
            <w:color w:val="000000" w:themeColor="text1"/>
          </w:rPr>
          <w:t xml:space="preserve"> similar sensitivity in </w:t>
        </w:r>
        <w:r w:rsidR="00FC259F" w:rsidRPr="004B0E83">
          <w:rPr>
            <w:i/>
            <w:iCs/>
            <w:color w:val="000000" w:themeColor="text1"/>
            <w:rPrChange w:id="3930" w:author="Ruijie Xu" w:date="2022-02-02T14:42:00Z">
              <w:rPr>
                <w:color w:val="000000" w:themeColor="text1"/>
              </w:rPr>
            </w:rPrChange>
          </w:rPr>
          <w:t>Leptospira</w:t>
        </w:r>
        <w:r w:rsidR="00FC259F" w:rsidRPr="003A137D">
          <w:rPr>
            <w:color w:val="000000" w:themeColor="text1"/>
          </w:rPr>
          <w:t xml:space="preserve"> identification with traditional methods, except for PCR</w:t>
        </w:r>
      </w:ins>
      <w:ins w:id="3931" w:author="Ruijie Xu" w:date="2022-02-02T14:42:00Z">
        <w:r w:rsidR="004B0E83">
          <w:rPr>
            <w:color w:val="000000" w:themeColor="text1"/>
          </w:rPr>
          <w:t>.</w:t>
        </w:r>
      </w:ins>
      <w:ins w:id="3932" w:author="Ruijie Xu" w:date="2022-01-30T13:41:00Z">
        <w:r w:rsidR="00FC259F" w:rsidRPr="003A137D">
          <w:rPr>
            <w:color w:val="000000" w:themeColor="text1"/>
          </w:rPr>
          <w:t xml:space="preserve"> </w:t>
        </w:r>
      </w:ins>
      <w:ins w:id="3933" w:author="Ruijie Xu" w:date="2022-01-30T13:45:00Z">
        <w:r w:rsidR="001305E1" w:rsidRPr="003A137D">
          <w:rPr>
            <w:color w:val="000000" w:themeColor="text1"/>
          </w:rPr>
          <w:t>In addition</w:t>
        </w:r>
      </w:ins>
      <w:ins w:id="3934" w:author="Ruijie Xu" w:date="2022-01-30T13:41:00Z">
        <w:r w:rsidR="00FC259F" w:rsidRPr="003A137D">
          <w:rPr>
            <w:color w:val="000000" w:themeColor="text1"/>
          </w:rPr>
          <w:t xml:space="preserve">, </w:t>
        </w:r>
      </w:ins>
      <w:ins w:id="3935" w:author="Ruijie Xu" w:date="2022-01-30T13:45:00Z">
        <w:r w:rsidR="001305E1" w:rsidRPr="003A137D">
          <w:rPr>
            <w:color w:val="000000" w:themeColor="text1"/>
          </w:rPr>
          <w:t xml:space="preserve">Centrifuge </w:t>
        </w:r>
        <w:del w:id="3936" w:author="Liliana Salvador" w:date="2022-02-26T21:41:00Z">
          <w:r w:rsidR="001305E1" w:rsidRPr="003A137D" w:rsidDel="00123495">
            <w:rPr>
              <w:color w:val="000000" w:themeColor="text1"/>
            </w:rPr>
            <w:delText xml:space="preserve">has </w:delText>
          </w:r>
        </w:del>
        <w:r w:rsidR="001305E1" w:rsidRPr="003A137D">
          <w:rPr>
            <w:color w:val="000000" w:themeColor="text1"/>
          </w:rPr>
          <w:t>reported the</w:t>
        </w:r>
      </w:ins>
      <w:ins w:id="3937" w:author="Ruijie Xu" w:date="2022-01-30T13:42:00Z">
        <w:r w:rsidR="00FC259F" w:rsidRPr="003A137D">
          <w:rPr>
            <w:color w:val="000000" w:themeColor="text1"/>
          </w:rPr>
          <w:t xml:space="preserve"> presence of </w:t>
        </w:r>
        <w:r w:rsidR="00FC259F" w:rsidRPr="00123495">
          <w:rPr>
            <w:i/>
            <w:color w:val="000000" w:themeColor="text1"/>
            <w:rPrChange w:id="3938" w:author="Liliana Salvador" w:date="2022-02-26T21:41:00Z">
              <w:rPr>
                <w:color w:val="000000" w:themeColor="text1"/>
              </w:rPr>
            </w:rPrChange>
          </w:rPr>
          <w:t>Leptospira</w:t>
        </w:r>
        <w:r w:rsidR="00FC259F" w:rsidRPr="003A137D">
          <w:rPr>
            <w:color w:val="000000" w:themeColor="text1"/>
          </w:rPr>
          <w:t xml:space="preserve"> </w:t>
        </w:r>
      </w:ins>
      <w:ins w:id="3939" w:author="Ruijie Xu" w:date="2022-02-02T14:42:00Z">
        <w:r w:rsidR="004B0E83">
          <w:rPr>
            <w:color w:val="000000" w:themeColor="text1"/>
          </w:rPr>
          <w:t>in sample</w:t>
        </w:r>
      </w:ins>
      <w:ins w:id="3940" w:author="Liliana Salvador" w:date="2022-02-26T21:41:00Z">
        <w:r w:rsidR="00123495">
          <w:rPr>
            <w:color w:val="000000" w:themeColor="text1"/>
          </w:rPr>
          <w:t>s</w:t>
        </w:r>
      </w:ins>
      <w:ins w:id="3941" w:author="Ruijie Xu" w:date="2022-02-02T14:42:00Z">
        <w:r w:rsidR="004B0E83">
          <w:rPr>
            <w:color w:val="000000" w:themeColor="text1"/>
          </w:rPr>
          <w:t xml:space="preserve"> that </w:t>
        </w:r>
      </w:ins>
      <w:ins w:id="3942" w:author="Ruijie Xu" w:date="2022-02-02T14:43:00Z">
        <w:r w:rsidR="004B0E83">
          <w:rPr>
            <w:color w:val="000000" w:themeColor="text1"/>
          </w:rPr>
          <w:t xml:space="preserve">were not reported </w:t>
        </w:r>
      </w:ins>
      <w:ins w:id="3943" w:author="Ruijie Xu" w:date="2022-01-30T13:43:00Z">
        <w:r w:rsidR="00FC259F" w:rsidRPr="003A137D">
          <w:rPr>
            <w:color w:val="000000" w:themeColor="text1"/>
          </w:rPr>
          <w:t xml:space="preserve">by any other software or a traditional method. This </w:t>
        </w:r>
      </w:ins>
      <w:ins w:id="3944" w:author="Ruijie Xu" w:date="2022-01-30T13:44:00Z">
        <w:r w:rsidR="00FC259F" w:rsidRPr="003A137D">
          <w:rPr>
            <w:color w:val="000000" w:themeColor="text1"/>
          </w:rPr>
          <w:t>identification could be</w:t>
        </w:r>
      </w:ins>
      <w:ins w:id="3945" w:author="Ruijie Xu" w:date="2022-01-30T13:52:00Z">
        <w:r w:rsidR="00417B80" w:rsidRPr="003A137D">
          <w:rPr>
            <w:color w:val="000000" w:themeColor="text1"/>
          </w:rPr>
          <w:t xml:space="preserve"> due to</w:t>
        </w:r>
      </w:ins>
      <w:ins w:id="3946" w:author="Ruijie Xu" w:date="2022-01-30T13:44:00Z">
        <w:r w:rsidR="00FC259F" w:rsidRPr="003A137D">
          <w:rPr>
            <w:color w:val="000000" w:themeColor="text1"/>
          </w:rPr>
          <w:t xml:space="preserve"> </w:t>
        </w:r>
        <w:r w:rsidR="001305E1" w:rsidRPr="003A137D">
          <w:rPr>
            <w:color w:val="000000" w:themeColor="text1"/>
          </w:rPr>
          <w:t>Centrifuge’s better performance</w:t>
        </w:r>
      </w:ins>
      <w:ins w:id="3947" w:author="Ruijie Xu" w:date="2022-01-30T14:43:00Z">
        <w:del w:id="3948" w:author="Liliana Salvador" w:date="2022-02-26T21:41:00Z">
          <w:r w:rsidR="007E08EA" w:rsidRPr="003A137D" w:rsidDel="00123495">
            <w:rPr>
              <w:color w:val="000000" w:themeColor="text1"/>
            </w:rPr>
            <w:delText>s</w:delText>
          </w:r>
        </w:del>
      </w:ins>
      <w:ins w:id="3949" w:author="Ruijie Xu" w:date="2022-01-30T13:44:00Z">
        <w:r w:rsidR="001305E1" w:rsidRPr="003A137D">
          <w:rPr>
            <w:color w:val="000000" w:themeColor="text1"/>
          </w:rPr>
          <w:t xml:space="preserve"> in s</w:t>
        </w:r>
      </w:ins>
      <w:ins w:id="3950" w:author="Ruijie Xu" w:date="2022-01-30T13:45:00Z">
        <w:r w:rsidR="001305E1" w:rsidRPr="003A137D">
          <w:rPr>
            <w:color w:val="000000" w:themeColor="text1"/>
          </w:rPr>
          <w:t xml:space="preserve">ensitivity, or </w:t>
        </w:r>
        <w:proofErr w:type="gramStart"/>
        <w:r w:rsidR="001305E1" w:rsidRPr="003A137D">
          <w:rPr>
            <w:color w:val="000000" w:themeColor="text1"/>
          </w:rPr>
          <w:t>a</w:t>
        </w:r>
      </w:ins>
      <w:ins w:id="3951" w:author="Ruijie Xu" w:date="2022-01-30T13:46:00Z">
        <w:r w:rsidR="009254B2" w:rsidRPr="003A137D">
          <w:rPr>
            <w:color w:val="000000" w:themeColor="text1"/>
          </w:rPr>
          <w:t>s a</w:t>
        </w:r>
      </w:ins>
      <w:ins w:id="3952" w:author="Ruijie Xu" w:date="2022-01-30T13:45:00Z">
        <w:r w:rsidR="001305E1" w:rsidRPr="003A137D">
          <w:rPr>
            <w:color w:val="000000" w:themeColor="text1"/>
          </w:rPr>
          <w:t xml:space="preserve"> result of</w:t>
        </w:r>
        <w:proofErr w:type="gramEnd"/>
        <w:r w:rsidR="001305E1" w:rsidRPr="003A137D">
          <w:rPr>
            <w:color w:val="000000" w:themeColor="text1"/>
          </w:rPr>
          <w:t xml:space="preserve"> false positive reporting. </w:t>
        </w:r>
      </w:ins>
      <w:ins w:id="3953" w:author="Ruijie Xu" w:date="2022-01-30T13:46:00Z">
        <w:r w:rsidR="009254B2" w:rsidRPr="003A137D">
          <w:rPr>
            <w:color w:val="000000" w:themeColor="text1"/>
          </w:rPr>
          <w:t xml:space="preserve">Furthermore, we found </w:t>
        </w:r>
      </w:ins>
      <w:ins w:id="3954" w:author="Liliana Salvador" w:date="2022-02-26T21:42:00Z">
        <w:r w:rsidR="00123495">
          <w:rPr>
            <w:color w:val="000000" w:themeColor="text1"/>
          </w:rPr>
          <w:t xml:space="preserve">that </w:t>
        </w:r>
      </w:ins>
      <w:ins w:id="3955" w:author="Ruijie Xu" w:date="2022-01-30T13:48:00Z">
        <w:r w:rsidR="009254B2" w:rsidRPr="003A137D">
          <w:rPr>
            <w:color w:val="000000" w:themeColor="text1"/>
          </w:rPr>
          <w:t xml:space="preserve">Kraken2 with </w:t>
        </w:r>
        <w:proofErr w:type="spellStart"/>
        <w:r w:rsidR="009254B2" w:rsidRPr="003A137D">
          <w:rPr>
            <w:color w:val="000000" w:themeColor="text1"/>
          </w:rPr>
          <w:t>m</w:t>
        </w:r>
      </w:ins>
      <w:ins w:id="3956" w:author="Ruijie Xu" w:date="2022-01-30T13:47:00Z">
        <w:r w:rsidR="009254B2" w:rsidRPr="003A137D">
          <w:rPr>
            <w:color w:val="000000" w:themeColor="text1"/>
          </w:rPr>
          <w:t>axikraken</w:t>
        </w:r>
      </w:ins>
      <w:proofErr w:type="spellEnd"/>
      <w:ins w:id="3957" w:author="Ruijie Xu" w:date="2022-01-30T13:48:00Z">
        <w:r w:rsidR="009254B2" w:rsidRPr="003A137D">
          <w:rPr>
            <w:color w:val="000000" w:themeColor="text1"/>
          </w:rPr>
          <w:t xml:space="preserve"> DB</w:t>
        </w:r>
      </w:ins>
      <w:ins w:id="3958" w:author="Ruijie Xu" w:date="2022-01-30T13:47:00Z">
        <w:r w:rsidR="009254B2" w:rsidRPr="003A137D">
          <w:rPr>
            <w:color w:val="000000" w:themeColor="text1"/>
          </w:rPr>
          <w:t xml:space="preserve"> </w:t>
        </w:r>
      </w:ins>
      <w:ins w:id="3959" w:author="Ruijie Xu" w:date="2022-01-30T13:48:00Z">
        <w:del w:id="3960" w:author="Liliana Salvador" w:date="2022-02-26T21:42:00Z">
          <w:r w:rsidR="009254B2" w:rsidRPr="003A137D" w:rsidDel="00123495">
            <w:rPr>
              <w:color w:val="000000" w:themeColor="text1"/>
            </w:rPr>
            <w:delText xml:space="preserve">has </w:delText>
          </w:r>
        </w:del>
        <w:r w:rsidR="009254B2" w:rsidRPr="003A137D">
          <w:rPr>
            <w:color w:val="000000" w:themeColor="text1"/>
          </w:rPr>
          <w:t xml:space="preserve">also reported </w:t>
        </w:r>
      </w:ins>
      <w:ins w:id="3961" w:author="Ruijie Xu" w:date="2022-02-02T11:02:00Z">
        <w:r w:rsidR="00463AA7">
          <w:rPr>
            <w:i/>
            <w:iCs/>
            <w:color w:val="000000" w:themeColor="text1"/>
          </w:rPr>
          <w:t>Leptospira</w:t>
        </w:r>
      </w:ins>
      <w:ins w:id="3962" w:author="Ruijie Xu" w:date="2022-01-30T14:44:00Z">
        <w:r w:rsidR="007E08EA" w:rsidRPr="003A137D">
          <w:rPr>
            <w:color w:val="000000" w:themeColor="text1"/>
          </w:rPr>
          <w:t xml:space="preserve">’s </w:t>
        </w:r>
      </w:ins>
      <w:ins w:id="3963" w:author="Ruijie Xu" w:date="2022-01-30T13:48:00Z">
        <w:r w:rsidR="009254B2" w:rsidRPr="003A137D">
          <w:rPr>
            <w:color w:val="000000" w:themeColor="text1"/>
          </w:rPr>
          <w:t xml:space="preserve">presence in all </w:t>
        </w:r>
        <w:del w:id="3964" w:author="Liliana Salvador" w:date="2022-02-26T21:42:00Z">
          <w:r w:rsidR="009254B2" w:rsidRPr="003A137D" w:rsidDel="00123495">
            <w:rPr>
              <w:color w:val="000000" w:themeColor="text1"/>
            </w:rPr>
            <w:delText xml:space="preserve">12 </w:delText>
          </w:r>
        </w:del>
        <w:r w:rsidR="009254B2" w:rsidRPr="003A137D">
          <w:rPr>
            <w:color w:val="000000" w:themeColor="text1"/>
          </w:rPr>
          <w:t>samples</w:t>
        </w:r>
      </w:ins>
      <w:ins w:id="3965" w:author="Ruijie Xu" w:date="2022-01-30T13:53:00Z">
        <w:r w:rsidR="00417B80" w:rsidRPr="003A137D">
          <w:rPr>
            <w:color w:val="000000" w:themeColor="text1"/>
          </w:rPr>
          <w:t xml:space="preserve">. We hypothesize that </w:t>
        </w:r>
      </w:ins>
      <w:ins w:id="3966" w:author="Liliana Salvador" w:date="2022-02-26T21:42:00Z">
        <w:r w:rsidR="00123495">
          <w:rPr>
            <w:color w:val="000000" w:themeColor="text1"/>
          </w:rPr>
          <w:t xml:space="preserve">the </w:t>
        </w:r>
      </w:ins>
      <w:ins w:id="3967" w:author="Ruijie Xu" w:date="2022-01-30T13:53:00Z">
        <w:r w:rsidR="00417B80" w:rsidRPr="003A137D">
          <w:rPr>
            <w:color w:val="000000" w:themeColor="text1"/>
          </w:rPr>
          <w:t xml:space="preserve">sensitivity of </w:t>
        </w:r>
        <w:r w:rsidR="00417B80" w:rsidRPr="00123495">
          <w:rPr>
            <w:i/>
            <w:color w:val="000000" w:themeColor="text1"/>
            <w:rPrChange w:id="3968" w:author="Liliana Salvador" w:date="2022-02-26T21:42:00Z">
              <w:rPr>
                <w:color w:val="000000" w:themeColor="text1"/>
              </w:rPr>
            </w:rPrChange>
          </w:rPr>
          <w:t>Leptospira</w:t>
        </w:r>
      </w:ins>
      <w:ins w:id="3969" w:author="Ruijie Xu" w:date="2022-01-30T14:45:00Z">
        <w:r w:rsidR="007E08EA" w:rsidRPr="003A137D">
          <w:rPr>
            <w:color w:val="000000" w:themeColor="text1"/>
          </w:rPr>
          <w:t>’s</w:t>
        </w:r>
      </w:ins>
      <w:ins w:id="3970" w:author="Ruijie Xu" w:date="2022-01-30T13:53:00Z">
        <w:r w:rsidR="00417B80" w:rsidRPr="003A137D">
          <w:rPr>
            <w:color w:val="000000" w:themeColor="text1"/>
          </w:rPr>
          <w:t xml:space="preserve"> diagnos</w:t>
        </w:r>
      </w:ins>
      <w:ins w:id="3971" w:author="Ruijie Xu" w:date="2022-01-30T14:45:00Z">
        <w:r w:rsidR="007E08EA" w:rsidRPr="003A137D">
          <w:rPr>
            <w:color w:val="000000" w:themeColor="text1"/>
          </w:rPr>
          <w:t>is</w:t>
        </w:r>
      </w:ins>
      <w:ins w:id="3972" w:author="Ruijie Xu" w:date="2022-01-30T13:53:00Z">
        <w:r w:rsidR="00417B80" w:rsidRPr="003A137D">
          <w:rPr>
            <w:color w:val="000000" w:themeColor="text1"/>
          </w:rPr>
          <w:t xml:space="preserve"> may i</w:t>
        </w:r>
      </w:ins>
      <w:ins w:id="3973" w:author="Ruijie Xu" w:date="2022-01-30T13:54:00Z">
        <w:r w:rsidR="00417B80" w:rsidRPr="003A137D">
          <w:rPr>
            <w:color w:val="000000" w:themeColor="text1"/>
          </w:rPr>
          <w:t xml:space="preserve">mprove with more draft genomes of </w:t>
        </w:r>
        <w:r w:rsidR="00417B80" w:rsidRPr="00123495">
          <w:rPr>
            <w:i/>
            <w:color w:val="000000" w:themeColor="text1"/>
            <w:rPrChange w:id="3974" w:author="Liliana Salvador" w:date="2022-02-26T21:42:00Z">
              <w:rPr>
                <w:color w:val="000000" w:themeColor="text1"/>
              </w:rPr>
            </w:rPrChange>
          </w:rPr>
          <w:t>Leptospira</w:t>
        </w:r>
        <w:r w:rsidR="00417B80" w:rsidRPr="003A137D">
          <w:rPr>
            <w:color w:val="000000" w:themeColor="text1"/>
          </w:rPr>
          <w:t xml:space="preserve"> included in the database</w:t>
        </w:r>
      </w:ins>
      <w:ins w:id="3975" w:author="Ruijie Xu" w:date="2022-02-27T13:14:00Z">
        <w:r w:rsidR="002542F9">
          <w:rPr>
            <w:color w:val="000000" w:themeColor="text1"/>
          </w:rPr>
          <w:t>.</w:t>
        </w:r>
      </w:ins>
      <w:commentRangeStart w:id="3976"/>
      <w:del w:id="3977" w:author="Ruijie Xu" w:date="2022-01-30T13:41:00Z">
        <w:r w:rsidR="00254DB1" w:rsidRPr="003A137D" w:rsidDel="00FC259F">
          <w:rPr>
            <w:color w:val="000000" w:themeColor="text1"/>
          </w:rPr>
          <w:delText xml:space="preserve">there </w:delText>
        </w:r>
      </w:del>
      <w:del w:id="3978" w:author="Ruijie Xu" w:date="2022-01-30T13:55:00Z">
        <w:r w:rsidR="00254DB1" w:rsidRPr="003A137D" w:rsidDel="00853ABF">
          <w:rPr>
            <w:color w:val="000000" w:themeColor="text1"/>
          </w:rPr>
          <w:delText xml:space="preserve">are </w:delText>
        </w:r>
        <w:r w:rsidR="00585EA1" w:rsidRPr="003A137D" w:rsidDel="00853ABF">
          <w:rPr>
            <w:color w:val="000000" w:themeColor="text1"/>
          </w:rPr>
          <w:delText xml:space="preserve">also </w:delText>
        </w:r>
        <w:r w:rsidR="00254DB1" w:rsidRPr="003A137D" w:rsidDel="00853ABF">
          <w:rPr>
            <w:color w:val="000000" w:themeColor="text1"/>
          </w:rPr>
          <w:delText xml:space="preserve">discrepancies between </w:delText>
        </w:r>
        <w:r w:rsidR="00366132" w:rsidRPr="003A137D" w:rsidDel="00853ABF">
          <w:rPr>
            <w:color w:val="000000" w:themeColor="text1"/>
          </w:rPr>
          <w:delText xml:space="preserve">conventional </w:delText>
        </w:r>
        <w:r w:rsidR="00254DB1" w:rsidRPr="003A137D" w:rsidDel="00853ABF">
          <w:rPr>
            <w:color w:val="000000" w:themeColor="text1"/>
          </w:rPr>
          <w:delText>methods and shotgun metagenomics analyses for pathogen d</w:delText>
        </w:r>
        <w:r w:rsidR="003D0213" w:rsidRPr="003A137D" w:rsidDel="00853ABF">
          <w:rPr>
            <w:color w:val="000000" w:themeColor="text1"/>
          </w:rPr>
          <w:delText>etection</w:delText>
        </w:r>
        <w:r w:rsidR="00254DB1" w:rsidRPr="003A137D" w:rsidDel="00853ABF">
          <w:rPr>
            <w:color w:val="000000" w:themeColor="text1"/>
          </w:rPr>
          <w:delText>, th</w:delText>
        </w:r>
        <w:r w:rsidR="00234370" w:rsidRPr="003A137D" w:rsidDel="00853ABF">
          <w:rPr>
            <w:color w:val="000000" w:themeColor="text1"/>
          </w:rPr>
          <w:delText xml:space="preserve">erefore, </w:delText>
        </w:r>
        <w:r w:rsidR="009D08FD" w:rsidRPr="003A137D" w:rsidDel="00853ABF">
          <w:rPr>
            <w:color w:val="000000" w:themeColor="text1"/>
          </w:rPr>
          <w:delText xml:space="preserve">we </w:delText>
        </w:r>
        <w:r w:rsidR="002A18C6" w:rsidRPr="003A137D" w:rsidDel="00853ABF">
          <w:rPr>
            <w:color w:val="000000" w:themeColor="text1"/>
          </w:rPr>
          <w:delText xml:space="preserve">suggest that refinements </w:delText>
        </w:r>
        <w:r w:rsidR="00254DB1" w:rsidRPr="003A137D" w:rsidDel="00853ABF">
          <w:rPr>
            <w:color w:val="000000" w:themeColor="text1"/>
          </w:rPr>
          <w:delText xml:space="preserve">will </w:delText>
        </w:r>
        <w:r w:rsidR="003D0213" w:rsidRPr="003A137D" w:rsidDel="00853ABF">
          <w:rPr>
            <w:color w:val="000000" w:themeColor="text1"/>
          </w:rPr>
          <w:delText xml:space="preserve">be </w:delText>
        </w:r>
        <w:r w:rsidR="00254DB1" w:rsidRPr="003A137D" w:rsidDel="00853ABF">
          <w:rPr>
            <w:color w:val="000000" w:themeColor="text1"/>
          </w:rPr>
          <w:delText>need</w:delText>
        </w:r>
        <w:r w:rsidR="003D0213" w:rsidRPr="003A137D" w:rsidDel="00853ABF">
          <w:rPr>
            <w:color w:val="000000" w:themeColor="text1"/>
          </w:rPr>
          <w:delText>ed</w:delText>
        </w:r>
        <w:r w:rsidR="00254DB1" w:rsidRPr="003A137D" w:rsidDel="00853ABF">
          <w:rPr>
            <w:color w:val="000000" w:themeColor="text1"/>
          </w:rPr>
          <w:delText xml:space="preserve"> </w:delText>
        </w:r>
        <w:r w:rsidR="002A18C6" w:rsidRPr="003A137D" w:rsidDel="00853ABF">
          <w:rPr>
            <w:color w:val="000000" w:themeColor="text1"/>
          </w:rPr>
          <w:delText xml:space="preserve">in </w:delText>
        </w:r>
        <w:r w:rsidR="00254DB1" w:rsidRPr="003A137D" w:rsidDel="00853ABF">
          <w:rPr>
            <w:color w:val="000000" w:themeColor="text1"/>
          </w:rPr>
          <w:delText xml:space="preserve">the current -omic procedures </w:delText>
        </w:r>
        <w:r w:rsidR="002A18C6" w:rsidRPr="003A137D" w:rsidDel="00853ABF">
          <w:rPr>
            <w:color w:val="000000" w:themeColor="text1"/>
          </w:rPr>
          <w:delText xml:space="preserve">to improve </w:delText>
        </w:r>
        <w:r w:rsidR="00254DB1" w:rsidRPr="003A137D" w:rsidDel="00853ABF">
          <w:rPr>
            <w:color w:val="000000" w:themeColor="text1"/>
          </w:rPr>
          <w:delText xml:space="preserve">their </w:delText>
        </w:r>
        <w:r w:rsidR="002A18C6" w:rsidRPr="003A137D" w:rsidDel="00853ABF">
          <w:rPr>
            <w:color w:val="000000" w:themeColor="text1"/>
          </w:rPr>
          <w:delText>reliab</w:delText>
        </w:r>
        <w:r w:rsidR="00254DB1" w:rsidRPr="003A137D" w:rsidDel="00853ABF">
          <w:rPr>
            <w:color w:val="000000" w:themeColor="text1"/>
          </w:rPr>
          <w:delText xml:space="preserve">ility. </w:delText>
        </w:r>
      </w:del>
      <w:commentRangeEnd w:id="3976"/>
      <w:r w:rsidR="00123495">
        <w:rPr>
          <w:rStyle w:val="CommentReference"/>
        </w:rPr>
        <w:commentReference w:id="3976"/>
      </w:r>
    </w:p>
    <w:p w14:paraId="7F9E2C91" w14:textId="3343A6EF" w:rsidR="00234370" w:rsidRPr="003A137D" w:rsidDel="00370222" w:rsidRDefault="00234370" w:rsidP="00271EA9">
      <w:pPr>
        <w:spacing w:line="480" w:lineRule="auto"/>
        <w:ind w:firstLine="720"/>
        <w:rPr>
          <w:del w:id="3979" w:author="Ruijie Xu" w:date="2022-01-30T13:27:00Z"/>
          <w:color w:val="000000" w:themeColor="text1"/>
        </w:rPr>
      </w:pPr>
      <w:del w:id="3980" w:author="Ruijie Xu" w:date="2022-01-30T13:27:00Z">
        <w:r w:rsidRPr="003A137D" w:rsidDel="00370222">
          <w:rPr>
            <w:color w:val="000000" w:themeColor="text1"/>
          </w:rPr>
          <w:delText>To</w:delText>
        </w:r>
      </w:del>
      <w:del w:id="3981" w:author="Ruijie Xu" w:date="2022-01-28T15:44:00Z">
        <w:r w:rsidRPr="003A137D" w:rsidDel="009F7FE4">
          <w:rPr>
            <w:color w:val="000000" w:themeColor="text1"/>
          </w:rPr>
          <w:delText xml:space="preserve"> further</w:delText>
        </w:r>
      </w:del>
      <w:del w:id="3982" w:author="Ruijie Xu" w:date="2022-01-30T13:27:00Z">
        <w:r w:rsidRPr="003A137D" w:rsidDel="00370222">
          <w:rPr>
            <w:color w:val="000000" w:themeColor="text1"/>
          </w:rPr>
          <w:delText xml:space="preserve"> demonstrate that differences between classification profiles produced by different </w:delText>
        </w:r>
        <w:r w:rsidR="00254DB1" w:rsidRPr="003A137D" w:rsidDel="00370222">
          <w:rPr>
            <w:color w:val="000000" w:themeColor="text1"/>
          </w:rPr>
          <w:delText xml:space="preserve">software </w:delText>
        </w:r>
        <w:r w:rsidRPr="003A137D" w:rsidDel="00370222">
          <w:rPr>
            <w:color w:val="000000" w:themeColor="text1"/>
          </w:rPr>
          <w:delText>can lead to diverg</w:delText>
        </w:r>
        <w:r w:rsidR="003D0213" w:rsidRPr="003A137D" w:rsidDel="00370222">
          <w:rPr>
            <w:color w:val="000000" w:themeColor="text1"/>
          </w:rPr>
          <w:delText>ent</w:delText>
        </w:r>
        <w:r w:rsidRPr="003A137D" w:rsidDel="00370222">
          <w:rPr>
            <w:color w:val="000000" w:themeColor="text1"/>
          </w:rPr>
          <w:delText xml:space="preserve"> biological conclusions, we evaluated alpha and beta diversity indices of the metagenomic samples using microbial profiles classified </w:delText>
        </w:r>
        <w:r w:rsidR="00585EA1" w:rsidRPr="003A137D" w:rsidDel="00370222">
          <w:rPr>
            <w:color w:val="000000" w:themeColor="text1"/>
          </w:rPr>
          <w:delText>by the three software</w:delText>
        </w:r>
        <w:r w:rsidRPr="003A137D" w:rsidDel="00370222">
          <w:rPr>
            <w:color w:val="000000" w:themeColor="text1"/>
          </w:rPr>
          <w:delText xml:space="preserve">. Alpha diversity indices characterize divergence, evenness, and richness within each samples’ microbial community, while beta diversity indices, in contrast with alpha diversities, explore the differences between two samples’ microbial communities. We found that the alpha and beta diversity indices evaluated from the profiles of these three </w:delText>
        </w:r>
        <w:r w:rsidR="00254DB1" w:rsidRPr="003A137D" w:rsidDel="00370222">
          <w:rPr>
            <w:color w:val="000000" w:themeColor="text1"/>
          </w:rPr>
          <w:delText xml:space="preserve">software </w:delText>
        </w:r>
        <w:r w:rsidRPr="003A137D" w:rsidDel="00370222">
          <w:rPr>
            <w:color w:val="000000" w:themeColor="text1"/>
          </w:rPr>
          <w:delText xml:space="preserve">are significantly different from each other. For example, the alpha diversity indices for CLARK and </w:delText>
        </w:r>
        <w:r w:rsidR="00587076" w:rsidRPr="003A137D" w:rsidDel="00370222">
          <w:rPr>
            <w:color w:val="000000" w:themeColor="text1"/>
          </w:rPr>
          <w:delText>CLARK-s</w:delText>
        </w:r>
        <w:r w:rsidR="00851850" w:rsidRPr="003A137D" w:rsidDel="00370222">
          <w:rPr>
            <w:color w:val="000000" w:themeColor="text1"/>
          </w:rPr>
          <w:delText>’</w:delText>
        </w:r>
        <w:r w:rsidRPr="003A137D" w:rsidDel="00370222">
          <w:rPr>
            <w:color w:val="000000" w:themeColor="text1"/>
          </w:rPr>
          <w:delText xml:space="preserve">s microbial profiles were not statistically different among each other, while samples’ pairwise relationships measured by beta diversity indices were found statistically different between these two </w:delText>
        </w:r>
        <w:r w:rsidR="00254DB1" w:rsidRPr="003A137D" w:rsidDel="00370222">
          <w:rPr>
            <w:color w:val="000000" w:themeColor="text1"/>
          </w:rPr>
          <w:delText xml:space="preserve">software’ </w:delText>
        </w:r>
        <w:r w:rsidRPr="003A137D" w:rsidDel="00370222">
          <w:rPr>
            <w:color w:val="000000" w:themeColor="text1"/>
          </w:rPr>
          <w:delText xml:space="preserve">microbial profiles. At the same time, alpha diversity indices for Kraken2 profiles were statistically different from those of </w:delText>
        </w:r>
        <w:r w:rsidR="00587076" w:rsidRPr="003A137D" w:rsidDel="00370222">
          <w:rPr>
            <w:color w:val="000000" w:themeColor="text1"/>
          </w:rPr>
          <w:delText>CLARK-s</w:delText>
        </w:r>
        <w:r w:rsidRPr="003A137D" w:rsidDel="00370222">
          <w:rPr>
            <w:color w:val="000000" w:themeColor="text1"/>
          </w:rPr>
          <w:delText xml:space="preserve">’s, but the significant differences no longer exist for the profiles of these two </w:delText>
        </w:r>
        <w:r w:rsidR="0061113C" w:rsidRPr="003A137D" w:rsidDel="00370222">
          <w:rPr>
            <w:color w:val="000000" w:themeColor="text1"/>
          </w:rPr>
          <w:delText xml:space="preserve">software’ </w:delText>
        </w:r>
        <w:r w:rsidRPr="003A137D" w:rsidDel="00370222">
          <w:rPr>
            <w:color w:val="000000" w:themeColor="text1"/>
          </w:rPr>
          <w:delText xml:space="preserve">pairwise beta diversity indices. These findings in alpha and beta diversities can be confounding for researchers wishing to learn about the composition of their metagenomic samples’ microbial communities. </w:delText>
        </w:r>
      </w:del>
    </w:p>
    <w:p w14:paraId="7220BC1F" w14:textId="44BE6184" w:rsidR="00234370" w:rsidRPr="003A137D" w:rsidDel="00370222" w:rsidRDefault="00234370" w:rsidP="00271EA9">
      <w:pPr>
        <w:spacing w:line="480" w:lineRule="auto"/>
        <w:ind w:firstLine="720"/>
        <w:rPr>
          <w:del w:id="3983" w:author="Ruijie Xu" w:date="2022-01-30T13:27:00Z"/>
          <w:color w:val="000000" w:themeColor="text1"/>
        </w:rPr>
      </w:pPr>
      <w:del w:id="3984" w:author="Ruijie Xu" w:date="2022-01-30T13:27:00Z">
        <w:r w:rsidRPr="003A137D" w:rsidDel="00370222">
          <w:rPr>
            <w:color w:val="000000" w:themeColor="text1"/>
          </w:rPr>
          <w:delText xml:space="preserve">Identifying differentially abundant taxa across different biological environment or treatment group is another popular analysis for metagenomic samples. Microbial communities for each sample are composed of a large </w:delText>
        </w:r>
        <w:r w:rsidR="004C191F" w:rsidRPr="003A137D" w:rsidDel="00370222">
          <w:rPr>
            <w:color w:val="000000" w:themeColor="text1"/>
          </w:rPr>
          <w:delText xml:space="preserve">number </w:delText>
        </w:r>
        <w:r w:rsidRPr="003A137D" w:rsidDel="00370222">
          <w:rPr>
            <w:color w:val="000000" w:themeColor="text1"/>
          </w:rPr>
          <w:delText xml:space="preserve">and varieties of taxa. However, certain taxa could be significantly different in abundance </w:delText>
        </w:r>
        <w:r w:rsidR="004E5F75" w:rsidRPr="003A137D" w:rsidDel="00370222">
          <w:rPr>
            <w:color w:val="000000" w:themeColor="text1"/>
          </w:rPr>
          <w:delText>in</w:delText>
        </w:r>
        <w:r w:rsidRPr="003A137D" w:rsidDel="00370222">
          <w:rPr>
            <w:color w:val="000000" w:themeColor="text1"/>
          </w:rPr>
          <w:delText xml:space="preserve"> response to a biological or ecological environment. These taxa can be used as the research target for follow-up analyses to identify potential stimuli for patholog</w:delText>
        </w:r>
        <w:r w:rsidR="002B44DF" w:rsidRPr="003A137D" w:rsidDel="00370222">
          <w:rPr>
            <w:color w:val="000000" w:themeColor="text1"/>
          </w:rPr>
          <w:delText>y</w:delText>
        </w:r>
        <w:r w:rsidRPr="003A137D" w:rsidDel="00370222">
          <w:rPr>
            <w:color w:val="000000" w:themeColor="text1"/>
          </w:rPr>
          <w:delText xml:space="preserve"> or response </w:delText>
        </w:r>
        <w:r w:rsidR="002B44DF" w:rsidRPr="003A137D" w:rsidDel="00370222">
          <w:rPr>
            <w:color w:val="000000" w:themeColor="text1"/>
          </w:rPr>
          <w:delText xml:space="preserve">to </w:delText>
        </w:r>
        <w:r w:rsidRPr="003A137D" w:rsidDel="00370222">
          <w:rPr>
            <w:color w:val="000000" w:themeColor="text1"/>
          </w:rPr>
          <w:delText xml:space="preserve">changing ecological environments. In this case, we identified the </w:delText>
        </w:r>
        <w:r w:rsidR="00315E9F" w:rsidRPr="003A137D" w:rsidDel="00370222">
          <w:rPr>
            <w:color w:val="000000" w:themeColor="text1"/>
          </w:rPr>
          <w:delText>DA</w:delText>
        </w:r>
        <w:r w:rsidRPr="003A137D" w:rsidDel="00370222">
          <w:rPr>
            <w:color w:val="000000" w:themeColor="text1"/>
          </w:rPr>
          <w:delText xml:space="preserve"> taxa between samples collected from </w:delText>
        </w:r>
        <w:r w:rsidR="002B44DF" w:rsidRPr="003A137D" w:rsidDel="00370222">
          <w:rPr>
            <w:color w:val="000000" w:themeColor="text1"/>
          </w:rPr>
          <w:delText>rat</w:delText>
        </w:r>
        <w:r w:rsidRPr="003A137D" w:rsidDel="00370222">
          <w:rPr>
            <w:color w:val="000000" w:themeColor="text1"/>
          </w:rPr>
          <w:delText xml:space="preserve"> tissues to propose potential biological question</w:delText>
        </w:r>
        <w:r w:rsidR="00023861" w:rsidRPr="003A137D" w:rsidDel="00370222">
          <w:rPr>
            <w:color w:val="000000" w:themeColor="text1"/>
          </w:rPr>
          <w:delText>s</w:delText>
        </w:r>
        <w:r w:rsidRPr="003A137D" w:rsidDel="00370222">
          <w:rPr>
            <w:color w:val="000000" w:themeColor="text1"/>
          </w:rPr>
          <w:delText xml:space="preserve"> that can be asked with our </w:delText>
        </w:r>
        <w:r w:rsidRPr="003A137D" w:rsidDel="00370222">
          <w:rPr>
            <w:i/>
            <w:iCs/>
            <w:color w:val="000000" w:themeColor="text1"/>
          </w:rPr>
          <w:delText>Rattus</w:delText>
        </w:r>
        <w:r w:rsidRPr="003A137D" w:rsidDel="00370222">
          <w:rPr>
            <w:color w:val="000000" w:themeColor="text1"/>
          </w:rPr>
          <w:delText xml:space="preserve"> dataset</w:delText>
        </w:r>
        <w:r w:rsidR="00FB1B5C" w:rsidRPr="003A137D" w:rsidDel="00370222">
          <w:rPr>
            <w:color w:val="000000" w:themeColor="text1"/>
          </w:rPr>
          <w:delText>:</w:delText>
        </w:r>
        <w:r w:rsidRPr="003A137D" w:rsidDel="00370222">
          <w:rPr>
            <w:color w:val="000000" w:themeColor="text1"/>
          </w:rPr>
          <w:delText xml:space="preserve"> “What taxa are found significantly different in abundance between samples collected from </w:delText>
        </w:r>
        <w:r w:rsidR="002B44DF" w:rsidRPr="003A137D" w:rsidDel="00370222">
          <w:rPr>
            <w:color w:val="000000" w:themeColor="text1"/>
          </w:rPr>
          <w:delText>different rat tissues</w:delText>
        </w:r>
        <w:r w:rsidR="00023861" w:rsidRPr="003A137D" w:rsidDel="00370222">
          <w:rPr>
            <w:color w:val="000000" w:themeColor="text1"/>
          </w:rPr>
          <w:delText>?”</w:delText>
        </w:r>
        <w:r w:rsidR="002B44DF" w:rsidRPr="003A137D" w:rsidDel="00370222">
          <w:rPr>
            <w:color w:val="000000" w:themeColor="text1"/>
          </w:rPr>
          <w:delText xml:space="preserve"> and </w:delText>
        </w:r>
        <w:r w:rsidR="00023861" w:rsidRPr="003A137D" w:rsidDel="00370222">
          <w:rPr>
            <w:color w:val="000000" w:themeColor="text1"/>
          </w:rPr>
          <w:delText>“C</w:delText>
        </w:r>
        <w:r w:rsidR="002B44DF" w:rsidRPr="003A137D" w:rsidDel="00370222">
          <w:rPr>
            <w:color w:val="000000" w:themeColor="text1"/>
          </w:rPr>
          <w:delText xml:space="preserve">an we detect potential zoontic pathogens such as </w:delText>
        </w:r>
        <w:r w:rsidR="002B44DF" w:rsidRPr="003A137D" w:rsidDel="00370222">
          <w:rPr>
            <w:i/>
            <w:color w:val="000000" w:themeColor="text1"/>
          </w:rPr>
          <w:delText>Leptospira</w:delText>
        </w:r>
        <w:r w:rsidR="00585EA1" w:rsidRPr="003A137D" w:rsidDel="00370222">
          <w:rPr>
            <w:i/>
            <w:color w:val="000000" w:themeColor="text1"/>
          </w:rPr>
          <w:delText>?”</w:delText>
        </w:r>
        <w:r w:rsidR="002B44DF" w:rsidRPr="003A137D" w:rsidDel="00370222">
          <w:rPr>
            <w:color w:val="000000" w:themeColor="text1"/>
          </w:rPr>
          <w:delText xml:space="preserve">. </w:delText>
        </w:r>
        <w:r w:rsidRPr="003A137D" w:rsidDel="00370222">
          <w:rPr>
            <w:color w:val="000000" w:themeColor="text1"/>
          </w:rPr>
          <w:delText xml:space="preserve">We found that different taxa were reported as </w:delText>
        </w:r>
        <w:r w:rsidR="00315E9F" w:rsidRPr="003A137D" w:rsidDel="00370222">
          <w:rPr>
            <w:color w:val="000000" w:themeColor="text1"/>
          </w:rPr>
          <w:delText>DA</w:delText>
        </w:r>
        <w:r w:rsidRPr="003A137D" w:rsidDel="00370222">
          <w:rPr>
            <w:color w:val="000000" w:themeColor="text1"/>
          </w:rPr>
          <w:delText xml:space="preserve"> by the three </w:delText>
        </w:r>
        <w:r w:rsidR="0061113C" w:rsidRPr="003A137D" w:rsidDel="00370222">
          <w:rPr>
            <w:color w:val="000000" w:themeColor="text1"/>
          </w:rPr>
          <w:delText xml:space="preserve">software </w:delText>
        </w:r>
        <w:r w:rsidRPr="003A137D" w:rsidDel="00370222">
          <w:rPr>
            <w:color w:val="000000" w:themeColor="text1"/>
          </w:rPr>
          <w:delText xml:space="preserve">at both </w:delText>
        </w:r>
        <w:r w:rsidR="0061113C" w:rsidRPr="003A137D" w:rsidDel="00370222">
          <w:rPr>
            <w:color w:val="000000" w:themeColor="text1"/>
          </w:rPr>
          <w:delText xml:space="preserve">the </w:delText>
        </w:r>
        <w:r w:rsidRPr="003A137D" w:rsidDel="00370222">
          <w:rPr>
            <w:color w:val="000000" w:themeColor="text1"/>
          </w:rPr>
          <w:delText xml:space="preserve">genus and phylum levels </w:delText>
        </w:r>
        <w:r w:rsidR="0061113C" w:rsidRPr="003A137D" w:rsidDel="00370222">
          <w:rPr>
            <w:color w:val="000000" w:themeColor="text1"/>
          </w:rPr>
          <w:delText>(</w:delText>
        </w:r>
        <w:r w:rsidRPr="003A137D" w:rsidDel="00370222">
          <w:rPr>
            <w:color w:val="000000" w:themeColor="text1"/>
          </w:rPr>
          <w:delText>with some overlapping</w:delText>
        </w:r>
        <w:r w:rsidR="0061113C" w:rsidRPr="003A137D" w:rsidDel="00370222">
          <w:rPr>
            <w:color w:val="000000" w:themeColor="text1"/>
          </w:rPr>
          <w:delText>)</w:delText>
        </w:r>
        <w:r w:rsidRPr="003A137D" w:rsidDel="00370222">
          <w:rPr>
            <w:color w:val="000000" w:themeColor="text1"/>
          </w:rPr>
          <w:delText xml:space="preserve">. The virus taxon, </w:delText>
        </w:r>
        <w:r w:rsidRPr="003A137D" w:rsidDel="00370222">
          <w:rPr>
            <w:i/>
            <w:iCs/>
            <w:color w:val="000000" w:themeColor="text1"/>
          </w:rPr>
          <w:delText>Muromegalovirus</w:delText>
        </w:r>
        <w:r w:rsidRPr="003A137D" w:rsidDel="00370222">
          <w:rPr>
            <w:color w:val="000000" w:themeColor="text1"/>
          </w:rPr>
          <w:delText>, which was reported significantly different in abundance between kidney and lung samples with ~24–25</w:delText>
        </w:r>
        <w:r w:rsidR="00023861" w:rsidRPr="003A137D" w:rsidDel="00370222">
          <w:rPr>
            <w:color w:val="000000" w:themeColor="text1"/>
          </w:rPr>
          <w:delText xml:space="preserve"> </w:delText>
        </w:r>
        <w:r w:rsidRPr="003A137D" w:rsidDel="00370222">
          <w:rPr>
            <w:color w:val="000000" w:themeColor="text1"/>
          </w:rPr>
          <w:delText xml:space="preserve">- log fold changes for both CLARK and </w:delText>
        </w:r>
        <w:r w:rsidR="00587076" w:rsidRPr="003A137D" w:rsidDel="00370222">
          <w:rPr>
            <w:color w:val="000000" w:themeColor="text1"/>
          </w:rPr>
          <w:delText>CLARK-s</w:delText>
        </w:r>
        <w:r w:rsidRPr="003A137D" w:rsidDel="00370222">
          <w:rPr>
            <w:color w:val="000000" w:themeColor="text1"/>
          </w:rPr>
          <w:delText xml:space="preserve"> classified profiles are only found less than 1% in relative abundance within a kidney’s sample in Kraken2 classified profile. Taxa reported as </w:delText>
        </w:r>
        <w:r w:rsidR="00315E9F" w:rsidRPr="003A137D" w:rsidDel="00370222">
          <w:rPr>
            <w:color w:val="000000" w:themeColor="text1"/>
          </w:rPr>
          <w:delText>DA</w:delText>
        </w:r>
        <w:r w:rsidRPr="003A137D" w:rsidDel="00370222">
          <w:rPr>
            <w:color w:val="000000" w:themeColor="text1"/>
          </w:rPr>
          <w:delText xml:space="preserve"> by microbial profiles classified with different </w:delText>
        </w:r>
        <w:r w:rsidR="008524D8" w:rsidRPr="003A137D" w:rsidDel="00370222">
          <w:rPr>
            <w:color w:val="000000" w:themeColor="text1"/>
          </w:rPr>
          <w:delText>software</w:delText>
        </w:r>
        <w:r w:rsidRPr="003A137D" w:rsidDel="00370222">
          <w:rPr>
            <w:color w:val="000000" w:themeColor="text1"/>
          </w:rPr>
          <w:delText xml:space="preserve"> can produce misleading biological conclusions, which </w:delText>
        </w:r>
        <w:r w:rsidR="004C191F" w:rsidRPr="003A137D" w:rsidDel="00370222">
          <w:rPr>
            <w:color w:val="000000" w:themeColor="text1"/>
          </w:rPr>
          <w:delText xml:space="preserve">may </w:delText>
        </w:r>
        <w:r w:rsidRPr="003A137D" w:rsidDel="00370222">
          <w:rPr>
            <w:color w:val="000000" w:themeColor="text1"/>
          </w:rPr>
          <w:delText xml:space="preserve">seriously </w:delText>
        </w:r>
        <w:r w:rsidR="004C191F" w:rsidRPr="003A137D" w:rsidDel="00370222">
          <w:rPr>
            <w:color w:val="000000" w:themeColor="text1"/>
          </w:rPr>
          <w:delText>influen</w:delText>
        </w:r>
        <w:r w:rsidR="00831913" w:rsidRPr="003A137D" w:rsidDel="00370222">
          <w:rPr>
            <w:color w:val="000000" w:themeColor="text1"/>
          </w:rPr>
          <w:delText>c</w:delText>
        </w:r>
        <w:r w:rsidR="004C191F" w:rsidRPr="003A137D" w:rsidDel="00370222">
          <w:rPr>
            <w:color w:val="000000" w:themeColor="text1"/>
          </w:rPr>
          <w:delText>e the interpreta</w:delText>
        </w:r>
        <w:r w:rsidR="0061113C" w:rsidRPr="003A137D" w:rsidDel="00370222">
          <w:rPr>
            <w:color w:val="000000" w:themeColor="text1"/>
          </w:rPr>
          <w:delText>t</w:delText>
        </w:r>
        <w:r w:rsidR="004C191F" w:rsidRPr="003A137D" w:rsidDel="00370222">
          <w:rPr>
            <w:color w:val="000000" w:themeColor="text1"/>
          </w:rPr>
          <w:delText xml:space="preserve">ions and </w:delText>
        </w:r>
        <w:r w:rsidRPr="003A137D" w:rsidDel="00370222">
          <w:rPr>
            <w:color w:val="000000" w:themeColor="text1"/>
          </w:rPr>
          <w:delText>the directions of f</w:delText>
        </w:r>
        <w:r w:rsidR="004C191F" w:rsidRPr="003A137D" w:rsidDel="00370222">
          <w:rPr>
            <w:color w:val="000000" w:themeColor="text1"/>
          </w:rPr>
          <w:delText>urther</w:delText>
        </w:r>
        <w:r w:rsidRPr="003A137D" w:rsidDel="00370222">
          <w:rPr>
            <w:color w:val="000000" w:themeColor="text1"/>
          </w:rPr>
          <w:delText xml:space="preserve"> </w:delText>
        </w:r>
        <w:r w:rsidR="004C191F" w:rsidRPr="003A137D" w:rsidDel="00370222">
          <w:rPr>
            <w:color w:val="000000" w:themeColor="text1"/>
          </w:rPr>
          <w:delText>investigations.</w:delText>
        </w:r>
      </w:del>
    </w:p>
    <w:p w14:paraId="6CDDDE6E" w14:textId="5346CE9A" w:rsidR="00234370" w:rsidRPr="003A137D" w:rsidRDefault="00234370" w:rsidP="00271EA9">
      <w:pPr>
        <w:spacing w:line="480" w:lineRule="auto"/>
        <w:ind w:firstLine="720"/>
        <w:rPr>
          <w:color w:val="000000" w:themeColor="text1"/>
        </w:rPr>
      </w:pPr>
      <w:r w:rsidRPr="003A137D">
        <w:rPr>
          <w:color w:val="000000" w:themeColor="text1"/>
        </w:rPr>
        <w:t xml:space="preserve">The inconsistencies found between the results of different metagenomic </w:t>
      </w:r>
      <w:del w:id="3985" w:author="Ruijie Xu" w:date="2022-01-30T14:46:00Z">
        <w:r w:rsidRPr="003A137D" w:rsidDel="00F46E82">
          <w:rPr>
            <w:color w:val="000000" w:themeColor="text1"/>
          </w:rPr>
          <w:delText xml:space="preserve">classifiers </w:delText>
        </w:r>
      </w:del>
      <w:ins w:id="3986" w:author="Ruijie Xu" w:date="2022-01-30T14:46:00Z">
        <w:r w:rsidR="00F46E82" w:rsidRPr="003A137D">
          <w:rPr>
            <w:color w:val="000000" w:themeColor="text1"/>
          </w:rPr>
          <w:t xml:space="preserve">software </w:t>
        </w:r>
      </w:ins>
      <w:r w:rsidRPr="003A137D">
        <w:rPr>
          <w:color w:val="000000" w:themeColor="text1"/>
        </w:rPr>
        <w:t>show</w:t>
      </w:r>
      <w:ins w:id="3987" w:author="Liliana Salvador" w:date="2022-02-26T21:43:00Z">
        <w:r w:rsidR="00123495">
          <w:rPr>
            <w:color w:val="000000" w:themeColor="text1"/>
          </w:rPr>
          <w:t>ed</w:t>
        </w:r>
      </w:ins>
      <w:r w:rsidRPr="003A137D">
        <w:rPr>
          <w:color w:val="000000" w:themeColor="text1"/>
        </w:rPr>
        <w:t xml:space="preserve"> that significant biological conclusions from metagenomic profiling analys</w:t>
      </w:r>
      <w:r w:rsidR="0061113C" w:rsidRPr="003A137D">
        <w:rPr>
          <w:color w:val="000000" w:themeColor="text1"/>
        </w:rPr>
        <w:t>e</w:t>
      </w:r>
      <w:r w:rsidRPr="003A137D">
        <w:rPr>
          <w:color w:val="000000" w:themeColor="text1"/>
        </w:rPr>
        <w:t>s ha</w:t>
      </w:r>
      <w:r w:rsidR="005A077E" w:rsidRPr="003A137D">
        <w:rPr>
          <w:color w:val="000000" w:themeColor="text1"/>
        </w:rPr>
        <w:t>ve</w:t>
      </w:r>
      <w:r w:rsidRPr="003A137D">
        <w:rPr>
          <w:color w:val="000000" w:themeColor="text1"/>
        </w:rPr>
        <w:t xml:space="preserve"> the potential to be only the artifacts of the </w:t>
      </w:r>
      <w:r w:rsidR="0061113C" w:rsidRPr="003A137D">
        <w:rPr>
          <w:color w:val="000000" w:themeColor="text1"/>
        </w:rPr>
        <w:t xml:space="preserve">software’ </w:t>
      </w:r>
      <w:r w:rsidRPr="003A137D">
        <w:rPr>
          <w:color w:val="000000" w:themeColor="text1"/>
        </w:rPr>
        <w:t>algorithms</w:t>
      </w:r>
      <w:r w:rsidR="00BD222B" w:rsidRPr="003A137D">
        <w:rPr>
          <w:color w:val="000000" w:themeColor="text1"/>
        </w:rPr>
        <w:t xml:space="preserve">. </w:t>
      </w:r>
      <w:r w:rsidR="00D571AF" w:rsidRPr="003A137D">
        <w:rPr>
          <w:color w:val="000000" w:themeColor="text1"/>
        </w:rPr>
        <w:t xml:space="preserve">Shotgun metagenomics </w:t>
      </w:r>
      <w:r w:rsidR="00D571AF" w:rsidRPr="003A137D">
        <w:rPr>
          <w:color w:val="000000" w:themeColor="text1"/>
        </w:rPr>
        <w:lastRenderedPageBreak/>
        <w:t xml:space="preserve">sequences might be too short for current taxonomical profiling </w:t>
      </w:r>
      <w:r w:rsidR="008524D8" w:rsidRPr="003A137D">
        <w:rPr>
          <w:color w:val="000000" w:themeColor="text1"/>
        </w:rPr>
        <w:t>software</w:t>
      </w:r>
      <w:r w:rsidR="00D571AF" w:rsidRPr="003A137D">
        <w:rPr>
          <w:color w:val="000000" w:themeColor="text1"/>
        </w:rPr>
        <w:t xml:space="preserve"> to differentiate microbial taxonomies between similar genomes </w:t>
      </w:r>
      <w:r w:rsidR="003272C4" w:rsidRPr="003A137D">
        <w:rPr>
          <w:color w:val="000000" w:themeColor="text1"/>
        </w:rPr>
        <w:fldChar w:fldCharType="begin"/>
      </w:r>
      <w:r w:rsidR="004765A2">
        <w:rPr>
          <w:color w:val="000000" w:themeColor="text1"/>
        </w:rPr>
        <w:instrText xml:space="preserve"> ADDIN ZOTERO_ITEM CSL_CITATION {"citationID":"RAOmnEwe","properties":{"formattedCitation":"(Tran and Phan, 2020)","plainCitation":"(Tran and Phan, 2020)","noteIndex":0},"citationItems":[{"id":"1BY60Z0f/AbVCmrg2","uris":["http://zotero.org/users/local/YOB362yk/items/AMMNWGCI"],"itemData":{"id":1658,"type":"article-journal","abstract":"Most current approach to metagenomic classification employ short next generation sequencing (NGS) reads that are present in metagenomic samples to identify unique genomic regions. NGS reads, however, might not be long enough to differentiate similar genomes. This suggests a potential for using longer reads to improve classification performance. Presently, longer reads tend to have a higher rate of sequencing errors. Thus, given the pros and cons, it remains unclear which types of reads is better for metagenomic classification. We compared two taxonomic classification protocols: a traditional assembly-free protocol and a novel assembly-based protocol. The novel assembly-based protocol consists of assembling short-reads into longer reads, which will be subsequently classified by a traditional taxonomic classifier. We discovered that most classifiers made fewer predictions with longer reads and that they achieved higher classification performance on synthetic metagenomic data. Generally, we observed a significant increase in precision, while having similar recall rates. On real data, we observed similar characteristics that suggest that the classifiers might have similar performance of higher precision with similar recall with longer reads. We have shown a noticeable difference in performance between assembly-based and assembly-free taxonomic classification. This finding strongly suggests that classifying species in metagenomic environments can be achieved with higher overall performance simply by assembling short reads. Further, it also suggests that long-read technologies might be better for species classification.","container-title":"Genes","DOI":"10.3390/genes11080946","issue":"8","language":"en","note":"number: 8\npublisher: Multidisciplinary Digital Publishing Institute","page":"946","source":"www.mdpi.com","title":"Assembling Reads Improves Taxonomic Classification of Species","URL":"https://www.mdpi.com/2073-4425/11/8/946","volume":"11","author":[{"family":"Tran","given":"Quang"},{"family":"Phan","given":"Vinhthuy"}],"accessed":{"date-parts":[["2021",3,24]]},"issued":{"date-parts":[["2020",8]]}}}],"schema":"https://github.com/citation-style-language/schema/raw/master/csl-citation.json"} </w:instrText>
      </w:r>
      <w:r w:rsidR="003272C4" w:rsidRPr="003A137D">
        <w:rPr>
          <w:color w:val="000000" w:themeColor="text1"/>
        </w:rPr>
        <w:fldChar w:fldCharType="separate"/>
      </w:r>
      <w:r w:rsidR="00350DBF" w:rsidRPr="003A137D">
        <w:rPr>
          <w:color w:val="000000"/>
        </w:rPr>
        <w:t>(Tran and Phan, 2020)</w:t>
      </w:r>
      <w:r w:rsidR="003272C4" w:rsidRPr="003A137D">
        <w:rPr>
          <w:color w:val="000000" w:themeColor="text1"/>
        </w:rPr>
        <w:fldChar w:fldCharType="end"/>
      </w:r>
      <w:r w:rsidR="003272C4" w:rsidRPr="003A137D">
        <w:rPr>
          <w:color w:val="000000" w:themeColor="text1"/>
        </w:rPr>
        <w:t>.</w:t>
      </w:r>
      <w:r w:rsidR="00BD222B" w:rsidRPr="003A137D">
        <w:rPr>
          <w:color w:val="000000" w:themeColor="text1"/>
        </w:rPr>
        <w:t xml:space="preserve"> </w:t>
      </w:r>
      <w:r w:rsidR="002F4248" w:rsidRPr="003A137D">
        <w:rPr>
          <w:color w:val="000000" w:themeColor="text1"/>
        </w:rPr>
        <w:t>The u</w:t>
      </w:r>
      <w:r w:rsidRPr="003A137D">
        <w:rPr>
          <w:color w:val="000000" w:themeColor="text1"/>
        </w:rPr>
        <w:t>s</w:t>
      </w:r>
      <w:r w:rsidR="004C191F" w:rsidRPr="003A137D">
        <w:rPr>
          <w:color w:val="000000" w:themeColor="text1"/>
        </w:rPr>
        <w:t>e of</w:t>
      </w:r>
      <w:r w:rsidRPr="003A137D">
        <w:rPr>
          <w:color w:val="000000" w:themeColor="text1"/>
        </w:rPr>
        <w:t xml:space="preserve"> real-world datasets has the advantage of addressing this challenge</w:t>
      </w:r>
      <w:del w:id="3988" w:author="Liliana Salvador" w:date="2022-02-26T21:43:00Z">
        <w:r w:rsidRPr="003A137D" w:rsidDel="00123495">
          <w:rPr>
            <w:color w:val="000000" w:themeColor="text1"/>
          </w:rPr>
          <w:delText xml:space="preserve"> in metagenomic studies from the users’ perspective</w:delText>
        </w:r>
      </w:del>
      <w:r w:rsidRPr="003A137D">
        <w:rPr>
          <w:color w:val="000000" w:themeColor="text1"/>
        </w:rPr>
        <w:t xml:space="preserve">, reminding the </w:t>
      </w:r>
      <w:r w:rsidR="004C191F" w:rsidRPr="003A137D">
        <w:rPr>
          <w:color w:val="000000" w:themeColor="text1"/>
        </w:rPr>
        <w:t xml:space="preserve">investigators </w:t>
      </w:r>
      <w:r w:rsidRPr="003A137D">
        <w:rPr>
          <w:color w:val="000000" w:themeColor="text1"/>
        </w:rPr>
        <w:t xml:space="preserve">to stay skeptical with the classification results obtained from the profiling </w:t>
      </w:r>
      <w:r w:rsidR="008524D8" w:rsidRPr="003A137D">
        <w:rPr>
          <w:color w:val="000000" w:themeColor="text1"/>
        </w:rPr>
        <w:t>software</w:t>
      </w:r>
      <w:r w:rsidRPr="003A137D">
        <w:rPr>
          <w:color w:val="000000" w:themeColor="text1"/>
        </w:rPr>
        <w:t xml:space="preserve">. On the other hand, benchmarking the </w:t>
      </w:r>
      <w:r w:rsidR="0061113C" w:rsidRPr="003A137D">
        <w:rPr>
          <w:color w:val="000000" w:themeColor="text1"/>
        </w:rPr>
        <w:t xml:space="preserve">software’ </w:t>
      </w:r>
      <w:r w:rsidRPr="003A137D">
        <w:rPr>
          <w:color w:val="000000" w:themeColor="text1"/>
        </w:rPr>
        <w:t xml:space="preserve">performances with the real-world dataset, in contrast to using </w:t>
      </w:r>
      <w:r w:rsidRPr="003A137D">
        <w:rPr>
          <w:i/>
          <w:iCs/>
          <w:color w:val="000000" w:themeColor="text1"/>
        </w:rPr>
        <w:t>in silic</w:t>
      </w:r>
      <w:r w:rsidRPr="003A137D">
        <w:rPr>
          <w:color w:val="000000" w:themeColor="text1"/>
        </w:rPr>
        <w:t>o datasets, has the limitation o</w:t>
      </w:r>
      <w:r w:rsidR="0061113C" w:rsidRPr="003A137D">
        <w:rPr>
          <w:color w:val="000000" w:themeColor="text1"/>
        </w:rPr>
        <w:t>f</w:t>
      </w:r>
      <w:r w:rsidRPr="003A137D">
        <w:rPr>
          <w:color w:val="000000" w:themeColor="text1"/>
        </w:rPr>
        <w:t xml:space="preserve"> lacking knowledge about the true microbial compositions within each sample, which means we could not evaluate the performance of </w:t>
      </w:r>
      <w:r w:rsidR="008524D8" w:rsidRPr="003A137D">
        <w:rPr>
          <w:color w:val="000000" w:themeColor="text1"/>
        </w:rPr>
        <w:t>software</w:t>
      </w:r>
      <w:r w:rsidRPr="003A137D">
        <w:rPr>
          <w:color w:val="000000" w:themeColor="text1"/>
        </w:rPr>
        <w:t xml:space="preserve"> based on their degrees of accuracy and sensitivity</w:t>
      </w:r>
      <w:ins w:id="3989" w:author="Liliana Salvador" w:date="2022-02-26T21:44:00Z">
        <w:r w:rsidR="00123495">
          <w:rPr>
            <w:color w:val="000000" w:themeColor="text1"/>
          </w:rPr>
          <w:t>,</w:t>
        </w:r>
      </w:ins>
      <w:r w:rsidRPr="003A137D">
        <w:rPr>
          <w:color w:val="000000" w:themeColor="text1"/>
        </w:rPr>
        <w:t xml:space="preserve"> nor giving direct suggestions on </w:t>
      </w:r>
      <w:r w:rsidR="0061113C" w:rsidRPr="003A137D">
        <w:rPr>
          <w:color w:val="000000" w:themeColor="text1"/>
        </w:rPr>
        <w:t xml:space="preserve">software’ </w:t>
      </w:r>
      <w:r w:rsidRPr="003A137D">
        <w:rPr>
          <w:color w:val="000000" w:themeColor="text1"/>
        </w:rPr>
        <w:t>selection. In addition, metagenomics profiling has been broadly utilized in many fields of studies, including clinical, pharmaceutical</w:t>
      </w:r>
      <w:r w:rsidR="00092D2F" w:rsidRPr="003A137D">
        <w:rPr>
          <w:color w:val="000000" w:themeColor="text1"/>
        </w:rPr>
        <w:t>,</w:t>
      </w:r>
      <w:r w:rsidRPr="003A137D">
        <w:rPr>
          <w:color w:val="000000" w:themeColor="text1"/>
        </w:rPr>
        <w:t xml:space="preserve"> as well as ecological</w:t>
      </w:r>
      <w:del w:id="3990" w:author="Liliana Salvador" w:date="2022-02-26T21:44:00Z">
        <w:r w:rsidRPr="003A137D" w:rsidDel="00123495">
          <w:rPr>
            <w:color w:val="000000" w:themeColor="text1"/>
          </w:rPr>
          <w:delText xml:space="preserve"> studies</w:delText>
        </w:r>
      </w:del>
      <w:r w:rsidRPr="003A137D">
        <w:rPr>
          <w:color w:val="000000" w:themeColor="text1"/>
        </w:rPr>
        <w:t>. Each field utiliz</w:t>
      </w:r>
      <w:r w:rsidR="00092D2F" w:rsidRPr="003A137D">
        <w:rPr>
          <w:color w:val="000000" w:themeColor="text1"/>
        </w:rPr>
        <w:t>es</w:t>
      </w:r>
      <w:r w:rsidRPr="003A137D">
        <w:rPr>
          <w:color w:val="000000" w:themeColor="text1"/>
        </w:rPr>
        <w:t xml:space="preserve"> microbial profiles differently based on the biological question proposed. Our choice of the real-world dataset could only address a limited number of </w:t>
      </w:r>
      <w:r w:rsidR="0061113C" w:rsidRPr="003A137D">
        <w:rPr>
          <w:color w:val="000000" w:themeColor="text1"/>
        </w:rPr>
        <w:t xml:space="preserve">software </w:t>
      </w:r>
      <w:r w:rsidRPr="003A137D">
        <w:rPr>
          <w:color w:val="000000" w:themeColor="text1"/>
        </w:rPr>
        <w:t xml:space="preserve">selection biases. We suggest researchers from different </w:t>
      </w:r>
      <w:r w:rsidR="0061113C" w:rsidRPr="003A137D">
        <w:rPr>
          <w:color w:val="000000" w:themeColor="text1"/>
        </w:rPr>
        <w:t xml:space="preserve">study </w:t>
      </w:r>
      <w:r w:rsidRPr="003A137D">
        <w:rPr>
          <w:color w:val="000000" w:themeColor="text1"/>
        </w:rPr>
        <w:t>fields to be aware of the possible error-prone conclusions made from metagenomics profiling analysis</w:t>
      </w:r>
      <w:r w:rsidR="002B44DF" w:rsidRPr="003A137D">
        <w:rPr>
          <w:color w:val="000000" w:themeColor="text1"/>
        </w:rPr>
        <w:t>, and evaluate it objectively</w:t>
      </w:r>
      <w:r w:rsidRPr="003A137D">
        <w:rPr>
          <w:color w:val="000000" w:themeColor="text1"/>
        </w:rPr>
        <w:t xml:space="preserve"> </w:t>
      </w:r>
      <w:r w:rsidR="002B44DF" w:rsidRPr="003A137D">
        <w:rPr>
          <w:color w:val="000000" w:themeColor="text1"/>
        </w:rPr>
        <w:t xml:space="preserve">comparing it to </w:t>
      </w:r>
      <w:r w:rsidR="000201F5" w:rsidRPr="003A137D">
        <w:rPr>
          <w:color w:val="000000" w:themeColor="text1"/>
        </w:rPr>
        <w:t xml:space="preserve">other </w:t>
      </w:r>
      <w:r w:rsidR="002B44DF" w:rsidRPr="003A137D">
        <w:rPr>
          <w:color w:val="000000" w:themeColor="text1"/>
        </w:rPr>
        <w:t xml:space="preserve">traditional methods </w:t>
      </w:r>
      <w:r w:rsidR="000201F5" w:rsidRPr="003A137D">
        <w:rPr>
          <w:color w:val="000000" w:themeColor="text1"/>
        </w:rPr>
        <w:t>(</w:t>
      </w:r>
      <w:proofErr w:type="gramStart"/>
      <w:r w:rsidR="000201F5" w:rsidRPr="003A137D">
        <w:rPr>
          <w:color w:val="000000" w:themeColor="text1"/>
        </w:rPr>
        <w:t>e.</w:t>
      </w:r>
      <w:r w:rsidR="003A41A8" w:rsidRPr="003A137D">
        <w:rPr>
          <w:color w:val="000000" w:themeColor="text1"/>
        </w:rPr>
        <w:t>g.</w:t>
      </w:r>
      <w:proofErr w:type="gramEnd"/>
      <w:r w:rsidR="000201F5" w:rsidRPr="003A137D">
        <w:rPr>
          <w:color w:val="000000" w:themeColor="text1"/>
        </w:rPr>
        <w:t xml:space="preserve"> PCR, culture, or serotyping)</w:t>
      </w:r>
      <w:r w:rsidR="002B44DF" w:rsidRPr="003A137D">
        <w:rPr>
          <w:color w:val="000000" w:themeColor="text1"/>
        </w:rPr>
        <w:t>.</w:t>
      </w:r>
    </w:p>
    <w:p w14:paraId="46BDD010" w14:textId="77777777" w:rsidR="005912FB" w:rsidRPr="003A137D" w:rsidRDefault="00234370" w:rsidP="005912FB">
      <w:pPr>
        <w:spacing w:line="480" w:lineRule="auto"/>
        <w:ind w:firstLine="360"/>
        <w:rPr>
          <w:color w:val="000000" w:themeColor="text1"/>
        </w:rPr>
      </w:pPr>
      <w:r w:rsidRPr="003A137D">
        <w:rPr>
          <w:color w:val="000000" w:themeColor="text1"/>
        </w:rPr>
        <w:t xml:space="preserve">Advancement in sequencing as well as computational technologies allows modern-day biological research to move to a brand-new era. However, while benefiting from the powerfulness and convenience of technologies, we should always critically analyze </w:t>
      </w:r>
      <w:r w:rsidR="00B57419" w:rsidRPr="003A137D">
        <w:rPr>
          <w:color w:val="000000" w:themeColor="text1"/>
        </w:rPr>
        <w:t xml:space="preserve">and validate </w:t>
      </w:r>
      <w:r w:rsidR="0061113C" w:rsidRPr="003A137D">
        <w:rPr>
          <w:color w:val="000000" w:themeColor="text1"/>
        </w:rPr>
        <w:t xml:space="preserve">software </w:t>
      </w:r>
      <w:r w:rsidR="00B57419" w:rsidRPr="003A137D">
        <w:rPr>
          <w:color w:val="000000" w:themeColor="text1"/>
        </w:rPr>
        <w:t>outputs</w:t>
      </w:r>
      <w:r w:rsidRPr="003A137D">
        <w:rPr>
          <w:color w:val="000000" w:themeColor="text1"/>
        </w:rPr>
        <w:t xml:space="preserve"> based on our prior knowledge. </w:t>
      </w:r>
    </w:p>
    <w:p w14:paraId="1E41E143" w14:textId="77777777" w:rsidR="00B00FC0" w:rsidRDefault="00B00FC0" w:rsidP="005912FB">
      <w:pPr>
        <w:spacing w:line="480" w:lineRule="auto"/>
        <w:rPr>
          <w:ins w:id="3991" w:author="Liliana Salvador" w:date="2022-02-26T21:29:00Z"/>
          <w:b/>
          <w:bCs/>
          <w:color w:val="000000" w:themeColor="text1"/>
        </w:rPr>
      </w:pPr>
    </w:p>
    <w:p w14:paraId="3B084BEC" w14:textId="1B4E19D6" w:rsidR="00886469" w:rsidRPr="003A137D" w:rsidRDefault="00886469" w:rsidP="005912FB">
      <w:pPr>
        <w:spacing w:line="480" w:lineRule="auto"/>
        <w:rPr>
          <w:b/>
          <w:bCs/>
          <w:color w:val="000000" w:themeColor="text1"/>
        </w:rPr>
      </w:pPr>
      <w:r w:rsidRPr="003A137D">
        <w:rPr>
          <w:b/>
          <w:bCs/>
          <w:color w:val="000000" w:themeColor="text1"/>
        </w:rPr>
        <w:t>Acknowledgements</w:t>
      </w:r>
    </w:p>
    <w:p w14:paraId="4A87EB95" w14:textId="58B8994F" w:rsidR="00792217" w:rsidRPr="003A137D" w:rsidRDefault="00792217" w:rsidP="005912FB">
      <w:pPr>
        <w:spacing w:line="480" w:lineRule="auto"/>
        <w:rPr>
          <w:color w:val="000000" w:themeColor="text1"/>
        </w:rPr>
      </w:pPr>
      <w:bookmarkStart w:id="3992" w:name="OLE_LINK118"/>
      <w:r w:rsidRPr="003A137D">
        <w:t xml:space="preserve">This work was supported by the </w:t>
      </w:r>
      <w:r w:rsidRPr="003A137D">
        <w:rPr>
          <w:color w:val="000000" w:themeColor="text1"/>
        </w:rPr>
        <w:t xml:space="preserve">National Science Foundation under Grant No. DGE-1545433 to R.X. </w:t>
      </w:r>
      <w:r w:rsidRPr="003A137D">
        <w:t>and startup funds to L.C.M.S. from the University of Georgia Office of Research</w:t>
      </w:r>
      <w:r w:rsidRPr="003A137D">
        <w:rPr>
          <w:color w:val="000000" w:themeColor="text1"/>
        </w:rPr>
        <w:t xml:space="preserve">. The </w:t>
      </w:r>
      <w:r w:rsidRPr="003A137D">
        <w:rPr>
          <w:color w:val="000000" w:themeColor="text1"/>
        </w:rPr>
        <w:lastRenderedPageBreak/>
        <w:t>sample collection, sequencing and analysis was done during S.R.’s tenure at the Ross University School of Veterinary Medicine, Saint Kitts and it was supported by internal grants from the Center for One Health and Tropical Medicine.</w:t>
      </w:r>
      <w:bookmarkEnd w:id="3992"/>
      <w:r w:rsidR="0045618D" w:rsidRPr="003A137D">
        <w:rPr>
          <w:color w:val="000000" w:themeColor="text1"/>
        </w:rPr>
        <w:t xml:space="preserve"> We also would like to thank Dr. </w:t>
      </w:r>
      <w:proofErr w:type="spellStart"/>
      <w:r w:rsidR="0045618D" w:rsidRPr="003A137D">
        <w:rPr>
          <w:color w:val="000000" w:themeColor="text1"/>
        </w:rPr>
        <w:t>Kanae</w:t>
      </w:r>
      <w:proofErr w:type="spellEnd"/>
      <w:r w:rsidR="0045618D" w:rsidRPr="003A137D">
        <w:rPr>
          <w:color w:val="000000" w:themeColor="text1"/>
        </w:rPr>
        <w:t xml:space="preserve"> </w:t>
      </w:r>
      <w:proofErr w:type="spellStart"/>
      <w:r w:rsidR="0045618D" w:rsidRPr="003A137D">
        <w:rPr>
          <w:color w:val="000000" w:themeColor="text1"/>
        </w:rPr>
        <w:t>Shiokawa</w:t>
      </w:r>
      <w:proofErr w:type="spellEnd"/>
      <w:r w:rsidR="0045618D" w:rsidRPr="003A137D">
        <w:rPr>
          <w:color w:val="000000" w:themeColor="text1"/>
        </w:rPr>
        <w:t xml:space="preserve"> for her help with collection and processing of rat specimens.</w:t>
      </w:r>
    </w:p>
    <w:p w14:paraId="2930ECD0" w14:textId="77777777" w:rsidR="00B00FC0" w:rsidRDefault="00B00FC0" w:rsidP="005912FB">
      <w:pPr>
        <w:spacing w:line="480" w:lineRule="auto"/>
        <w:rPr>
          <w:ins w:id="3993" w:author="Liliana Salvador" w:date="2022-02-26T21:29:00Z"/>
          <w:b/>
          <w:bCs/>
          <w:color w:val="000000" w:themeColor="text1"/>
        </w:rPr>
      </w:pPr>
    </w:p>
    <w:p w14:paraId="28F79B53" w14:textId="5CCC6AFA" w:rsidR="00886469" w:rsidRPr="003A137D" w:rsidRDefault="00886469" w:rsidP="005912FB">
      <w:pPr>
        <w:spacing w:line="480" w:lineRule="auto"/>
        <w:rPr>
          <w:b/>
          <w:bCs/>
          <w:color w:val="000000" w:themeColor="text1"/>
        </w:rPr>
      </w:pPr>
      <w:r w:rsidRPr="003A137D">
        <w:rPr>
          <w:b/>
          <w:bCs/>
          <w:color w:val="000000" w:themeColor="text1"/>
        </w:rPr>
        <w:t>Conflicts of interest</w:t>
      </w:r>
    </w:p>
    <w:p w14:paraId="70295735" w14:textId="7C4A117B" w:rsidR="00886469" w:rsidRPr="003A137D" w:rsidRDefault="00886469" w:rsidP="0046408A">
      <w:pPr>
        <w:spacing w:line="480" w:lineRule="auto"/>
      </w:pPr>
      <w:r w:rsidRPr="003A137D">
        <w:t>No conflict of interest declared.</w:t>
      </w:r>
    </w:p>
    <w:p w14:paraId="0DCC5708" w14:textId="77777777" w:rsidR="00B00FC0" w:rsidRDefault="00B00FC0" w:rsidP="00063C13">
      <w:pPr>
        <w:spacing w:line="480" w:lineRule="auto"/>
        <w:rPr>
          <w:ins w:id="3994" w:author="Liliana Salvador" w:date="2022-02-26T21:29:00Z"/>
          <w:b/>
          <w:bCs/>
          <w:color w:val="000000" w:themeColor="text1"/>
        </w:rPr>
      </w:pPr>
    </w:p>
    <w:p w14:paraId="04534B66" w14:textId="3E34E1EF" w:rsidR="00063C13" w:rsidRPr="003A137D" w:rsidRDefault="00063C13" w:rsidP="00063C13">
      <w:pPr>
        <w:spacing w:line="480" w:lineRule="auto"/>
        <w:rPr>
          <w:b/>
          <w:bCs/>
          <w:color w:val="000000" w:themeColor="text1"/>
        </w:rPr>
      </w:pPr>
      <w:r w:rsidRPr="003A137D">
        <w:rPr>
          <w:b/>
          <w:bCs/>
          <w:color w:val="000000" w:themeColor="text1"/>
        </w:rPr>
        <w:t>Repositories</w:t>
      </w:r>
    </w:p>
    <w:p w14:paraId="0A803863" w14:textId="77777777" w:rsidR="00063C13" w:rsidRPr="003A137D" w:rsidRDefault="00063C13" w:rsidP="00063C13">
      <w:pPr>
        <w:spacing w:line="480" w:lineRule="auto"/>
        <w:rPr>
          <w:color w:val="000000" w:themeColor="text1"/>
        </w:rPr>
      </w:pPr>
      <w:r w:rsidRPr="003A137D">
        <w:rPr>
          <w:color w:val="000000" w:themeColor="text1"/>
          <w:shd w:val="clear" w:color="auto" w:fill="FFFFFF"/>
        </w:rPr>
        <w:t xml:space="preserve">The raw sequence files (FASTQ) were submitted to the NCBI Sequence Read Archive under the </w:t>
      </w:r>
      <w:proofErr w:type="spellStart"/>
      <w:r w:rsidRPr="003A137D">
        <w:rPr>
          <w:color w:val="000000" w:themeColor="text1"/>
          <w:shd w:val="clear" w:color="auto" w:fill="FFFFFF"/>
        </w:rPr>
        <w:t>Bioproject</w:t>
      </w:r>
      <w:proofErr w:type="spellEnd"/>
      <w:r w:rsidRPr="003A137D">
        <w:rPr>
          <w:color w:val="000000" w:themeColor="text1"/>
          <w:shd w:val="clear" w:color="auto" w:fill="FFFFFF"/>
        </w:rPr>
        <w:t xml:space="preserve"> accession number: </w:t>
      </w:r>
      <w:r w:rsidRPr="003A137D">
        <w:rPr>
          <w:color w:val="000000" w:themeColor="text1"/>
        </w:rPr>
        <w:t xml:space="preserve">PRJNA717669.  </w:t>
      </w:r>
      <w:r w:rsidRPr="003A137D">
        <w:rPr>
          <w:color w:val="000000" w:themeColor="text1"/>
          <w:shd w:val="clear" w:color="auto" w:fill="FFFFFF"/>
        </w:rPr>
        <w:t xml:space="preserve">The individual isolates can be accessed under the following </w:t>
      </w:r>
      <w:proofErr w:type="spellStart"/>
      <w:r w:rsidRPr="003A137D">
        <w:rPr>
          <w:color w:val="000000" w:themeColor="text1"/>
          <w:shd w:val="clear" w:color="auto" w:fill="FFFFFF"/>
        </w:rPr>
        <w:t>Biosample</w:t>
      </w:r>
      <w:proofErr w:type="spellEnd"/>
      <w:r w:rsidRPr="003A137D">
        <w:rPr>
          <w:color w:val="000000" w:themeColor="text1"/>
          <w:shd w:val="clear" w:color="auto" w:fill="FFFFFF"/>
        </w:rPr>
        <w:t xml:space="preserve"> accession numbers:</w:t>
      </w:r>
      <w:r w:rsidRPr="003A137D">
        <w:rPr>
          <w:color w:val="000000" w:themeColor="text1"/>
        </w:rPr>
        <w:t xml:space="preserve"> SAMN18507082 - </w:t>
      </w:r>
      <w:r w:rsidRPr="003A137D">
        <w:rPr>
          <w:color w:val="000000" w:themeColor="text1"/>
          <w:shd w:val="clear" w:color="auto" w:fill="FFFFFF"/>
        </w:rPr>
        <w:t>SAMN18507091</w:t>
      </w:r>
      <w:r w:rsidRPr="003A137D">
        <w:rPr>
          <w:color w:val="000000" w:themeColor="text1"/>
        </w:rPr>
        <w:t xml:space="preserve">. All scripts for this publication are freely available on the following </w:t>
      </w:r>
      <w:proofErr w:type="spellStart"/>
      <w:r w:rsidRPr="003A137D">
        <w:rPr>
          <w:color w:val="000000" w:themeColor="text1"/>
        </w:rPr>
        <w:t>Github</w:t>
      </w:r>
      <w:proofErr w:type="spellEnd"/>
      <w:r w:rsidRPr="003A137D">
        <w:rPr>
          <w:color w:val="000000" w:themeColor="text1"/>
        </w:rPr>
        <w:t xml:space="preserve"> link: </w:t>
      </w:r>
      <w:r w:rsidR="004B734A" w:rsidRPr="003A137D">
        <w:fldChar w:fldCharType="begin"/>
      </w:r>
      <w:r w:rsidR="004B734A" w:rsidRPr="003A137D">
        <w:instrText xml:space="preserve"> HYPERLINK "https://github.com/salvadorlab/MetagenomicsToolsEvaluation" </w:instrText>
      </w:r>
      <w:r w:rsidR="004B734A" w:rsidRPr="003A137D">
        <w:rPr>
          <w:rPrChange w:id="3995" w:author="Ruijie Xu" w:date="2022-01-31T16:48:00Z">
            <w:rPr>
              <w:rStyle w:val="Hyperlink"/>
            </w:rPr>
          </w:rPrChange>
        </w:rPr>
        <w:fldChar w:fldCharType="separate"/>
      </w:r>
      <w:r w:rsidRPr="003A137D">
        <w:rPr>
          <w:rStyle w:val="Hyperlink"/>
        </w:rPr>
        <w:t>https://github.com/salvadorlab/MetagenomicsToolsEvaluation</w:t>
      </w:r>
      <w:r w:rsidR="004B734A" w:rsidRPr="003A137D">
        <w:rPr>
          <w:rStyle w:val="Hyperlink"/>
        </w:rPr>
        <w:fldChar w:fldCharType="end"/>
      </w:r>
      <w:r w:rsidRPr="003A137D">
        <w:rPr>
          <w:color w:val="000000" w:themeColor="text1"/>
        </w:rPr>
        <w:t>.</w:t>
      </w:r>
    </w:p>
    <w:p w14:paraId="51878EAC" w14:textId="77777777" w:rsidR="00B00FC0" w:rsidRDefault="00B00FC0" w:rsidP="00063C13">
      <w:pPr>
        <w:spacing w:line="480" w:lineRule="auto"/>
        <w:rPr>
          <w:ins w:id="3996" w:author="Liliana Salvador" w:date="2022-02-26T21:29:00Z"/>
          <w:b/>
          <w:bCs/>
          <w:color w:val="000000" w:themeColor="text1"/>
        </w:rPr>
      </w:pPr>
    </w:p>
    <w:p w14:paraId="73FFE782" w14:textId="738BB40F" w:rsidR="00063C13" w:rsidRPr="003A137D" w:rsidRDefault="00063C13" w:rsidP="00063C13">
      <w:pPr>
        <w:spacing w:line="480" w:lineRule="auto"/>
        <w:rPr>
          <w:b/>
          <w:bCs/>
          <w:color w:val="000000" w:themeColor="text1"/>
        </w:rPr>
      </w:pPr>
      <w:r w:rsidRPr="003A137D">
        <w:rPr>
          <w:b/>
          <w:bCs/>
          <w:color w:val="000000" w:themeColor="text1"/>
        </w:rPr>
        <w:t>Data summary</w:t>
      </w:r>
    </w:p>
    <w:p w14:paraId="775B8F3C" w14:textId="77777777" w:rsidR="00792217" w:rsidRPr="003A137D" w:rsidRDefault="00063C13" w:rsidP="0046408A">
      <w:pPr>
        <w:spacing w:line="480" w:lineRule="auto"/>
        <w:rPr>
          <w:color w:val="000000" w:themeColor="text1"/>
        </w:rPr>
      </w:pPr>
      <w:r w:rsidRPr="003A137D">
        <w:rPr>
          <w:color w:val="000000" w:themeColor="text1"/>
          <w:shd w:val="clear" w:color="auto" w:fill="FFFFFF"/>
        </w:rPr>
        <w:t xml:space="preserve">The raw sequence files (FASTQ) were submitted to the NCBI Sequence Read Archive under the </w:t>
      </w:r>
      <w:proofErr w:type="spellStart"/>
      <w:r w:rsidRPr="003A137D">
        <w:rPr>
          <w:color w:val="000000" w:themeColor="text1"/>
          <w:shd w:val="clear" w:color="auto" w:fill="FFFFFF"/>
        </w:rPr>
        <w:t>Bioproject</w:t>
      </w:r>
      <w:proofErr w:type="spellEnd"/>
      <w:r w:rsidRPr="003A137D">
        <w:rPr>
          <w:color w:val="000000" w:themeColor="text1"/>
          <w:shd w:val="clear" w:color="auto" w:fill="FFFFFF"/>
        </w:rPr>
        <w:t xml:space="preserve"> accession number: </w:t>
      </w:r>
      <w:r w:rsidRPr="003A137D">
        <w:rPr>
          <w:color w:val="000000" w:themeColor="text1"/>
        </w:rPr>
        <w:t xml:space="preserve">PRJNA717669.  </w:t>
      </w:r>
      <w:r w:rsidRPr="003A137D">
        <w:rPr>
          <w:color w:val="000000" w:themeColor="text1"/>
          <w:shd w:val="clear" w:color="auto" w:fill="FFFFFF"/>
        </w:rPr>
        <w:t xml:space="preserve">The individual isolates can be accessed under the following </w:t>
      </w:r>
      <w:proofErr w:type="spellStart"/>
      <w:r w:rsidRPr="003A137D">
        <w:rPr>
          <w:color w:val="000000" w:themeColor="text1"/>
          <w:shd w:val="clear" w:color="auto" w:fill="FFFFFF"/>
        </w:rPr>
        <w:t>Biosample</w:t>
      </w:r>
      <w:proofErr w:type="spellEnd"/>
      <w:r w:rsidRPr="003A137D">
        <w:rPr>
          <w:color w:val="000000" w:themeColor="text1"/>
          <w:shd w:val="clear" w:color="auto" w:fill="FFFFFF"/>
        </w:rPr>
        <w:t xml:space="preserve"> accession numbers:</w:t>
      </w:r>
      <w:r w:rsidRPr="003A137D">
        <w:rPr>
          <w:color w:val="000000" w:themeColor="text1"/>
        </w:rPr>
        <w:t xml:space="preserve"> SAMN18507082 - </w:t>
      </w:r>
      <w:r w:rsidRPr="003A137D">
        <w:rPr>
          <w:color w:val="000000" w:themeColor="text1"/>
          <w:shd w:val="clear" w:color="auto" w:fill="FFFFFF"/>
        </w:rPr>
        <w:t>SAMN18507091</w:t>
      </w:r>
      <w:r w:rsidRPr="003A137D">
        <w:rPr>
          <w:color w:val="000000" w:themeColor="text1"/>
        </w:rPr>
        <w:t>. The short-read archive accession numbers are listed in Table S1.</w:t>
      </w:r>
    </w:p>
    <w:p w14:paraId="1C5DD835" w14:textId="77777777" w:rsidR="00B00FC0" w:rsidRDefault="00B00FC0" w:rsidP="00792217">
      <w:pPr>
        <w:spacing w:line="480" w:lineRule="auto"/>
        <w:rPr>
          <w:ins w:id="3997" w:author="Liliana Salvador" w:date="2022-02-26T21:29:00Z"/>
          <w:b/>
          <w:bCs/>
          <w:color w:val="000000" w:themeColor="text1"/>
        </w:rPr>
      </w:pPr>
    </w:p>
    <w:p w14:paraId="6B453C79" w14:textId="38B895F6" w:rsidR="00792217" w:rsidRPr="003A137D" w:rsidRDefault="00792217" w:rsidP="00792217">
      <w:pPr>
        <w:spacing w:line="480" w:lineRule="auto"/>
        <w:rPr>
          <w:b/>
          <w:bCs/>
          <w:color w:val="000000" w:themeColor="text1"/>
        </w:rPr>
      </w:pPr>
      <w:r w:rsidRPr="003A137D">
        <w:rPr>
          <w:b/>
          <w:bCs/>
          <w:color w:val="000000" w:themeColor="text1"/>
        </w:rPr>
        <w:t>Ethical Approval</w:t>
      </w:r>
    </w:p>
    <w:p w14:paraId="6FF3C83F" w14:textId="3F5CEEE2" w:rsidR="00792217" w:rsidRPr="003A137D" w:rsidDel="00751CD2" w:rsidRDefault="00792217" w:rsidP="00792217">
      <w:pPr>
        <w:spacing w:line="480" w:lineRule="auto"/>
        <w:rPr>
          <w:del w:id="3998" w:author="Ruijie Xu" w:date="2022-02-27T13:51:00Z"/>
          <w:iCs/>
        </w:rPr>
      </w:pPr>
      <w:r w:rsidRPr="003A137D">
        <w:rPr>
          <w:color w:val="000000" w:themeColor="text1"/>
        </w:rPr>
        <w:t>Rats were captured following protocols approved by the Ross University School of Veterinary Medicine (RUSVM) IACUC (approval # 17-01-04).</w:t>
      </w:r>
    </w:p>
    <w:p w14:paraId="591F97C7" w14:textId="77777777" w:rsidR="00B00FC0" w:rsidRDefault="00063C13" w:rsidP="0046408A">
      <w:pPr>
        <w:spacing w:line="480" w:lineRule="auto"/>
        <w:rPr>
          <w:ins w:id="3999" w:author="Liliana Salvador" w:date="2022-02-26T21:29:00Z"/>
          <w:color w:val="000000" w:themeColor="text1"/>
        </w:rPr>
      </w:pPr>
      <w:del w:id="4000" w:author="Ruijie Xu" w:date="2022-02-27T13:51:00Z">
        <w:r w:rsidRPr="003A137D" w:rsidDel="00751CD2">
          <w:rPr>
            <w:color w:val="000000" w:themeColor="text1"/>
          </w:rPr>
          <w:delText xml:space="preserve"> </w:delText>
        </w:r>
      </w:del>
    </w:p>
    <w:p w14:paraId="1AB329E6" w14:textId="6D9DC871" w:rsidR="00761817" w:rsidRPr="003A137D" w:rsidRDefault="00886469" w:rsidP="0046408A">
      <w:pPr>
        <w:spacing w:line="480" w:lineRule="auto"/>
        <w:rPr>
          <w:b/>
        </w:rPr>
      </w:pPr>
      <w:r w:rsidRPr="003A137D">
        <w:rPr>
          <w:b/>
        </w:rPr>
        <w:lastRenderedPageBreak/>
        <w:t>Supporting Information</w:t>
      </w:r>
    </w:p>
    <w:p w14:paraId="0C0B1047" w14:textId="06A870C6" w:rsidR="00751CD2" w:rsidRDefault="00751CD2" w:rsidP="002C0B3F">
      <w:pPr>
        <w:spacing w:line="480" w:lineRule="auto"/>
        <w:rPr>
          <w:bCs/>
        </w:rPr>
      </w:pPr>
      <w:r w:rsidRPr="00751CD2">
        <w:rPr>
          <w:bCs/>
        </w:rPr>
        <w:t>SI.kraken2_db_comparison.xlsx</w:t>
      </w:r>
    </w:p>
    <w:p w14:paraId="0104E633" w14:textId="32C6AA8C" w:rsidR="00751CD2" w:rsidRDefault="00751CD2" w:rsidP="002C0B3F">
      <w:pPr>
        <w:spacing w:line="480" w:lineRule="auto"/>
        <w:rPr>
          <w:bCs/>
        </w:rPr>
      </w:pPr>
      <w:r w:rsidRPr="00751CD2">
        <w:rPr>
          <w:bCs/>
        </w:rPr>
        <w:t>SII.software_comparison_full.xlsx</w:t>
      </w:r>
    </w:p>
    <w:p w14:paraId="4610C8A0" w14:textId="7CC19988" w:rsidR="00B00FC0" w:rsidRDefault="00751CD2" w:rsidP="0046408A">
      <w:pPr>
        <w:spacing w:line="480" w:lineRule="auto"/>
        <w:rPr>
          <w:bCs/>
        </w:rPr>
      </w:pPr>
      <w:r w:rsidRPr="00751CD2">
        <w:rPr>
          <w:bCs/>
        </w:rPr>
        <w:t>SIII.lepto.diagnostic.xlsx</w:t>
      </w:r>
    </w:p>
    <w:p w14:paraId="2A2BE5E7" w14:textId="1B11351D" w:rsidR="00751CD2" w:rsidRDefault="00751CD2" w:rsidP="0046408A">
      <w:pPr>
        <w:spacing w:line="480" w:lineRule="auto"/>
        <w:rPr>
          <w:bCs/>
        </w:rPr>
      </w:pPr>
      <w:r w:rsidRPr="00751CD2">
        <w:rPr>
          <w:bCs/>
        </w:rPr>
        <w:t>SIV.lepto.kraken2.db.diagnostic.xlsx</w:t>
      </w:r>
    </w:p>
    <w:p w14:paraId="7E2F5028" w14:textId="2EE1958F" w:rsidR="00633EA4" w:rsidRPr="003A137D" w:rsidRDefault="00633EA4" w:rsidP="0046408A">
      <w:pPr>
        <w:spacing w:line="480" w:lineRule="auto"/>
        <w:rPr>
          <w:bCs/>
        </w:rPr>
      </w:pPr>
      <w:r>
        <w:rPr>
          <w:bCs/>
        </w:rPr>
        <w:t>Supplementary figures file</w:t>
      </w:r>
    </w:p>
    <w:p w14:paraId="09683A86" w14:textId="60F4922B" w:rsidR="0046408A" w:rsidRPr="00A565FA" w:rsidDel="00C31982" w:rsidRDefault="0046408A" w:rsidP="00A565FA">
      <w:pPr>
        <w:spacing w:line="480" w:lineRule="auto"/>
        <w:rPr>
          <w:del w:id="4001" w:author="Ruijie Xu" w:date="2022-02-02T14:44:00Z"/>
        </w:rPr>
      </w:pPr>
      <w:del w:id="4002" w:author="Ruijie Xu" w:date="2022-02-02T14:44:00Z">
        <w:r w:rsidRPr="00A565FA" w:rsidDel="00C31982">
          <w:delText>TableS1_sample_data_information.xlsx</w:delText>
        </w:r>
      </w:del>
    </w:p>
    <w:p w14:paraId="7E99CEB0" w14:textId="6C3B9FBA" w:rsidR="0046408A" w:rsidRPr="00A565FA" w:rsidDel="00C31982" w:rsidRDefault="0046408A" w:rsidP="00A565FA">
      <w:pPr>
        <w:spacing w:line="480" w:lineRule="auto"/>
        <w:rPr>
          <w:del w:id="4003" w:author="Ruijie Xu" w:date="2022-02-02T14:44:00Z"/>
        </w:rPr>
      </w:pPr>
      <w:del w:id="4004" w:author="Ruijie Xu" w:date="2022-02-02T14:44:00Z">
        <w:r w:rsidRPr="00A565FA" w:rsidDel="00C31982">
          <w:delText>TableS2_Kraken2_db_domain.xlsx</w:delText>
        </w:r>
      </w:del>
    </w:p>
    <w:p w14:paraId="6D9B35FD" w14:textId="275979D2" w:rsidR="0046408A" w:rsidRPr="00A565FA" w:rsidDel="00C31982" w:rsidRDefault="0046408A" w:rsidP="00A565FA">
      <w:pPr>
        <w:spacing w:line="480" w:lineRule="auto"/>
        <w:rPr>
          <w:del w:id="4005" w:author="Ruijie Xu" w:date="2022-02-02T14:44:00Z"/>
        </w:rPr>
      </w:pPr>
      <w:del w:id="4006" w:author="Ruijie Xu" w:date="2022-02-02T14:44:00Z">
        <w:r w:rsidRPr="00A565FA" w:rsidDel="00C31982">
          <w:delText>TableS3_Kraken2_db_comparison.xlsx</w:delText>
        </w:r>
      </w:del>
    </w:p>
    <w:p w14:paraId="76731515" w14:textId="604AE660" w:rsidR="0046408A" w:rsidRPr="00A565FA" w:rsidDel="00C31982" w:rsidRDefault="0046408A" w:rsidP="00A565FA">
      <w:pPr>
        <w:spacing w:line="480" w:lineRule="auto"/>
        <w:rPr>
          <w:del w:id="4007" w:author="Ruijie Xu" w:date="2022-02-02T14:44:00Z"/>
        </w:rPr>
      </w:pPr>
      <w:del w:id="4008" w:author="Ruijie Xu" w:date="2022-02-02T14:44:00Z">
        <w:r w:rsidRPr="00A565FA" w:rsidDel="00C31982">
          <w:delText>TableS4</w:delText>
        </w:r>
        <w:r w:rsidR="000C19E7" w:rsidRPr="00A565FA" w:rsidDel="00C31982">
          <w:delText>_</w:delText>
        </w:r>
        <w:r w:rsidRPr="00A565FA" w:rsidDel="00C31982">
          <w:delText>Kraken2_std_vs_cus_genus.xlsx</w:delText>
        </w:r>
      </w:del>
    </w:p>
    <w:p w14:paraId="37FCAF4E" w14:textId="400667A5" w:rsidR="0046408A" w:rsidRPr="00A565FA" w:rsidDel="00C31982" w:rsidRDefault="0046408A" w:rsidP="00A565FA">
      <w:pPr>
        <w:spacing w:line="480" w:lineRule="auto"/>
        <w:rPr>
          <w:del w:id="4009" w:author="Ruijie Xu" w:date="2022-02-02T14:44:00Z"/>
        </w:rPr>
      </w:pPr>
      <w:del w:id="4010" w:author="Ruijie Xu" w:date="2022-02-02T14:44:00Z">
        <w:r w:rsidRPr="00A565FA" w:rsidDel="00C31982">
          <w:delText>TableS5</w:delText>
        </w:r>
        <w:r w:rsidR="000C19E7" w:rsidRPr="00A565FA" w:rsidDel="00C31982">
          <w:delText>_</w:delText>
        </w:r>
        <w:r w:rsidRPr="00A565FA" w:rsidDel="00C31982">
          <w:delText>software_domain_phylum_readsSummary.xlsx</w:delText>
        </w:r>
      </w:del>
    </w:p>
    <w:p w14:paraId="73DE13BB" w14:textId="5545B0A8" w:rsidR="0046408A" w:rsidRPr="00A565FA" w:rsidDel="00C31982" w:rsidRDefault="0046408A" w:rsidP="00A565FA">
      <w:pPr>
        <w:spacing w:line="480" w:lineRule="auto"/>
        <w:rPr>
          <w:del w:id="4011" w:author="Ruijie Xu" w:date="2022-02-02T14:44:00Z"/>
        </w:rPr>
      </w:pPr>
      <w:del w:id="4012" w:author="Ruijie Xu" w:date="2022-02-02T14:44:00Z">
        <w:r w:rsidRPr="00A565FA" w:rsidDel="00C31982">
          <w:delText>TableS6</w:delText>
        </w:r>
        <w:r w:rsidR="000C19E7" w:rsidRPr="00A565FA" w:rsidDel="00C31982">
          <w:delText>_</w:delText>
        </w:r>
        <w:r w:rsidRPr="00A565FA" w:rsidDel="00C31982">
          <w:delText>software_genus_readsSummary.xlsx</w:delText>
        </w:r>
      </w:del>
    </w:p>
    <w:p w14:paraId="29A7E951" w14:textId="32EFD274" w:rsidR="0046408A" w:rsidRPr="00A565FA" w:rsidDel="00C31982" w:rsidRDefault="0046408A" w:rsidP="00A565FA">
      <w:pPr>
        <w:spacing w:line="480" w:lineRule="auto"/>
        <w:rPr>
          <w:del w:id="4013" w:author="Ruijie Xu" w:date="2022-02-02T14:44:00Z"/>
        </w:rPr>
      </w:pPr>
      <w:del w:id="4014" w:author="Ruijie Xu" w:date="2022-02-02T14:44:00Z">
        <w:r w:rsidRPr="00A565FA" w:rsidDel="00C31982">
          <w:delText>TableS7</w:delText>
        </w:r>
        <w:r w:rsidR="000C19E7" w:rsidRPr="00A565FA" w:rsidDel="00C31982">
          <w:delText>_</w:delText>
        </w:r>
        <w:r w:rsidRPr="00A565FA" w:rsidDel="00C31982">
          <w:delText>Alpha_index_values.xlsx</w:delText>
        </w:r>
      </w:del>
    </w:p>
    <w:p w14:paraId="29AE8FFC" w14:textId="07B6799E" w:rsidR="0046408A" w:rsidRPr="00A565FA" w:rsidDel="00C31982" w:rsidRDefault="0046408A" w:rsidP="00A565FA">
      <w:pPr>
        <w:spacing w:line="480" w:lineRule="auto"/>
        <w:rPr>
          <w:del w:id="4015" w:author="Ruijie Xu" w:date="2022-02-02T14:44:00Z"/>
        </w:rPr>
      </w:pPr>
      <w:del w:id="4016" w:author="Ruijie Xu" w:date="2022-02-02T14:44:00Z">
        <w:r w:rsidRPr="00A565FA" w:rsidDel="00C31982">
          <w:delText>TableS8</w:delText>
        </w:r>
        <w:r w:rsidR="000C19E7" w:rsidRPr="00A565FA" w:rsidDel="00C31982">
          <w:delText>_</w:delText>
        </w:r>
        <w:r w:rsidRPr="00A565FA" w:rsidDel="00C31982">
          <w:delText>AlphaIndexComparison.xlsx</w:delText>
        </w:r>
      </w:del>
    </w:p>
    <w:p w14:paraId="48F588FC" w14:textId="36E964A9" w:rsidR="0046408A" w:rsidRPr="00A565FA" w:rsidDel="00C31982" w:rsidRDefault="0046408A" w:rsidP="00A565FA">
      <w:pPr>
        <w:spacing w:line="480" w:lineRule="auto"/>
        <w:rPr>
          <w:del w:id="4017" w:author="Ruijie Xu" w:date="2022-02-02T14:44:00Z"/>
        </w:rPr>
      </w:pPr>
      <w:del w:id="4018" w:author="Ruijie Xu" w:date="2022-02-02T14:44:00Z">
        <w:r w:rsidRPr="00A565FA" w:rsidDel="00C31982">
          <w:delText>TableS9</w:delText>
        </w:r>
        <w:r w:rsidR="000C19E7" w:rsidRPr="00A565FA" w:rsidDel="00C31982">
          <w:delText>_</w:delText>
        </w:r>
        <w:r w:rsidRPr="00A565FA" w:rsidDel="00C31982">
          <w:delText>Beta_index_values.xlsx</w:delText>
        </w:r>
      </w:del>
    </w:p>
    <w:p w14:paraId="2313FA48" w14:textId="38D6FC8A" w:rsidR="0046408A" w:rsidRPr="00A565FA" w:rsidDel="00C31982" w:rsidRDefault="0046408A" w:rsidP="00A565FA">
      <w:pPr>
        <w:spacing w:line="480" w:lineRule="auto"/>
        <w:rPr>
          <w:del w:id="4019" w:author="Ruijie Xu" w:date="2022-02-02T14:44:00Z"/>
        </w:rPr>
      </w:pPr>
      <w:del w:id="4020" w:author="Ruijie Xu" w:date="2022-02-02T14:44:00Z">
        <w:r w:rsidRPr="00A565FA" w:rsidDel="00C31982">
          <w:delText>TableS10</w:delText>
        </w:r>
        <w:r w:rsidR="000C19E7" w:rsidRPr="00A565FA" w:rsidDel="00C31982">
          <w:delText>_</w:delText>
        </w:r>
        <w:r w:rsidRPr="00A565FA" w:rsidDel="00C31982">
          <w:delText>betaIndexComparison.xlsx</w:delText>
        </w:r>
      </w:del>
    </w:p>
    <w:p w14:paraId="5B315F28" w14:textId="0344752E" w:rsidR="00842A3F" w:rsidRPr="00A565FA" w:rsidDel="00C31982" w:rsidRDefault="0046408A" w:rsidP="00A565FA">
      <w:pPr>
        <w:spacing w:line="480" w:lineRule="auto"/>
        <w:rPr>
          <w:del w:id="4021" w:author="Ruijie Xu" w:date="2022-02-02T14:44:00Z"/>
        </w:rPr>
      </w:pPr>
      <w:del w:id="4022" w:author="Ruijie Xu" w:date="2022-02-02T14:44:00Z">
        <w:r w:rsidRPr="00A565FA" w:rsidDel="00C31982">
          <w:delText>TableS11</w:delText>
        </w:r>
        <w:r w:rsidR="000C19E7" w:rsidRPr="00A565FA" w:rsidDel="00C31982">
          <w:delText>_</w:delText>
        </w:r>
        <w:r w:rsidRPr="00A565FA" w:rsidDel="00C31982">
          <w:delText>sigTaxa_foldChange_pvalue.xlsx</w:delText>
        </w:r>
      </w:del>
    </w:p>
    <w:p w14:paraId="4A178EDE" w14:textId="2EF89AE1" w:rsidR="00C919B3" w:rsidRPr="00A565FA" w:rsidRDefault="00C919B3" w:rsidP="00A565FA">
      <w:pPr>
        <w:spacing w:line="480" w:lineRule="auto"/>
        <w:rPr>
          <w:ins w:id="4023" w:author="Ruijie Xu" w:date="2022-02-27T13:52:00Z"/>
        </w:rPr>
      </w:pPr>
      <w:r w:rsidRPr="00A565FA">
        <w:t>References</w:t>
      </w:r>
    </w:p>
    <w:p w14:paraId="125A6589" w14:textId="0C893FB9" w:rsidR="00751CD2" w:rsidRPr="00A565FA" w:rsidRDefault="00751CD2" w:rsidP="00A565FA">
      <w:pPr>
        <w:spacing w:line="480" w:lineRule="auto"/>
        <w:rPr>
          <w:b/>
          <w:bCs/>
        </w:rPr>
      </w:pPr>
      <w:r w:rsidRPr="00A565FA">
        <w:rPr>
          <w:b/>
          <w:bCs/>
        </w:rPr>
        <w:t>Figure and Table Legends</w:t>
      </w:r>
    </w:p>
    <w:p w14:paraId="42445309" w14:textId="6B48C29E" w:rsidR="002A2A74" w:rsidRPr="00A565FA" w:rsidDel="00761DB2" w:rsidRDefault="00DF6673" w:rsidP="00A565FA">
      <w:pPr>
        <w:spacing w:line="480" w:lineRule="auto"/>
        <w:rPr>
          <w:del w:id="4024" w:author="Ruijie Xu" w:date="2022-02-02T14:44:00Z"/>
        </w:rPr>
      </w:pPr>
      <w:r w:rsidRPr="00A565FA">
        <w:rPr>
          <w:b/>
          <w:bCs/>
        </w:rPr>
        <w:t>Figure 1.</w:t>
      </w:r>
      <w:r w:rsidRPr="00A565FA">
        <w:t xml:space="preserve"> Domain level microbial profiles </w:t>
      </w:r>
      <w:r w:rsidR="00503F2A" w:rsidRPr="00A565FA">
        <w:t>for</w:t>
      </w:r>
      <w:r w:rsidRPr="00A565FA">
        <w:t xml:space="preserve"> rat tissue samples using different DBs (a-d) and </w:t>
      </w:r>
      <w:r w:rsidR="00503F2A" w:rsidRPr="00A565FA">
        <w:t>s</w:t>
      </w:r>
      <w:r w:rsidRPr="00A565FA">
        <w:t xml:space="preserve">oftware (e-h). </w:t>
      </w:r>
      <w:r w:rsidR="001F046C" w:rsidRPr="00A565FA">
        <w:t xml:space="preserve">All pairwise statistical comparisons between </w:t>
      </w:r>
      <w:r w:rsidR="00BB451A">
        <w:t>profiles classified by different DBs and software</w:t>
      </w:r>
      <w:r w:rsidR="001F046C" w:rsidRPr="00A565FA">
        <w:t xml:space="preserve"> within each domain </w:t>
      </w:r>
      <w:bookmarkStart w:id="4025" w:name="OLE_LINK185"/>
      <w:bookmarkStart w:id="4026" w:name="OLE_LINK186"/>
      <w:r w:rsidR="001F046C" w:rsidRPr="00A565FA">
        <w:t xml:space="preserve">were performed with a Wilcoxon signed-rank test </w:t>
      </w:r>
      <w:bookmarkStart w:id="4027" w:name="OLE_LINK181"/>
      <w:bookmarkStart w:id="4028" w:name="OLE_LINK182"/>
      <w:bookmarkEnd w:id="4025"/>
      <w:bookmarkEnd w:id="4026"/>
      <w:r w:rsidR="001F046C" w:rsidRPr="00A565FA">
        <w:t>with p-adj value available in Table SI.3 and Table SII.3 for DBs and software comparison, respectively.</w:t>
      </w:r>
      <w:bookmarkEnd w:id="4027"/>
      <w:bookmarkEnd w:id="4028"/>
      <w:r w:rsidR="001F046C" w:rsidRPr="00A565FA">
        <w:t xml:space="preserve"> </w:t>
      </w:r>
      <w:r w:rsidRPr="00A565FA">
        <w:t xml:space="preserve">Samples: </w:t>
      </w:r>
      <w:bookmarkStart w:id="4029" w:name="OLE_LINK187"/>
      <w:bookmarkStart w:id="4030" w:name="OLE_LINK188"/>
      <w:r w:rsidRPr="00A565FA">
        <w:t>R22</w:t>
      </w:r>
      <w:r w:rsidR="009673E3" w:rsidRPr="00A565FA">
        <w:t>.</w:t>
      </w:r>
      <w:r w:rsidRPr="00A565FA">
        <w:t>K (</w:t>
      </w:r>
      <w:r w:rsidRPr="00A565FA">
        <w:rPr>
          <w:noProof/>
        </w:rPr>
        <w:drawing>
          <wp:inline distT="0" distB="0" distL="0" distR="0" wp14:anchorId="70DE5CB1" wp14:editId="1D96F401">
            <wp:extent cx="91440" cy="91440"/>
            <wp:effectExtent l="0" t="0" r="0" b="0"/>
            <wp:docPr id="7" name="Picture 22">
              <a:extLst xmlns:a="http://schemas.openxmlformats.org/drawingml/2006/main">
                <a:ext uri="{FF2B5EF4-FFF2-40B4-BE49-F238E27FC236}">
                  <a16:creationId xmlns:a16="http://schemas.microsoft.com/office/drawing/2014/main" id="{872103B7-8484-1A41-8968-56A16328380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872103B7-8484-1A41-8968-56A163283806}"/>
                        </a:ext>
                      </a:extLst>
                    </pic:cNvPr>
                    <pic:cNvPicPr>
                      <a:picLocks noChangeAspect="1"/>
                    </pic:cNvPicPr>
                  </pic:nvPicPr>
                  <pic:blipFill>
                    <a:blip r:embed="rId12"/>
                    <a:stretch>
                      <a:fillRect/>
                    </a:stretch>
                  </pic:blipFill>
                  <pic:spPr>
                    <a:xfrm>
                      <a:off x="0" y="0"/>
                      <a:ext cx="91440" cy="91440"/>
                    </a:xfrm>
                    <a:prstGeom prst="rect">
                      <a:avLst/>
                    </a:prstGeom>
                  </pic:spPr>
                </pic:pic>
              </a:graphicData>
            </a:graphic>
          </wp:inline>
        </w:drawing>
      </w:r>
      <w:proofErr w:type="gramStart"/>
      <w:r w:rsidRPr="00A565FA">
        <w:t>) ,</w:t>
      </w:r>
      <w:proofErr w:type="gramEnd"/>
      <w:r w:rsidRPr="00A565FA">
        <w:t xml:space="preserve"> R26</w:t>
      </w:r>
      <w:r w:rsidR="009673E3" w:rsidRPr="00A565FA">
        <w:t>.</w:t>
      </w:r>
      <w:r w:rsidRPr="00A565FA">
        <w:t>K (</w:t>
      </w:r>
      <w:r w:rsidRPr="00A565FA">
        <w:rPr>
          <w:noProof/>
        </w:rPr>
        <w:drawing>
          <wp:inline distT="0" distB="0" distL="0" distR="0" wp14:anchorId="4EC29742" wp14:editId="1A31ABDA">
            <wp:extent cx="144018" cy="137160"/>
            <wp:effectExtent l="0" t="0" r="0" b="2540"/>
            <wp:docPr id="16" name="Picture 26">
              <a:extLst xmlns:a="http://schemas.openxmlformats.org/drawingml/2006/main">
                <a:ext uri="{FF2B5EF4-FFF2-40B4-BE49-F238E27FC236}">
                  <a16:creationId xmlns:a16="http://schemas.microsoft.com/office/drawing/2014/main" id="{090020BC-61C7-9B41-8AAA-473A254C9B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090020BC-61C7-9B41-8AAA-473A254C9BD0}"/>
                        </a:ext>
                      </a:extLst>
                    </pic:cNvPr>
                    <pic:cNvPicPr>
                      <a:picLocks noChangeAspect="1"/>
                    </pic:cNvPicPr>
                  </pic:nvPicPr>
                  <pic:blipFill>
                    <a:blip r:embed="rId13"/>
                    <a:stretch>
                      <a:fillRect/>
                    </a:stretch>
                  </pic:blipFill>
                  <pic:spPr>
                    <a:xfrm>
                      <a:off x="0" y="0"/>
                      <a:ext cx="144018" cy="137160"/>
                    </a:xfrm>
                    <a:prstGeom prst="rect">
                      <a:avLst/>
                    </a:prstGeom>
                  </pic:spPr>
                </pic:pic>
              </a:graphicData>
            </a:graphic>
          </wp:inline>
        </w:drawing>
      </w:r>
      <w:r w:rsidRPr="00A565FA">
        <w:t xml:space="preserve">), </w:t>
      </w:r>
      <w:r w:rsidR="009673E3" w:rsidRPr="00A565FA">
        <w:t>R27.K (</w:t>
      </w:r>
      <w:r w:rsidR="009673E3" w:rsidRPr="00A565FA">
        <w:rPr>
          <w:noProof/>
        </w:rPr>
        <w:drawing>
          <wp:inline distT="0" distB="0" distL="0" distR="0" wp14:anchorId="572C6558" wp14:editId="5D38B8EF">
            <wp:extent cx="121920" cy="137160"/>
            <wp:effectExtent l="0" t="0" r="5080" b="2540"/>
            <wp:docPr id="30" name="Picture 24">
              <a:extLst xmlns:a="http://schemas.openxmlformats.org/drawingml/2006/main">
                <a:ext uri="{FF2B5EF4-FFF2-40B4-BE49-F238E27FC236}">
                  <a16:creationId xmlns:a16="http://schemas.microsoft.com/office/drawing/2014/main" id="{3462FCCB-E94E-4E4C-B813-45727962C4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62FCCB-E94E-4E4C-B813-45727962C4DD}"/>
                        </a:ext>
                      </a:extLst>
                    </pic:cNvPr>
                    <pic:cNvPicPr>
                      <a:picLocks noChangeAspect="1"/>
                    </pic:cNvPicPr>
                  </pic:nvPicPr>
                  <pic:blipFill>
                    <a:blip r:embed="rId14"/>
                    <a:stretch>
                      <a:fillRect/>
                    </a:stretch>
                  </pic:blipFill>
                  <pic:spPr>
                    <a:xfrm>
                      <a:off x="0" y="0"/>
                      <a:ext cx="121920" cy="137160"/>
                    </a:xfrm>
                    <a:prstGeom prst="rect">
                      <a:avLst/>
                    </a:prstGeom>
                  </pic:spPr>
                </pic:pic>
              </a:graphicData>
            </a:graphic>
          </wp:inline>
        </w:drawing>
      </w:r>
      <w:r w:rsidR="009673E3" w:rsidRPr="00A565FA">
        <w:t>), R28.K (</w:t>
      </w:r>
      <w:r w:rsidR="009673E3" w:rsidRPr="00A565FA">
        <w:rPr>
          <w:noProof/>
        </w:rPr>
        <w:drawing>
          <wp:inline distT="0" distB="0" distL="0" distR="0" wp14:anchorId="1BC59B96" wp14:editId="06EE83F1">
            <wp:extent cx="130629" cy="137160"/>
            <wp:effectExtent l="0" t="0" r="0" b="2540"/>
            <wp:docPr id="34" name="Picture 40">
              <a:extLst xmlns:a="http://schemas.openxmlformats.org/drawingml/2006/main">
                <a:ext uri="{FF2B5EF4-FFF2-40B4-BE49-F238E27FC236}">
                  <a16:creationId xmlns:a16="http://schemas.microsoft.com/office/drawing/2014/main" id="{D94C6865-6F0E-0349-933D-D8AE434B971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0">
                      <a:extLst>
                        <a:ext uri="{FF2B5EF4-FFF2-40B4-BE49-F238E27FC236}">
                          <a16:creationId xmlns:a16="http://schemas.microsoft.com/office/drawing/2014/main" id="{D94C6865-6F0E-0349-933D-D8AE434B9715}"/>
                        </a:ext>
                      </a:extLst>
                    </pic:cNvPr>
                    <pic:cNvPicPr>
                      <a:picLocks noChangeAspect="1"/>
                    </pic:cNvPicPr>
                  </pic:nvPicPr>
                  <pic:blipFill>
                    <a:blip r:embed="rId15"/>
                    <a:stretch>
                      <a:fillRect/>
                    </a:stretch>
                  </pic:blipFill>
                  <pic:spPr>
                    <a:xfrm>
                      <a:off x="0" y="0"/>
                      <a:ext cx="130629" cy="137160"/>
                    </a:xfrm>
                    <a:prstGeom prst="rect">
                      <a:avLst/>
                    </a:prstGeom>
                  </pic:spPr>
                </pic:pic>
              </a:graphicData>
            </a:graphic>
          </wp:inline>
        </w:drawing>
      </w:r>
      <w:r w:rsidR="009673E3" w:rsidRPr="00A565FA">
        <w:t>) ,</w:t>
      </w:r>
      <w:r w:rsidRPr="00A565FA">
        <w:t>R22</w:t>
      </w:r>
      <w:r w:rsidR="009673E3" w:rsidRPr="00A565FA">
        <w:t>.</w:t>
      </w:r>
      <w:r w:rsidRPr="00A565FA">
        <w:t>L (</w:t>
      </w:r>
      <w:r w:rsidR="009673E3" w:rsidRPr="00A565FA">
        <w:rPr>
          <w:noProof/>
        </w:rPr>
        <w:drawing>
          <wp:inline distT="0" distB="0" distL="0" distR="0" wp14:anchorId="41FD7F4D" wp14:editId="3509719C">
            <wp:extent cx="144379" cy="137160"/>
            <wp:effectExtent l="0" t="0" r="0" b="254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6">
                      <a:extLst>
                        <a:ext uri="{28A0092B-C50C-407E-A947-70E740481C1C}">
                          <a14:useLocalDpi xmlns:a14="http://schemas.microsoft.com/office/drawing/2010/main" val="0"/>
                        </a:ext>
                      </a:extLst>
                    </a:blip>
                    <a:stretch>
                      <a:fillRect/>
                    </a:stretch>
                  </pic:blipFill>
                  <pic:spPr>
                    <a:xfrm>
                      <a:off x="0" y="0"/>
                      <a:ext cx="144379" cy="137160"/>
                    </a:xfrm>
                    <a:prstGeom prst="rect">
                      <a:avLst/>
                    </a:prstGeom>
                  </pic:spPr>
                </pic:pic>
              </a:graphicData>
            </a:graphic>
          </wp:inline>
        </w:drawing>
      </w:r>
      <w:r w:rsidRPr="00A565FA">
        <w:t>),</w:t>
      </w:r>
      <w:r w:rsidR="009673E3" w:rsidRPr="00A565FA">
        <w:t xml:space="preserve"> </w:t>
      </w:r>
      <w:r w:rsidRPr="00A565FA">
        <w:t>R26</w:t>
      </w:r>
      <w:r w:rsidR="009673E3" w:rsidRPr="00A565FA">
        <w:t>.</w:t>
      </w:r>
      <w:r w:rsidRPr="00A565FA">
        <w:t>L (</w:t>
      </w:r>
      <w:r w:rsidR="009673E3" w:rsidRPr="00A565FA">
        <w:rPr>
          <w:noProof/>
        </w:rPr>
        <w:drawing>
          <wp:inline distT="0" distB="0" distL="0" distR="0" wp14:anchorId="06B27059" wp14:editId="068CBA1C">
            <wp:extent cx="137160" cy="137160"/>
            <wp:effectExtent l="0" t="0" r="2540" b="2540"/>
            <wp:docPr id="66" name="Picture 42">
              <a:extLst xmlns:a="http://schemas.openxmlformats.org/drawingml/2006/main">
                <a:ext uri="{FF2B5EF4-FFF2-40B4-BE49-F238E27FC236}">
                  <a16:creationId xmlns:a16="http://schemas.microsoft.com/office/drawing/2014/main" id="{4C182ACB-83A7-DA4F-A849-B912BE03BE3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2">
                      <a:extLst>
                        <a:ext uri="{FF2B5EF4-FFF2-40B4-BE49-F238E27FC236}">
                          <a16:creationId xmlns:a16="http://schemas.microsoft.com/office/drawing/2014/main" id="{4C182ACB-83A7-DA4F-A849-B912BE03BE3E}"/>
                        </a:ext>
                      </a:extLst>
                    </pic:cNvPr>
                    <pic:cNvPicPr>
                      <a:picLocks noChangeAspect="1"/>
                    </pic:cNvPicPr>
                  </pic:nvPicPr>
                  <pic:blipFill>
                    <a:blip r:embed="rId17"/>
                    <a:stretch>
                      <a:fillRect/>
                    </a:stretch>
                  </pic:blipFill>
                  <pic:spPr>
                    <a:xfrm>
                      <a:off x="0" y="0"/>
                      <a:ext cx="137160" cy="137160"/>
                    </a:xfrm>
                    <a:prstGeom prst="rect">
                      <a:avLst/>
                    </a:prstGeom>
                  </pic:spPr>
                </pic:pic>
              </a:graphicData>
            </a:graphic>
          </wp:inline>
        </w:drawing>
      </w:r>
      <w:r w:rsidRPr="00A565FA">
        <w:t xml:space="preserve">), </w:t>
      </w:r>
      <w:r w:rsidR="009673E3" w:rsidRPr="00A565FA">
        <w:t>R27.L (</w:t>
      </w:r>
      <w:r w:rsidR="009673E3" w:rsidRPr="00A565FA">
        <w:rPr>
          <w:noProof/>
        </w:rPr>
        <w:drawing>
          <wp:inline distT="0" distB="0" distL="0" distR="0" wp14:anchorId="1691E77D" wp14:editId="20DE2B1F">
            <wp:extent cx="135230" cy="135255"/>
            <wp:effectExtent l="0" t="0" r="5080" b="444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pic:cNvPicPr/>
                  </pic:nvPicPr>
                  <pic:blipFill rotWithShape="1">
                    <a:blip r:embed="rId18">
                      <a:extLst>
                        <a:ext uri="{28A0092B-C50C-407E-A947-70E740481C1C}">
                          <a14:useLocalDpi xmlns:a14="http://schemas.microsoft.com/office/drawing/2010/main" val="0"/>
                        </a:ext>
                      </a:extLst>
                    </a:blip>
                    <a:srcRect l="19824" t="16704" r="16662" b="16238"/>
                    <a:stretch/>
                  </pic:blipFill>
                  <pic:spPr bwMode="auto">
                    <a:xfrm>
                      <a:off x="0" y="0"/>
                      <a:ext cx="136494" cy="136519"/>
                    </a:xfrm>
                    <a:prstGeom prst="rect">
                      <a:avLst/>
                    </a:prstGeom>
                    <a:ln>
                      <a:noFill/>
                    </a:ln>
                    <a:extLst>
                      <a:ext uri="{53640926-AAD7-44D8-BBD7-CCE9431645EC}">
                        <a14:shadowObscured xmlns:a14="http://schemas.microsoft.com/office/drawing/2010/main"/>
                      </a:ext>
                    </a:extLst>
                  </pic:spPr>
                </pic:pic>
              </a:graphicData>
            </a:graphic>
          </wp:inline>
        </w:drawing>
      </w:r>
      <w:r w:rsidR="009673E3" w:rsidRPr="00A565FA">
        <w:t>), R28.L (</w:t>
      </w:r>
      <w:r w:rsidR="009673E3" w:rsidRPr="00A565FA">
        <w:rPr>
          <w:noProof/>
        </w:rPr>
        <w:drawing>
          <wp:inline distT="0" distB="0" distL="0" distR="0" wp14:anchorId="0EACD049" wp14:editId="16BF4BAD">
            <wp:extent cx="165100" cy="13970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pic:cNvPicPr/>
                  </pic:nvPicPr>
                  <pic:blipFill>
                    <a:blip r:embed="rId19">
                      <a:extLst>
                        <a:ext uri="{28A0092B-C50C-407E-A947-70E740481C1C}">
                          <a14:useLocalDpi xmlns:a14="http://schemas.microsoft.com/office/drawing/2010/main" val="0"/>
                        </a:ext>
                      </a:extLst>
                    </a:blip>
                    <a:stretch>
                      <a:fillRect/>
                    </a:stretch>
                  </pic:blipFill>
                  <pic:spPr>
                    <a:xfrm>
                      <a:off x="0" y="0"/>
                      <a:ext cx="165100" cy="139700"/>
                    </a:xfrm>
                    <a:prstGeom prst="rect">
                      <a:avLst/>
                    </a:prstGeom>
                  </pic:spPr>
                </pic:pic>
              </a:graphicData>
            </a:graphic>
          </wp:inline>
        </w:drawing>
      </w:r>
      <w:r w:rsidR="009673E3" w:rsidRPr="00A565FA">
        <w:t xml:space="preserve">), </w:t>
      </w:r>
      <w:r w:rsidRPr="00A565FA">
        <w:t>R2</w:t>
      </w:r>
      <w:r w:rsidR="009673E3" w:rsidRPr="00A565FA">
        <w:t>2.</w:t>
      </w:r>
      <w:r w:rsidRPr="00A565FA">
        <w:t>S (</w:t>
      </w:r>
      <w:r w:rsidR="009673E3" w:rsidRPr="00A565FA">
        <w:rPr>
          <w:noProof/>
        </w:rPr>
        <w:drawing>
          <wp:inline distT="0" distB="0" distL="0" distR="0" wp14:anchorId="5E51A8F7" wp14:editId="004367F2">
            <wp:extent cx="135467" cy="162560"/>
            <wp:effectExtent l="0" t="0" r="4445" b="254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pic:cNvPicPr/>
                  </pic:nvPicPr>
                  <pic:blipFill>
                    <a:blip r:embed="rId20">
                      <a:extLst>
                        <a:ext uri="{28A0092B-C50C-407E-A947-70E740481C1C}">
                          <a14:useLocalDpi xmlns:a14="http://schemas.microsoft.com/office/drawing/2010/main" val="0"/>
                        </a:ext>
                      </a:extLst>
                    </a:blip>
                    <a:stretch>
                      <a:fillRect/>
                    </a:stretch>
                  </pic:blipFill>
                  <pic:spPr>
                    <a:xfrm>
                      <a:off x="0" y="0"/>
                      <a:ext cx="135467" cy="162560"/>
                    </a:xfrm>
                    <a:prstGeom prst="rect">
                      <a:avLst/>
                    </a:prstGeom>
                  </pic:spPr>
                </pic:pic>
              </a:graphicData>
            </a:graphic>
          </wp:inline>
        </w:drawing>
      </w:r>
      <w:r w:rsidRPr="00A565FA">
        <w:t>), R2</w:t>
      </w:r>
      <w:r w:rsidR="009673E3" w:rsidRPr="00A565FA">
        <w:t>6.S</w:t>
      </w:r>
      <w:r w:rsidRPr="00A565FA">
        <w:t xml:space="preserve"> (</w:t>
      </w:r>
      <w:r w:rsidR="00503F2A" w:rsidRPr="00A565FA">
        <w:rPr>
          <w:noProof/>
        </w:rPr>
        <w:drawing>
          <wp:inline distT="0" distB="0" distL="0" distR="0" wp14:anchorId="428B2CB3" wp14:editId="0C3AD8C6">
            <wp:extent cx="118533" cy="143933"/>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pic:cNvPicPr/>
                  </pic:nvPicPr>
                  <pic:blipFill rotWithShape="1">
                    <a:blip r:embed="rId21">
                      <a:extLst>
                        <a:ext uri="{28A0092B-C50C-407E-A947-70E740481C1C}">
                          <a14:useLocalDpi xmlns:a14="http://schemas.microsoft.com/office/drawing/2010/main" val="0"/>
                        </a:ext>
                      </a:extLst>
                    </a:blip>
                    <a:srcRect l="22221" t="8889" r="-277" b="15286"/>
                    <a:stretch/>
                  </pic:blipFill>
                  <pic:spPr bwMode="auto">
                    <a:xfrm>
                      <a:off x="0" y="0"/>
                      <a:ext cx="118958" cy="144448"/>
                    </a:xfrm>
                    <a:prstGeom prst="rect">
                      <a:avLst/>
                    </a:prstGeom>
                    <a:ln>
                      <a:noFill/>
                    </a:ln>
                    <a:extLst>
                      <a:ext uri="{53640926-AAD7-44D8-BBD7-CCE9431645EC}">
                        <a14:shadowObscured xmlns:a14="http://schemas.microsoft.com/office/drawing/2010/main"/>
                      </a:ext>
                    </a:extLst>
                  </pic:spPr>
                </pic:pic>
              </a:graphicData>
            </a:graphic>
          </wp:inline>
        </w:drawing>
      </w:r>
      <w:r w:rsidRPr="00A565FA">
        <w:t>), R27</w:t>
      </w:r>
      <w:r w:rsidR="00503F2A" w:rsidRPr="00A565FA">
        <w:t>.S</w:t>
      </w:r>
      <w:r w:rsidRPr="00A565FA">
        <w:t xml:space="preserve"> (</w:t>
      </w:r>
      <w:r w:rsidR="00503F2A" w:rsidRPr="00A565FA">
        <w:rPr>
          <w:noProof/>
        </w:rPr>
        <w:drawing>
          <wp:inline distT="0" distB="0" distL="0" distR="0" wp14:anchorId="311BA68C" wp14:editId="04C158CF">
            <wp:extent cx="118533" cy="1524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pic:cNvPicPr/>
                  </pic:nvPicPr>
                  <pic:blipFill rotWithShape="1">
                    <a:blip r:embed="rId22">
                      <a:extLst>
                        <a:ext uri="{28A0092B-C50C-407E-A947-70E740481C1C}">
                          <a14:useLocalDpi xmlns:a14="http://schemas.microsoft.com/office/drawing/2010/main" val="0"/>
                        </a:ext>
                      </a:extLst>
                    </a:blip>
                    <a:srcRect l="16667" t="4762" r="5360" b="9310"/>
                    <a:stretch/>
                  </pic:blipFill>
                  <pic:spPr bwMode="auto">
                    <a:xfrm>
                      <a:off x="0" y="0"/>
                      <a:ext cx="118830" cy="152782"/>
                    </a:xfrm>
                    <a:prstGeom prst="rect">
                      <a:avLst/>
                    </a:prstGeom>
                    <a:ln>
                      <a:noFill/>
                    </a:ln>
                    <a:extLst>
                      <a:ext uri="{53640926-AAD7-44D8-BBD7-CCE9431645EC}">
                        <a14:shadowObscured xmlns:a14="http://schemas.microsoft.com/office/drawing/2010/main"/>
                      </a:ext>
                    </a:extLst>
                  </pic:spPr>
                </pic:pic>
              </a:graphicData>
            </a:graphic>
          </wp:inline>
        </w:drawing>
      </w:r>
      <w:r w:rsidRPr="00A565FA">
        <w:t xml:space="preserve"> ), R2</w:t>
      </w:r>
      <w:r w:rsidR="00503F2A" w:rsidRPr="00A565FA">
        <w:t>8.</w:t>
      </w:r>
      <w:r w:rsidRPr="00A565FA">
        <w:t>S (</w:t>
      </w:r>
      <w:r w:rsidR="00503F2A" w:rsidRPr="00A565FA">
        <w:rPr>
          <w:noProof/>
        </w:rPr>
        <w:drawing>
          <wp:inline distT="0" distB="0" distL="0" distR="0" wp14:anchorId="7D72B4E1" wp14:editId="34D0FE78">
            <wp:extent cx="100939" cy="134197"/>
            <wp:effectExtent l="0" t="0" r="1270" b="571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pic:cNvPicPr/>
                  </pic:nvPicPr>
                  <pic:blipFill rotWithShape="1">
                    <a:blip r:embed="rId23">
                      <a:extLst>
                        <a:ext uri="{28A0092B-C50C-407E-A947-70E740481C1C}">
                          <a14:useLocalDpi xmlns:a14="http://schemas.microsoft.com/office/drawing/2010/main" val="0"/>
                        </a:ext>
                      </a:extLst>
                    </a:blip>
                    <a:srcRect l="29338" t="4085" r="9312" b="19790"/>
                    <a:stretch/>
                  </pic:blipFill>
                  <pic:spPr bwMode="auto">
                    <a:xfrm>
                      <a:off x="0" y="0"/>
                      <a:ext cx="101794" cy="135334"/>
                    </a:xfrm>
                    <a:prstGeom prst="rect">
                      <a:avLst/>
                    </a:prstGeom>
                    <a:ln>
                      <a:noFill/>
                    </a:ln>
                    <a:extLst>
                      <a:ext uri="{53640926-AAD7-44D8-BBD7-CCE9431645EC}">
                        <a14:shadowObscured xmlns:a14="http://schemas.microsoft.com/office/drawing/2010/main"/>
                      </a:ext>
                    </a:extLst>
                  </pic:spPr>
                </pic:pic>
              </a:graphicData>
            </a:graphic>
          </wp:inline>
        </w:drawing>
      </w:r>
      <w:r w:rsidRPr="00A565FA">
        <w:t>)</w:t>
      </w:r>
      <w:r w:rsidR="00503F2A" w:rsidRPr="00A565FA">
        <w:t>.</w:t>
      </w:r>
      <w:r w:rsidRPr="00A565FA">
        <w:t xml:space="preserve"> </w:t>
      </w:r>
    </w:p>
    <w:tbl>
      <w:tblPr>
        <w:tblpPr w:leftFromText="180" w:rightFromText="180" w:vertAnchor="text" w:tblpY="1"/>
        <w:tblOverlap w:val="never"/>
        <w:tblW w:w="9026" w:type="dxa"/>
        <w:tblCellMar>
          <w:left w:w="0" w:type="dxa"/>
          <w:right w:w="0" w:type="dxa"/>
        </w:tblCellMar>
        <w:tblLook w:val="04A0" w:firstRow="1" w:lastRow="0" w:firstColumn="1" w:lastColumn="0" w:noHBand="0" w:noVBand="1"/>
      </w:tblPr>
      <w:tblGrid>
        <w:gridCol w:w="1422"/>
        <w:gridCol w:w="1998"/>
        <w:gridCol w:w="1890"/>
        <w:gridCol w:w="1713"/>
        <w:gridCol w:w="2003"/>
      </w:tblGrid>
      <w:tr w:rsidR="002A2A74" w:rsidRPr="00A565FA" w:rsidDel="00761DB2" w14:paraId="6C98AEB6" w14:textId="3EA02197" w:rsidTr="0045618D">
        <w:trPr>
          <w:trHeight w:val="335"/>
          <w:del w:id="4031" w:author="Ruijie Xu" w:date="2022-02-02T14:44:00Z"/>
        </w:trPr>
        <w:tc>
          <w:tcPr>
            <w:tcW w:w="1422" w:type="dxa"/>
            <w:tcBorders>
              <w:top w:val="single" w:sz="4" w:space="0" w:color="auto"/>
              <w:left w:val="nil"/>
              <w:right w:val="nil"/>
            </w:tcBorders>
            <w:shd w:val="clear" w:color="auto" w:fill="auto"/>
            <w:tcMar>
              <w:top w:w="15" w:type="dxa"/>
              <w:left w:w="108" w:type="dxa"/>
              <w:bottom w:w="0" w:type="dxa"/>
              <w:right w:w="108" w:type="dxa"/>
            </w:tcMar>
            <w:hideMark/>
          </w:tcPr>
          <w:bookmarkEnd w:id="4029"/>
          <w:bookmarkEnd w:id="4030"/>
          <w:p w14:paraId="523263B3" w14:textId="5E3066FC" w:rsidR="002A2A74" w:rsidRPr="00A565FA" w:rsidDel="00761DB2" w:rsidRDefault="002A2A74" w:rsidP="00A565FA">
            <w:pPr>
              <w:spacing w:line="480" w:lineRule="auto"/>
              <w:rPr>
                <w:del w:id="4032" w:author="Ruijie Xu" w:date="2022-02-02T14:44:00Z"/>
              </w:rPr>
            </w:pPr>
            <w:del w:id="4033" w:author="Ruijie Xu" w:date="2022-02-02T14:44:00Z">
              <w:r w:rsidRPr="00A565FA" w:rsidDel="00761DB2">
                <w:delText>Sample ID</w:delText>
              </w:r>
            </w:del>
          </w:p>
        </w:tc>
        <w:tc>
          <w:tcPr>
            <w:tcW w:w="1998" w:type="dxa"/>
            <w:tcBorders>
              <w:top w:val="single" w:sz="4" w:space="0" w:color="auto"/>
              <w:left w:val="nil"/>
              <w:right w:val="nil"/>
            </w:tcBorders>
          </w:tcPr>
          <w:p w14:paraId="7227A54A" w14:textId="4BCCA799" w:rsidR="002A2A74" w:rsidRPr="00A565FA" w:rsidDel="00761DB2" w:rsidRDefault="002A2A74" w:rsidP="00A565FA">
            <w:pPr>
              <w:spacing w:line="480" w:lineRule="auto"/>
              <w:rPr>
                <w:del w:id="4034" w:author="Ruijie Xu" w:date="2022-02-02T14:44:00Z"/>
              </w:rPr>
            </w:pPr>
            <w:del w:id="4035" w:author="Ruijie Xu" w:date="2022-02-02T14:44:00Z">
              <w:r w:rsidRPr="00A565FA" w:rsidDel="00761DB2">
                <w:delText>Kraken2</w:delText>
              </w:r>
            </w:del>
          </w:p>
        </w:tc>
        <w:tc>
          <w:tcPr>
            <w:tcW w:w="1890" w:type="dxa"/>
            <w:tcBorders>
              <w:top w:val="single" w:sz="4" w:space="0" w:color="auto"/>
              <w:left w:val="nil"/>
              <w:right w:val="nil"/>
            </w:tcBorders>
          </w:tcPr>
          <w:p w14:paraId="75FCEADC" w14:textId="7BD13433" w:rsidR="002A2A74" w:rsidRPr="00A565FA" w:rsidDel="00761DB2" w:rsidRDefault="002A2A74" w:rsidP="00A565FA">
            <w:pPr>
              <w:spacing w:line="480" w:lineRule="auto"/>
              <w:rPr>
                <w:del w:id="4036" w:author="Ruijie Xu" w:date="2022-02-02T14:44:00Z"/>
              </w:rPr>
            </w:pPr>
            <w:del w:id="4037" w:author="Ruijie Xu" w:date="2022-02-02T14:44:00Z">
              <w:r w:rsidRPr="00A565FA" w:rsidDel="00761DB2">
                <w:delText>CLARK</w:delText>
              </w:r>
            </w:del>
          </w:p>
        </w:tc>
        <w:tc>
          <w:tcPr>
            <w:tcW w:w="1713" w:type="dxa"/>
            <w:tcBorders>
              <w:top w:val="single" w:sz="4" w:space="0" w:color="auto"/>
              <w:left w:val="nil"/>
              <w:right w:val="nil"/>
            </w:tcBorders>
          </w:tcPr>
          <w:p w14:paraId="02CAF82E" w14:textId="750009C9" w:rsidR="002A2A74" w:rsidRPr="00A565FA" w:rsidDel="00761DB2" w:rsidRDefault="00587076" w:rsidP="00A565FA">
            <w:pPr>
              <w:spacing w:line="480" w:lineRule="auto"/>
              <w:rPr>
                <w:del w:id="4038" w:author="Ruijie Xu" w:date="2022-02-02T14:44:00Z"/>
              </w:rPr>
            </w:pPr>
            <w:del w:id="4039" w:author="Ruijie Xu" w:date="2022-02-02T14:44:00Z">
              <w:r w:rsidRPr="00A565FA" w:rsidDel="00761DB2">
                <w:delText>CLARK-s</w:delText>
              </w:r>
            </w:del>
          </w:p>
        </w:tc>
        <w:tc>
          <w:tcPr>
            <w:tcW w:w="2003" w:type="dxa"/>
            <w:tcBorders>
              <w:top w:val="single" w:sz="4" w:space="0" w:color="auto"/>
              <w:left w:val="nil"/>
              <w:right w:val="nil"/>
            </w:tcBorders>
            <w:shd w:val="clear" w:color="auto" w:fill="auto"/>
            <w:tcMar>
              <w:top w:w="15" w:type="dxa"/>
              <w:left w:w="108" w:type="dxa"/>
              <w:bottom w:w="0" w:type="dxa"/>
              <w:right w:w="108" w:type="dxa"/>
            </w:tcMar>
            <w:hideMark/>
          </w:tcPr>
          <w:p w14:paraId="3F9FB2BC" w14:textId="76CA0148" w:rsidR="002A2A74" w:rsidRPr="00A565FA" w:rsidDel="00761DB2" w:rsidRDefault="002A2A74" w:rsidP="00A565FA">
            <w:pPr>
              <w:spacing w:line="480" w:lineRule="auto"/>
              <w:rPr>
                <w:del w:id="4040" w:author="Ruijie Xu" w:date="2022-02-02T14:44:00Z"/>
              </w:rPr>
            </w:pPr>
            <w:del w:id="4041" w:author="Ruijie Xu" w:date="2022-02-02T14:44:00Z">
              <w:r w:rsidRPr="00A565FA" w:rsidDel="00761DB2">
                <w:delText>PCR/DFA/Culture</w:delText>
              </w:r>
            </w:del>
          </w:p>
        </w:tc>
      </w:tr>
      <w:tr w:rsidR="002A2A74" w:rsidRPr="001E3899" w:rsidDel="00761DB2" w14:paraId="68DB364A" w14:textId="578F841E" w:rsidTr="0045618D">
        <w:trPr>
          <w:trHeight w:val="262"/>
          <w:del w:id="4042" w:author="Ruijie Xu" w:date="2022-02-02T14:44:00Z"/>
        </w:trPr>
        <w:tc>
          <w:tcPr>
            <w:tcW w:w="1422" w:type="dxa"/>
            <w:tcBorders>
              <w:left w:val="nil"/>
              <w:bottom w:val="nil"/>
              <w:right w:val="nil"/>
            </w:tcBorders>
            <w:shd w:val="clear" w:color="auto" w:fill="auto"/>
            <w:tcMar>
              <w:top w:w="15" w:type="dxa"/>
              <w:left w:w="108" w:type="dxa"/>
              <w:bottom w:w="0" w:type="dxa"/>
              <w:right w:w="108" w:type="dxa"/>
            </w:tcMar>
          </w:tcPr>
          <w:p w14:paraId="387379D9" w14:textId="20357034" w:rsidR="002A2A74" w:rsidRPr="003A137D" w:rsidDel="00761DB2" w:rsidRDefault="002A2A74" w:rsidP="00A565FA">
            <w:pPr>
              <w:spacing w:line="480" w:lineRule="auto"/>
              <w:rPr>
                <w:del w:id="4043" w:author="Ruijie Xu" w:date="2022-02-02T14:44:00Z"/>
              </w:rPr>
            </w:pPr>
          </w:p>
        </w:tc>
        <w:tc>
          <w:tcPr>
            <w:tcW w:w="5601" w:type="dxa"/>
            <w:gridSpan w:val="3"/>
            <w:tcBorders>
              <w:left w:val="nil"/>
              <w:bottom w:val="nil"/>
              <w:right w:val="nil"/>
            </w:tcBorders>
          </w:tcPr>
          <w:p w14:paraId="41164BE1" w14:textId="4D7A9491" w:rsidR="002A2A74" w:rsidRPr="003A137D" w:rsidDel="00761DB2" w:rsidRDefault="002A2A74" w:rsidP="00A565FA">
            <w:pPr>
              <w:spacing w:line="480" w:lineRule="auto"/>
              <w:rPr>
                <w:del w:id="4044" w:author="Ruijie Xu" w:date="2022-02-02T14:44:00Z"/>
              </w:rPr>
            </w:pPr>
            <w:del w:id="4045" w:author="Ruijie Xu" w:date="2022-02-02T14:44:00Z">
              <w:r w:rsidRPr="003A137D" w:rsidDel="00761DB2">
                <w:delText>Absolute (Relative %) No. Reads</w:delText>
              </w:r>
            </w:del>
          </w:p>
        </w:tc>
        <w:tc>
          <w:tcPr>
            <w:tcW w:w="2003" w:type="dxa"/>
            <w:tcBorders>
              <w:left w:val="nil"/>
              <w:bottom w:val="nil"/>
              <w:right w:val="nil"/>
            </w:tcBorders>
            <w:shd w:val="clear" w:color="auto" w:fill="auto"/>
            <w:tcMar>
              <w:top w:w="15" w:type="dxa"/>
              <w:left w:w="108" w:type="dxa"/>
              <w:bottom w:w="0" w:type="dxa"/>
              <w:right w:w="108" w:type="dxa"/>
            </w:tcMar>
          </w:tcPr>
          <w:p w14:paraId="0F69CC9C" w14:textId="72A24DCC" w:rsidR="002A2A74" w:rsidRPr="003A137D" w:rsidDel="00761DB2" w:rsidRDefault="002A2A74" w:rsidP="00A565FA">
            <w:pPr>
              <w:spacing w:line="480" w:lineRule="auto"/>
              <w:rPr>
                <w:del w:id="4046" w:author="Ruijie Xu" w:date="2022-02-02T14:44:00Z"/>
              </w:rPr>
            </w:pPr>
          </w:p>
        </w:tc>
      </w:tr>
      <w:tr w:rsidR="002A2A74" w:rsidRPr="001E3899" w:rsidDel="00761DB2" w14:paraId="1549FC68" w14:textId="2FFF035F" w:rsidTr="0045618D">
        <w:trPr>
          <w:trHeight w:val="511"/>
          <w:del w:id="4047" w:author="Ruijie Xu" w:date="2022-02-02T14:44:00Z"/>
        </w:trPr>
        <w:tc>
          <w:tcPr>
            <w:tcW w:w="1422" w:type="dxa"/>
            <w:tcBorders>
              <w:top w:val="single" w:sz="8" w:space="0" w:color="000000"/>
              <w:left w:val="nil"/>
              <w:bottom w:val="nil"/>
              <w:right w:val="nil"/>
            </w:tcBorders>
            <w:shd w:val="clear" w:color="auto" w:fill="auto"/>
            <w:tcMar>
              <w:top w:w="15" w:type="dxa"/>
              <w:left w:w="108" w:type="dxa"/>
              <w:bottom w:w="0" w:type="dxa"/>
              <w:right w:w="108" w:type="dxa"/>
            </w:tcMar>
            <w:hideMark/>
          </w:tcPr>
          <w:p w14:paraId="3CBEA8DF" w14:textId="35AE290E" w:rsidR="002A2A74" w:rsidRPr="003A137D" w:rsidDel="00761DB2" w:rsidRDefault="002A2A74" w:rsidP="00A565FA">
            <w:pPr>
              <w:spacing w:line="480" w:lineRule="auto"/>
              <w:rPr>
                <w:del w:id="4048" w:author="Ruijie Xu" w:date="2022-02-02T14:44:00Z"/>
              </w:rPr>
            </w:pPr>
            <w:bookmarkStart w:id="4049" w:name="_Hlk96863995"/>
            <w:del w:id="4050" w:author="Ruijie Xu" w:date="2022-02-02T14:44:00Z">
              <w:r w:rsidRPr="003A137D" w:rsidDel="00761DB2">
                <w:delText>22K</w:delText>
              </w:r>
            </w:del>
          </w:p>
        </w:tc>
        <w:tc>
          <w:tcPr>
            <w:tcW w:w="1998" w:type="dxa"/>
            <w:tcBorders>
              <w:top w:val="single" w:sz="8" w:space="0" w:color="000000"/>
              <w:left w:val="nil"/>
              <w:bottom w:val="nil"/>
              <w:right w:val="nil"/>
            </w:tcBorders>
          </w:tcPr>
          <w:p w14:paraId="796153BE" w14:textId="768DC7C9" w:rsidR="002A2A74" w:rsidRPr="003A137D" w:rsidDel="00761DB2" w:rsidRDefault="002A2A74" w:rsidP="00A565FA">
            <w:pPr>
              <w:spacing w:line="480" w:lineRule="auto"/>
              <w:rPr>
                <w:del w:id="4051" w:author="Ruijie Xu" w:date="2022-02-02T14:44:00Z"/>
              </w:rPr>
            </w:pPr>
            <w:del w:id="4052" w:author="Ruijie Xu" w:date="2022-02-02T14:44:00Z">
              <w:r w:rsidRPr="003A137D" w:rsidDel="00761DB2">
                <w:delText>53 (5.60%)*</w:delText>
              </w:r>
            </w:del>
          </w:p>
        </w:tc>
        <w:tc>
          <w:tcPr>
            <w:tcW w:w="1890" w:type="dxa"/>
            <w:tcBorders>
              <w:top w:val="single" w:sz="8" w:space="0" w:color="000000"/>
              <w:left w:val="nil"/>
              <w:bottom w:val="nil"/>
              <w:right w:val="nil"/>
            </w:tcBorders>
          </w:tcPr>
          <w:p w14:paraId="25D68CF9" w14:textId="1B36D737" w:rsidR="002A2A74" w:rsidRPr="003A137D" w:rsidDel="00761DB2" w:rsidRDefault="002A2A74" w:rsidP="00A565FA">
            <w:pPr>
              <w:spacing w:line="480" w:lineRule="auto"/>
              <w:rPr>
                <w:del w:id="4053" w:author="Ruijie Xu" w:date="2022-02-02T14:44:00Z"/>
              </w:rPr>
            </w:pPr>
            <w:del w:id="4054" w:author="Ruijie Xu" w:date="2022-02-02T14:44:00Z">
              <w:r w:rsidRPr="003A137D" w:rsidDel="00761DB2">
                <w:delText>31 (0.03%)</w:delText>
              </w:r>
            </w:del>
          </w:p>
        </w:tc>
        <w:tc>
          <w:tcPr>
            <w:tcW w:w="1713" w:type="dxa"/>
            <w:tcBorders>
              <w:top w:val="single" w:sz="8" w:space="0" w:color="000000"/>
              <w:left w:val="nil"/>
              <w:bottom w:val="nil"/>
              <w:right w:val="nil"/>
            </w:tcBorders>
          </w:tcPr>
          <w:p w14:paraId="32EAE421" w14:textId="522CCBF5" w:rsidR="002A2A74" w:rsidRPr="003A137D" w:rsidDel="00761DB2" w:rsidRDefault="002A2A74" w:rsidP="00A565FA">
            <w:pPr>
              <w:spacing w:line="480" w:lineRule="auto"/>
              <w:rPr>
                <w:del w:id="4055" w:author="Ruijie Xu" w:date="2022-02-02T14:44:00Z"/>
              </w:rPr>
            </w:pPr>
            <w:del w:id="4056" w:author="Ruijie Xu" w:date="2022-02-02T14:44:00Z">
              <w:r w:rsidRPr="003A137D" w:rsidDel="00761DB2">
                <w:delText>31 (0.15%)*</w:delText>
              </w:r>
            </w:del>
          </w:p>
        </w:tc>
        <w:tc>
          <w:tcPr>
            <w:tcW w:w="2003" w:type="dxa"/>
            <w:tcBorders>
              <w:top w:val="single" w:sz="8" w:space="0" w:color="000000"/>
              <w:left w:val="nil"/>
              <w:bottom w:val="nil"/>
              <w:right w:val="nil"/>
            </w:tcBorders>
            <w:shd w:val="clear" w:color="auto" w:fill="auto"/>
            <w:tcMar>
              <w:top w:w="15" w:type="dxa"/>
              <w:left w:w="108" w:type="dxa"/>
              <w:bottom w:w="0" w:type="dxa"/>
              <w:right w:w="108" w:type="dxa"/>
            </w:tcMar>
            <w:hideMark/>
          </w:tcPr>
          <w:p w14:paraId="783E9E40" w14:textId="667BA1E7" w:rsidR="002A2A74" w:rsidRPr="003A137D" w:rsidDel="00761DB2" w:rsidRDefault="002A2A74" w:rsidP="00A565FA">
            <w:pPr>
              <w:spacing w:line="480" w:lineRule="auto"/>
              <w:rPr>
                <w:del w:id="4057" w:author="Ruijie Xu" w:date="2022-02-02T14:44:00Z"/>
              </w:rPr>
            </w:pPr>
            <w:del w:id="4058" w:author="Ruijie Xu" w:date="2022-02-02T14:44:00Z">
              <w:r w:rsidRPr="003A137D" w:rsidDel="00761DB2">
                <w:delText>+/+/+ *</w:delText>
              </w:r>
            </w:del>
          </w:p>
        </w:tc>
      </w:tr>
      <w:bookmarkEnd w:id="4049"/>
      <w:tr w:rsidR="002A2A74" w:rsidRPr="001E3899" w:rsidDel="00761DB2" w14:paraId="0BF5419E" w14:textId="23DC2A42" w:rsidTr="0045618D">
        <w:trPr>
          <w:trHeight w:val="530"/>
          <w:del w:id="4059" w:author="Ruijie Xu" w:date="2022-02-02T14:44:00Z"/>
        </w:trPr>
        <w:tc>
          <w:tcPr>
            <w:tcW w:w="1422" w:type="dxa"/>
            <w:tcBorders>
              <w:top w:val="nil"/>
              <w:left w:val="nil"/>
              <w:bottom w:val="nil"/>
              <w:right w:val="nil"/>
            </w:tcBorders>
            <w:shd w:val="clear" w:color="auto" w:fill="auto"/>
            <w:tcMar>
              <w:top w:w="15" w:type="dxa"/>
              <w:left w:w="108" w:type="dxa"/>
              <w:bottom w:w="0" w:type="dxa"/>
              <w:right w:w="108" w:type="dxa"/>
            </w:tcMar>
            <w:hideMark/>
          </w:tcPr>
          <w:p w14:paraId="5264DEB2" w14:textId="26169BE0" w:rsidR="002A2A74" w:rsidRPr="003A137D" w:rsidDel="00761DB2" w:rsidRDefault="002A2A74" w:rsidP="00A565FA">
            <w:pPr>
              <w:spacing w:line="480" w:lineRule="auto"/>
              <w:rPr>
                <w:del w:id="4060" w:author="Ruijie Xu" w:date="2022-02-02T14:44:00Z"/>
              </w:rPr>
            </w:pPr>
            <w:del w:id="4061" w:author="Ruijie Xu" w:date="2022-02-02T14:44:00Z">
              <w:r w:rsidRPr="003A137D" w:rsidDel="00761DB2">
                <w:delText>26K</w:delText>
              </w:r>
            </w:del>
          </w:p>
        </w:tc>
        <w:tc>
          <w:tcPr>
            <w:tcW w:w="1998" w:type="dxa"/>
            <w:tcBorders>
              <w:top w:val="nil"/>
              <w:left w:val="nil"/>
              <w:bottom w:val="nil"/>
              <w:right w:val="nil"/>
            </w:tcBorders>
          </w:tcPr>
          <w:p w14:paraId="02C0465B" w14:textId="19B83C0A" w:rsidR="002A2A74" w:rsidRPr="003A137D" w:rsidDel="00761DB2" w:rsidRDefault="002A2A74" w:rsidP="00A565FA">
            <w:pPr>
              <w:spacing w:line="480" w:lineRule="auto"/>
              <w:rPr>
                <w:del w:id="4062" w:author="Ruijie Xu" w:date="2022-02-02T14:44:00Z"/>
              </w:rPr>
            </w:pPr>
            <w:del w:id="4063" w:author="Ruijie Xu" w:date="2022-02-02T14:44:00Z">
              <w:r w:rsidRPr="003A137D" w:rsidDel="00761DB2">
                <w:delText>0 (0%)</w:delText>
              </w:r>
            </w:del>
          </w:p>
        </w:tc>
        <w:tc>
          <w:tcPr>
            <w:tcW w:w="1890" w:type="dxa"/>
            <w:tcBorders>
              <w:top w:val="nil"/>
              <w:left w:val="nil"/>
              <w:bottom w:val="nil"/>
              <w:right w:val="nil"/>
            </w:tcBorders>
          </w:tcPr>
          <w:p w14:paraId="2557D5EB" w14:textId="042EED50" w:rsidR="002A2A74" w:rsidRPr="003A137D" w:rsidDel="00761DB2" w:rsidRDefault="002A2A74" w:rsidP="00A565FA">
            <w:pPr>
              <w:spacing w:line="480" w:lineRule="auto"/>
              <w:rPr>
                <w:del w:id="4064" w:author="Ruijie Xu" w:date="2022-02-02T14:44:00Z"/>
              </w:rPr>
            </w:pPr>
            <w:del w:id="4065" w:author="Ruijie Xu" w:date="2022-02-02T14:44:00Z">
              <w:r w:rsidRPr="003A137D" w:rsidDel="00761DB2">
                <w:delText>0 (0%)</w:delText>
              </w:r>
            </w:del>
          </w:p>
        </w:tc>
        <w:tc>
          <w:tcPr>
            <w:tcW w:w="1713" w:type="dxa"/>
            <w:tcBorders>
              <w:top w:val="nil"/>
              <w:left w:val="nil"/>
              <w:bottom w:val="nil"/>
              <w:right w:val="nil"/>
            </w:tcBorders>
          </w:tcPr>
          <w:p w14:paraId="35B66F71" w14:textId="601B6D02" w:rsidR="002A2A74" w:rsidRPr="003A137D" w:rsidDel="00761DB2" w:rsidRDefault="002A2A74" w:rsidP="00A565FA">
            <w:pPr>
              <w:spacing w:line="480" w:lineRule="auto"/>
              <w:rPr>
                <w:del w:id="4066" w:author="Ruijie Xu" w:date="2022-02-02T14:44:00Z"/>
              </w:rPr>
            </w:pPr>
            <w:del w:id="4067" w:author="Ruijie Xu" w:date="2022-02-02T14:44:00Z">
              <w:r w:rsidRPr="003A137D" w:rsidDel="00761DB2">
                <w:delText>0 (0%)</w:delText>
              </w:r>
            </w:del>
          </w:p>
        </w:tc>
        <w:tc>
          <w:tcPr>
            <w:tcW w:w="2003" w:type="dxa"/>
            <w:tcBorders>
              <w:top w:val="nil"/>
              <w:left w:val="nil"/>
              <w:bottom w:val="nil"/>
              <w:right w:val="nil"/>
            </w:tcBorders>
            <w:shd w:val="clear" w:color="auto" w:fill="auto"/>
            <w:tcMar>
              <w:top w:w="15" w:type="dxa"/>
              <w:left w:w="108" w:type="dxa"/>
              <w:bottom w:w="0" w:type="dxa"/>
              <w:right w:w="108" w:type="dxa"/>
            </w:tcMar>
            <w:hideMark/>
          </w:tcPr>
          <w:p w14:paraId="32DE0F14" w14:textId="6BD6A09A" w:rsidR="002A2A74" w:rsidRPr="003A137D" w:rsidDel="00761DB2" w:rsidRDefault="002A2A74" w:rsidP="00A565FA">
            <w:pPr>
              <w:spacing w:line="480" w:lineRule="auto"/>
              <w:rPr>
                <w:del w:id="4068" w:author="Ruijie Xu" w:date="2022-02-02T14:44:00Z"/>
              </w:rPr>
            </w:pPr>
            <w:del w:id="4069" w:author="Ruijie Xu" w:date="2022-02-02T14:44:00Z">
              <w:r w:rsidRPr="003A137D" w:rsidDel="00761DB2">
                <w:delText>-/-/-</w:delText>
              </w:r>
            </w:del>
          </w:p>
        </w:tc>
      </w:tr>
      <w:tr w:rsidR="002A2A74" w:rsidRPr="001E3899" w:rsidDel="00761DB2" w14:paraId="634B5142" w14:textId="6E4B39F8" w:rsidTr="0045618D">
        <w:trPr>
          <w:trHeight w:val="511"/>
          <w:del w:id="4070" w:author="Ruijie Xu" w:date="2022-02-02T14:44:00Z"/>
        </w:trPr>
        <w:tc>
          <w:tcPr>
            <w:tcW w:w="1422" w:type="dxa"/>
            <w:tcBorders>
              <w:top w:val="nil"/>
              <w:left w:val="nil"/>
              <w:bottom w:val="nil"/>
              <w:right w:val="nil"/>
            </w:tcBorders>
            <w:shd w:val="clear" w:color="auto" w:fill="auto"/>
            <w:tcMar>
              <w:top w:w="15" w:type="dxa"/>
              <w:left w:w="108" w:type="dxa"/>
              <w:bottom w:w="0" w:type="dxa"/>
              <w:right w:w="108" w:type="dxa"/>
            </w:tcMar>
            <w:hideMark/>
          </w:tcPr>
          <w:p w14:paraId="5AE30B96" w14:textId="5A47D303" w:rsidR="002A2A74" w:rsidRPr="003A137D" w:rsidDel="00761DB2" w:rsidRDefault="002A2A74" w:rsidP="00A565FA">
            <w:pPr>
              <w:spacing w:line="480" w:lineRule="auto"/>
              <w:rPr>
                <w:del w:id="4071" w:author="Ruijie Xu" w:date="2022-02-02T14:44:00Z"/>
              </w:rPr>
            </w:pPr>
            <w:del w:id="4072" w:author="Ruijie Xu" w:date="2022-02-02T14:44:00Z">
              <w:r w:rsidRPr="003A137D" w:rsidDel="00761DB2">
                <w:delText>27K</w:delText>
              </w:r>
            </w:del>
          </w:p>
        </w:tc>
        <w:tc>
          <w:tcPr>
            <w:tcW w:w="1998" w:type="dxa"/>
            <w:tcBorders>
              <w:top w:val="nil"/>
              <w:left w:val="nil"/>
              <w:bottom w:val="nil"/>
              <w:right w:val="nil"/>
            </w:tcBorders>
          </w:tcPr>
          <w:p w14:paraId="53405461" w14:textId="40336F38" w:rsidR="002A2A74" w:rsidRPr="003A137D" w:rsidDel="00761DB2" w:rsidRDefault="002A2A74" w:rsidP="00A565FA">
            <w:pPr>
              <w:spacing w:line="480" w:lineRule="auto"/>
              <w:rPr>
                <w:del w:id="4073" w:author="Ruijie Xu" w:date="2022-02-02T14:44:00Z"/>
              </w:rPr>
            </w:pPr>
            <w:del w:id="4074" w:author="Ruijie Xu" w:date="2022-02-02T14:44:00Z">
              <w:r w:rsidRPr="003A137D" w:rsidDel="00761DB2">
                <w:delText>0 (0%)</w:delText>
              </w:r>
            </w:del>
          </w:p>
        </w:tc>
        <w:tc>
          <w:tcPr>
            <w:tcW w:w="1890" w:type="dxa"/>
            <w:tcBorders>
              <w:top w:val="nil"/>
              <w:left w:val="nil"/>
              <w:bottom w:val="nil"/>
              <w:right w:val="nil"/>
            </w:tcBorders>
          </w:tcPr>
          <w:p w14:paraId="65F1F3BD" w14:textId="48242E79" w:rsidR="002A2A74" w:rsidRPr="003A137D" w:rsidDel="00761DB2" w:rsidRDefault="002A2A74" w:rsidP="00A565FA">
            <w:pPr>
              <w:spacing w:line="480" w:lineRule="auto"/>
              <w:rPr>
                <w:del w:id="4075" w:author="Ruijie Xu" w:date="2022-02-02T14:44:00Z"/>
              </w:rPr>
            </w:pPr>
            <w:del w:id="4076" w:author="Ruijie Xu" w:date="2022-02-02T14:44:00Z">
              <w:r w:rsidRPr="003A137D" w:rsidDel="00761DB2">
                <w:delText>0 (0%)</w:delText>
              </w:r>
            </w:del>
          </w:p>
        </w:tc>
        <w:tc>
          <w:tcPr>
            <w:tcW w:w="1713" w:type="dxa"/>
            <w:tcBorders>
              <w:top w:val="nil"/>
              <w:left w:val="nil"/>
              <w:bottom w:val="nil"/>
              <w:right w:val="nil"/>
            </w:tcBorders>
          </w:tcPr>
          <w:p w14:paraId="0E208616" w14:textId="3DE6CFEF" w:rsidR="002A2A74" w:rsidRPr="003A137D" w:rsidDel="00761DB2" w:rsidRDefault="002A2A74" w:rsidP="00A565FA">
            <w:pPr>
              <w:spacing w:line="480" w:lineRule="auto"/>
              <w:rPr>
                <w:del w:id="4077" w:author="Ruijie Xu" w:date="2022-02-02T14:44:00Z"/>
              </w:rPr>
            </w:pPr>
            <w:del w:id="4078" w:author="Ruijie Xu" w:date="2022-02-02T14:44:00Z">
              <w:r w:rsidRPr="003A137D" w:rsidDel="00761DB2">
                <w:delText>0 (0%)</w:delText>
              </w:r>
            </w:del>
          </w:p>
        </w:tc>
        <w:tc>
          <w:tcPr>
            <w:tcW w:w="2003" w:type="dxa"/>
            <w:tcBorders>
              <w:top w:val="nil"/>
              <w:left w:val="nil"/>
              <w:bottom w:val="nil"/>
              <w:right w:val="nil"/>
            </w:tcBorders>
            <w:shd w:val="clear" w:color="auto" w:fill="auto"/>
            <w:tcMar>
              <w:top w:w="15" w:type="dxa"/>
              <w:left w:w="108" w:type="dxa"/>
              <w:bottom w:w="0" w:type="dxa"/>
              <w:right w:w="108" w:type="dxa"/>
            </w:tcMar>
            <w:hideMark/>
          </w:tcPr>
          <w:p w14:paraId="10C4A71A" w14:textId="2566A817" w:rsidR="002A2A74" w:rsidRPr="003A137D" w:rsidDel="00761DB2" w:rsidRDefault="002A2A74" w:rsidP="00A565FA">
            <w:pPr>
              <w:spacing w:line="480" w:lineRule="auto"/>
              <w:rPr>
                <w:del w:id="4079" w:author="Ruijie Xu" w:date="2022-02-02T14:44:00Z"/>
              </w:rPr>
            </w:pPr>
            <w:del w:id="4080" w:author="Ruijie Xu" w:date="2022-02-02T14:44:00Z">
              <w:r w:rsidRPr="003A137D" w:rsidDel="00761DB2">
                <w:delText>+/-/- *</w:delText>
              </w:r>
            </w:del>
          </w:p>
        </w:tc>
      </w:tr>
    </w:tbl>
    <w:p w14:paraId="6C866FFB" w14:textId="1E0A7098" w:rsidR="008F5CF3" w:rsidRDefault="00A565FA" w:rsidP="00A565FA">
      <w:pPr>
        <w:spacing w:line="480" w:lineRule="auto"/>
      </w:pPr>
      <w:bookmarkStart w:id="4081" w:name="OLE_LINK211"/>
      <w:bookmarkStart w:id="4082" w:name="OLE_LINK212"/>
      <w:bookmarkStart w:id="4083" w:name="OLE_LINK213"/>
      <w:bookmarkEnd w:id="0"/>
      <w:bookmarkEnd w:id="1"/>
      <w:r>
        <w:rPr>
          <w:b/>
          <w:bCs/>
        </w:rPr>
        <w:t xml:space="preserve">Figure 2. </w:t>
      </w:r>
      <w:r w:rsidRPr="003073B2">
        <w:t xml:space="preserve">Phylum level microbial profiles for rat tissue samples using </w:t>
      </w:r>
      <w:r w:rsidR="00CC4C14">
        <w:t xml:space="preserve">nine </w:t>
      </w:r>
      <w:r w:rsidRPr="003073B2">
        <w:t>different software</w:t>
      </w:r>
      <w:r w:rsidR="00CC4C14">
        <w:t xml:space="preserve"> (a-</w:t>
      </w:r>
      <w:proofErr w:type="spellStart"/>
      <w:r w:rsidR="00CC4C14">
        <w:t>i</w:t>
      </w:r>
      <w:proofErr w:type="spellEnd"/>
      <w:r w:rsidR="00CC4C14">
        <w:t>)</w:t>
      </w:r>
      <w:r w:rsidR="003073B2" w:rsidRPr="003073B2">
        <w:t>. Each row panel represent microbial profiles classified using a different software. Left panel is the microbial profiles reported in absolute number of reads and right panel is the microbial profiles reported in relative number of reads.</w:t>
      </w:r>
      <w:r w:rsidR="003073B2">
        <w:t xml:space="preserve"> </w:t>
      </w:r>
      <w:bookmarkEnd w:id="4081"/>
      <w:bookmarkEnd w:id="4082"/>
      <w:bookmarkEnd w:id="4083"/>
      <w:proofErr w:type="spellStart"/>
      <w:r w:rsidR="003073B2">
        <w:t>Phylums</w:t>
      </w:r>
      <w:proofErr w:type="spellEnd"/>
      <w:r w:rsidR="003073B2">
        <w:t>: P__</w:t>
      </w:r>
      <w:proofErr w:type="spellStart"/>
      <w:r w:rsidR="003073B2">
        <w:t>Other.Phyla</w:t>
      </w:r>
      <w:proofErr w:type="spellEnd"/>
      <w:r w:rsidR="003073B2">
        <w:t xml:space="preserve"> (</w:t>
      </w:r>
      <w:r w:rsidR="00C87B7A">
        <w:rPr>
          <w:noProof/>
        </w:rPr>
        <w:drawing>
          <wp:inline distT="0" distB="0" distL="0" distR="0" wp14:anchorId="2E13E21B" wp14:editId="4BD5EB7E">
            <wp:extent cx="87086" cy="91440"/>
            <wp:effectExtent l="0" t="0" r="1905" b="0"/>
            <wp:docPr id="17" name="Picture 2">
              <a:extLst xmlns:a="http://schemas.openxmlformats.org/drawingml/2006/main">
                <a:ext uri="{FF2B5EF4-FFF2-40B4-BE49-F238E27FC236}">
                  <a16:creationId xmlns:a16="http://schemas.microsoft.com/office/drawing/2014/main" id="{A5107B44-159F-AA42-B7D9-59C1113A0AC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5107B44-159F-AA42-B7D9-59C1113A0AC3}"/>
                        </a:ext>
                      </a:extLst>
                    </pic:cNvPr>
                    <pic:cNvPicPr>
                      <a:picLocks noChangeAspect="1"/>
                    </pic:cNvPicPr>
                  </pic:nvPicPr>
                  <pic:blipFill>
                    <a:blip r:embed="rId24"/>
                    <a:stretch>
                      <a:fillRect/>
                    </a:stretch>
                  </pic:blipFill>
                  <pic:spPr>
                    <a:xfrm>
                      <a:off x="0" y="0"/>
                      <a:ext cx="87086" cy="91440"/>
                    </a:xfrm>
                    <a:prstGeom prst="rect">
                      <a:avLst/>
                    </a:prstGeom>
                  </pic:spPr>
                </pic:pic>
              </a:graphicData>
            </a:graphic>
          </wp:inline>
        </w:drawing>
      </w:r>
      <w:r w:rsidR="003073B2">
        <w:t>), P__</w:t>
      </w:r>
      <w:proofErr w:type="spellStart"/>
      <w:r w:rsidR="003073B2">
        <w:t>Pisuviricota</w:t>
      </w:r>
      <w:proofErr w:type="spellEnd"/>
      <w:r w:rsidR="003073B2">
        <w:t xml:space="preserve"> (</w:t>
      </w:r>
      <w:r w:rsidR="00C87B7A">
        <w:rPr>
          <w:noProof/>
        </w:rPr>
        <w:drawing>
          <wp:inline distT="0" distB="0" distL="0" distR="0" wp14:anchorId="59C71CD0" wp14:editId="46A930CD">
            <wp:extent cx="93911" cy="91440"/>
            <wp:effectExtent l="0" t="0" r="0" b="0"/>
            <wp:docPr id="19" name="Picture 5">
              <a:extLst xmlns:a="http://schemas.openxmlformats.org/drawingml/2006/main">
                <a:ext uri="{FF2B5EF4-FFF2-40B4-BE49-F238E27FC236}">
                  <a16:creationId xmlns:a16="http://schemas.microsoft.com/office/drawing/2014/main" id="{8D0A3BE8-8343-C347-A139-32100EB08F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8D0A3BE8-8343-C347-A139-32100EB08F5F}"/>
                        </a:ext>
                      </a:extLst>
                    </pic:cNvPr>
                    <pic:cNvPicPr>
                      <a:picLocks noChangeAspect="1"/>
                    </pic:cNvPicPr>
                  </pic:nvPicPr>
                  <pic:blipFill>
                    <a:blip r:embed="rId25"/>
                    <a:stretch>
                      <a:fillRect/>
                    </a:stretch>
                  </pic:blipFill>
                  <pic:spPr>
                    <a:xfrm>
                      <a:off x="0" y="0"/>
                      <a:ext cx="93911" cy="91440"/>
                    </a:xfrm>
                    <a:prstGeom prst="rect">
                      <a:avLst/>
                    </a:prstGeom>
                  </pic:spPr>
                </pic:pic>
              </a:graphicData>
            </a:graphic>
          </wp:inline>
        </w:drawing>
      </w:r>
      <w:r w:rsidR="003073B2">
        <w:t xml:space="preserve">), </w:t>
      </w:r>
      <w:proofErr w:type="spellStart"/>
      <w:r w:rsidR="00C87B7A">
        <w:t>P__Proteobacteria</w:t>
      </w:r>
      <w:proofErr w:type="spellEnd"/>
      <w:r w:rsidR="00C87B7A">
        <w:t xml:space="preserve"> (</w:t>
      </w:r>
      <w:r w:rsidR="00C87B7A">
        <w:rPr>
          <w:noProof/>
        </w:rPr>
        <w:drawing>
          <wp:inline distT="0" distB="0" distL="0" distR="0" wp14:anchorId="41778011" wp14:editId="2078EEA3">
            <wp:extent cx="91440" cy="91440"/>
            <wp:effectExtent l="0" t="0" r="0" b="0"/>
            <wp:docPr id="69" name="Picture 28">
              <a:extLst xmlns:a="http://schemas.openxmlformats.org/drawingml/2006/main">
                <a:ext uri="{FF2B5EF4-FFF2-40B4-BE49-F238E27FC236}">
                  <a16:creationId xmlns:a16="http://schemas.microsoft.com/office/drawing/2014/main" id="{4BF885B4-DDB5-7A42-8FF8-D082A9136B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BF885B4-DDB5-7A42-8FF8-D082A9136B1F}"/>
                        </a:ext>
                      </a:extLst>
                    </pic:cNvPr>
                    <pic:cNvPicPr>
                      <a:picLocks noChangeAspect="1"/>
                    </pic:cNvPicPr>
                  </pic:nvPicPr>
                  <pic:blipFill>
                    <a:blip r:embed="rId26"/>
                    <a:stretch>
                      <a:fillRect/>
                    </a:stretch>
                  </pic:blipFill>
                  <pic:spPr>
                    <a:xfrm>
                      <a:off x="0" y="0"/>
                      <a:ext cx="91440" cy="91440"/>
                    </a:xfrm>
                    <a:prstGeom prst="rect">
                      <a:avLst/>
                    </a:prstGeom>
                  </pic:spPr>
                </pic:pic>
              </a:graphicData>
            </a:graphic>
          </wp:inline>
        </w:drawing>
      </w:r>
      <w:r w:rsidR="00C87B7A">
        <w:t>) ,</w:t>
      </w:r>
      <w:proofErr w:type="spellStart"/>
      <w:r w:rsidR="003073B2">
        <w:t>P__Spirochaetes</w:t>
      </w:r>
      <w:proofErr w:type="spellEnd"/>
      <w:r w:rsidR="003073B2">
        <w:t xml:space="preserve"> (</w:t>
      </w:r>
      <w:r w:rsidR="00C87B7A">
        <w:rPr>
          <w:noProof/>
        </w:rPr>
        <w:drawing>
          <wp:inline distT="0" distB="0" distL="0" distR="0" wp14:anchorId="31BA8D7D" wp14:editId="5CD2CA47">
            <wp:extent cx="96253" cy="91440"/>
            <wp:effectExtent l="0" t="0" r="5715" b="0"/>
            <wp:docPr id="23" name="Picture 12">
              <a:extLst xmlns:a="http://schemas.openxmlformats.org/drawingml/2006/main">
                <a:ext uri="{FF2B5EF4-FFF2-40B4-BE49-F238E27FC236}">
                  <a16:creationId xmlns:a16="http://schemas.microsoft.com/office/drawing/2014/main" id="{CB39C80D-9A10-0648-98B9-F8153EA0595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CB39C80D-9A10-0648-98B9-F8153EA05953}"/>
                        </a:ext>
                      </a:extLst>
                    </pic:cNvPr>
                    <pic:cNvPicPr>
                      <a:picLocks noChangeAspect="1"/>
                    </pic:cNvPicPr>
                  </pic:nvPicPr>
                  <pic:blipFill>
                    <a:blip r:embed="rId27"/>
                    <a:stretch>
                      <a:fillRect/>
                    </a:stretch>
                  </pic:blipFill>
                  <pic:spPr>
                    <a:xfrm>
                      <a:off x="0" y="0"/>
                      <a:ext cx="96253" cy="91440"/>
                    </a:xfrm>
                    <a:prstGeom prst="rect">
                      <a:avLst/>
                    </a:prstGeom>
                  </pic:spPr>
                </pic:pic>
              </a:graphicData>
            </a:graphic>
          </wp:inline>
        </w:drawing>
      </w:r>
      <w:r w:rsidR="003073B2">
        <w:t xml:space="preserve">), </w:t>
      </w:r>
      <w:proofErr w:type="spellStart"/>
      <w:r w:rsidR="003073B2">
        <w:t>P__Actinobacteria</w:t>
      </w:r>
      <w:proofErr w:type="spellEnd"/>
      <w:r w:rsidR="003073B2">
        <w:t xml:space="preserve"> (</w:t>
      </w:r>
      <w:r w:rsidR="00C87B7A">
        <w:rPr>
          <w:rFonts w:ascii="Times New Roman" w:hAnsi="Times New Roman" w:cs="Times New Roman"/>
          <w:noProof/>
          <w:color w:val="000000" w:themeColor="text1"/>
          <w:kern w:val="24"/>
        </w:rPr>
        <w:drawing>
          <wp:inline distT="0" distB="0" distL="0" distR="0" wp14:anchorId="13F59E6B" wp14:editId="50CB2352">
            <wp:extent cx="93911" cy="9144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pic:cNvPicPr/>
                  </pic:nvPicPr>
                  <pic:blipFill>
                    <a:blip r:embed="rId28" cstate="print">
                      <a:extLst>
                        <a:ext uri="{28A0092B-C50C-407E-A947-70E740481C1C}">
                          <a14:useLocalDpi xmlns:a14="http://schemas.microsoft.com/office/drawing/2010/main" val="0"/>
                        </a:ext>
                      </a:extLst>
                    </a:blip>
                    <a:stretch>
                      <a:fillRect/>
                    </a:stretch>
                  </pic:blipFill>
                  <pic:spPr>
                    <a:xfrm>
                      <a:off x="0" y="0"/>
                      <a:ext cx="93911" cy="91440"/>
                    </a:xfrm>
                    <a:prstGeom prst="rect">
                      <a:avLst/>
                    </a:prstGeom>
                  </pic:spPr>
                </pic:pic>
              </a:graphicData>
            </a:graphic>
          </wp:inline>
        </w:drawing>
      </w:r>
      <w:r w:rsidR="003073B2">
        <w:t>), P__</w:t>
      </w:r>
      <w:proofErr w:type="spellStart"/>
      <w:r w:rsidR="003073B2">
        <w:t>Peploviricota</w:t>
      </w:r>
      <w:proofErr w:type="spellEnd"/>
      <w:r w:rsidR="00C87B7A">
        <w:t xml:space="preserve"> (</w:t>
      </w:r>
      <w:r w:rsidR="00C87B7A">
        <w:rPr>
          <w:noProof/>
        </w:rPr>
        <w:drawing>
          <wp:inline distT="0" distB="0" distL="0" distR="0" wp14:anchorId="4BFF8ECC" wp14:editId="2615FB6E">
            <wp:extent cx="96383" cy="91440"/>
            <wp:effectExtent l="0" t="0" r="5715" b="0"/>
            <wp:docPr id="32" name="Picture 17">
              <a:extLst xmlns:a="http://schemas.openxmlformats.org/drawingml/2006/main">
                <a:ext uri="{FF2B5EF4-FFF2-40B4-BE49-F238E27FC236}">
                  <a16:creationId xmlns:a16="http://schemas.microsoft.com/office/drawing/2014/main" id="{B37F89BC-B246-AB43-BDA9-EAE571875CB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B37F89BC-B246-AB43-BDA9-EAE571875CB6}"/>
                        </a:ext>
                      </a:extLst>
                    </pic:cNvPr>
                    <pic:cNvPicPr>
                      <a:picLocks noChangeAspect="1"/>
                    </pic:cNvPicPr>
                  </pic:nvPicPr>
                  <pic:blipFill>
                    <a:blip r:embed="rId29"/>
                    <a:stretch>
                      <a:fillRect/>
                    </a:stretch>
                  </pic:blipFill>
                  <pic:spPr>
                    <a:xfrm>
                      <a:off x="0" y="0"/>
                      <a:ext cx="96383" cy="91440"/>
                    </a:xfrm>
                    <a:prstGeom prst="rect">
                      <a:avLst/>
                    </a:prstGeom>
                  </pic:spPr>
                </pic:pic>
              </a:graphicData>
            </a:graphic>
          </wp:inline>
        </w:drawing>
      </w:r>
      <w:r w:rsidR="00C87B7A">
        <w:t>)</w:t>
      </w:r>
      <w:r w:rsidR="003073B2">
        <w:t>, P__</w:t>
      </w:r>
      <w:proofErr w:type="spellStart"/>
      <w:r w:rsidR="003073B2">
        <w:t>Tenericutes</w:t>
      </w:r>
      <w:proofErr w:type="spellEnd"/>
      <w:r w:rsidR="003073B2">
        <w:t xml:space="preserve"> (</w:t>
      </w:r>
      <w:r w:rsidR="00C87B7A">
        <w:rPr>
          <w:noProof/>
        </w:rPr>
        <w:drawing>
          <wp:inline distT="0" distB="0" distL="0" distR="0" wp14:anchorId="132AA082" wp14:editId="655C5EBC">
            <wp:extent cx="86627" cy="91440"/>
            <wp:effectExtent l="0" t="0" r="2540" b="0"/>
            <wp:docPr id="59" name="Picture 20">
              <a:extLst xmlns:a="http://schemas.openxmlformats.org/drawingml/2006/main">
                <a:ext uri="{FF2B5EF4-FFF2-40B4-BE49-F238E27FC236}">
                  <a16:creationId xmlns:a16="http://schemas.microsoft.com/office/drawing/2014/main" id="{7BA39974-5930-424C-BB46-53AF0A0998A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7BA39974-5930-424C-BB46-53AF0A0998AB}"/>
                        </a:ext>
                      </a:extLst>
                    </pic:cNvPr>
                    <pic:cNvPicPr>
                      <a:picLocks noChangeAspect="1"/>
                    </pic:cNvPicPr>
                  </pic:nvPicPr>
                  <pic:blipFill>
                    <a:blip r:embed="rId30"/>
                    <a:stretch>
                      <a:fillRect/>
                    </a:stretch>
                  </pic:blipFill>
                  <pic:spPr>
                    <a:xfrm>
                      <a:off x="0" y="0"/>
                      <a:ext cx="86627" cy="91440"/>
                    </a:xfrm>
                    <a:prstGeom prst="rect">
                      <a:avLst/>
                    </a:prstGeom>
                  </pic:spPr>
                </pic:pic>
              </a:graphicData>
            </a:graphic>
          </wp:inline>
        </w:drawing>
      </w:r>
      <w:r w:rsidR="003073B2">
        <w:t xml:space="preserve">), </w:t>
      </w:r>
      <w:proofErr w:type="spellStart"/>
      <w:r w:rsidR="00E275F8">
        <w:t>P__Firmicutes</w:t>
      </w:r>
      <w:proofErr w:type="spellEnd"/>
      <w:r w:rsidR="00E275F8">
        <w:t xml:space="preserve"> (</w:t>
      </w:r>
      <w:r w:rsidR="00E275F8">
        <w:rPr>
          <w:noProof/>
        </w:rPr>
        <w:drawing>
          <wp:inline distT="0" distB="0" distL="0" distR="0" wp14:anchorId="22050F7E" wp14:editId="37301B5B">
            <wp:extent cx="88969" cy="91440"/>
            <wp:effectExtent l="0" t="0" r="0" b="0"/>
            <wp:docPr id="60" name="Picture 22">
              <a:extLst xmlns:a="http://schemas.openxmlformats.org/drawingml/2006/main">
                <a:ext uri="{FF2B5EF4-FFF2-40B4-BE49-F238E27FC236}">
                  <a16:creationId xmlns:a16="http://schemas.microsoft.com/office/drawing/2014/main" id="{AD7FAFD6-7081-3E47-B9F9-6490CE90128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AD7FAFD6-7081-3E47-B9F9-6490CE901287}"/>
                        </a:ext>
                      </a:extLst>
                    </pic:cNvPr>
                    <pic:cNvPicPr>
                      <a:picLocks noChangeAspect="1"/>
                    </pic:cNvPicPr>
                  </pic:nvPicPr>
                  <pic:blipFill>
                    <a:blip r:embed="rId31"/>
                    <a:stretch>
                      <a:fillRect/>
                    </a:stretch>
                  </pic:blipFill>
                  <pic:spPr>
                    <a:xfrm>
                      <a:off x="0" y="0"/>
                      <a:ext cx="88969" cy="91440"/>
                    </a:xfrm>
                    <a:prstGeom prst="rect">
                      <a:avLst/>
                    </a:prstGeom>
                  </pic:spPr>
                </pic:pic>
              </a:graphicData>
            </a:graphic>
          </wp:inline>
        </w:drawing>
      </w:r>
      <w:r w:rsidR="00E275F8">
        <w:t>),</w:t>
      </w:r>
      <w:proofErr w:type="spellStart"/>
      <w:r w:rsidR="00E275F8">
        <w:t>P__</w:t>
      </w:r>
      <w:r w:rsidR="003073B2">
        <w:t>Bacteroidetes</w:t>
      </w:r>
      <w:proofErr w:type="spellEnd"/>
      <w:r w:rsidR="003073B2">
        <w:t xml:space="preserve"> (</w:t>
      </w:r>
      <w:r w:rsidR="00E275F8">
        <w:rPr>
          <w:noProof/>
        </w:rPr>
        <w:drawing>
          <wp:inline distT="0" distB="0" distL="0" distR="0" wp14:anchorId="52790D76" wp14:editId="09063AD1">
            <wp:extent cx="91440" cy="91440"/>
            <wp:effectExtent l="0" t="0" r="0" b="0"/>
            <wp:docPr id="67" name="Picture 24">
              <a:extLst xmlns:a="http://schemas.openxmlformats.org/drawingml/2006/main">
                <a:ext uri="{FF2B5EF4-FFF2-40B4-BE49-F238E27FC236}">
                  <a16:creationId xmlns:a16="http://schemas.microsoft.com/office/drawing/2014/main" id="{7D5D00D4-37C5-F74E-BEC7-65F54A09E4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7D5D00D4-37C5-F74E-BEC7-65F54A09E45D}"/>
                        </a:ext>
                      </a:extLst>
                    </pic:cNvPr>
                    <pic:cNvPicPr>
                      <a:picLocks noChangeAspect="1"/>
                    </pic:cNvPicPr>
                  </pic:nvPicPr>
                  <pic:blipFill>
                    <a:blip r:embed="rId32"/>
                    <a:stretch>
                      <a:fillRect/>
                    </a:stretch>
                  </pic:blipFill>
                  <pic:spPr>
                    <a:xfrm>
                      <a:off x="0" y="0"/>
                      <a:ext cx="91440" cy="91440"/>
                    </a:xfrm>
                    <a:prstGeom prst="rect">
                      <a:avLst/>
                    </a:prstGeom>
                  </pic:spPr>
                </pic:pic>
              </a:graphicData>
            </a:graphic>
          </wp:inline>
        </w:drawing>
      </w:r>
      <w:r w:rsidR="003073B2">
        <w:t xml:space="preserve">), </w:t>
      </w:r>
      <w:proofErr w:type="spellStart"/>
      <w:r w:rsidR="003073B2">
        <w:t>P__Cyanobacteria</w:t>
      </w:r>
      <w:proofErr w:type="spellEnd"/>
      <w:r w:rsidR="003073B2">
        <w:t xml:space="preserve"> (</w:t>
      </w:r>
      <w:r w:rsidR="00E275F8">
        <w:rPr>
          <w:noProof/>
        </w:rPr>
        <w:drawing>
          <wp:inline distT="0" distB="0" distL="0" distR="0" wp14:anchorId="2FC18281" wp14:editId="2DB855BF">
            <wp:extent cx="96520" cy="91440"/>
            <wp:effectExtent l="0" t="0" r="5080" b="0"/>
            <wp:docPr id="68" name="Picture 26">
              <a:extLst xmlns:a="http://schemas.openxmlformats.org/drawingml/2006/main">
                <a:ext uri="{FF2B5EF4-FFF2-40B4-BE49-F238E27FC236}">
                  <a16:creationId xmlns:a16="http://schemas.microsoft.com/office/drawing/2014/main" id="{880E07CB-61BE-194B-9539-A0E1040FCAF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880E07CB-61BE-194B-9539-A0E1040FCAFE}"/>
                        </a:ext>
                      </a:extLst>
                    </pic:cNvPr>
                    <pic:cNvPicPr>
                      <a:picLocks noChangeAspect="1"/>
                    </pic:cNvPicPr>
                  </pic:nvPicPr>
                  <pic:blipFill>
                    <a:blip r:embed="rId33"/>
                    <a:stretch>
                      <a:fillRect/>
                    </a:stretch>
                  </pic:blipFill>
                  <pic:spPr>
                    <a:xfrm>
                      <a:off x="0" y="0"/>
                      <a:ext cx="96520" cy="91440"/>
                    </a:xfrm>
                    <a:prstGeom prst="rect">
                      <a:avLst/>
                    </a:prstGeom>
                  </pic:spPr>
                </pic:pic>
              </a:graphicData>
            </a:graphic>
          </wp:inline>
        </w:drawing>
      </w:r>
      <w:r w:rsidR="003073B2">
        <w:t>), P__</w:t>
      </w:r>
      <w:proofErr w:type="spellStart"/>
      <w:r w:rsidR="003073B2">
        <w:t>Cossaviricota</w:t>
      </w:r>
      <w:proofErr w:type="spellEnd"/>
      <w:r w:rsidR="003073B2">
        <w:t xml:space="preserve"> (</w:t>
      </w:r>
      <w:r w:rsidR="00E275F8">
        <w:rPr>
          <w:noProof/>
        </w:rPr>
        <w:drawing>
          <wp:inline distT="0" distB="0" distL="0" distR="0" wp14:anchorId="40596C93" wp14:editId="41A72C27">
            <wp:extent cx="91440" cy="91440"/>
            <wp:effectExtent l="0" t="0" r="0" b="0"/>
            <wp:docPr id="70" name="Picture 30">
              <a:extLst xmlns:a="http://schemas.openxmlformats.org/drawingml/2006/main">
                <a:ext uri="{FF2B5EF4-FFF2-40B4-BE49-F238E27FC236}">
                  <a16:creationId xmlns:a16="http://schemas.microsoft.com/office/drawing/2014/main" id="{2DDC7662-51E1-C74B-B312-D2F855F247D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2DDC7662-51E1-C74B-B312-D2F855F247DB}"/>
                        </a:ext>
                      </a:extLst>
                    </pic:cNvPr>
                    <pic:cNvPicPr>
                      <a:picLocks noChangeAspect="1"/>
                    </pic:cNvPicPr>
                  </pic:nvPicPr>
                  <pic:blipFill>
                    <a:blip r:embed="rId34"/>
                    <a:stretch>
                      <a:fillRect/>
                    </a:stretch>
                  </pic:blipFill>
                  <pic:spPr>
                    <a:xfrm>
                      <a:off x="0" y="0"/>
                      <a:ext cx="91440" cy="91440"/>
                    </a:xfrm>
                    <a:prstGeom prst="rect">
                      <a:avLst/>
                    </a:prstGeom>
                  </pic:spPr>
                </pic:pic>
              </a:graphicData>
            </a:graphic>
          </wp:inline>
        </w:drawing>
      </w:r>
      <w:r w:rsidR="003073B2">
        <w:t>), P__</w:t>
      </w:r>
      <w:proofErr w:type="spellStart"/>
      <w:r w:rsidR="003073B2">
        <w:t>Acidobacteria</w:t>
      </w:r>
      <w:proofErr w:type="spellEnd"/>
      <w:r w:rsidR="003073B2">
        <w:t xml:space="preserve"> (</w:t>
      </w:r>
      <w:r w:rsidR="00E275F8">
        <w:rPr>
          <w:noProof/>
        </w:rPr>
        <w:drawing>
          <wp:inline distT="0" distB="0" distL="0" distR="0" wp14:anchorId="25BD88A2" wp14:editId="732F81F2">
            <wp:extent cx="96129" cy="91440"/>
            <wp:effectExtent l="0" t="0" r="5715" b="0"/>
            <wp:docPr id="71" name="Picture 32">
              <a:extLst xmlns:a="http://schemas.openxmlformats.org/drawingml/2006/main">
                <a:ext uri="{FF2B5EF4-FFF2-40B4-BE49-F238E27FC236}">
                  <a16:creationId xmlns:a16="http://schemas.microsoft.com/office/drawing/2014/main" id="{3E2CA169-BD7F-E341-8B6A-A257C455AAB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3E2CA169-BD7F-E341-8B6A-A257C455AAB8}"/>
                        </a:ext>
                      </a:extLst>
                    </pic:cNvPr>
                    <pic:cNvPicPr>
                      <a:picLocks noChangeAspect="1"/>
                    </pic:cNvPicPr>
                  </pic:nvPicPr>
                  <pic:blipFill>
                    <a:blip r:embed="rId35"/>
                    <a:stretch>
                      <a:fillRect/>
                    </a:stretch>
                  </pic:blipFill>
                  <pic:spPr>
                    <a:xfrm>
                      <a:off x="0" y="0"/>
                      <a:ext cx="96129" cy="91440"/>
                    </a:xfrm>
                    <a:prstGeom prst="rect">
                      <a:avLst/>
                    </a:prstGeom>
                  </pic:spPr>
                </pic:pic>
              </a:graphicData>
            </a:graphic>
          </wp:inline>
        </w:drawing>
      </w:r>
      <w:r w:rsidR="003073B2">
        <w:t>), P__</w:t>
      </w:r>
      <w:proofErr w:type="spellStart"/>
      <w:r w:rsidR="00F10E93">
        <w:t>Aquificae</w:t>
      </w:r>
      <w:proofErr w:type="spellEnd"/>
      <w:r w:rsidR="00F10E93">
        <w:t xml:space="preserve"> (</w:t>
      </w:r>
      <w:r w:rsidR="00E275F8">
        <w:rPr>
          <w:rFonts w:ascii="Times New Roman" w:hAnsi="Times New Roman" w:cs="Times New Roman"/>
          <w:noProof/>
          <w:color w:val="000000" w:themeColor="text1"/>
          <w:kern w:val="24"/>
        </w:rPr>
        <w:drawing>
          <wp:inline distT="0" distB="0" distL="0" distR="0" wp14:anchorId="67DFEB4D" wp14:editId="1452DCBD">
            <wp:extent cx="93980" cy="9144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pic:nvPicPr>
                  <pic:blipFill>
                    <a:blip r:embed="rId36" cstate="print">
                      <a:extLst>
                        <a:ext uri="{28A0092B-C50C-407E-A947-70E740481C1C}">
                          <a14:useLocalDpi xmlns:a14="http://schemas.microsoft.com/office/drawing/2010/main" val="0"/>
                        </a:ext>
                      </a:extLst>
                    </a:blip>
                    <a:stretch>
                      <a:fillRect/>
                    </a:stretch>
                  </pic:blipFill>
                  <pic:spPr>
                    <a:xfrm>
                      <a:off x="0" y="0"/>
                      <a:ext cx="93980" cy="91440"/>
                    </a:xfrm>
                    <a:prstGeom prst="rect">
                      <a:avLst/>
                    </a:prstGeom>
                  </pic:spPr>
                </pic:pic>
              </a:graphicData>
            </a:graphic>
          </wp:inline>
        </w:drawing>
      </w:r>
      <w:r w:rsidR="00F10E93">
        <w:t>), P__</w:t>
      </w:r>
      <w:proofErr w:type="spellStart"/>
      <w:r w:rsidR="00F10E93">
        <w:t>Artverviricota</w:t>
      </w:r>
      <w:proofErr w:type="spellEnd"/>
      <w:r w:rsidR="00F10E93">
        <w:t xml:space="preserve"> (</w:t>
      </w:r>
      <w:r w:rsidR="00E275F8">
        <w:rPr>
          <w:noProof/>
        </w:rPr>
        <w:drawing>
          <wp:inline distT="0" distB="0" distL="0" distR="0" wp14:anchorId="0E99CAF0" wp14:editId="3D0B0E89">
            <wp:extent cx="96383" cy="91440"/>
            <wp:effectExtent l="0" t="0" r="5715" b="0"/>
            <wp:docPr id="73" name="Picture 36">
              <a:extLst xmlns:a="http://schemas.openxmlformats.org/drawingml/2006/main">
                <a:ext uri="{FF2B5EF4-FFF2-40B4-BE49-F238E27FC236}">
                  <a16:creationId xmlns:a16="http://schemas.microsoft.com/office/drawing/2014/main" id="{9830480A-D16D-DA44-9C46-99273C15184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6">
                      <a:extLst>
                        <a:ext uri="{FF2B5EF4-FFF2-40B4-BE49-F238E27FC236}">
                          <a16:creationId xmlns:a16="http://schemas.microsoft.com/office/drawing/2014/main" id="{9830480A-D16D-DA44-9C46-99273C151843}"/>
                        </a:ext>
                      </a:extLst>
                    </pic:cNvPr>
                    <pic:cNvPicPr>
                      <a:picLocks noChangeAspect="1"/>
                    </pic:cNvPicPr>
                  </pic:nvPicPr>
                  <pic:blipFill>
                    <a:blip r:embed="rId37"/>
                    <a:stretch>
                      <a:fillRect/>
                    </a:stretch>
                  </pic:blipFill>
                  <pic:spPr>
                    <a:xfrm>
                      <a:off x="0" y="0"/>
                      <a:ext cx="96383" cy="91440"/>
                    </a:xfrm>
                    <a:prstGeom prst="rect">
                      <a:avLst/>
                    </a:prstGeom>
                  </pic:spPr>
                </pic:pic>
              </a:graphicData>
            </a:graphic>
          </wp:inline>
        </w:drawing>
      </w:r>
      <w:r w:rsidR="00F10E93">
        <w:t>), P__</w:t>
      </w:r>
      <w:proofErr w:type="spellStart"/>
      <w:r w:rsidR="00F10E93">
        <w:t>Euryarchaeota</w:t>
      </w:r>
      <w:proofErr w:type="spellEnd"/>
      <w:r w:rsidR="00F10E93">
        <w:t xml:space="preserve"> (</w:t>
      </w:r>
      <w:r w:rsidR="00E275F8">
        <w:rPr>
          <w:rFonts w:ascii="Times New Roman" w:hAnsi="Times New Roman" w:cs="Times New Roman"/>
          <w:noProof/>
          <w:color w:val="000000" w:themeColor="text1"/>
          <w:kern w:val="24"/>
        </w:rPr>
        <w:drawing>
          <wp:inline distT="0" distB="0" distL="0" distR="0" wp14:anchorId="48CFFE3C" wp14:editId="6E592DF8">
            <wp:extent cx="91440" cy="9144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pic:nvPicPr>
                  <pic:blipFill>
                    <a:blip r:embed="rId38" cstate="print">
                      <a:extLst>
                        <a:ext uri="{28A0092B-C50C-407E-A947-70E740481C1C}">
                          <a14:useLocalDpi xmlns:a14="http://schemas.microsoft.com/office/drawing/2010/main" val="0"/>
                        </a:ext>
                      </a:extLst>
                    </a:blip>
                    <a:stretch>
                      <a:fillRect/>
                    </a:stretch>
                  </pic:blipFill>
                  <pic:spPr>
                    <a:xfrm>
                      <a:off x="0" y="0"/>
                      <a:ext cx="91440" cy="91440"/>
                    </a:xfrm>
                    <a:prstGeom prst="rect">
                      <a:avLst/>
                    </a:prstGeom>
                  </pic:spPr>
                </pic:pic>
              </a:graphicData>
            </a:graphic>
          </wp:inline>
        </w:drawing>
      </w:r>
      <w:r w:rsidR="00F10E93">
        <w:t>), P__</w:t>
      </w:r>
      <w:proofErr w:type="spellStart"/>
      <w:r w:rsidR="00F10E93">
        <w:t>Uroviricota</w:t>
      </w:r>
      <w:proofErr w:type="spellEnd"/>
      <w:r w:rsidR="00F10E93">
        <w:t xml:space="preserve"> (</w:t>
      </w:r>
      <w:r w:rsidR="00E275F8">
        <w:rPr>
          <w:rFonts w:ascii="Times New Roman" w:hAnsi="Times New Roman" w:cs="Times New Roman"/>
          <w:noProof/>
          <w:color w:val="000000" w:themeColor="text1"/>
          <w:kern w:val="24"/>
        </w:rPr>
        <w:drawing>
          <wp:inline distT="0" distB="0" distL="0" distR="0" wp14:anchorId="406067B7" wp14:editId="4D77A867">
            <wp:extent cx="96665" cy="91440"/>
            <wp:effectExtent l="0" t="0" r="508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pic:cNvPicPr/>
                  </pic:nvPicPr>
                  <pic:blipFill>
                    <a:blip r:embed="rId39" cstate="print">
                      <a:extLst>
                        <a:ext uri="{28A0092B-C50C-407E-A947-70E740481C1C}">
                          <a14:useLocalDpi xmlns:a14="http://schemas.microsoft.com/office/drawing/2010/main" val="0"/>
                        </a:ext>
                      </a:extLst>
                    </a:blip>
                    <a:stretch>
                      <a:fillRect/>
                    </a:stretch>
                  </pic:blipFill>
                  <pic:spPr>
                    <a:xfrm>
                      <a:off x="0" y="0"/>
                      <a:ext cx="96665" cy="91440"/>
                    </a:xfrm>
                    <a:prstGeom prst="rect">
                      <a:avLst/>
                    </a:prstGeom>
                  </pic:spPr>
                </pic:pic>
              </a:graphicData>
            </a:graphic>
          </wp:inline>
        </w:drawing>
      </w:r>
      <w:r w:rsidR="00F10E93">
        <w:t>), P__</w:t>
      </w:r>
      <w:proofErr w:type="spellStart"/>
      <w:r w:rsidR="00F10E93">
        <w:t>Crenarchaeota</w:t>
      </w:r>
      <w:proofErr w:type="spellEnd"/>
      <w:r w:rsidR="00F10E93">
        <w:t xml:space="preserve"> (</w:t>
      </w:r>
      <w:r w:rsidR="00286CA0">
        <w:rPr>
          <w:noProof/>
        </w:rPr>
        <w:drawing>
          <wp:inline distT="0" distB="0" distL="0" distR="0" wp14:anchorId="6F47368E" wp14:editId="1DBFB728">
            <wp:extent cx="122115" cy="105833"/>
            <wp:effectExtent l="0" t="0" r="508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pic:cNvPicPr/>
                  </pic:nvPicPr>
                  <pic:blipFill>
                    <a:blip r:embed="rId40">
                      <a:extLst>
                        <a:ext uri="{28A0092B-C50C-407E-A947-70E740481C1C}">
                          <a14:useLocalDpi xmlns:a14="http://schemas.microsoft.com/office/drawing/2010/main" val="0"/>
                        </a:ext>
                      </a:extLst>
                    </a:blip>
                    <a:stretch>
                      <a:fillRect/>
                    </a:stretch>
                  </pic:blipFill>
                  <pic:spPr>
                    <a:xfrm>
                      <a:off x="0" y="0"/>
                      <a:ext cx="122115" cy="105833"/>
                    </a:xfrm>
                    <a:prstGeom prst="rect">
                      <a:avLst/>
                    </a:prstGeom>
                  </pic:spPr>
                </pic:pic>
              </a:graphicData>
            </a:graphic>
          </wp:inline>
        </w:drawing>
      </w:r>
      <w:r w:rsidR="00F10E93">
        <w:t>), P__</w:t>
      </w:r>
      <w:proofErr w:type="spellStart"/>
      <w:r w:rsidR="00F10E93">
        <w:t>Candidatus</w:t>
      </w:r>
      <w:proofErr w:type="spellEnd"/>
      <w:r w:rsidR="00F10E93">
        <w:t xml:space="preserve"> (</w:t>
      </w:r>
      <w:r w:rsidR="00E275F8">
        <w:rPr>
          <w:rFonts w:ascii="Times New Roman" w:hAnsi="Times New Roman" w:cs="Times New Roman"/>
          <w:noProof/>
          <w:color w:val="000000" w:themeColor="text1"/>
          <w:kern w:val="24"/>
        </w:rPr>
        <w:drawing>
          <wp:inline distT="0" distB="0" distL="0" distR="0" wp14:anchorId="093CC706" wp14:editId="7BABDD76">
            <wp:extent cx="94053" cy="9144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pic:cNvPicPr/>
                  </pic:nvPicPr>
                  <pic:blipFill>
                    <a:blip r:embed="rId41" cstate="print">
                      <a:extLst>
                        <a:ext uri="{28A0092B-C50C-407E-A947-70E740481C1C}">
                          <a14:useLocalDpi xmlns:a14="http://schemas.microsoft.com/office/drawing/2010/main" val="0"/>
                        </a:ext>
                      </a:extLst>
                    </a:blip>
                    <a:stretch>
                      <a:fillRect/>
                    </a:stretch>
                  </pic:blipFill>
                  <pic:spPr>
                    <a:xfrm>
                      <a:off x="0" y="0"/>
                      <a:ext cx="94053" cy="91440"/>
                    </a:xfrm>
                    <a:prstGeom prst="rect">
                      <a:avLst/>
                    </a:prstGeom>
                  </pic:spPr>
                </pic:pic>
              </a:graphicData>
            </a:graphic>
          </wp:inline>
        </w:drawing>
      </w:r>
      <w:r w:rsidR="00F10E93">
        <w:t>), P__</w:t>
      </w:r>
      <w:proofErr w:type="spellStart"/>
      <w:r w:rsidR="00F10E93">
        <w:t>Chlamydiae</w:t>
      </w:r>
      <w:proofErr w:type="spellEnd"/>
      <w:r w:rsidR="00F10E93">
        <w:t xml:space="preserve"> (</w:t>
      </w:r>
      <w:r w:rsidR="00E275F8">
        <w:rPr>
          <w:rFonts w:ascii="Times New Roman" w:hAnsi="Times New Roman" w:cs="Times New Roman"/>
          <w:noProof/>
          <w:color w:val="000000" w:themeColor="text1"/>
          <w:kern w:val="24"/>
        </w:rPr>
        <w:drawing>
          <wp:inline distT="0" distB="0" distL="0" distR="0" wp14:anchorId="70C16623" wp14:editId="1B0D940A">
            <wp:extent cx="93980" cy="9144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pic:nvPicPr>
                  <pic:blipFill>
                    <a:blip r:embed="rId36" cstate="print">
                      <a:extLst>
                        <a:ext uri="{28A0092B-C50C-407E-A947-70E740481C1C}">
                          <a14:useLocalDpi xmlns:a14="http://schemas.microsoft.com/office/drawing/2010/main" val="0"/>
                        </a:ext>
                      </a:extLst>
                    </a:blip>
                    <a:stretch>
                      <a:fillRect/>
                    </a:stretch>
                  </pic:blipFill>
                  <pic:spPr>
                    <a:xfrm>
                      <a:off x="0" y="0"/>
                      <a:ext cx="93980" cy="91440"/>
                    </a:xfrm>
                    <a:prstGeom prst="rect">
                      <a:avLst/>
                    </a:prstGeom>
                  </pic:spPr>
                </pic:pic>
              </a:graphicData>
            </a:graphic>
          </wp:inline>
        </w:drawing>
      </w:r>
      <w:r w:rsidR="00F10E93">
        <w:t xml:space="preserve">), </w:t>
      </w:r>
      <w:proofErr w:type="spellStart"/>
      <w:r w:rsidR="00F10E93">
        <w:t>P__Fusobacteria</w:t>
      </w:r>
      <w:proofErr w:type="spellEnd"/>
      <w:r w:rsidR="00F10E93">
        <w:t xml:space="preserve"> (</w:t>
      </w:r>
      <w:r w:rsidR="00E275F8">
        <w:rPr>
          <w:noProof/>
        </w:rPr>
        <w:drawing>
          <wp:inline distT="0" distB="0" distL="0" distR="0" wp14:anchorId="597A56DF" wp14:editId="4A709E8E">
            <wp:extent cx="97366" cy="97366"/>
            <wp:effectExtent l="0" t="0" r="4445" b="444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pic:cNvPicPr/>
                  </pic:nvPicPr>
                  <pic:blipFill>
                    <a:blip r:embed="rId42">
                      <a:extLst>
                        <a:ext uri="{28A0092B-C50C-407E-A947-70E740481C1C}">
                          <a14:useLocalDpi xmlns:a14="http://schemas.microsoft.com/office/drawing/2010/main" val="0"/>
                        </a:ext>
                      </a:extLst>
                    </a:blip>
                    <a:stretch>
                      <a:fillRect/>
                    </a:stretch>
                  </pic:blipFill>
                  <pic:spPr>
                    <a:xfrm>
                      <a:off x="0" y="0"/>
                      <a:ext cx="97366" cy="97366"/>
                    </a:xfrm>
                    <a:prstGeom prst="rect">
                      <a:avLst/>
                    </a:prstGeom>
                  </pic:spPr>
                </pic:pic>
              </a:graphicData>
            </a:graphic>
          </wp:inline>
        </w:drawing>
      </w:r>
      <w:r w:rsidR="00F10E93">
        <w:t>), P__</w:t>
      </w:r>
      <w:proofErr w:type="spellStart"/>
      <w:r w:rsidR="00F10E93">
        <w:t>Preplasmiviricota</w:t>
      </w:r>
      <w:proofErr w:type="spellEnd"/>
      <w:r w:rsidR="00F10E93">
        <w:t xml:space="preserve"> (</w:t>
      </w:r>
      <w:r w:rsidR="00E275F8">
        <w:rPr>
          <w:noProof/>
        </w:rPr>
        <w:drawing>
          <wp:inline distT="0" distB="0" distL="0" distR="0" wp14:anchorId="1196677F" wp14:editId="4FF07D01">
            <wp:extent cx="93133" cy="93133"/>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pic:cNvPicPr/>
                  </pic:nvPicPr>
                  <pic:blipFill rotWithShape="1">
                    <a:blip r:embed="rId43">
                      <a:extLst>
                        <a:ext uri="{28A0092B-C50C-407E-A947-70E740481C1C}">
                          <a14:useLocalDpi xmlns:a14="http://schemas.microsoft.com/office/drawing/2010/main" val="0"/>
                        </a:ext>
                      </a:extLst>
                    </a:blip>
                    <a:srcRect l="-1" r="25000"/>
                    <a:stretch/>
                  </pic:blipFill>
                  <pic:spPr bwMode="auto">
                    <a:xfrm>
                      <a:off x="0" y="0"/>
                      <a:ext cx="93133" cy="93133"/>
                    </a:xfrm>
                    <a:prstGeom prst="rect">
                      <a:avLst/>
                    </a:prstGeom>
                    <a:ln>
                      <a:noFill/>
                    </a:ln>
                    <a:extLst>
                      <a:ext uri="{53640926-AAD7-44D8-BBD7-CCE9431645EC}">
                        <a14:shadowObscured xmlns:a14="http://schemas.microsoft.com/office/drawing/2010/main"/>
                      </a:ext>
                    </a:extLst>
                  </pic:spPr>
                </pic:pic>
              </a:graphicData>
            </a:graphic>
          </wp:inline>
        </w:drawing>
      </w:r>
      <w:r w:rsidR="00F10E93">
        <w:t>), P__</w:t>
      </w:r>
      <w:proofErr w:type="spellStart"/>
      <w:r w:rsidR="00F10E93">
        <w:t>Viruses_unclassified</w:t>
      </w:r>
      <w:proofErr w:type="spellEnd"/>
      <w:r w:rsidR="00E275F8">
        <w:t xml:space="preserve"> (</w:t>
      </w:r>
      <w:r w:rsidR="00E275F8">
        <w:rPr>
          <w:noProof/>
        </w:rPr>
        <w:drawing>
          <wp:inline distT="0" distB="0" distL="0" distR="0" wp14:anchorId="524AEB8E" wp14:editId="6B48EC8A">
            <wp:extent cx="93134" cy="103203"/>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pic:cNvPicPr/>
                  </pic:nvPicPr>
                  <pic:blipFill rotWithShape="1">
                    <a:blip r:embed="rId44">
                      <a:extLst>
                        <a:ext uri="{28A0092B-C50C-407E-A947-70E740481C1C}">
                          <a14:useLocalDpi xmlns:a14="http://schemas.microsoft.com/office/drawing/2010/main" val="0"/>
                        </a:ext>
                      </a:extLst>
                    </a:blip>
                    <a:srcRect l="17778" t="-5128"/>
                    <a:stretch/>
                  </pic:blipFill>
                  <pic:spPr bwMode="auto">
                    <a:xfrm>
                      <a:off x="0" y="0"/>
                      <a:ext cx="93386" cy="103482"/>
                    </a:xfrm>
                    <a:prstGeom prst="rect">
                      <a:avLst/>
                    </a:prstGeom>
                    <a:ln>
                      <a:noFill/>
                    </a:ln>
                    <a:extLst>
                      <a:ext uri="{53640926-AAD7-44D8-BBD7-CCE9431645EC}">
                        <a14:shadowObscured xmlns:a14="http://schemas.microsoft.com/office/drawing/2010/main"/>
                      </a:ext>
                    </a:extLst>
                  </pic:spPr>
                </pic:pic>
              </a:graphicData>
            </a:graphic>
          </wp:inline>
        </w:drawing>
      </w:r>
      <w:r w:rsidR="00E275F8">
        <w:t>)</w:t>
      </w:r>
      <w:r w:rsidR="00F10E93">
        <w:t>.</w:t>
      </w:r>
    </w:p>
    <w:p w14:paraId="14EFAFA7" w14:textId="20CE0306" w:rsidR="00624903" w:rsidRDefault="00CC4C14" w:rsidP="00A565FA">
      <w:pPr>
        <w:spacing w:line="480" w:lineRule="auto"/>
      </w:pPr>
      <w:r w:rsidRPr="00624903">
        <w:rPr>
          <w:b/>
          <w:bCs/>
        </w:rPr>
        <w:lastRenderedPageBreak/>
        <w:t>Figure 3.</w:t>
      </w:r>
      <w:r>
        <w:t xml:space="preserve"> </w:t>
      </w:r>
      <w:r w:rsidRPr="000C19E7">
        <w:rPr>
          <w:rFonts w:ascii="Times New Roman" w:hAnsi="Times New Roman" w:cs="Times New Roman"/>
          <w:color w:val="000000" w:themeColor="text1"/>
        </w:rPr>
        <w:t xml:space="preserve">The alpha diversity </w:t>
      </w:r>
      <w:r w:rsidR="00BB451A">
        <w:rPr>
          <w:rFonts w:ascii="Times New Roman" w:hAnsi="Times New Roman" w:cs="Times New Roman"/>
          <w:color w:val="000000" w:themeColor="text1"/>
        </w:rPr>
        <w:t xml:space="preserve">of the </w:t>
      </w:r>
      <w:r>
        <w:rPr>
          <w:rFonts w:ascii="Times New Roman" w:hAnsi="Times New Roman" w:cs="Times New Roman"/>
          <w:color w:val="000000" w:themeColor="text1"/>
        </w:rPr>
        <w:t>rat samples</w:t>
      </w:r>
      <w:r w:rsidR="00BB451A">
        <w:rPr>
          <w:rFonts w:ascii="Times New Roman" w:hAnsi="Times New Roman" w:cs="Times New Roman"/>
          <w:color w:val="000000" w:themeColor="text1"/>
        </w:rPr>
        <w:t xml:space="preserve"> characterized by different DBs (a-c) and </w:t>
      </w:r>
      <w:proofErr w:type="spellStart"/>
      <w:r w:rsidR="00BB451A">
        <w:rPr>
          <w:rFonts w:ascii="Times New Roman" w:hAnsi="Times New Roman" w:cs="Times New Roman"/>
          <w:color w:val="000000" w:themeColor="text1"/>
        </w:rPr>
        <w:t>softwares</w:t>
      </w:r>
      <w:proofErr w:type="spellEnd"/>
      <w:r w:rsidRPr="000C19E7">
        <w:rPr>
          <w:rFonts w:ascii="Times New Roman" w:hAnsi="Times New Roman" w:cs="Times New Roman"/>
          <w:color w:val="000000" w:themeColor="text1"/>
        </w:rPr>
        <w:t xml:space="preserve"> </w:t>
      </w:r>
      <w:r w:rsidR="00BB451A">
        <w:rPr>
          <w:rFonts w:ascii="Times New Roman" w:hAnsi="Times New Roman" w:cs="Times New Roman"/>
          <w:color w:val="000000" w:themeColor="text1"/>
        </w:rPr>
        <w:t xml:space="preserve">(d-f) </w:t>
      </w:r>
      <w:r w:rsidRPr="000C19E7">
        <w:rPr>
          <w:rFonts w:ascii="Times New Roman" w:hAnsi="Times New Roman" w:cs="Times New Roman"/>
          <w:color w:val="000000" w:themeColor="text1"/>
        </w:rPr>
        <w:t>is described by th</w:t>
      </w:r>
      <w:r>
        <w:rPr>
          <w:rFonts w:ascii="Times New Roman" w:hAnsi="Times New Roman" w:cs="Times New Roman"/>
          <w:color w:val="000000" w:themeColor="text1"/>
        </w:rPr>
        <w:t>e Observed</w:t>
      </w:r>
      <w:r w:rsidRPr="000C19E7">
        <w:rPr>
          <w:rFonts w:ascii="Times New Roman" w:hAnsi="Times New Roman" w:cs="Times New Roman"/>
          <w:color w:val="000000" w:themeColor="text1"/>
        </w:rPr>
        <w:t xml:space="preserve">, </w:t>
      </w:r>
      <w:r>
        <w:rPr>
          <w:rFonts w:ascii="Times New Roman" w:hAnsi="Times New Roman" w:cs="Times New Roman"/>
          <w:color w:val="000000" w:themeColor="text1"/>
        </w:rPr>
        <w:t>Shannon</w:t>
      </w:r>
      <w:r w:rsidRPr="000C19E7">
        <w:rPr>
          <w:rFonts w:ascii="Times New Roman" w:hAnsi="Times New Roman" w:cs="Times New Roman"/>
          <w:color w:val="000000" w:themeColor="text1"/>
        </w:rPr>
        <w:t xml:space="preserve">, </w:t>
      </w:r>
      <w:r>
        <w:rPr>
          <w:rFonts w:ascii="Times New Roman" w:hAnsi="Times New Roman" w:cs="Times New Roman"/>
          <w:color w:val="000000" w:themeColor="text1"/>
        </w:rPr>
        <w:t>and Simpson indices</w:t>
      </w:r>
      <w:r w:rsidRPr="000C19E7">
        <w:rPr>
          <w:rFonts w:ascii="Times New Roman" w:hAnsi="Times New Roman" w:cs="Times New Roman"/>
          <w:color w:val="000000" w:themeColor="text1"/>
        </w:rPr>
        <w:t xml:space="preserve">, which characterize each sample’s microbial composition based on </w:t>
      </w:r>
      <w:r>
        <w:rPr>
          <w:rFonts w:ascii="Times New Roman" w:hAnsi="Times New Roman" w:cs="Times New Roman"/>
          <w:color w:val="000000" w:themeColor="text1"/>
        </w:rPr>
        <w:t xml:space="preserve">diversity </w:t>
      </w:r>
      <w:r w:rsidRPr="000C19E7">
        <w:rPr>
          <w:rFonts w:ascii="Times New Roman" w:hAnsi="Times New Roman" w:cs="Times New Roman"/>
          <w:color w:val="000000" w:themeColor="text1"/>
        </w:rPr>
        <w:t>richness</w:t>
      </w:r>
      <w:r>
        <w:rPr>
          <w:rFonts w:ascii="Times New Roman" w:hAnsi="Times New Roman" w:cs="Times New Roman"/>
          <w:color w:val="000000" w:themeColor="text1"/>
        </w:rPr>
        <w:t xml:space="preserve"> and abundance</w:t>
      </w:r>
      <w:r w:rsidRPr="000C19E7">
        <w:rPr>
          <w:rFonts w:ascii="Times New Roman" w:hAnsi="Times New Roman" w:cs="Times New Roman"/>
          <w:color w:val="000000" w:themeColor="text1"/>
        </w:rPr>
        <w:t xml:space="preserve">. All three indices were calculated based on the absolute number of microbial reads </w:t>
      </w:r>
      <w:r>
        <w:rPr>
          <w:rFonts w:ascii="Times New Roman" w:hAnsi="Times New Roman" w:cs="Times New Roman"/>
          <w:color w:val="000000" w:themeColor="text1"/>
        </w:rPr>
        <w:t>at the species level</w:t>
      </w:r>
      <w:r w:rsidRPr="000C19E7">
        <w:rPr>
          <w:rFonts w:ascii="Times New Roman" w:hAnsi="Times New Roman" w:cs="Times New Roman"/>
          <w:color w:val="000000" w:themeColor="text1"/>
        </w:rPr>
        <w:t>.</w:t>
      </w:r>
      <w:r w:rsidRPr="000C19E7" w:rsidDel="00807461">
        <w:rPr>
          <w:rFonts w:ascii="Times New Roman" w:hAnsi="Times New Roman" w:cs="Times New Roman"/>
          <w:color w:val="000000" w:themeColor="text1"/>
        </w:rPr>
        <w:t xml:space="preserve"> </w:t>
      </w:r>
      <w:r w:rsidRPr="000C19E7">
        <w:rPr>
          <w:rFonts w:ascii="Times New Roman" w:hAnsi="Times New Roman" w:cs="Times New Roman"/>
          <w:color w:val="000000" w:themeColor="text1"/>
        </w:rPr>
        <w:t xml:space="preserve">All </w:t>
      </w:r>
      <w:bookmarkStart w:id="4084" w:name="OLE_LINK209"/>
      <w:bookmarkStart w:id="4085" w:name="OLE_LINK210"/>
      <w:r w:rsidRPr="000C19E7">
        <w:rPr>
          <w:rFonts w:ascii="Times New Roman" w:hAnsi="Times New Roman" w:cs="Times New Roman"/>
          <w:color w:val="000000" w:themeColor="text1"/>
        </w:rPr>
        <w:t xml:space="preserve">pairwise statistical comparisons </w:t>
      </w:r>
      <w:r w:rsidR="00BB451A">
        <w:rPr>
          <w:rFonts w:ascii="Times New Roman" w:hAnsi="Times New Roman" w:cs="Times New Roman"/>
          <w:color w:val="000000" w:themeColor="text1"/>
        </w:rPr>
        <w:t xml:space="preserve">between </w:t>
      </w:r>
      <w:r w:rsidR="00624903">
        <w:rPr>
          <w:rFonts w:ascii="Times New Roman" w:hAnsi="Times New Roman" w:cs="Times New Roman"/>
          <w:color w:val="000000" w:themeColor="text1"/>
        </w:rPr>
        <w:t xml:space="preserve">DBs and software </w:t>
      </w:r>
      <w:r w:rsidRPr="000C19E7">
        <w:rPr>
          <w:rFonts w:ascii="Times New Roman" w:hAnsi="Times New Roman" w:cs="Times New Roman"/>
          <w:color w:val="000000" w:themeColor="text1"/>
        </w:rPr>
        <w:t xml:space="preserve">within this figure </w:t>
      </w:r>
      <w:r w:rsidR="00624903" w:rsidRPr="00A565FA">
        <w:t>were performed with a Wilcoxon signed-rank test with p-adj value available in Table SI.</w:t>
      </w:r>
      <w:r w:rsidR="00624903">
        <w:t>4</w:t>
      </w:r>
      <w:r w:rsidR="00624903" w:rsidRPr="00A565FA">
        <w:t xml:space="preserve"> and Table SII.</w:t>
      </w:r>
      <w:r w:rsidR="00624903">
        <w:t>5</w:t>
      </w:r>
      <w:r w:rsidR="00624903" w:rsidRPr="00A565FA">
        <w:t xml:space="preserve"> for DBs and software comparison, respectively.</w:t>
      </w:r>
      <w:r w:rsidRPr="000C19E7">
        <w:rPr>
          <w:rFonts w:ascii="Times New Roman" w:hAnsi="Times New Roman" w:cs="Times New Roman"/>
          <w:color w:val="000000" w:themeColor="text1"/>
        </w:rPr>
        <w:t xml:space="preserve"> </w:t>
      </w:r>
      <w:bookmarkEnd w:id="4084"/>
      <w:bookmarkEnd w:id="4085"/>
      <w:r w:rsidRPr="000C19E7">
        <w:rPr>
          <w:rFonts w:ascii="Times New Roman" w:hAnsi="Times New Roman" w:cs="Times New Roman"/>
          <w:color w:val="000000" w:themeColor="text1"/>
        </w:rPr>
        <w:t xml:space="preserve">Samples: </w:t>
      </w:r>
      <w:r w:rsidR="00624903" w:rsidRPr="00A565FA">
        <w:t>R22.K (</w:t>
      </w:r>
      <w:r w:rsidR="00624903" w:rsidRPr="00A565FA">
        <w:rPr>
          <w:noProof/>
        </w:rPr>
        <w:drawing>
          <wp:inline distT="0" distB="0" distL="0" distR="0" wp14:anchorId="0644FBF0" wp14:editId="1F81D2D9">
            <wp:extent cx="91440" cy="91440"/>
            <wp:effectExtent l="0" t="0" r="0" b="0"/>
            <wp:docPr id="101" name="Picture 22">
              <a:extLst xmlns:a="http://schemas.openxmlformats.org/drawingml/2006/main">
                <a:ext uri="{FF2B5EF4-FFF2-40B4-BE49-F238E27FC236}">
                  <a16:creationId xmlns:a16="http://schemas.microsoft.com/office/drawing/2014/main" id="{872103B7-8484-1A41-8968-56A16328380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872103B7-8484-1A41-8968-56A163283806}"/>
                        </a:ext>
                      </a:extLst>
                    </pic:cNvPr>
                    <pic:cNvPicPr>
                      <a:picLocks noChangeAspect="1"/>
                    </pic:cNvPicPr>
                  </pic:nvPicPr>
                  <pic:blipFill>
                    <a:blip r:embed="rId12"/>
                    <a:stretch>
                      <a:fillRect/>
                    </a:stretch>
                  </pic:blipFill>
                  <pic:spPr>
                    <a:xfrm>
                      <a:off x="0" y="0"/>
                      <a:ext cx="91440" cy="91440"/>
                    </a:xfrm>
                    <a:prstGeom prst="rect">
                      <a:avLst/>
                    </a:prstGeom>
                  </pic:spPr>
                </pic:pic>
              </a:graphicData>
            </a:graphic>
          </wp:inline>
        </w:drawing>
      </w:r>
      <w:proofErr w:type="gramStart"/>
      <w:r w:rsidR="00624903" w:rsidRPr="00A565FA">
        <w:t>) ,</w:t>
      </w:r>
      <w:proofErr w:type="gramEnd"/>
      <w:r w:rsidR="00624903" w:rsidRPr="00A565FA">
        <w:t xml:space="preserve"> R26.K (</w:t>
      </w:r>
      <w:r w:rsidR="00624903" w:rsidRPr="00A565FA">
        <w:rPr>
          <w:noProof/>
        </w:rPr>
        <w:drawing>
          <wp:inline distT="0" distB="0" distL="0" distR="0" wp14:anchorId="52828C33" wp14:editId="7549514C">
            <wp:extent cx="144018" cy="137160"/>
            <wp:effectExtent l="0" t="0" r="0" b="2540"/>
            <wp:docPr id="102" name="Picture 26">
              <a:extLst xmlns:a="http://schemas.openxmlformats.org/drawingml/2006/main">
                <a:ext uri="{FF2B5EF4-FFF2-40B4-BE49-F238E27FC236}">
                  <a16:creationId xmlns:a16="http://schemas.microsoft.com/office/drawing/2014/main" id="{090020BC-61C7-9B41-8AAA-473A254C9B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090020BC-61C7-9B41-8AAA-473A254C9BD0}"/>
                        </a:ext>
                      </a:extLst>
                    </pic:cNvPr>
                    <pic:cNvPicPr>
                      <a:picLocks noChangeAspect="1"/>
                    </pic:cNvPicPr>
                  </pic:nvPicPr>
                  <pic:blipFill>
                    <a:blip r:embed="rId13"/>
                    <a:stretch>
                      <a:fillRect/>
                    </a:stretch>
                  </pic:blipFill>
                  <pic:spPr>
                    <a:xfrm>
                      <a:off x="0" y="0"/>
                      <a:ext cx="144018" cy="137160"/>
                    </a:xfrm>
                    <a:prstGeom prst="rect">
                      <a:avLst/>
                    </a:prstGeom>
                  </pic:spPr>
                </pic:pic>
              </a:graphicData>
            </a:graphic>
          </wp:inline>
        </w:drawing>
      </w:r>
      <w:r w:rsidR="00624903" w:rsidRPr="00A565FA">
        <w:t>), R27.K (</w:t>
      </w:r>
      <w:r w:rsidR="00624903" w:rsidRPr="00A565FA">
        <w:rPr>
          <w:noProof/>
        </w:rPr>
        <w:drawing>
          <wp:inline distT="0" distB="0" distL="0" distR="0" wp14:anchorId="18C0C979" wp14:editId="36FDD9FC">
            <wp:extent cx="121920" cy="137160"/>
            <wp:effectExtent l="0" t="0" r="5080" b="2540"/>
            <wp:docPr id="103" name="Picture 24">
              <a:extLst xmlns:a="http://schemas.openxmlformats.org/drawingml/2006/main">
                <a:ext uri="{FF2B5EF4-FFF2-40B4-BE49-F238E27FC236}">
                  <a16:creationId xmlns:a16="http://schemas.microsoft.com/office/drawing/2014/main" id="{3462FCCB-E94E-4E4C-B813-45727962C4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62FCCB-E94E-4E4C-B813-45727962C4DD}"/>
                        </a:ext>
                      </a:extLst>
                    </pic:cNvPr>
                    <pic:cNvPicPr>
                      <a:picLocks noChangeAspect="1"/>
                    </pic:cNvPicPr>
                  </pic:nvPicPr>
                  <pic:blipFill>
                    <a:blip r:embed="rId14"/>
                    <a:stretch>
                      <a:fillRect/>
                    </a:stretch>
                  </pic:blipFill>
                  <pic:spPr>
                    <a:xfrm>
                      <a:off x="0" y="0"/>
                      <a:ext cx="121920" cy="137160"/>
                    </a:xfrm>
                    <a:prstGeom prst="rect">
                      <a:avLst/>
                    </a:prstGeom>
                  </pic:spPr>
                </pic:pic>
              </a:graphicData>
            </a:graphic>
          </wp:inline>
        </w:drawing>
      </w:r>
      <w:r w:rsidR="00624903" w:rsidRPr="00A565FA">
        <w:t>), R28.K (</w:t>
      </w:r>
      <w:r w:rsidR="00624903" w:rsidRPr="00A565FA">
        <w:rPr>
          <w:noProof/>
        </w:rPr>
        <w:drawing>
          <wp:inline distT="0" distB="0" distL="0" distR="0" wp14:anchorId="43A066C6" wp14:editId="7B9385AE">
            <wp:extent cx="130629" cy="137160"/>
            <wp:effectExtent l="0" t="0" r="0" b="2540"/>
            <wp:docPr id="104" name="Picture 40">
              <a:extLst xmlns:a="http://schemas.openxmlformats.org/drawingml/2006/main">
                <a:ext uri="{FF2B5EF4-FFF2-40B4-BE49-F238E27FC236}">
                  <a16:creationId xmlns:a16="http://schemas.microsoft.com/office/drawing/2014/main" id="{D94C6865-6F0E-0349-933D-D8AE434B971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0">
                      <a:extLst>
                        <a:ext uri="{FF2B5EF4-FFF2-40B4-BE49-F238E27FC236}">
                          <a16:creationId xmlns:a16="http://schemas.microsoft.com/office/drawing/2014/main" id="{D94C6865-6F0E-0349-933D-D8AE434B9715}"/>
                        </a:ext>
                      </a:extLst>
                    </pic:cNvPr>
                    <pic:cNvPicPr>
                      <a:picLocks noChangeAspect="1"/>
                    </pic:cNvPicPr>
                  </pic:nvPicPr>
                  <pic:blipFill>
                    <a:blip r:embed="rId15"/>
                    <a:stretch>
                      <a:fillRect/>
                    </a:stretch>
                  </pic:blipFill>
                  <pic:spPr>
                    <a:xfrm>
                      <a:off x="0" y="0"/>
                      <a:ext cx="130629" cy="137160"/>
                    </a:xfrm>
                    <a:prstGeom prst="rect">
                      <a:avLst/>
                    </a:prstGeom>
                  </pic:spPr>
                </pic:pic>
              </a:graphicData>
            </a:graphic>
          </wp:inline>
        </w:drawing>
      </w:r>
      <w:r w:rsidR="00624903" w:rsidRPr="00A565FA">
        <w:t>) ,R22.L (</w:t>
      </w:r>
      <w:r w:rsidR="00624903" w:rsidRPr="00A565FA">
        <w:rPr>
          <w:noProof/>
        </w:rPr>
        <w:drawing>
          <wp:inline distT="0" distB="0" distL="0" distR="0" wp14:anchorId="657C568D" wp14:editId="6E114041">
            <wp:extent cx="144379" cy="137160"/>
            <wp:effectExtent l="0" t="0" r="0" b="254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6">
                      <a:extLst>
                        <a:ext uri="{28A0092B-C50C-407E-A947-70E740481C1C}">
                          <a14:useLocalDpi xmlns:a14="http://schemas.microsoft.com/office/drawing/2010/main" val="0"/>
                        </a:ext>
                      </a:extLst>
                    </a:blip>
                    <a:stretch>
                      <a:fillRect/>
                    </a:stretch>
                  </pic:blipFill>
                  <pic:spPr>
                    <a:xfrm>
                      <a:off x="0" y="0"/>
                      <a:ext cx="144379" cy="137160"/>
                    </a:xfrm>
                    <a:prstGeom prst="rect">
                      <a:avLst/>
                    </a:prstGeom>
                  </pic:spPr>
                </pic:pic>
              </a:graphicData>
            </a:graphic>
          </wp:inline>
        </w:drawing>
      </w:r>
      <w:r w:rsidR="00624903" w:rsidRPr="00A565FA">
        <w:t>), R26.L (</w:t>
      </w:r>
      <w:r w:rsidR="00624903" w:rsidRPr="00A565FA">
        <w:rPr>
          <w:noProof/>
        </w:rPr>
        <w:drawing>
          <wp:inline distT="0" distB="0" distL="0" distR="0" wp14:anchorId="26DAE012" wp14:editId="35D2E017">
            <wp:extent cx="137160" cy="137160"/>
            <wp:effectExtent l="0" t="0" r="2540" b="2540"/>
            <wp:docPr id="106" name="Picture 42">
              <a:extLst xmlns:a="http://schemas.openxmlformats.org/drawingml/2006/main">
                <a:ext uri="{FF2B5EF4-FFF2-40B4-BE49-F238E27FC236}">
                  <a16:creationId xmlns:a16="http://schemas.microsoft.com/office/drawing/2014/main" id="{4C182ACB-83A7-DA4F-A849-B912BE03BE3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2">
                      <a:extLst>
                        <a:ext uri="{FF2B5EF4-FFF2-40B4-BE49-F238E27FC236}">
                          <a16:creationId xmlns:a16="http://schemas.microsoft.com/office/drawing/2014/main" id="{4C182ACB-83A7-DA4F-A849-B912BE03BE3E}"/>
                        </a:ext>
                      </a:extLst>
                    </pic:cNvPr>
                    <pic:cNvPicPr>
                      <a:picLocks noChangeAspect="1"/>
                    </pic:cNvPicPr>
                  </pic:nvPicPr>
                  <pic:blipFill>
                    <a:blip r:embed="rId17"/>
                    <a:stretch>
                      <a:fillRect/>
                    </a:stretch>
                  </pic:blipFill>
                  <pic:spPr>
                    <a:xfrm>
                      <a:off x="0" y="0"/>
                      <a:ext cx="137160" cy="137160"/>
                    </a:xfrm>
                    <a:prstGeom prst="rect">
                      <a:avLst/>
                    </a:prstGeom>
                  </pic:spPr>
                </pic:pic>
              </a:graphicData>
            </a:graphic>
          </wp:inline>
        </w:drawing>
      </w:r>
      <w:r w:rsidR="00624903" w:rsidRPr="00A565FA">
        <w:t>), R27.L (</w:t>
      </w:r>
      <w:r w:rsidR="00624903" w:rsidRPr="00A565FA">
        <w:rPr>
          <w:noProof/>
        </w:rPr>
        <w:drawing>
          <wp:inline distT="0" distB="0" distL="0" distR="0" wp14:anchorId="75EBAC1E" wp14:editId="6D36EBF6">
            <wp:extent cx="135230" cy="135255"/>
            <wp:effectExtent l="0" t="0" r="5080" b="444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pic:cNvPicPr/>
                  </pic:nvPicPr>
                  <pic:blipFill rotWithShape="1">
                    <a:blip r:embed="rId18">
                      <a:extLst>
                        <a:ext uri="{28A0092B-C50C-407E-A947-70E740481C1C}">
                          <a14:useLocalDpi xmlns:a14="http://schemas.microsoft.com/office/drawing/2010/main" val="0"/>
                        </a:ext>
                      </a:extLst>
                    </a:blip>
                    <a:srcRect l="19824" t="16704" r="16662" b="16238"/>
                    <a:stretch/>
                  </pic:blipFill>
                  <pic:spPr bwMode="auto">
                    <a:xfrm>
                      <a:off x="0" y="0"/>
                      <a:ext cx="136494" cy="136519"/>
                    </a:xfrm>
                    <a:prstGeom prst="rect">
                      <a:avLst/>
                    </a:prstGeom>
                    <a:ln>
                      <a:noFill/>
                    </a:ln>
                    <a:extLst>
                      <a:ext uri="{53640926-AAD7-44D8-BBD7-CCE9431645EC}">
                        <a14:shadowObscured xmlns:a14="http://schemas.microsoft.com/office/drawing/2010/main"/>
                      </a:ext>
                    </a:extLst>
                  </pic:spPr>
                </pic:pic>
              </a:graphicData>
            </a:graphic>
          </wp:inline>
        </w:drawing>
      </w:r>
      <w:r w:rsidR="00624903" w:rsidRPr="00A565FA">
        <w:t>), R28.L (</w:t>
      </w:r>
      <w:r w:rsidR="00624903" w:rsidRPr="00A565FA">
        <w:rPr>
          <w:noProof/>
        </w:rPr>
        <w:drawing>
          <wp:inline distT="0" distB="0" distL="0" distR="0" wp14:anchorId="6F074050" wp14:editId="043B3853">
            <wp:extent cx="165100" cy="139700"/>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pic:cNvPicPr/>
                  </pic:nvPicPr>
                  <pic:blipFill>
                    <a:blip r:embed="rId19">
                      <a:extLst>
                        <a:ext uri="{28A0092B-C50C-407E-A947-70E740481C1C}">
                          <a14:useLocalDpi xmlns:a14="http://schemas.microsoft.com/office/drawing/2010/main" val="0"/>
                        </a:ext>
                      </a:extLst>
                    </a:blip>
                    <a:stretch>
                      <a:fillRect/>
                    </a:stretch>
                  </pic:blipFill>
                  <pic:spPr>
                    <a:xfrm>
                      <a:off x="0" y="0"/>
                      <a:ext cx="165100" cy="139700"/>
                    </a:xfrm>
                    <a:prstGeom prst="rect">
                      <a:avLst/>
                    </a:prstGeom>
                  </pic:spPr>
                </pic:pic>
              </a:graphicData>
            </a:graphic>
          </wp:inline>
        </w:drawing>
      </w:r>
      <w:r w:rsidR="00624903" w:rsidRPr="00A565FA">
        <w:t>), R22.S (</w:t>
      </w:r>
      <w:r w:rsidR="00624903" w:rsidRPr="00A565FA">
        <w:rPr>
          <w:noProof/>
        </w:rPr>
        <w:drawing>
          <wp:inline distT="0" distB="0" distL="0" distR="0" wp14:anchorId="6EEC73FC" wp14:editId="002A6E5B">
            <wp:extent cx="135467" cy="162560"/>
            <wp:effectExtent l="0" t="0" r="4445" b="254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pic:cNvPicPr/>
                  </pic:nvPicPr>
                  <pic:blipFill>
                    <a:blip r:embed="rId20">
                      <a:extLst>
                        <a:ext uri="{28A0092B-C50C-407E-A947-70E740481C1C}">
                          <a14:useLocalDpi xmlns:a14="http://schemas.microsoft.com/office/drawing/2010/main" val="0"/>
                        </a:ext>
                      </a:extLst>
                    </a:blip>
                    <a:stretch>
                      <a:fillRect/>
                    </a:stretch>
                  </pic:blipFill>
                  <pic:spPr>
                    <a:xfrm>
                      <a:off x="0" y="0"/>
                      <a:ext cx="135467" cy="162560"/>
                    </a:xfrm>
                    <a:prstGeom prst="rect">
                      <a:avLst/>
                    </a:prstGeom>
                  </pic:spPr>
                </pic:pic>
              </a:graphicData>
            </a:graphic>
          </wp:inline>
        </w:drawing>
      </w:r>
      <w:r w:rsidR="00624903" w:rsidRPr="00A565FA">
        <w:t>), R26.S (</w:t>
      </w:r>
      <w:r w:rsidR="00624903" w:rsidRPr="00A565FA">
        <w:rPr>
          <w:noProof/>
        </w:rPr>
        <w:drawing>
          <wp:inline distT="0" distB="0" distL="0" distR="0" wp14:anchorId="76D84A6F" wp14:editId="62AC7910">
            <wp:extent cx="118533" cy="143933"/>
            <wp:effectExtent l="0" t="0" r="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pic:cNvPicPr/>
                  </pic:nvPicPr>
                  <pic:blipFill rotWithShape="1">
                    <a:blip r:embed="rId21">
                      <a:extLst>
                        <a:ext uri="{28A0092B-C50C-407E-A947-70E740481C1C}">
                          <a14:useLocalDpi xmlns:a14="http://schemas.microsoft.com/office/drawing/2010/main" val="0"/>
                        </a:ext>
                      </a:extLst>
                    </a:blip>
                    <a:srcRect l="22221" t="8889" r="-277" b="15286"/>
                    <a:stretch/>
                  </pic:blipFill>
                  <pic:spPr bwMode="auto">
                    <a:xfrm>
                      <a:off x="0" y="0"/>
                      <a:ext cx="118958" cy="144448"/>
                    </a:xfrm>
                    <a:prstGeom prst="rect">
                      <a:avLst/>
                    </a:prstGeom>
                    <a:ln>
                      <a:noFill/>
                    </a:ln>
                    <a:extLst>
                      <a:ext uri="{53640926-AAD7-44D8-BBD7-CCE9431645EC}">
                        <a14:shadowObscured xmlns:a14="http://schemas.microsoft.com/office/drawing/2010/main"/>
                      </a:ext>
                    </a:extLst>
                  </pic:spPr>
                </pic:pic>
              </a:graphicData>
            </a:graphic>
          </wp:inline>
        </w:drawing>
      </w:r>
      <w:r w:rsidR="00624903" w:rsidRPr="00A565FA">
        <w:t>), R27.S (</w:t>
      </w:r>
      <w:r w:rsidR="00624903" w:rsidRPr="00A565FA">
        <w:rPr>
          <w:noProof/>
        </w:rPr>
        <w:drawing>
          <wp:inline distT="0" distB="0" distL="0" distR="0" wp14:anchorId="0DAD42E4" wp14:editId="4AEBE3C4">
            <wp:extent cx="118533" cy="152400"/>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pic:cNvPicPr/>
                  </pic:nvPicPr>
                  <pic:blipFill rotWithShape="1">
                    <a:blip r:embed="rId22">
                      <a:extLst>
                        <a:ext uri="{28A0092B-C50C-407E-A947-70E740481C1C}">
                          <a14:useLocalDpi xmlns:a14="http://schemas.microsoft.com/office/drawing/2010/main" val="0"/>
                        </a:ext>
                      </a:extLst>
                    </a:blip>
                    <a:srcRect l="16667" t="4762" r="5360" b="9310"/>
                    <a:stretch/>
                  </pic:blipFill>
                  <pic:spPr bwMode="auto">
                    <a:xfrm>
                      <a:off x="0" y="0"/>
                      <a:ext cx="118830" cy="152782"/>
                    </a:xfrm>
                    <a:prstGeom prst="rect">
                      <a:avLst/>
                    </a:prstGeom>
                    <a:ln>
                      <a:noFill/>
                    </a:ln>
                    <a:extLst>
                      <a:ext uri="{53640926-AAD7-44D8-BBD7-CCE9431645EC}">
                        <a14:shadowObscured xmlns:a14="http://schemas.microsoft.com/office/drawing/2010/main"/>
                      </a:ext>
                    </a:extLst>
                  </pic:spPr>
                </pic:pic>
              </a:graphicData>
            </a:graphic>
          </wp:inline>
        </w:drawing>
      </w:r>
      <w:r w:rsidR="00624903" w:rsidRPr="00A565FA">
        <w:t xml:space="preserve"> ), R28.S (</w:t>
      </w:r>
      <w:r w:rsidR="00624903" w:rsidRPr="00A565FA">
        <w:rPr>
          <w:noProof/>
        </w:rPr>
        <w:drawing>
          <wp:inline distT="0" distB="0" distL="0" distR="0" wp14:anchorId="568DC638" wp14:editId="17FA4164">
            <wp:extent cx="100939" cy="134197"/>
            <wp:effectExtent l="0" t="0" r="1270" b="571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pic:cNvPicPr/>
                  </pic:nvPicPr>
                  <pic:blipFill rotWithShape="1">
                    <a:blip r:embed="rId23">
                      <a:extLst>
                        <a:ext uri="{28A0092B-C50C-407E-A947-70E740481C1C}">
                          <a14:useLocalDpi xmlns:a14="http://schemas.microsoft.com/office/drawing/2010/main" val="0"/>
                        </a:ext>
                      </a:extLst>
                    </a:blip>
                    <a:srcRect l="29338" t="4085" r="9312" b="19790"/>
                    <a:stretch/>
                  </pic:blipFill>
                  <pic:spPr bwMode="auto">
                    <a:xfrm>
                      <a:off x="0" y="0"/>
                      <a:ext cx="101794" cy="135334"/>
                    </a:xfrm>
                    <a:prstGeom prst="rect">
                      <a:avLst/>
                    </a:prstGeom>
                    <a:ln>
                      <a:noFill/>
                    </a:ln>
                    <a:extLst>
                      <a:ext uri="{53640926-AAD7-44D8-BBD7-CCE9431645EC}">
                        <a14:shadowObscured xmlns:a14="http://schemas.microsoft.com/office/drawing/2010/main"/>
                      </a:ext>
                    </a:extLst>
                  </pic:spPr>
                </pic:pic>
              </a:graphicData>
            </a:graphic>
          </wp:inline>
        </w:drawing>
      </w:r>
      <w:r w:rsidR="00624903" w:rsidRPr="00A565FA">
        <w:t xml:space="preserve">). </w:t>
      </w:r>
    </w:p>
    <w:p w14:paraId="72ED47B1" w14:textId="1690E1E1" w:rsidR="00624903" w:rsidRDefault="00624903" w:rsidP="00A565FA">
      <w:pPr>
        <w:spacing w:line="480" w:lineRule="auto"/>
        <w:rPr>
          <w:rFonts w:ascii="Times New Roman" w:hAnsi="Times New Roman" w:cs="Times New Roman"/>
          <w:color w:val="000000" w:themeColor="text1"/>
        </w:rPr>
      </w:pPr>
      <w:r w:rsidRPr="00633EA4">
        <w:rPr>
          <w:b/>
          <w:bCs/>
        </w:rPr>
        <w:t>Figure 4</w:t>
      </w:r>
      <w:r w:rsidR="00512DAF" w:rsidRPr="00633EA4">
        <w:t xml:space="preserve"> </w:t>
      </w:r>
      <w:r w:rsidR="00512DAF" w:rsidRPr="00633EA4">
        <w:rPr>
          <w:rFonts w:ascii="Times New Roman" w:hAnsi="Times New Roman" w:cs="Times New Roman"/>
          <w:color w:val="000000" w:themeColor="text1"/>
        </w:rPr>
        <w:t>Between-sample microbial composition dissimilarity measure by BC indices</w:t>
      </w:r>
      <w:r w:rsidR="00C84BEE">
        <w:rPr>
          <w:rFonts w:ascii="Times New Roman" w:hAnsi="Times New Roman" w:cs="Times New Roman"/>
          <w:color w:val="000000" w:themeColor="text1"/>
        </w:rPr>
        <w:t xml:space="preserve"> using different DBs (a) and software (b)</w:t>
      </w:r>
      <w:r w:rsidR="00512DAF">
        <w:rPr>
          <w:rFonts w:ascii="Times New Roman" w:hAnsi="Times New Roman" w:cs="Times New Roman"/>
          <w:color w:val="000000" w:themeColor="text1"/>
        </w:rPr>
        <w:t xml:space="preserve">. </w:t>
      </w:r>
      <w:r w:rsidR="003B39C5">
        <w:rPr>
          <w:rFonts w:ascii="Times New Roman" w:hAnsi="Times New Roman" w:cs="Times New Roman"/>
          <w:color w:val="000000" w:themeColor="text1"/>
        </w:rPr>
        <w:t xml:space="preserve">These BC indices </w:t>
      </w:r>
      <w:r w:rsidR="003B39C5" w:rsidRPr="000C19E7">
        <w:rPr>
          <w:rFonts w:ascii="Times New Roman" w:hAnsi="Times New Roman" w:cs="Times New Roman"/>
          <w:color w:val="000000" w:themeColor="text1"/>
        </w:rPr>
        <w:t xml:space="preserve">were </w:t>
      </w:r>
      <w:r w:rsidR="00A5038C">
        <w:rPr>
          <w:rFonts w:ascii="Times New Roman" w:hAnsi="Times New Roman" w:cs="Times New Roman"/>
          <w:color w:val="000000" w:themeColor="text1"/>
        </w:rPr>
        <w:t>characterized</w:t>
      </w:r>
      <w:r w:rsidR="003B39C5" w:rsidRPr="000C19E7">
        <w:rPr>
          <w:rFonts w:ascii="Times New Roman" w:hAnsi="Times New Roman" w:cs="Times New Roman"/>
          <w:color w:val="000000" w:themeColor="text1"/>
        </w:rPr>
        <w:t xml:space="preserve"> based on the number of microbial reads </w:t>
      </w:r>
      <w:r w:rsidR="00A5038C">
        <w:rPr>
          <w:rFonts w:ascii="Times New Roman" w:hAnsi="Times New Roman" w:cs="Times New Roman"/>
          <w:color w:val="000000" w:themeColor="text1"/>
        </w:rPr>
        <w:t xml:space="preserve">classified </w:t>
      </w:r>
      <w:r w:rsidR="003B39C5">
        <w:rPr>
          <w:rFonts w:ascii="Times New Roman" w:hAnsi="Times New Roman" w:cs="Times New Roman"/>
          <w:color w:val="000000" w:themeColor="text1"/>
        </w:rPr>
        <w:t>at the species level</w:t>
      </w:r>
      <w:r w:rsidR="003B39C5" w:rsidRPr="000C19E7">
        <w:rPr>
          <w:rFonts w:ascii="Times New Roman" w:hAnsi="Times New Roman" w:cs="Times New Roman"/>
          <w:color w:val="000000" w:themeColor="text1"/>
        </w:rPr>
        <w:t>.</w:t>
      </w:r>
      <w:r w:rsidR="003B39C5" w:rsidRPr="000C19E7" w:rsidDel="00807461">
        <w:rPr>
          <w:rFonts w:ascii="Times New Roman" w:hAnsi="Times New Roman" w:cs="Times New Roman"/>
          <w:color w:val="000000" w:themeColor="text1"/>
        </w:rPr>
        <w:t xml:space="preserve"> </w:t>
      </w:r>
      <w:r w:rsidR="00512DAF" w:rsidRPr="000C19E7">
        <w:rPr>
          <w:rFonts w:ascii="Times New Roman" w:hAnsi="Times New Roman" w:cs="Times New Roman"/>
          <w:color w:val="000000" w:themeColor="text1"/>
        </w:rPr>
        <w:t>Higher B</w:t>
      </w:r>
      <w:r w:rsidR="00735ED3">
        <w:rPr>
          <w:rFonts w:ascii="Times New Roman" w:hAnsi="Times New Roman" w:cs="Times New Roman"/>
          <w:color w:val="000000" w:themeColor="text1"/>
        </w:rPr>
        <w:t>C</w:t>
      </w:r>
      <w:r w:rsidR="00512DAF" w:rsidRPr="000C19E7">
        <w:rPr>
          <w:rFonts w:ascii="Times New Roman" w:hAnsi="Times New Roman" w:cs="Times New Roman"/>
          <w:color w:val="000000" w:themeColor="text1"/>
        </w:rPr>
        <w:t xml:space="preserve"> values indicate </w:t>
      </w:r>
      <w:r w:rsidR="00512DAF">
        <w:rPr>
          <w:rFonts w:ascii="Times New Roman" w:hAnsi="Times New Roman" w:cs="Times New Roman"/>
          <w:color w:val="000000" w:themeColor="text1"/>
        </w:rPr>
        <w:t xml:space="preserve">a </w:t>
      </w:r>
      <w:r w:rsidR="00512DAF" w:rsidRPr="000C19E7">
        <w:rPr>
          <w:rFonts w:ascii="Times New Roman" w:hAnsi="Times New Roman" w:cs="Times New Roman"/>
          <w:color w:val="000000" w:themeColor="text1"/>
        </w:rPr>
        <w:t>high level of dissimilarity between the two samples’ microbial composition. The red</w:t>
      </w:r>
      <w:r w:rsidR="00512DAF">
        <w:rPr>
          <w:rFonts w:ascii="Times New Roman" w:hAnsi="Times New Roman" w:cs="Times New Roman"/>
          <w:color w:val="000000" w:themeColor="text1"/>
        </w:rPr>
        <w:t xml:space="preserve"> (</w:t>
      </w:r>
      <w:r w:rsidR="00512DAF">
        <w:rPr>
          <w:rFonts w:ascii="Times New Roman" w:hAnsi="Times New Roman" w:cs="Times New Roman"/>
          <w:noProof/>
          <w:color w:val="000000" w:themeColor="text1"/>
        </w:rPr>
        <w:drawing>
          <wp:inline distT="0" distB="0" distL="0" distR="0" wp14:anchorId="5B74A75B" wp14:editId="27CB1630">
            <wp:extent cx="122767" cy="114300"/>
            <wp:effectExtent l="0" t="0" r="4445"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Picture 113"/>
                    <pic:cNvPicPr/>
                  </pic:nvPicPr>
                  <pic:blipFill rotWithShape="1">
                    <a:blip r:embed="rId45">
                      <a:extLst>
                        <a:ext uri="{28A0092B-C50C-407E-A947-70E740481C1C}">
                          <a14:useLocalDpi xmlns:a14="http://schemas.microsoft.com/office/drawing/2010/main" val="0"/>
                        </a:ext>
                      </a:extLst>
                    </a:blip>
                    <a:srcRect l="25641"/>
                    <a:stretch/>
                  </pic:blipFill>
                  <pic:spPr bwMode="auto">
                    <a:xfrm>
                      <a:off x="0" y="0"/>
                      <a:ext cx="122767" cy="114300"/>
                    </a:xfrm>
                    <a:prstGeom prst="rect">
                      <a:avLst/>
                    </a:prstGeom>
                    <a:ln>
                      <a:noFill/>
                    </a:ln>
                    <a:extLst>
                      <a:ext uri="{53640926-AAD7-44D8-BBD7-CCE9431645EC}">
                        <a14:shadowObscured xmlns:a14="http://schemas.microsoft.com/office/drawing/2010/main"/>
                      </a:ext>
                    </a:extLst>
                  </pic:spPr>
                </pic:pic>
              </a:graphicData>
            </a:graphic>
          </wp:inline>
        </w:drawing>
      </w:r>
      <w:r w:rsidR="00512DAF">
        <w:rPr>
          <w:rFonts w:ascii="Times New Roman" w:hAnsi="Times New Roman" w:cs="Times New Roman"/>
          <w:color w:val="000000" w:themeColor="text1"/>
        </w:rPr>
        <w:t>)</w:t>
      </w:r>
      <w:r w:rsidR="00512DAF" w:rsidRPr="000C19E7">
        <w:rPr>
          <w:rFonts w:ascii="Times New Roman" w:hAnsi="Times New Roman" w:cs="Times New Roman"/>
          <w:color w:val="000000" w:themeColor="text1"/>
        </w:rPr>
        <w:t xml:space="preserve"> and yellow</w:t>
      </w:r>
      <w:r w:rsidR="00512DAF">
        <w:rPr>
          <w:rFonts w:ascii="Times New Roman" w:hAnsi="Times New Roman" w:cs="Times New Roman"/>
          <w:color w:val="000000" w:themeColor="text1"/>
        </w:rPr>
        <w:t xml:space="preserve"> (</w:t>
      </w:r>
      <w:r w:rsidR="00512DAF">
        <w:rPr>
          <w:rFonts w:ascii="Times New Roman" w:hAnsi="Times New Roman" w:cs="Times New Roman"/>
          <w:noProof/>
          <w:color w:val="000000" w:themeColor="text1"/>
        </w:rPr>
        <w:drawing>
          <wp:inline distT="0" distB="0" distL="0" distR="0" wp14:anchorId="0CB04922" wp14:editId="7A4AC126">
            <wp:extent cx="127000" cy="143933"/>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Picture 114"/>
                    <pic:cNvPicPr/>
                  </pic:nvPicPr>
                  <pic:blipFill rotWithShape="1">
                    <a:blip r:embed="rId46">
                      <a:extLst>
                        <a:ext uri="{28A0092B-C50C-407E-A947-70E740481C1C}">
                          <a14:useLocalDpi xmlns:a14="http://schemas.microsoft.com/office/drawing/2010/main" val="0"/>
                        </a:ext>
                      </a:extLst>
                    </a:blip>
                    <a:srcRect l="25395" t="-1" r="26934" b="5455"/>
                    <a:stretch/>
                  </pic:blipFill>
                  <pic:spPr bwMode="auto">
                    <a:xfrm>
                      <a:off x="0" y="0"/>
                      <a:ext cx="127135" cy="144087"/>
                    </a:xfrm>
                    <a:prstGeom prst="rect">
                      <a:avLst/>
                    </a:prstGeom>
                    <a:ln>
                      <a:noFill/>
                    </a:ln>
                    <a:extLst>
                      <a:ext uri="{53640926-AAD7-44D8-BBD7-CCE9431645EC}">
                        <a14:shadowObscured xmlns:a14="http://schemas.microsoft.com/office/drawing/2010/main"/>
                      </a:ext>
                    </a:extLst>
                  </pic:spPr>
                </pic:pic>
              </a:graphicData>
            </a:graphic>
          </wp:inline>
        </w:drawing>
      </w:r>
      <w:r w:rsidR="00512DAF">
        <w:rPr>
          <w:rFonts w:ascii="Times New Roman" w:hAnsi="Times New Roman" w:cs="Times New Roman"/>
          <w:color w:val="000000" w:themeColor="text1"/>
        </w:rPr>
        <w:t>)</w:t>
      </w:r>
      <w:r w:rsidR="00512DAF" w:rsidRPr="000C19E7">
        <w:rPr>
          <w:rFonts w:ascii="Times New Roman" w:hAnsi="Times New Roman" w:cs="Times New Roman"/>
          <w:color w:val="000000" w:themeColor="text1"/>
        </w:rPr>
        <w:t xml:space="preserve"> colors show low</w:t>
      </w:r>
      <w:r w:rsidR="001941B3">
        <w:rPr>
          <w:rFonts w:ascii="Times New Roman" w:hAnsi="Times New Roman" w:cs="Times New Roman"/>
          <w:color w:val="000000" w:themeColor="text1"/>
        </w:rPr>
        <w:t xml:space="preserve"> (0)</w:t>
      </w:r>
      <w:r w:rsidR="00512DAF" w:rsidRPr="000C19E7">
        <w:rPr>
          <w:rFonts w:ascii="Times New Roman" w:hAnsi="Times New Roman" w:cs="Times New Roman"/>
          <w:color w:val="000000" w:themeColor="text1"/>
        </w:rPr>
        <w:t xml:space="preserve"> and high</w:t>
      </w:r>
      <w:r w:rsidR="001941B3">
        <w:rPr>
          <w:rFonts w:ascii="Times New Roman" w:hAnsi="Times New Roman" w:cs="Times New Roman"/>
          <w:color w:val="000000" w:themeColor="text1"/>
        </w:rPr>
        <w:t xml:space="preserve"> (1)</w:t>
      </w:r>
      <w:r w:rsidR="00512DAF" w:rsidRPr="000C19E7">
        <w:rPr>
          <w:rFonts w:ascii="Times New Roman" w:hAnsi="Times New Roman" w:cs="Times New Roman"/>
          <w:color w:val="000000" w:themeColor="text1"/>
        </w:rPr>
        <w:t xml:space="preserve"> levels of dissimilarity, respectively. Hierarchical clustering was used to cluster together samples that have similar microbial compositions (dendrograms on the left and top of the heatmaps). </w:t>
      </w:r>
      <w:r w:rsidR="00512DAF">
        <w:rPr>
          <w:rFonts w:ascii="Times New Roman" w:hAnsi="Times New Roman" w:cs="Times New Roman"/>
          <w:color w:val="000000" w:themeColor="text1"/>
        </w:rPr>
        <w:t>P</w:t>
      </w:r>
      <w:r w:rsidR="00512DAF" w:rsidRPr="000C19E7">
        <w:rPr>
          <w:rFonts w:ascii="Times New Roman" w:hAnsi="Times New Roman" w:cs="Times New Roman"/>
          <w:color w:val="000000" w:themeColor="text1"/>
        </w:rPr>
        <w:t xml:space="preserve">airwise statistical comparisons </w:t>
      </w:r>
      <w:r w:rsidR="00512DAF">
        <w:rPr>
          <w:rFonts w:ascii="Times New Roman" w:hAnsi="Times New Roman" w:cs="Times New Roman"/>
          <w:color w:val="000000" w:themeColor="text1"/>
        </w:rPr>
        <w:t xml:space="preserve">between DBs and software </w:t>
      </w:r>
      <w:r w:rsidR="00512DAF" w:rsidRPr="000C19E7">
        <w:rPr>
          <w:rFonts w:ascii="Times New Roman" w:hAnsi="Times New Roman" w:cs="Times New Roman"/>
          <w:color w:val="000000" w:themeColor="text1"/>
        </w:rPr>
        <w:t xml:space="preserve">within this figure </w:t>
      </w:r>
      <w:r w:rsidR="00512DAF" w:rsidRPr="00A565FA">
        <w:t>were performed with a Wilcoxon signed-rank test with p-adj value available in Table SI.</w:t>
      </w:r>
      <w:r w:rsidR="001941B3">
        <w:t>5</w:t>
      </w:r>
      <w:r w:rsidR="00512DAF" w:rsidRPr="00A565FA">
        <w:t xml:space="preserve"> and Table SII.</w:t>
      </w:r>
      <w:r w:rsidR="001941B3">
        <w:t>6</w:t>
      </w:r>
      <w:r w:rsidR="00512DAF" w:rsidRPr="00A565FA">
        <w:t xml:space="preserve"> for DBs and software comparison, respectively.</w:t>
      </w:r>
      <w:r w:rsidR="00512DAF" w:rsidRPr="000C19E7">
        <w:rPr>
          <w:rFonts w:ascii="Times New Roman" w:hAnsi="Times New Roman" w:cs="Times New Roman"/>
          <w:color w:val="000000" w:themeColor="text1"/>
        </w:rPr>
        <w:t xml:space="preserve"> </w:t>
      </w:r>
    </w:p>
    <w:p w14:paraId="4A7233BE" w14:textId="6D7E3A34" w:rsidR="00633EA4" w:rsidRPr="00543372" w:rsidRDefault="00633EA4" w:rsidP="00A565FA">
      <w:pPr>
        <w:spacing w:line="480" w:lineRule="auto"/>
        <w:rPr>
          <w:rFonts w:ascii="Times New Roman" w:hAnsi="Times New Roman" w:cs="Times New Roman"/>
          <w:color w:val="000000" w:themeColor="text1"/>
        </w:rPr>
      </w:pPr>
      <w:bookmarkStart w:id="4086" w:name="OLE_LINK214"/>
      <w:bookmarkStart w:id="4087" w:name="OLE_LINK219"/>
      <w:r w:rsidRPr="00633EA4">
        <w:rPr>
          <w:rFonts w:ascii="Times New Roman" w:hAnsi="Times New Roman" w:cs="Times New Roman"/>
          <w:b/>
          <w:bCs/>
          <w:color w:val="000000" w:themeColor="text1"/>
        </w:rPr>
        <w:t>Figure 5</w:t>
      </w:r>
      <w:r w:rsidR="00C65CD9">
        <w:rPr>
          <w:rFonts w:ascii="Times New Roman" w:hAnsi="Times New Roman" w:cs="Times New Roman"/>
          <w:b/>
          <w:bCs/>
          <w:color w:val="000000" w:themeColor="text1"/>
        </w:rPr>
        <w:t>.</w:t>
      </w:r>
      <w:r w:rsidRPr="00633EA4">
        <w:rPr>
          <w:rFonts w:ascii="Times New Roman" w:hAnsi="Times New Roman" w:cs="Times New Roman"/>
          <w:b/>
          <w:bCs/>
          <w:color w:val="000000" w:themeColor="text1"/>
        </w:rPr>
        <w:t xml:space="preserve"> </w:t>
      </w:r>
      <w:r w:rsidR="00455A3B" w:rsidRPr="00543372">
        <w:rPr>
          <w:rFonts w:ascii="Times New Roman" w:hAnsi="Times New Roman" w:cs="Times New Roman"/>
          <w:color w:val="000000" w:themeColor="text1"/>
        </w:rPr>
        <w:t xml:space="preserve">DA microbial taxa identified from comparing the microbial profiles of </w:t>
      </w:r>
      <w:r w:rsidR="003B39C5" w:rsidRPr="00543372">
        <w:rPr>
          <w:rFonts w:ascii="Times New Roman" w:hAnsi="Times New Roman" w:cs="Times New Roman"/>
          <w:color w:val="000000" w:themeColor="text1"/>
        </w:rPr>
        <w:t>all rats’</w:t>
      </w:r>
      <w:r w:rsidR="00455A3B" w:rsidRPr="00543372">
        <w:rPr>
          <w:rFonts w:ascii="Times New Roman" w:hAnsi="Times New Roman" w:cs="Times New Roman"/>
          <w:color w:val="000000" w:themeColor="text1"/>
        </w:rPr>
        <w:t xml:space="preserve"> lung and kidney tissues. </w:t>
      </w:r>
      <w:r w:rsidR="009E28DD" w:rsidRPr="00543372">
        <w:rPr>
          <w:rFonts w:ascii="Times New Roman" w:hAnsi="Times New Roman" w:cs="Times New Roman"/>
          <w:color w:val="000000" w:themeColor="text1"/>
        </w:rPr>
        <w:t xml:space="preserve">The number of DA species and phylum identified using different software’s profile is shown at the bar plot directly </w:t>
      </w:r>
      <w:r w:rsidR="00EC5E1D" w:rsidRPr="00543372">
        <w:rPr>
          <w:rFonts w:ascii="Times New Roman" w:hAnsi="Times New Roman" w:cs="Times New Roman"/>
          <w:color w:val="000000" w:themeColor="text1"/>
        </w:rPr>
        <w:t>left</w:t>
      </w:r>
      <w:r w:rsidR="009E28DD" w:rsidRPr="00543372">
        <w:rPr>
          <w:rFonts w:ascii="Times New Roman" w:hAnsi="Times New Roman" w:cs="Times New Roman"/>
          <w:color w:val="000000" w:themeColor="text1"/>
        </w:rPr>
        <w:t xml:space="preserve"> to the software names in a). The intersection between DA taxa identified by </w:t>
      </w:r>
      <w:r w:rsidR="00EC5E1D" w:rsidRPr="00543372">
        <w:rPr>
          <w:rFonts w:ascii="Times New Roman" w:hAnsi="Times New Roman" w:cs="Times New Roman"/>
          <w:color w:val="000000" w:themeColor="text1"/>
        </w:rPr>
        <w:t xml:space="preserve">different software at the species level is shown at the </w:t>
      </w:r>
      <w:proofErr w:type="spellStart"/>
      <w:r w:rsidR="00EC5E1D" w:rsidRPr="00543372">
        <w:rPr>
          <w:rFonts w:ascii="Times New Roman" w:hAnsi="Times New Roman" w:cs="Times New Roman"/>
          <w:color w:val="000000" w:themeColor="text1"/>
        </w:rPr>
        <w:t>barplot</w:t>
      </w:r>
      <w:proofErr w:type="spellEnd"/>
      <w:r w:rsidR="00EC5E1D" w:rsidRPr="00543372">
        <w:rPr>
          <w:rFonts w:ascii="Times New Roman" w:hAnsi="Times New Roman" w:cs="Times New Roman"/>
          <w:color w:val="000000" w:themeColor="text1"/>
        </w:rPr>
        <w:t xml:space="preserve"> at the top of a), where the number of DA </w:t>
      </w:r>
      <w:proofErr w:type="gramStart"/>
      <w:r w:rsidR="00EC5E1D" w:rsidRPr="00543372">
        <w:rPr>
          <w:rFonts w:ascii="Times New Roman" w:hAnsi="Times New Roman" w:cs="Times New Roman"/>
          <w:color w:val="000000" w:themeColor="text1"/>
        </w:rPr>
        <w:t>viruses</w:t>
      </w:r>
      <w:proofErr w:type="gramEnd"/>
      <w:r w:rsidR="00EC5E1D" w:rsidRPr="00543372">
        <w:rPr>
          <w:rFonts w:ascii="Times New Roman" w:hAnsi="Times New Roman" w:cs="Times New Roman"/>
          <w:color w:val="000000" w:themeColor="text1"/>
        </w:rPr>
        <w:t xml:space="preserve"> taxa were colored in gray (</w:t>
      </w:r>
      <w:r w:rsidR="00EC5E1D" w:rsidRPr="00543372">
        <w:rPr>
          <w:noProof/>
        </w:rPr>
        <w:drawing>
          <wp:inline distT="0" distB="0" distL="0" distR="0" wp14:anchorId="560D5591" wp14:editId="00BC722B">
            <wp:extent cx="127000" cy="127000"/>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Picture 115"/>
                    <pic:cNvPicPr/>
                  </pic:nvPicPr>
                  <pic:blipFill>
                    <a:blip r:embed="rId47">
                      <a:extLst>
                        <a:ext uri="{28A0092B-C50C-407E-A947-70E740481C1C}">
                          <a14:useLocalDpi xmlns:a14="http://schemas.microsoft.com/office/drawing/2010/main" val="0"/>
                        </a:ext>
                      </a:extLst>
                    </a:blip>
                    <a:stretch>
                      <a:fillRect/>
                    </a:stretch>
                  </pic:blipFill>
                  <pic:spPr>
                    <a:xfrm>
                      <a:off x="0" y="0"/>
                      <a:ext cx="127000" cy="127000"/>
                    </a:xfrm>
                    <a:prstGeom prst="rect">
                      <a:avLst/>
                    </a:prstGeom>
                  </pic:spPr>
                </pic:pic>
              </a:graphicData>
            </a:graphic>
          </wp:inline>
        </w:drawing>
      </w:r>
      <w:r w:rsidR="00EC5E1D" w:rsidRPr="00543372">
        <w:rPr>
          <w:rFonts w:ascii="Times New Roman" w:hAnsi="Times New Roman" w:cs="Times New Roman"/>
          <w:color w:val="000000" w:themeColor="text1"/>
        </w:rPr>
        <w:t xml:space="preserve">). </w:t>
      </w:r>
      <w:proofErr w:type="spellStart"/>
      <w:r w:rsidR="00EC5E1D" w:rsidRPr="00543372">
        <w:rPr>
          <w:rFonts w:ascii="Times New Roman" w:hAnsi="Times New Roman" w:cs="Times New Roman"/>
          <w:color w:val="000000" w:themeColor="text1"/>
        </w:rPr>
        <w:t>Dotplot</w:t>
      </w:r>
      <w:proofErr w:type="spellEnd"/>
      <w:r w:rsidR="00EC5E1D" w:rsidRPr="00543372">
        <w:rPr>
          <w:rFonts w:ascii="Times New Roman" w:hAnsi="Times New Roman" w:cs="Times New Roman"/>
          <w:color w:val="000000" w:themeColor="text1"/>
        </w:rPr>
        <w:t xml:space="preserve"> at the bottom</w:t>
      </w:r>
      <w:r w:rsidR="00593636" w:rsidRPr="00543372">
        <w:rPr>
          <w:rFonts w:ascii="Times New Roman" w:hAnsi="Times New Roman" w:cs="Times New Roman"/>
          <w:color w:val="000000" w:themeColor="text1"/>
        </w:rPr>
        <w:t xml:space="preserve"> shown the combinations of intersections between software.</w:t>
      </w:r>
      <w:r w:rsidR="0092722C" w:rsidRPr="00543372">
        <w:rPr>
          <w:rFonts w:ascii="Times New Roman" w:hAnsi="Times New Roman" w:cs="Times New Roman"/>
          <w:color w:val="000000" w:themeColor="text1"/>
        </w:rPr>
        <w:t xml:space="preserve"> Number of DA taxa at phylum and genus level is shown in b), where numbers of taxa significantly </w:t>
      </w:r>
      <w:r w:rsidR="0092722C" w:rsidRPr="00543372">
        <w:rPr>
          <w:rFonts w:ascii="Times New Roman" w:hAnsi="Times New Roman" w:cs="Times New Roman"/>
          <w:color w:val="000000" w:themeColor="text1"/>
        </w:rPr>
        <w:lastRenderedPageBreak/>
        <w:t>higher in abundance the kidney samples are colored in blue (</w:t>
      </w:r>
      <w:r w:rsidR="0092722C" w:rsidRPr="00543372">
        <w:rPr>
          <w:rFonts w:ascii="Times New Roman" w:hAnsi="Times New Roman" w:cs="Times New Roman"/>
          <w:noProof/>
          <w:color w:val="000000" w:themeColor="text1"/>
        </w:rPr>
        <w:drawing>
          <wp:inline distT="0" distB="0" distL="0" distR="0" wp14:anchorId="1A151992" wp14:editId="6A822F30">
            <wp:extent cx="101600" cy="88054"/>
            <wp:effectExtent l="0" t="0" r="0" b="127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icture 116"/>
                    <pic:cNvPicPr/>
                  </pic:nvPicPr>
                  <pic:blipFill rotWithShape="1">
                    <a:blip r:embed="rId48">
                      <a:extLst>
                        <a:ext uri="{28A0092B-C50C-407E-A947-70E740481C1C}">
                          <a14:useLocalDpi xmlns:a14="http://schemas.microsoft.com/office/drawing/2010/main" val="0"/>
                        </a:ext>
                      </a:extLst>
                    </a:blip>
                    <a:srcRect t="1" r="6077" b="4235"/>
                    <a:stretch/>
                  </pic:blipFill>
                  <pic:spPr bwMode="auto">
                    <a:xfrm>
                      <a:off x="0" y="0"/>
                      <a:ext cx="102345" cy="88700"/>
                    </a:xfrm>
                    <a:prstGeom prst="rect">
                      <a:avLst/>
                    </a:prstGeom>
                    <a:ln>
                      <a:noFill/>
                    </a:ln>
                    <a:extLst>
                      <a:ext uri="{53640926-AAD7-44D8-BBD7-CCE9431645EC}">
                        <a14:shadowObscured xmlns:a14="http://schemas.microsoft.com/office/drawing/2010/main"/>
                      </a:ext>
                    </a:extLst>
                  </pic:spPr>
                </pic:pic>
              </a:graphicData>
            </a:graphic>
          </wp:inline>
        </w:drawing>
      </w:r>
      <w:r w:rsidR="0092722C" w:rsidRPr="00543372">
        <w:rPr>
          <w:rFonts w:ascii="Times New Roman" w:hAnsi="Times New Roman" w:cs="Times New Roman"/>
          <w:color w:val="000000" w:themeColor="text1"/>
        </w:rPr>
        <w:t>), and numbers of taxa higher in the lung samples are colored in green (</w:t>
      </w:r>
      <w:r w:rsidR="0092722C" w:rsidRPr="00543372">
        <w:rPr>
          <w:noProof/>
        </w:rPr>
        <w:drawing>
          <wp:inline distT="0" distB="0" distL="0" distR="0" wp14:anchorId="4115498A" wp14:editId="3A8BFDCA">
            <wp:extent cx="101600" cy="95955"/>
            <wp:effectExtent l="0" t="0" r="0" b="571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Picture 117"/>
                    <pic:cNvPicPr/>
                  </pic:nvPicPr>
                  <pic:blipFill>
                    <a:blip r:embed="rId49">
                      <a:extLst>
                        <a:ext uri="{28A0092B-C50C-407E-A947-70E740481C1C}">
                          <a14:useLocalDpi xmlns:a14="http://schemas.microsoft.com/office/drawing/2010/main" val="0"/>
                        </a:ext>
                      </a:extLst>
                    </a:blip>
                    <a:stretch>
                      <a:fillRect/>
                    </a:stretch>
                  </pic:blipFill>
                  <pic:spPr>
                    <a:xfrm>
                      <a:off x="0" y="0"/>
                      <a:ext cx="102012" cy="96344"/>
                    </a:xfrm>
                    <a:prstGeom prst="rect">
                      <a:avLst/>
                    </a:prstGeom>
                  </pic:spPr>
                </pic:pic>
              </a:graphicData>
            </a:graphic>
          </wp:inline>
        </w:drawing>
      </w:r>
      <w:r w:rsidR="0092722C" w:rsidRPr="00543372">
        <w:rPr>
          <w:rFonts w:ascii="Times New Roman" w:hAnsi="Times New Roman" w:cs="Times New Roman"/>
          <w:color w:val="000000" w:themeColor="text1"/>
        </w:rPr>
        <w:t>).</w:t>
      </w:r>
      <w:r w:rsidR="00543372">
        <w:rPr>
          <w:rFonts w:ascii="Times New Roman" w:hAnsi="Times New Roman" w:cs="Times New Roman"/>
          <w:color w:val="000000" w:themeColor="text1"/>
        </w:rPr>
        <w:t xml:space="preserve"> The </w:t>
      </w:r>
      <w:r w:rsidR="00B25E92">
        <w:rPr>
          <w:rFonts w:ascii="Times New Roman" w:hAnsi="Times New Roman" w:cs="Times New Roman"/>
          <w:color w:val="000000" w:themeColor="text1"/>
        </w:rPr>
        <w:t xml:space="preserve">DA phylum taxa identified by each software is shown in c), where red </w:t>
      </w:r>
      <w:r w:rsidR="002F725D">
        <w:rPr>
          <w:rFonts w:ascii="Times New Roman" w:hAnsi="Times New Roman" w:cs="Times New Roman"/>
          <w:color w:val="000000" w:themeColor="text1"/>
        </w:rPr>
        <w:t>(</w:t>
      </w:r>
      <w:r w:rsidR="002F725D">
        <w:rPr>
          <w:b/>
          <w:bCs/>
          <w:noProof/>
        </w:rPr>
        <w:drawing>
          <wp:inline distT="0" distB="0" distL="0" distR="0" wp14:anchorId="4AD7BC52" wp14:editId="59383693">
            <wp:extent cx="102447" cy="93134"/>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Picture 118"/>
                    <pic:cNvPicPr/>
                  </pic:nvPicPr>
                  <pic:blipFill>
                    <a:blip r:embed="rId50">
                      <a:extLst>
                        <a:ext uri="{28A0092B-C50C-407E-A947-70E740481C1C}">
                          <a14:useLocalDpi xmlns:a14="http://schemas.microsoft.com/office/drawing/2010/main" val="0"/>
                        </a:ext>
                      </a:extLst>
                    </a:blip>
                    <a:stretch>
                      <a:fillRect/>
                    </a:stretch>
                  </pic:blipFill>
                  <pic:spPr>
                    <a:xfrm>
                      <a:off x="0" y="0"/>
                      <a:ext cx="102447" cy="93134"/>
                    </a:xfrm>
                    <a:prstGeom prst="rect">
                      <a:avLst/>
                    </a:prstGeom>
                  </pic:spPr>
                </pic:pic>
              </a:graphicData>
            </a:graphic>
          </wp:inline>
        </w:drawing>
      </w:r>
      <w:r w:rsidR="002F725D">
        <w:rPr>
          <w:rFonts w:ascii="Times New Roman" w:hAnsi="Times New Roman" w:cs="Times New Roman"/>
          <w:color w:val="000000" w:themeColor="text1"/>
        </w:rPr>
        <w:t>)</w:t>
      </w:r>
      <w:r w:rsidR="00B25E92">
        <w:rPr>
          <w:rFonts w:ascii="Times New Roman" w:hAnsi="Times New Roman" w:cs="Times New Roman"/>
          <w:color w:val="000000" w:themeColor="text1"/>
        </w:rPr>
        <w:t>indicate the phylum taxa at each row is reported as differentially abundant by the classification of the software in every column, and blue</w:t>
      </w:r>
      <w:r w:rsidR="002F725D">
        <w:rPr>
          <w:rFonts w:ascii="Times New Roman" w:hAnsi="Times New Roman" w:cs="Times New Roman"/>
          <w:color w:val="000000" w:themeColor="text1"/>
        </w:rPr>
        <w:t xml:space="preserve"> (</w:t>
      </w:r>
      <w:r w:rsidR="002F725D">
        <w:rPr>
          <w:b/>
          <w:bCs/>
          <w:noProof/>
        </w:rPr>
        <w:drawing>
          <wp:inline distT="0" distB="0" distL="0" distR="0" wp14:anchorId="4CC6BBDE" wp14:editId="2EA06618">
            <wp:extent cx="100145" cy="88590"/>
            <wp:effectExtent l="0" t="0" r="1905" b="635"/>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Picture 119"/>
                    <pic:cNvPicPr/>
                  </pic:nvPicPr>
                  <pic:blipFill>
                    <a:blip r:embed="rId51" cstate="print">
                      <a:extLst>
                        <a:ext uri="{28A0092B-C50C-407E-A947-70E740481C1C}">
                          <a14:useLocalDpi xmlns:a14="http://schemas.microsoft.com/office/drawing/2010/main" val="0"/>
                        </a:ext>
                      </a:extLst>
                    </a:blip>
                    <a:stretch>
                      <a:fillRect/>
                    </a:stretch>
                  </pic:blipFill>
                  <pic:spPr>
                    <a:xfrm>
                      <a:off x="0" y="0"/>
                      <a:ext cx="100398" cy="88814"/>
                    </a:xfrm>
                    <a:prstGeom prst="rect">
                      <a:avLst/>
                    </a:prstGeom>
                  </pic:spPr>
                </pic:pic>
              </a:graphicData>
            </a:graphic>
          </wp:inline>
        </w:drawing>
      </w:r>
      <w:r w:rsidR="002F725D">
        <w:rPr>
          <w:rFonts w:ascii="Times New Roman" w:hAnsi="Times New Roman" w:cs="Times New Roman"/>
          <w:color w:val="000000" w:themeColor="text1"/>
        </w:rPr>
        <w:t>)</w:t>
      </w:r>
      <w:r w:rsidR="00B25E92">
        <w:rPr>
          <w:rFonts w:ascii="Times New Roman" w:hAnsi="Times New Roman" w:cs="Times New Roman"/>
          <w:color w:val="000000" w:themeColor="text1"/>
        </w:rPr>
        <w:t xml:space="preserve"> is not reported</w:t>
      </w:r>
      <w:r w:rsidR="002F725D">
        <w:rPr>
          <w:rFonts w:ascii="Times New Roman" w:hAnsi="Times New Roman" w:cs="Times New Roman"/>
          <w:color w:val="000000" w:themeColor="text1"/>
        </w:rPr>
        <w:t xml:space="preserve"> as DA taxa by the software</w:t>
      </w:r>
      <w:r w:rsidR="00B25E92">
        <w:rPr>
          <w:rFonts w:ascii="Times New Roman" w:hAnsi="Times New Roman" w:cs="Times New Roman"/>
          <w:color w:val="000000" w:themeColor="text1"/>
        </w:rPr>
        <w:t>.</w:t>
      </w:r>
      <w:r w:rsidR="002F725D">
        <w:rPr>
          <w:rFonts w:ascii="Times New Roman" w:hAnsi="Times New Roman" w:cs="Times New Roman"/>
          <w:color w:val="000000" w:themeColor="text1"/>
        </w:rPr>
        <w:t xml:space="preserve"> Each phylum taxa were also annotated by their corresponding Domain taxa, where dark blue is Bacteria (</w:t>
      </w:r>
      <w:r w:rsidR="00665606">
        <w:rPr>
          <w:rFonts w:ascii="Times New Roman" w:hAnsi="Times New Roman" w:cs="Times New Roman"/>
          <w:noProof/>
          <w:color w:val="000000" w:themeColor="text1"/>
        </w:rPr>
        <w:drawing>
          <wp:inline distT="0" distB="0" distL="0" distR="0" wp14:anchorId="22F5E778" wp14:editId="7EBCDB57">
            <wp:extent cx="92710" cy="92710"/>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pic:cNvPicPr/>
                  </pic:nvPicPr>
                  <pic:blipFill>
                    <a:blip r:embed="rId52" cstate="print">
                      <a:extLst>
                        <a:ext uri="{28A0092B-C50C-407E-A947-70E740481C1C}">
                          <a14:useLocalDpi xmlns:a14="http://schemas.microsoft.com/office/drawing/2010/main" val="0"/>
                        </a:ext>
                      </a:extLst>
                    </a:blip>
                    <a:stretch>
                      <a:fillRect/>
                    </a:stretch>
                  </pic:blipFill>
                  <pic:spPr>
                    <a:xfrm>
                      <a:off x="0" y="0"/>
                      <a:ext cx="92983" cy="92983"/>
                    </a:xfrm>
                    <a:prstGeom prst="rect">
                      <a:avLst/>
                    </a:prstGeom>
                  </pic:spPr>
                </pic:pic>
              </a:graphicData>
            </a:graphic>
          </wp:inline>
        </w:drawing>
      </w:r>
      <w:r w:rsidR="002F725D">
        <w:rPr>
          <w:rFonts w:ascii="Times New Roman" w:hAnsi="Times New Roman" w:cs="Times New Roman"/>
          <w:color w:val="000000" w:themeColor="text1"/>
        </w:rPr>
        <w:t>), yellow is Archaea (</w:t>
      </w:r>
      <w:r w:rsidR="00665606">
        <w:rPr>
          <w:b/>
          <w:bCs/>
          <w:noProof/>
        </w:rPr>
        <w:drawing>
          <wp:inline distT="0" distB="0" distL="0" distR="0" wp14:anchorId="2B18E6C1" wp14:editId="7D559B60">
            <wp:extent cx="101600" cy="111760"/>
            <wp:effectExtent l="0" t="0" r="0" b="254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Picture 121"/>
                    <pic:cNvPicPr/>
                  </pic:nvPicPr>
                  <pic:blipFill>
                    <a:blip r:embed="rId53">
                      <a:extLst>
                        <a:ext uri="{28A0092B-C50C-407E-A947-70E740481C1C}">
                          <a14:useLocalDpi xmlns:a14="http://schemas.microsoft.com/office/drawing/2010/main" val="0"/>
                        </a:ext>
                      </a:extLst>
                    </a:blip>
                    <a:stretch>
                      <a:fillRect/>
                    </a:stretch>
                  </pic:blipFill>
                  <pic:spPr>
                    <a:xfrm>
                      <a:off x="0" y="0"/>
                      <a:ext cx="101600" cy="111760"/>
                    </a:xfrm>
                    <a:prstGeom prst="rect">
                      <a:avLst/>
                    </a:prstGeom>
                  </pic:spPr>
                </pic:pic>
              </a:graphicData>
            </a:graphic>
          </wp:inline>
        </w:drawing>
      </w:r>
      <w:r w:rsidR="002F725D">
        <w:rPr>
          <w:rFonts w:ascii="Times New Roman" w:hAnsi="Times New Roman" w:cs="Times New Roman"/>
          <w:color w:val="000000" w:themeColor="text1"/>
        </w:rPr>
        <w:t xml:space="preserve">), and Orange is </w:t>
      </w:r>
      <w:proofErr w:type="spellStart"/>
      <w:r w:rsidR="002F725D">
        <w:rPr>
          <w:rFonts w:ascii="Times New Roman" w:hAnsi="Times New Roman" w:cs="Times New Roman"/>
          <w:color w:val="000000" w:themeColor="text1"/>
        </w:rPr>
        <w:t>Virsues</w:t>
      </w:r>
      <w:proofErr w:type="spellEnd"/>
      <w:r w:rsidR="00665606">
        <w:rPr>
          <w:rFonts w:ascii="Times New Roman" w:hAnsi="Times New Roman" w:cs="Times New Roman"/>
          <w:color w:val="000000" w:themeColor="text1"/>
        </w:rPr>
        <w:t xml:space="preserve"> (</w:t>
      </w:r>
      <w:r w:rsidR="00665606">
        <w:rPr>
          <w:rFonts w:ascii="Times New Roman" w:hAnsi="Times New Roman" w:cs="Times New Roman"/>
          <w:noProof/>
          <w:color w:val="000000" w:themeColor="text1"/>
        </w:rPr>
        <w:drawing>
          <wp:inline distT="0" distB="0" distL="0" distR="0" wp14:anchorId="6EF7579C" wp14:editId="2B677A16">
            <wp:extent cx="97155" cy="97155"/>
            <wp:effectExtent l="0" t="0" r="4445" b="444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Picture 122"/>
                    <pic:cNvPicPr/>
                  </pic:nvPicPr>
                  <pic:blipFill>
                    <a:blip r:embed="rId54">
                      <a:extLst>
                        <a:ext uri="{28A0092B-C50C-407E-A947-70E740481C1C}">
                          <a14:useLocalDpi xmlns:a14="http://schemas.microsoft.com/office/drawing/2010/main" val="0"/>
                        </a:ext>
                      </a:extLst>
                    </a:blip>
                    <a:stretch>
                      <a:fillRect/>
                    </a:stretch>
                  </pic:blipFill>
                  <pic:spPr>
                    <a:xfrm>
                      <a:off x="0" y="0"/>
                      <a:ext cx="97274" cy="97274"/>
                    </a:xfrm>
                    <a:prstGeom prst="rect">
                      <a:avLst/>
                    </a:prstGeom>
                  </pic:spPr>
                </pic:pic>
              </a:graphicData>
            </a:graphic>
          </wp:inline>
        </w:drawing>
      </w:r>
      <w:r w:rsidR="00665606">
        <w:rPr>
          <w:rFonts w:ascii="Times New Roman" w:hAnsi="Times New Roman" w:cs="Times New Roman"/>
          <w:color w:val="000000" w:themeColor="text1"/>
        </w:rPr>
        <w:t>).</w:t>
      </w:r>
    </w:p>
    <w:bookmarkEnd w:id="4086"/>
    <w:bookmarkEnd w:id="4087"/>
    <w:p w14:paraId="55561263" w14:textId="400FF01E" w:rsidR="00455A3B" w:rsidRPr="00633EA4" w:rsidDel="00761DB2" w:rsidRDefault="00455A3B" w:rsidP="00512DAF">
      <w:pPr>
        <w:suppressLineNumbers/>
        <w:spacing w:line="480" w:lineRule="auto"/>
        <w:rPr>
          <w:del w:id="4088" w:author="Ruijie Xu" w:date="2022-02-02T14:44:00Z"/>
          <w:b/>
          <w:bCs/>
        </w:rPr>
      </w:pPr>
    </w:p>
    <w:p w14:paraId="4D548A38" w14:textId="2F45CC22" w:rsidR="00624903" w:rsidRDefault="00624903" w:rsidP="00A565FA">
      <w:pPr>
        <w:spacing w:line="480" w:lineRule="auto"/>
        <w:rPr>
          <w:b/>
          <w:bCs/>
        </w:rPr>
      </w:pPr>
    </w:p>
    <w:p w14:paraId="23B4FF5B" w14:textId="203D6141" w:rsidR="00624903" w:rsidRPr="003A137D" w:rsidRDefault="00624903" w:rsidP="00A565FA">
      <w:pPr>
        <w:spacing w:line="480" w:lineRule="auto"/>
        <w:rPr>
          <w:b/>
          <w:bCs/>
        </w:rPr>
      </w:pPr>
    </w:p>
    <w:p w14:paraId="2D76BCC0" w14:textId="1179FC2E" w:rsidR="00807487" w:rsidRPr="003A137D" w:rsidRDefault="00807487">
      <w:pPr>
        <w:suppressLineNumbers/>
        <w:spacing w:line="480" w:lineRule="auto"/>
        <w:jc w:val="right"/>
      </w:pPr>
    </w:p>
    <w:p w14:paraId="02E24969" w14:textId="0F1BD274" w:rsidR="000C19E7" w:rsidRPr="003A137D" w:rsidRDefault="000C19E7">
      <w:pPr>
        <w:suppressLineNumbers/>
        <w:spacing w:line="480" w:lineRule="auto"/>
        <w:jc w:val="right"/>
      </w:pPr>
    </w:p>
    <w:sectPr w:rsidR="000C19E7" w:rsidRPr="003A137D" w:rsidSect="001D464A">
      <w:headerReference w:type="default" r:id="rId55"/>
      <w:footerReference w:type="even" r:id="rId56"/>
      <w:footerReference w:type="default" r:id="rId57"/>
      <w:pgSz w:w="11906" w:h="16838" w:code="9"/>
      <w:pgMar w:top="1440" w:right="1440" w:bottom="1440" w:left="1440" w:header="709" w:footer="454" w:gutter="0"/>
      <w:lnNumType w:countBy="1" w:restart="continuous"/>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4" w:author="Liliana Salvador" w:date="2022-02-17T13:02:00Z" w:initials="LS">
    <w:p w14:paraId="51B64D9B" w14:textId="50FE72FE" w:rsidR="00FA738B" w:rsidRDefault="00FA738B">
      <w:pPr>
        <w:pStyle w:val="CommentText"/>
      </w:pPr>
      <w:r>
        <w:rPr>
          <w:rStyle w:val="CommentReference"/>
        </w:rPr>
        <w:annotationRef/>
      </w:r>
      <w:r>
        <w:t>I think here, we should have caution related to the choice of software and database rather than metagenomics. Shall we reword it?</w:t>
      </w:r>
    </w:p>
    <w:p w14:paraId="07E15149" w14:textId="77777777" w:rsidR="00FA738B" w:rsidRDefault="00FA738B">
      <w:pPr>
        <w:pStyle w:val="CommentText"/>
      </w:pPr>
    </w:p>
    <w:p w14:paraId="59DBAB85" w14:textId="3716ED00" w:rsidR="00FA738B" w:rsidRDefault="00FA738B">
      <w:pPr>
        <w:pStyle w:val="CommentText"/>
      </w:pPr>
      <w:r>
        <w:t>“</w:t>
      </w:r>
      <w:bookmarkStart w:id="78" w:name="OLE_LINK44"/>
      <w:bookmarkStart w:id="79" w:name="OLE_LINK45"/>
      <w:r>
        <w:t>This study highlights the importance to warrant caution on the selection of metagenomic software and databases while using shotgun metagenomics for pathogen detection and interpretation of taxonomical profiling analyses</w:t>
      </w:r>
      <w:bookmarkEnd w:id="78"/>
      <w:bookmarkEnd w:id="79"/>
      <w:r>
        <w:t>”</w:t>
      </w:r>
    </w:p>
  </w:comment>
  <w:comment w:id="477" w:author="Liliana Salvador" w:date="2022-02-23T11:26:00Z" w:initials="LS">
    <w:p w14:paraId="0454437C" w14:textId="540673EA" w:rsidR="00FA738B" w:rsidRDefault="00FA738B">
      <w:pPr>
        <w:pStyle w:val="CommentText"/>
      </w:pPr>
      <w:r>
        <w:rPr>
          <w:rStyle w:val="CommentReference"/>
        </w:rPr>
        <w:annotationRef/>
      </w:r>
      <w:r>
        <w:t>Add results answering the 3 points above</w:t>
      </w:r>
    </w:p>
  </w:comment>
  <w:comment w:id="486" w:author="Liliana Salvador" w:date="2022-02-23T11:36:00Z" w:initials="LS">
    <w:p w14:paraId="66268C82" w14:textId="369B9E83" w:rsidR="00FA738B" w:rsidRDefault="00FA738B">
      <w:pPr>
        <w:pStyle w:val="CommentText"/>
      </w:pPr>
      <w:r>
        <w:rPr>
          <w:rStyle w:val="CommentReference"/>
        </w:rPr>
        <w:annotationRef/>
      </w:r>
      <w:r>
        <w:t>Microbial communities, microbial profiles – try to use just one of these in the same sentence</w:t>
      </w:r>
    </w:p>
  </w:comment>
  <w:comment w:id="942" w:author="Liliana Salvador" w:date="2022-02-22T19:05:00Z" w:initials="LS">
    <w:p w14:paraId="56886E3E" w14:textId="42E3D41C" w:rsidR="00FA738B" w:rsidRDefault="00FA738B">
      <w:pPr>
        <w:pStyle w:val="CommentText"/>
      </w:pPr>
      <w:r>
        <w:rPr>
          <w:rStyle w:val="CommentReference"/>
        </w:rPr>
        <w:annotationRef/>
      </w:r>
      <w:r>
        <w:t>We need to add reference</w:t>
      </w:r>
    </w:p>
  </w:comment>
  <w:comment w:id="947" w:author="Liliana Salvador" w:date="2022-02-22T19:05:00Z" w:initials="LS">
    <w:p w14:paraId="5E912349" w14:textId="253510F8" w:rsidR="00FA738B" w:rsidRDefault="00FA738B">
      <w:pPr>
        <w:pStyle w:val="CommentText"/>
      </w:pPr>
      <w:r>
        <w:rPr>
          <w:rStyle w:val="CommentReference"/>
        </w:rPr>
        <w:annotationRef/>
      </w:r>
      <w:r>
        <w:t>Add reference</w:t>
      </w:r>
    </w:p>
  </w:comment>
  <w:comment w:id="950" w:author="Liliana Salvador" w:date="2022-02-22T19:06:00Z" w:initials="LS">
    <w:p w14:paraId="3A2CEE5F" w14:textId="35612DFD" w:rsidR="00FA738B" w:rsidRDefault="00FA738B">
      <w:pPr>
        <w:pStyle w:val="CommentText"/>
      </w:pPr>
      <w:r>
        <w:rPr>
          <w:rStyle w:val="CommentReference"/>
        </w:rPr>
        <w:annotationRef/>
      </w:r>
      <w:r>
        <w:t>This citation can be deleted</w:t>
      </w:r>
    </w:p>
  </w:comment>
  <w:comment w:id="980" w:author="Liliana Salvador" w:date="2022-02-22T19:18:00Z" w:initials="LS">
    <w:p w14:paraId="101CE05B" w14:textId="334E1BE2" w:rsidR="00FA738B" w:rsidRDefault="00FA738B">
      <w:pPr>
        <w:pStyle w:val="CommentText"/>
      </w:pPr>
      <w:r>
        <w:rPr>
          <w:rStyle w:val="CommentReference"/>
        </w:rPr>
        <w:annotationRef/>
      </w:r>
      <w:r>
        <w:t>Add ref?</w:t>
      </w:r>
    </w:p>
  </w:comment>
  <w:comment w:id="1014" w:author="Liliana Salvador" w:date="2022-02-22T19:21:00Z" w:initials="LS">
    <w:p w14:paraId="5110B1DD" w14:textId="3B13E663" w:rsidR="00FA738B" w:rsidRDefault="00FA738B">
      <w:pPr>
        <w:pStyle w:val="CommentText"/>
      </w:pPr>
      <w:r>
        <w:rPr>
          <w:rStyle w:val="CommentReference"/>
        </w:rPr>
        <w:annotationRef/>
      </w:r>
      <w:r>
        <w:t>Do we have a reference for this method?</w:t>
      </w:r>
    </w:p>
  </w:comment>
  <w:comment w:id="1026" w:author="Liliana Salvador" w:date="2022-02-23T11:31:00Z" w:initials="LS">
    <w:p w14:paraId="79015F98" w14:textId="3CDADA89" w:rsidR="00FA738B" w:rsidRDefault="00FA738B">
      <w:pPr>
        <w:pStyle w:val="CommentText"/>
      </w:pPr>
      <w:r>
        <w:rPr>
          <w:rStyle w:val="CommentReference"/>
        </w:rPr>
        <w:annotationRef/>
      </w:r>
      <w:r>
        <w:t xml:space="preserve">This section can become much shorter. It was a lot of work to write all of this, and I don’t want to delete it, however, I think we should 1) explain what type of information the table shows, and 2) write about the main message from the table (do we see a pattern? What is the best software and worse for each characteristic, best </w:t>
      </w:r>
      <w:proofErr w:type="spellStart"/>
      <w:r>
        <w:t>db</w:t>
      </w:r>
      <w:proofErr w:type="spellEnd"/>
      <w:r>
        <w:t>, etc. I would avoid writing about all the results</w:t>
      </w:r>
    </w:p>
  </w:comment>
  <w:comment w:id="1067" w:author="Liliana Salvador" w:date="2022-02-23T19:23:00Z" w:initials="LS">
    <w:p w14:paraId="6A4C3D1B" w14:textId="086E2332" w:rsidR="00FA738B" w:rsidRDefault="00FA738B">
      <w:pPr>
        <w:pStyle w:val="CommentText"/>
      </w:pPr>
      <w:r>
        <w:rPr>
          <w:rStyle w:val="CommentReference"/>
        </w:rPr>
        <w:annotationRef/>
      </w:r>
      <w:r>
        <w:t xml:space="preserve">Here, you can say specifically what table I is showing. “Information about </w:t>
      </w:r>
      <w:proofErr w:type="spellStart"/>
      <w:r>
        <w:t>xxxx</w:t>
      </w:r>
      <w:proofErr w:type="spellEnd"/>
      <w:r>
        <w:t xml:space="preserve"> for each software and database is presented in Table 1”</w:t>
      </w:r>
    </w:p>
  </w:comment>
  <w:comment w:id="1076" w:author="Liliana Salvador" w:date="2022-02-23T19:27:00Z" w:initials="LS">
    <w:p w14:paraId="45D9D0D2" w14:textId="27E1EBB2" w:rsidR="00FA738B" w:rsidRDefault="00FA738B">
      <w:pPr>
        <w:pStyle w:val="CommentText"/>
      </w:pPr>
      <w:r>
        <w:rPr>
          <w:rStyle w:val="CommentReference"/>
        </w:rPr>
        <w:annotationRef/>
      </w:r>
      <w:r>
        <w:t xml:space="preserve">This sentence is not </w:t>
      </w:r>
      <w:proofErr w:type="gramStart"/>
      <w:r>
        <w:t>clear</w:t>
      </w:r>
      <w:proofErr w:type="gramEnd"/>
      <w:r>
        <w:t xml:space="preserve"> and I am not sure if it is needed</w:t>
      </w:r>
    </w:p>
  </w:comment>
  <w:comment w:id="1080" w:author="Liliana Salvador" w:date="2022-02-23T19:26:00Z" w:initials="LS">
    <w:p w14:paraId="3E1254FB" w14:textId="5A1D663A" w:rsidR="00FA738B" w:rsidRDefault="00FA738B">
      <w:pPr>
        <w:pStyle w:val="CommentText"/>
      </w:pPr>
      <w:r>
        <w:rPr>
          <w:rStyle w:val="CommentReference"/>
        </w:rPr>
        <w:annotationRef/>
      </w:r>
      <w:r>
        <w:t>Isn’t this information already in the methods? If yes, not necessary to repeat it here.</w:t>
      </w:r>
    </w:p>
  </w:comment>
  <w:comment w:id="1207" w:author="Liliana Salvador" w:date="2022-02-23T19:39:00Z" w:initials="LS">
    <w:p w14:paraId="6581DFA2" w14:textId="19501E1E" w:rsidR="00FA738B" w:rsidRDefault="00FA738B">
      <w:pPr>
        <w:pStyle w:val="CommentText"/>
      </w:pPr>
      <w:r>
        <w:rPr>
          <w:rStyle w:val="CommentReference"/>
        </w:rPr>
        <w:annotationRef/>
      </w:r>
      <w:r>
        <w:t>This sentence needs to be edited. Deleting a few technical terms would help to make it simpler</w:t>
      </w:r>
    </w:p>
  </w:comment>
  <w:comment w:id="1210" w:author="Liliana Salvador" w:date="2022-02-23T19:40:00Z" w:initials="LS">
    <w:p w14:paraId="56BD7BF5" w14:textId="5664CA08" w:rsidR="00FA738B" w:rsidRDefault="00FA738B">
      <w:pPr>
        <w:pStyle w:val="CommentText"/>
      </w:pPr>
      <w:r>
        <w:rPr>
          <w:rStyle w:val="CommentReference"/>
        </w:rPr>
        <w:annotationRef/>
      </w:r>
      <w:r>
        <w:t>Define what these values are</w:t>
      </w:r>
    </w:p>
  </w:comment>
  <w:comment w:id="1218" w:author="Liliana Salvador" w:date="2022-02-23T19:43:00Z" w:initials="LS">
    <w:p w14:paraId="61728F1E" w14:textId="656C675E" w:rsidR="00FA738B" w:rsidRDefault="00FA738B">
      <w:pPr>
        <w:pStyle w:val="CommentText"/>
      </w:pPr>
      <w:r>
        <w:rPr>
          <w:rStyle w:val="CommentReference"/>
        </w:rPr>
        <w:annotationRef/>
      </w:r>
      <w:r>
        <w:t>This is confusing. Aren’t they all significantly different except the comparison between standard and customized?</w:t>
      </w:r>
    </w:p>
  </w:comment>
  <w:comment w:id="1253" w:author="Liliana Salvador" w:date="2022-02-23T20:11:00Z" w:initials="LS">
    <w:p w14:paraId="6CA58F62" w14:textId="06A4481A" w:rsidR="00FA738B" w:rsidRDefault="00FA738B">
      <w:pPr>
        <w:pStyle w:val="CommentText"/>
      </w:pPr>
      <w:r>
        <w:rPr>
          <w:rStyle w:val="CommentReference"/>
        </w:rPr>
        <w:annotationRef/>
      </w:r>
      <w:r>
        <w:t xml:space="preserve">Here instead of saying 4 out 6, I would say exactly which DBs were </w:t>
      </w:r>
      <w:proofErr w:type="gramStart"/>
      <w:r>
        <w:t>similar to</w:t>
      </w:r>
      <w:proofErr w:type="gramEnd"/>
      <w:r>
        <w:t xml:space="preserve"> each other</w:t>
      </w:r>
    </w:p>
  </w:comment>
  <w:comment w:id="1285" w:author="Liliana Salvador" w:date="2022-02-23T19:53:00Z" w:initials="LS">
    <w:p w14:paraId="681B1F3D" w14:textId="7FD1D6BC" w:rsidR="00FA738B" w:rsidRDefault="00FA738B">
      <w:pPr>
        <w:pStyle w:val="CommentText"/>
      </w:pPr>
      <w:r>
        <w:rPr>
          <w:rStyle w:val="CommentReference"/>
        </w:rPr>
        <w:annotationRef/>
      </w:r>
      <w:r>
        <w:t>This is great!</w:t>
      </w:r>
    </w:p>
  </w:comment>
  <w:comment w:id="1352" w:author="Liliana Salvador" w:date="2022-02-23T19:58:00Z" w:initials="LS">
    <w:p w14:paraId="0C3820D3" w14:textId="302E7F2C" w:rsidR="00FA738B" w:rsidRDefault="00FA738B">
      <w:pPr>
        <w:pStyle w:val="CommentText"/>
      </w:pPr>
      <w:r>
        <w:rPr>
          <w:rStyle w:val="CommentReference"/>
        </w:rPr>
        <w:annotationRef/>
      </w:r>
      <w:r>
        <w:t>This sentence is a bit confusing. I had to read it a couple of times to understand it</w:t>
      </w:r>
    </w:p>
  </w:comment>
  <w:comment w:id="1372" w:author="Liliana Salvador" w:date="2022-02-23T20:13:00Z" w:initials="LS">
    <w:p w14:paraId="5307EED1" w14:textId="77777777" w:rsidR="00FE3C3A" w:rsidRDefault="00FE3C3A" w:rsidP="00FE3C3A">
      <w:pPr>
        <w:pStyle w:val="CommentText"/>
      </w:pPr>
      <w:r>
        <w:rPr>
          <w:rStyle w:val="CommentReference"/>
        </w:rPr>
        <w:annotationRef/>
      </w:r>
      <w:r>
        <w:t xml:space="preserve">Perhaps </w:t>
      </w:r>
      <w:proofErr w:type="spellStart"/>
      <w:r>
        <w:t>definigin</w:t>
      </w:r>
      <w:proofErr w:type="spellEnd"/>
      <w:r>
        <w:t xml:space="preserve"> the </w:t>
      </w:r>
      <w:proofErr w:type="spellStart"/>
      <w:r>
        <w:t>groups</w:t>
      </w:r>
      <w:proofErr w:type="spellEnd"/>
      <w:r>
        <w:t xml:space="preserve"> first will help to clarify the previous sentence</w:t>
      </w:r>
    </w:p>
  </w:comment>
  <w:comment w:id="1365" w:author="Liliana Salvador" w:date="2022-02-23T20:12:00Z" w:initials="LS">
    <w:p w14:paraId="31A777B9" w14:textId="7977DB77" w:rsidR="00FA738B" w:rsidRDefault="00FA738B">
      <w:pPr>
        <w:pStyle w:val="CommentText"/>
      </w:pPr>
      <w:r>
        <w:rPr>
          <w:rStyle w:val="CommentReference"/>
        </w:rPr>
        <w:annotationRef/>
      </w:r>
      <w:r>
        <w:t>This sentence needs to be clarified</w:t>
      </w:r>
    </w:p>
  </w:comment>
  <w:comment w:id="1388" w:author="Liliana Salvador" w:date="2022-02-23T20:13:00Z" w:initials="LS">
    <w:p w14:paraId="523C9F99" w14:textId="4AF5C364" w:rsidR="00FA738B" w:rsidRDefault="00FA738B">
      <w:pPr>
        <w:pStyle w:val="CommentText"/>
      </w:pPr>
      <w:r>
        <w:rPr>
          <w:rStyle w:val="CommentReference"/>
        </w:rPr>
        <w:annotationRef/>
      </w:r>
      <w:r>
        <w:t xml:space="preserve">Perhaps </w:t>
      </w:r>
      <w:proofErr w:type="spellStart"/>
      <w:r>
        <w:t>definigin</w:t>
      </w:r>
      <w:proofErr w:type="spellEnd"/>
      <w:r>
        <w:t xml:space="preserve"> the </w:t>
      </w:r>
      <w:proofErr w:type="spellStart"/>
      <w:r>
        <w:t>groups</w:t>
      </w:r>
      <w:proofErr w:type="spellEnd"/>
      <w:r>
        <w:t xml:space="preserve"> first will help to clarify the previous sentence</w:t>
      </w:r>
    </w:p>
  </w:comment>
  <w:comment w:id="1495" w:author="Liliana Salvador" w:date="2022-02-23T20:26:00Z" w:initials="LS">
    <w:p w14:paraId="5E2DF714" w14:textId="6AE84288" w:rsidR="00FA738B" w:rsidRDefault="00FA738B">
      <w:pPr>
        <w:pStyle w:val="CommentText"/>
      </w:pPr>
      <w:r>
        <w:rPr>
          <w:rStyle w:val="CommentReference"/>
        </w:rPr>
        <w:annotationRef/>
      </w:r>
      <w:r>
        <w:t>The sentence is a bit confusing</w:t>
      </w:r>
    </w:p>
  </w:comment>
  <w:comment w:id="1567" w:author="Liliana Salvador" w:date="2022-02-23T20:30:00Z" w:initials="LS">
    <w:p w14:paraId="03C5F799" w14:textId="306EEFAC" w:rsidR="00FA738B" w:rsidRDefault="00FA738B">
      <w:pPr>
        <w:pStyle w:val="CommentText"/>
      </w:pPr>
      <w:r>
        <w:rPr>
          <w:rStyle w:val="CommentReference"/>
        </w:rPr>
        <w:annotationRef/>
      </w:r>
      <w:r>
        <w:t>Taxon or taxa?</w:t>
      </w:r>
    </w:p>
  </w:comment>
  <w:comment w:id="1585" w:author="Liliana Salvador" w:date="2022-02-23T20:31:00Z" w:initials="LS">
    <w:p w14:paraId="5D9B27EF" w14:textId="00031002" w:rsidR="00FA738B" w:rsidRDefault="00FA738B">
      <w:pPr>
        <w:pStyle w:val="CommentText"/>
      </w:pPr>
      <w:r>
        <w:rPr>
          <w:rStyle w:val="CommentReference"/>
        </w:rPr>
        <w:annotationRef/>
      </w:r>
      <w:r>
        <w:t>Kraken2 vs Kaiju?</w:t>
      </w:r>
    </w:p>
  </w:comment>
  <w:comment w:id="1664" w:author="Liliana Salvador" w:date="2022-02-26T15:39:00Z" w:initials="LS">
    <w:p w14:paraId="4CB21283" w14:textId="035D1FC3" w:rsidR="00FA738B" w:rsidRDefault="00FA738B">
      <w:pPr>
        <w:pStyle w:val="CommentText"/>
      </w:pPr>
      <w:r>
        <w:rPr>
          <w:rStyle w:val="CommentReference"/>
        </w:rPr>
        <w:annotationRef/>
      </w:r>
      <w:r>
        <w:t>Figure 3a?</w:t>
      </w:r>
    </w:p>
  </w:comment>
  <w:comment w:id="1698" w:author="Liliana Salvador" w:date="2022-02-26T15:39:00Z" w:initials="LS">
    <w:p w14:paraId="46542DC7" w14:textId="3D98D096" w:rsidR="00FA738B" w:rsidRDefault="00FA738B">
      <w:pPr>
        <w:pStyle w:val="CommentText"/>
      </w:pPr>
      <w:r>
        <w:rPr>
          <w:rStyle w:val="CommentReference"/>
        </w:rPr>
        <w:annotationRef/>
      </w:r>
      <w:r>
        <w:t>Figure 3b?</w:t>
      </w:r>
    </w:p>
  </w:comment>
  <w:comment w:id="1704" w:author="Liliana Salvador" w:date="2022-02-26T15:27:00Z" w:initials="LS">
    <w:p w14:paraId="0D300AFC" w14:textId="02B1AC69" w:rsidR="00FA738B" w:rsidRDefault="00FA738B">
      <w:pPr>
        <w:pStyle w:val="CommentText"/>
      </w:pPr>
      <w:r>
        <w:rPr>
          <w:rStyle w:val="CommentReference"/>
        </w:rPr>
        <w:annotationRef/>
      </w:r>
      <w:r>
        <w:t xml:space="preserve">Is this true? According to figure 2c, it seems that standard and customized are significantly different from each other? </w:t>
      </w:r>
    </w:p>
  </w:comment>
  <w:comment w:id="1729" w:author="Liliana Salvador" w:date="2022-02-26T15:39:00Z" w:initials="LS">
    <w:p w14:paraId="0D98C0D0" w14:textId="49668313" w:rsidR="00FA738B" w:rsidRDefault="00FA738B">
      <w:pPr>
        <w:pStyle w:val="CommentText"/>
      </w:pPr>
      <w:r>
        <w:rPr>
          <w:rStyle w:val="CommentReference"/>
        </w:rPr>
        <w:annotationRef/>
      </w:r>
      <w:r>
        <w:t>Figure 3c?</w:t>
      </w:r>
    </w:p>
  </w:comment>
  <w:comment w:id="1731" w:author="Liliana Salvador" w:date="2022-02-26T15:29:00Z" w:initials="LS">
    <w:p w14:paraId="41955E96" w14:textId="5A66CA11" w:rsidR="00FA738B" w:rsidRDefault="00FA738B">
      <w:pPr>
        <w:pStyle w:val="CommentText"/>
      </w:pPr>
      <w:r>
        <w:rPr>
          <w:rStyle w:val="CommentReference"/>
        </w:rPr>
        <w:annotationRef/>
      </w:r>
      <w:r>
        <w:t>Yes, I agree with this</w:t>
      </w:r>
    </w:p>
  </w:comment>
  <w:comment w:id="1737" w:author="Liliana Salvador" w:date="2022-02-26T15:39:00Z" w:initials="LS">
    <w:p w14:paraId="6BF584DE" w14:textId="756009EB" w:rsidR="00FA738B" w:rsidRDefault="00FA738B">
      <w:pPr>
        <w:pStyle w:val="CommentText"/>
      </w:pPr>
      <w:r>
        <w:rPr>
          <w:rStyle w:val="CommentReference"/>
        </w:rPr>
        <w:annotationRef/>
      </w:r>
      <w:r>
        <w:t>Figure 3c?</w:t>
      </w:r>
    </w:p>
  </w:comment>
  <w:comment w:id="1839" w:author="Liliana Salvador" w:date="2022-02-26T15:57:00Z" w:initials="LS">
    <w:p w14:paraId="0CA9CB66" w14:textId="54D0B099" w:rsidR="00FA738B" w:rsidRDefault="00FA738B">
      <w:pPr>
        <w:pStyle w:val="CommentText"/>
      </w:pPr>
      <w:r>
        <w:rPr>
          <w:rStyle w:val="CommentReference"/>
        </w:rPr>
        <w:annotationRef/>
      </w:r>
      <w:r>
        <w:t>I would move this to the discussion or delete</w:t>
      </w:r>
    </w:p>
  </w:comment>
  <w:comment w:id="1853" w:author="Liliana Salvador" w:date="2022-02-26T15:59:00Z" w:initials="LS">
    <w:p w14:paraId="18F5F30D" w14:textId="2E79FA50" w:rsidR="00FA738B" w:rsidRDefault="00FA738B">
      <w:pPr>
        <w:pStyle w:val="CommentText"/>
      </w:pPr>
      <w:r>
        <w:rPr>
          <w:rStyle w:val="CommentReference"/>
        </w:rPr>
        <w:annotationRef/>
      </w:r>
    </w:p>
  </w:comment>
  <w:comment w:id="1854" w:author="Liliana Salvador" w:date="2022-02-26T15:59:00Z" w:initials="LS">
    <w:p w14:paraId="73DCE60A" w14:textId="4BB047BB" w:rsidR="00FA738B" w:rsidRDefault="00FA738B">
      <w:pPr>
        <w:pStyle w:val="CommentText"/>
      </w:pPr>
      <w:bookmarkStart w:id="1871" w:name="OLE_LINK163"/>
      <w:bookmarkStart w:id="1872" w:name="OLE_LINK164"/>
      <w:bookmarkStart w:id="1873" w:name="OLE_LINK165"/>
      <w:r>
        <w:rPr>
          <w:rStyle w:val="CommentReference"/>
        </w:rPr>
        <w:annotationRef/>
      </w:r>
      <w:r>
        <w:t xml:space="preserve">I am </w:t>
      </w:r>
      <w:bookmarkStart w:id="1874" w:name="OLE_LINK112"/>
      <w:bookmarkStart w:id="1875" w:name="OLE_LINK113"/>
      <w:r>
        <w:t xml:space="preserve">bit </w:t>
      </w:r>
      <w:bookmarkEnd w:id="1874"/>
      <w:bookmarkEnd w:id="1875"/>
      <w:r>
        <w:t xml:space="preserve">confused here. </w:t>
      </w:r>
      <w:bookmarkStart w:id="1876" w:name="OLE_LINK114"/>
      <w:bookmarkStart w:id="1877" w:name="OLE_LINK115"/>
      <w:r>
        <w:t xml:space="preserve">Could </w:t>
      </w:r>
      <w:bookmarkEnd w:id="1876"/>
      <w:bookmarkEnd w:id="1877"/>
      <w:r>
        <w:t>you rewrite this part?</w:t>
      </w:r>
    </w:p>
    <w:bookmarkEnd w:id="1871"/>
    <w:bookmarkEnd w:id="1872"/>
    <w:bookmarkEnd w:id="1873"/>
  </w:comment>
  <w:comment w:id="1904" w:author="Liliana Salvador" w:date="2022-02-23T21:29:00Z" w:initials="LS">
    <w:p w14:paraId="1FCB9732" w14:textId="3BF370F0" w:rsidR="00FA738B" w:rsidRDefault="00FA738B">
      <w:pPr>
        <w:pStyle w:val="CommentText"/>
      </w:pPr>
      <w:r>
        <w:rPr>
          <w:rStyle w:val="CommentReference"/>
        </w:rPr>
        <w:annotationRef/>
      </w:r>
      <w:r>
        <w:t xml:space="preserve">Not sure what comparisons we are referring to </w:t>
      </w:r>
    </w:p>
  </w:comment>
  <w:comment w:id="1917" w:author="Liliana Salvador" w:date="2022-02-26T16:07:00Z" w:initials="LS">
    <w:p w14:paraId="297E8F91" w14:textId="56968C64" w:rsidR="00FA738B" w:rsidRDefault="00FA738B">
      <w:pPr>
        <w:pStyle w:val="CommentText"/>
      </w:pPr>
      <w:r>
        <w:rPr>
          <w:rStyle w:val="CommentReference"/>
        </w:rPr>
        <w:annotationRef/>
      </w:r>
      <w:r>
        <w:t xml:space="preserve">I suggest </w:t>
      </w:r>
      <w:proofErr w:type="gramStart"/>
      <w:r>
        <w:t>to delete</w:t>
      </w:r>
      <w:proofErr w:type="gramEnd"/>
      <w:r>
        <w:t xml:space="preserve"> this sentence and go straight to the result</w:t>
      </w:r>
    </w:p>
  </w:comment>
  <w:comment w:id="1962" w:author="Liliana Salvador" w:date="2022-02-26T16:21:00Z" w:initials="LS">
    <w:p w14:paraId="5CAAB48C" w14:textId="38DEFC16" w:rsidR="00FA738B" w:rsidRDefault="00FA738B">
      <w:pPr>
        <w:pStyle w:val="CommentText"/>
      </w:pPr>
      <w:r>
        <w:rPr>
          <w:rStyle w:val="CommentReference"/>
        </w:rPr>
        <w:annotationRef/>
      </w:r>
      <w:r>
        <w:t xml:space="preserve">Add citation to the table </w:t>
      </w:r>
    </w:p>
  </w:comment>
  <w:comment w:id="2020" w:author="Liliana Salvador" w:date="2022-02-26T16:27:00Z" w:initials="LS">
    <w:p w14:paraId="258A8B73" w14:textId="2D023BAA" w:rsidR="00FA738B" w:rsidRDefault="00FA738B">
      <w:pPr>
        <w:pStyle w:val="CommentText"/>
      </w:pPr>
      <w:r>
        <w:rPr>
          <w:rStyle w:val="CommentReference"/>
        </w:rPr>
        <w:annotationRef/>
      </w:r>
      <w:r>
        <w:t xml:space="preserve">I am not sure if it is necessary to show the example since you already mentioned the pattern. I suggest </w:t>
      </w:r>
      <w:proofErr w:type="gramStart"/>
      <w:r>
        <w:t>to delete</w:t>
      </w:r>
      <w:proofErr w:type="gramEnd"/>
      <w:r>
        <w:t xml:space="preserve"> the sentence</w:t>
      </w:r>
    </w:p>
  </w:comment>
  <w:comment w:id="2029" w:author="Liliana Salvador" w:date="2022-02-26T16:28:00Z" w:initials="LS">
    <w:p w14:paraId="562EABEB" w14:textId="5429C078" w:rsidR="00FA738B" w:rsidRDefault="00FA738B">
      <w:pPr>
        <w:pStyle w:val="CommentText"/>
      </w:pPr>
      <w:r>
        <w:rPr>
          <w:rStyle w:val="CommentReference"/>
        </w:rPr>
        <w:annotationRef/>
      </w:r>
      <w:r>
        <w:t>It is not clear what this is referring to</w:t>
      </w:r>
    </w:p>
  </w:comment>
  <w:comment w:id="2062" w:author="Liliana Salvador" w:date="2022-02-25T16:58:00Z" w:initials="LS">
    <w:p w14:paraId="7E115CB6" w14:textId="47F32FBD" w:rsidR="00FA738B" w:rsidRDefault="00FA738B">
      <w:pPr>
        <w:pStyle w:val="CommentText"/>
      </w:pPr>
      <w:r>
        <w:rPr>
          <w:rStyle w:val="CommentReference"/>
        </w:rPr>
        <w:annotationRef/>
      </w:r>
      <w:r>
        <w:t xml:space="preserve">Perhaps something like </w:t>
      </w:r>
      <w:proofErr w:type="gramStart"/>
      <w:r>
        <w:t>“ the</w:t>
      </w:r>
      <w:proofErr w:type="gramEnd"/>
      <w:r>
        <w:t xml:space="preserve"> majority of the clusters found by the hierarchical clustering analysis remained consistent across all different software (Figure 4b).  </w:t>
      </w:r>
    </w:p>
  </w:comment>
  <w:comment w:id="2142" w:author="Liliana Salvador" w:date="2022-02-26T16:43:00Z" w:initials="LS">
    <w:p w14:paraId="56E01988" w14:textId="6C9C0065" w:rsidR="00FA738B" w:rsidRDefault="00FA738B">
      <w:pPr>
        <w:pStyle w:val="CommentText"/>
      </w:pPr>
      <w:r>
        <w:rPr>
          <w:rStyle w:val="CommentReference"/>
        </w:rPr>
        <w:annotationRef/>
      </w:r>
      <w:r>
        <w:t>Not quite sure what you mean by this</w:t>
      </w:r>
    </w:p>
  </w:comment>
  <w:comment w:id="2115" w:author="Liliana Salvador" w:date="2022-02-26T16:45:00Z" w:initials="LS">
    <w:p w14:paraId="3E4A8463" w14:textId="399AD190" w:rsidR="00FA738B" w:rsidRDefault="00FA738B">
      <w:pPr>
        <w:pStyle w:val="CommentText"/>
      </w:pPr>
      <w:r>
        <w:rPr>
          <w:rStyle w:val="CommentReference"/>
        </w:rPr>
        <w:annotationRef/>
      </w:r>
      <w:r>
        <w:t xml:space="preserve">Rachel, please check previous section, and try to shorten the text in this one. If we specify the relationship at the beginning, we can do a direct software comparison without the need of writing it all the time. </w:t>
      </w:r>
    </w:p>
  </w:comment>
  <w:comment w:id="2243" w:author="Liliana Salvador" w:date="2022-02-26T16:47:00Z" w:initials="LS">
    <w:p w14:paraId="560074B0" w14:textId="538464A0" w:rsidR="00FA738B" w:rsidRDefault="00FA738B">
      <w:pPr>
        <w:pStyle w:val="CommentText"/>
      </w:pPr>
      <w:r>
        <w:rPr>
          <w:rStyle w:val="CommentReference"/>
        </w:rPr>
        <w:annotationRef/>
      </w:r>
      <w:r>
        <w:t xml:space="preserve">I don’t think this first </w:t>
      </w:r>
      <w:proofErr w:type="spellStart"/>
      <w:r>
        <w:t>stencen</w:t>
      </w:r>
      <w:proofErr w:type="spellEnd"/>
      <w:r>
        <w:t xml:space="preserve"> is needed if this is defined in the methods. We can jump straight to the result</w:t>
      </w:r>
    </w:p>
  </w:comment>
  <w:comment w:id="2253" w:author="Liliana Salvador" w:date="2022-02-26T16:50:00Z" w:initials="LS">
    <w:p w14:paraId="1F0FB369" w14:textId="6D01FFC4" w:rsidR="00FA738B" w:rsidRDefault="00FA738B">
      <w:pPr>
        <w:pStyle w:val="CommentText"/>
      </w:pPr>
      <w:r>
        <w:rPr>
          <w:rStyle w:val="CommentReference"/>
        </w:rPr>
        <w:annotationRef/>
      </w:r>
      <w:r>
        <w:t xml:space="preserve">Most </w:t>
      </w:r>
      <w:proofErr w:type="spellStart"/>
      <w:r>
        <w:t>distintive</w:t>
      </w:r>
      <w:proofErr w:type="spellEnd"/>
      <w:r>
        <w:t xml:space="preserve"> in which way? They had more significantly different groups?</w:t>
      </w:r>
    </w:p>
  </w:comment>
  <w:comment w:id="2259" w:author="Liliana Salvador" w:date="2022-02-26T16:48:00Z" w:initials="LS">
    <w:p w14:paraId="42EDB57E" w14:textId="3A13A3D2" w:rsidR="00FA738B" w:rsidRDefault="00FA738B">
      <w:pPr>
        <w:pStyle w:val="CommentText"/>
      </w:pPr>
      <w:r>
        <w:rPr>
          <w:rStyle w:val="CommentReference"/>
        </w:rPr>
        <w:annotationRef/>
      </w:r>
      <w:r>
        <w:t xml:space="preserve">I suggest </w:t>
      </w:r>
      <w:proofErr w:type="gramStart"/>
      <w:r>
        <w:t>to delete</w:t>
      </w:r>
      <w:proofErr w:type="gramEnd"/>
      <w:r>
        <w:t xml:space="preserve"> this part – this is perfect for the discussion, but in this section I think we should just report the DA results.</w:t>
      </w:r>
    </w:p>
  </w:comment>
  <w:comment w:id="2263" w:author="Liliana Salvador" w:date="2022-02-26T16:51:00Z" w:initials="LS">
    <w:p w14:paraId="148E56FD" w14:textId="54E76D42" w:rsidR="00FA738B" w:rsidRDefault="00FA738B">
      <w:pPr>
        <w:pStyle w:val="CommentText"/>
      </w:pPr>
      <w:r>
        <w:rPr>
          <w:rStyle w:val="CommentReference"/>
        </w:rPr>
        <w:annotationRef/>
      </w:r>
      <w:r>
        <w:t>I am sorry if I missed something, but I don’t understand the reason why lung-kidney and not lung-spleen since according to the previous sentence lung seems to be more different</w:t>
      </w:r>
    </w:p>
  </w:comment>
  <w:comment w:id="2289" w:author="Liliana Salvador" w:date="2022-02-26T17:11:00Z" w:initials="LS">
    <w:p w14:paraId="252C3FAB" w14:textId="6BC1A1BE" w:rsidR="00FA738B" w:rsidRDefault="00FA738B">
      <w:pPr>
        <w:pStyle w:val="CommentText"/>
      </w:pPr>
      <w:r>
        <w:rPr>
          <w:rStyle w:val="CommentReference"/>
        </w:rPr>
        <w:annotationRef/>
      </w:r>
      <w:r>
        <w:t>Shall we add the id here?</w:t>
      </w:r>
    </w:p>
  </w:comment>
  <w:comment w:id="2345" w:author="Liliana Salvador" w:date="2022-02-26T17:24:00Z" w:initials="LS">
    <w:p w14:paraId="579C5207" w14:textId="379FF7E5" w:rsidR="00FA738B" w:rsidRDefault="00FA738B">
      <w:pPr>
        <w:pStyle w:val="CommentText"/>
      </w:pPr>
      <w:r>
        <w:rPr>
          <w:rStyle w:val="CommentReference"/>
        </w:rPr>
        <w:annotationRef/>
      </w:r>
      <w:r>
        <w:t xml:space="preserve">I would probably just refer the first two since BLASTN number is </w:t>
      </w:r>
      <w:proofErr w:type="gramStart"/>
      <w:r>
        <w:t>similar to</w:t>
      </w:r>
      <w:proofErr w:type="gramEnd"/>
      <w:r>
        <w:t xml:space="preserve"> the other software than it is with Kaiju and Centrifuge</w:t>
      </w:r>
    </w:p>
  </w:comment>
  <w:comment w:id="2364" w:author="Liliana Salvador" w:date="2022-02-26T17:23:00Z" w:initials="LS">
    <w:p w14:paraId="113B99B1" w14:textId="364C6F81" w:rsidR="00FA738B" w:rsidRDefault="00FA738B">
      <w:pPr>
        <w:pStyle w:val="CommentText"/>
      </w:pPr>
      <w:r>
        <w:rPr>
          <w:rStyle w:val="CommentReference"/>
        </w:rPr>
        <w:annotationRef/>
      </w:r>
      <w:r>
        <w:t>Taxon or taxa?</w:t>
      </w:r>
    </w:p>
  </w:comment>
  <w:comment w:id="2372" w:author="Liliana Salvador" w:date="2022-02-26T17:25:00Z" w:initials="LS">
    <w:p w14:paraId="3DD997C5" w14:textId="5AED9D5A" w:rsidR="00FA738B" w:rsidRDefault="00FA738B">
      <w:pPr>
        <w:pStyle w:val="CommentText"/>
      </w:pPr>
      <w:r>
        <w:rPr>
          <w:rStyle w:val="CommentReference"/>
        </w:rPr>
        <w:annotationRef/>
      </w:r>
      <w:r>
        <w:t>Cool observation</w:t>
      </w:r>
    </w:p>
  </w:comment>
  <w:comment w:id="2484" w:author="Liliana Salvador" w:date="2022-02-26T18:48:00Z" w:initials="LS">
    <w:p w14:paraId="6107B68C" w14:textId="323E4F08" w:rsidR="00FA738B" w:rsidRDefault="00FA738B">
      <w:pPr>
        <w:pStyle w:val="CommentText"/>
      </w:pPr>
      <w:r>
        <w:rPr>
          <w:rStyle w:val="CommentReference"/>
        </w:rPr>
        <w:annotationRef/>
      </w:r>
      <w:r>
        <w:t>Is it ok to delete this part since here we are comparing lung with spleen?</w:t>
      </w:r>
    </w:p>
  </w:comment>
  <w:comment w:id="2631" w:author="Liliana Salvador" w:date="2022-02-26T19:15:00Z" w:initials="LS">
    <w:p w14:paraId="4F70A1B3" w14:textId="48422061" w:rsidR="00FA738B" w:rsidRDefault="00FA738B">
      <w:pPr>
        <w:pStyle w:val="CommentText"/>
      </w:pPr>
      <w:r>
        <w:rPr>
          <w:rStyle w:val="CommentReference"/>
        </w:rPr>
        <w:annotationRef/>
      </w:r>
      <w:r>
        <w:t xml:space="preserve">Do </w:t>
      </w:r>
      <w:proofErr w:type="spellStart"/>
      <w:r>
        <w:t>yo</w:t>
      </w:r>
      <w:proofErr w:type="spellEnd"/>
      <w:r>
        <w:t xml:space="preserve"> mean 9? 8 from the pathogenic, 1 from the saprophytic</w:t>
      </w:r>
    </w:p>
  </w:comment>
  <w:comment w:id="2660" w:author="Liliana Salvador" w:date="2022-02-26T19:20:00Z" w:initials="LS">
    <w:p w14:paraId="3F3D37A5" w14:textId="71A8A2BE" w:rsidR="00FA738B" w:rsidRDefault="00FA738B">
      <w:pPr>
        <w:pStyle w:val="CommentText"/>
      </w:pPr>
      <w:r>
        <w:rPr>
          <w:rStyle w:val="CommentReference"/>
        </w:rPr>
        <w:annotationRef/>
      </w:r>
      <w:r>
        <w:t>Perhaps put all the software name at the beginning of the sentence? “BLASTN, CLARK, Centrifuge, Kaiju, and Kraken identified….”</w:t>
      </w:r>
    </w:p>
  </w:comment>
  <w:comment w:id="2715" w:author="Liliana Salvador" w:date="2022-02-26T19:26:00Z" w:initials="LS">
    <w:p w14:paraId="1F849DF4" w14:textId="2F96F724" w:rsidR="00FA738B" w:rsidRDefault="00FA738B">
      <w:pPr>
        <w:pStyle w:val="CommentText"/>
      </w:pPr>
      <w:r>
        <w:rPr>
          <w:rStyle w:val="CommentReference"/>
        </w:rPr>
        <w:annotationRef/>
      </w:r>
      <w:r>
        <w:t>Do we need to add this to the methods, or are these results from another paper? If paper, we just need to add citation, if these were done for this work, we should add this method information to the methods</w:t>
      </w:r>
    </w:p>
  </w:comment>
  <w:comment w:id="2726" w:author="Liliana Salvador" w:date="2022-02-26T19:33:00Z" w:initials="LS">
    <w:p w14:paraId="16C880AC" w14:textId="58752A20" w:rsidR="00FA738B" w:rsidRDefault="00FA738B">
      <w:pPr>
        <w:pStyle w:val="CommentText"/>
      </w:pPr>
      <w:r>
        <w:rPr>
          <w:rStyle w:val="CommentReference"/>
        </w:rPr>
        <w:annotationRef/>
      </w:r>
      <w:r>
        <w:t>This sentence reads a bit weird. Could you try to edit it?</w:t>
      </w:r>
    </w:p>
  </w:comment>
  <w:comment w:id="2763" w:author="Liliana Salvador" w:date="2022-02-26T19:42:00Z" w:initials="LS">
    <w:p w14:paraId="1EA278B6" w14:textId="56BBE13E" w:rsidR="00FA738B" w:rsidRDefault="00FA738B">
      <w:pPr>
        <w:pStyle w:val="CommentText"/>
      </w:pPr>
      <w:r>
        <w:rPr>
          <w:rStyle w:val="CommentReference"/>
        </w:rPr>
        <w:annotationRef/>
      </w:r>
      <w:r>
        <w:t>We might need to add some of this information in the methods</w:t>
      </w:r>
    </w:p>
  </w:comment>
  <w:comment w:id="2921" w:author="Liliana Salvador" w:date="2022-02-26T19:52:00Z" w:initials="LS">
    <w:p w14:paraId="38ED02FF" w14:textId="734B6AB8" w:rsidR="00FA738B" w:rsidRDefault="00FA738B">
      <w:pPr>
        <w:pStyle w:val="CommentText"/>
      </w:pPr>
      <w:r>
        <w:rPr>
          <w:rStyle w:val="CommentReference"/>
        </w:rPr>
        <w:annotationRef/>
      </w:r>
      <w:r>
        <w:t>What does this mean? Do the sequences get shorter?</w:t>
      </w:r>
    </w:p>
  </w:comment>
  <w:comment w:id="3253" w:author="Liliana Salvador" w:date="2022-02-26T20:19:00Z" w:initials="LS">
    <w:p w14:paraId="32D19113" w14:textId="5221137C" w:rsidR="00FA738B" w:rsidRDefault="00FA738B">
      <w:pPr>
        <w:pStyle w:val="CommentText"/>
      </w:pPr>
      <w:r>
        <w:rPr>
          <w:rStyle w:val="CommentReference"/>
        </w:rPr>
        <w:annotationRef/>
      </w:r>
      <w:r>
        <w:t>Please check if the sentence meaning was not lost</w:t>
      </w:r>
    </w:p>
  </w:comment>
  <w:comment w:id="3648" w:author="Liliana Salvador" w:date="2022-02-26T21:26:00Z" w:initials="LS">
    <w:p w14:paraId="19FA923E" w14:textId="22E1A560" w:rsidR="00FA738B" w:rsidRDefault="00FA738B">
      <w:pPr>
        <w:pStyle w:val="CommentText"/>
      </w:pPr>
      <w:r>
        <w:rPr>
          <w:rStyle w:val="CommentReference"/>
        </w:rPr>
        <w:annotationRef/>
      </w:r>
      <w:r>
        <w:t>This already seem to be described in the previous sentence</w:t>
      </w:r>
    </w:p>
  </w:comment>
  <w:comment w:id="3744" w:author="Liliana Salvador" w:date="2022-02-26T21:34:00Z" w:initials="LS">
    <w:p w14:paraId="2A10ECCA" w14:textId="64E4B948" w:rsidR="00FA738B" w:rsidRDefault="00FA738B">
      <w:pPr>
        <w:pStyle w:val="CommentText"/>
      </w:pPr>
      <w:r>
        <w:rPr>
          <w:rStyle w:val="CommentReference"/>
        </w:rPr>
        <w:annotationRef/>
      </w:r>
      <w:r>
        <w:t>Don’t think it is necessary to mention values again</w:t>
      </w:r>
    </w:p>
  </w:comment>
  <w:comment w:id="3860" w:author="Liliana Salvador" w:date="2022-02-26T21:39:00Z" w:initials="LS">
    <w:p w14:paraId="7DE68EA0" w14:textId="695D2319" w:rsidR="00FA738B" w:rsidRDefault="00FA738B">
      <w:pPr>
        <w:pStyle w:val="CommentText"/>
      </w:pPr>
      <w:r>
        <w:rPr>
          <w:rStyle w:val="CommentReference"/>
        </w:rPr>
        <w:annotationRef/>
      </w:r>
      <w:r>
        <w:t>In comparison to what?</w:t>
      </w:r>
    </w:p>
  </w:comment>
  <w:comment w:id="3866" w:author="Liliana Salvador" w:date="2022-02-26T21:40:00Z" w:initials="LS">
    <w:p w14:paraId="7361F2E9" w14:textId="5C6F8A70" w:rsidR="00123495" w:rsidRDefault="00123495">
      <w:pPr>
        <w:pStyle w:val="CommentText"/>
      </w:pPr>
      <w:r>
        <w:rPr>
          <w:rStyle w:val="CommentReference"/>
        </w:rPr>
        <w:annotationRef/>
      </w:r>
      <w:r>
        <w:t>I don’t understand what this means</w:t>
      </w:r>
    </w:p>
  </w:comment>
  <w:comment w:id="3976" w:author="Liliana Salvador" w:date="2022-02-26T21:43:00Z" w:initials="LS">
    <w:p w14:paraId="14A7FA82" w14:textId="19F8BCB3" w:rsidR="00123495" w:rsidRDefault="00123495">
      <w:pPr>
        <w:pStyle w:val="CommentText"/>
      </w:pPr>
      <w:r>
        <w:rPr>
          <w:rStyle w:val="CommentReference"/>
        </w:rPr>
        <w:annotationRef/>
      </w:r>
      <w:r>
        <w:t>Perhaps dele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9DBAB85" w15:done="0"/>
  <w15:commentEx w15:paraId="0454437C" w15:done="0"/>
  <w15:commentEx w15:paraId="66268C82" w15:done="0"/>
  <w15:commentEx w15:paraId="56886E3E" w15:done="0"/>
  <w15:commentEx w15:paraId="5E912349" w15:done="0"/>
  <w15:commentEx w15:paraId="3A2CEE5F" w15:done="0"/>
  <w15:commentEx w15:paraId="101CE05B" w15:done="0"/>
  <w15:commentEx w15:paraId="5110B1DD" w15:done="0"/>
  <w15:commentEx w15:paraId="79015F98" w15:done="0"/>
  <w15:commentEx w15:paraId="6A4C3D1B" w15:done="0"/>
  <w15:commentEx w15:paraId="45D9D0D2" w15:done="0"/>
  <w15:commentEx w15:paraId="3E1254FB" w15:done="0"/>
  <w15:commentEx w15:paraId="6581DFA2" w15:done="0"/>
  <w15:commentEx w15:paraId="56BD7BF5" w15:done="0"/>
  <w15:commentEx w15:paraId="61728F1E" w15:done="0"/>
  <w15:commentEx w15:paraId="6CA58F62" w15:done="0"/>
  <w15:commentEx w15:paraId="681B1F3D" w15:done="0"/>
  <w15:commentEx w15:paraId="0C3820D3" w15:done="0"/>
  <w15:commentEx w15:paraId="5307EED1" w15:done="0"/>
  <w15:commentEx w15:paraId="31A777B9" w15:done="0"/>
  <w15:commentEx w15:paraId="523C9F99" w15:done="0"/>
  <w15:commentEx w15:paraId="5E2DF714" w15:done="0"/>
  <w15:commentEx w15:paraId="03C5F799" w15:done="0"/>
  <w15:commentEx w15:paraId="5D9B27EF" w15:done="0"/>
  <w15:commentEx w15:paraId="4CB21283" w15:done="0"/>
  <w15:commentEx w15:paraId="46542DC7" w15:done="0"/>
  <w15:commentEx w15:paraId="0D300AFC" w15:done="0"/>
  <w15:commentEx w15:paraId="0D98C0D0" w15:done="0"/>
  <w15:commentEx w15:paraId="41955E96" w15:done="0"/>
  <w15:commentEx w15:paraId="6BF584DE" w15:done="0"/>
  <w15:commentEx w15:paraId="0CA9CB66" w15:done="0"/>
  <w15:commentEx w15:paraId="18F5F30D" w15:done="0"/>
  <w15:commentEx w15:paraId="73DCE60A" w15:paraIdParent="18F5F30D" w15:done="0"/>
  <w15:commentEx w15:paraId="1FCB9732" w15:done="0"/>
  <w15:commentEx w15:paraId="297E8F91" w15:done="0"/>
  <w15:commentEx w15:paraId="5CAAB48C" w15:done="0"/>
  <w15:commentEx w15:paraId="258A8B73" w15:done="0"/>
  <w15:commentEx w15:paraId="562EABEB" w15:done="0"/>
  <w15:commentEx w15:paraId="7E115CB6" w15:done="0"/>
  <w15:commentEx w15:paraId="56E01988" w15:done="0"/>
  <w15:commentEx w15:paraId="3E4A8463" w15:done="0"/>
  <w15:commentEx w15:paraId="560074B0" w15:done="0"/>
  <w15:commentEx w15:paraId="1F0FB369" w15:done="0"/>
  <w15:commentEx w15:paraId="42EDB57E" w15:done="0"/>
  <w15:commentEx w15:paraId="148E56FD" w15:done="0"/>
  <w15:commentEx w15:paraId="252C3FAB" w15:done="0"/>
  <w15:commentEx w15:paraId="579C5207" w15:done="0"/>
  <w15:commentEx w15:paraId="113B99B1" w15:done="0"/>
  <w15:commentEx w15:paraId="3DD997C5" w15:done="0"/>
  <w15:commentEx w15:paraId="6107B68C" w15:done="0"/>
  <w15:commentEx w15:paraId="4F70A1B3" w15:done="0"/>
  <w15:commentEx w15:paraId="3F3D37A5" w15:done="0"/>
  <w15:commentEx w15:paraId="1F849DF4" w15:done="0"/>
  <w15:commentEx w15:paraId="16C880AC" w15:done="0"/>
  <w15:commentEx w15:paraId="1EA278B6" w15:done="0"/>
  <w15:commentEx w15:paraId="38ED02FF" w15:done="0"/>
  <w15:commentEx w15:paraId="32D19113" w15:done="0"/>
  <w15:commentEx w15:paraId="19FA923E" w15:done="0"/>
  <w15:commentEx w15:paraId="2A10ECCA" w15:done="0"/>
  <w15:commentEx w15:paraId="7DE68EA0" w15:done="0"/>
  <w15:commentEx w15:paraId="7361F2E9" w15:done="0"/>
  <w15:commentEx w15:paraId="14A7FA8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B8C5E3" w16cex:dateUtc="2022-02-17T18:02:00Z"/>
  <w16cex:commentExtensible w16cex:durableId="25C0987E" w16cex:dateUtc="2022-02-23T16:26:00Z"/>
  <w16cex:commentExtensible w16cex:durableId="25C09AB9" w16cex:dateUtc="2022-02-23T16:36:00Z"/>
  <w16cex:commentExtensible w16cex:durableId="25BFB273" w16cex:dateUtc="2022-02-23T00:05:00Z"/>
  <w16cex:commentExtensible w16cex:durableId="25BFB287" w16cex:dateUtc="2022-02-23T00:05:00Z"/>
  <w16cex:commentExtensible w16cex:durableId="25BFB299" w16cex:dateUtc="2022-02-23T00:06:00Z"/>
  <w16cex:commentExtensible w16cex:durableId="25BFB585" w16cex:dateUtc="2022-02-23T00:18:00Z"/>
  <w16cex:commentExtensible w16cex:durableId="25BFB64A" w16cex:dateUtc="2022-02-23T00:21:00Z"/>
  <w16cex:commentExtensible w16cex:durableId="25C09993" w16cex:dateUtc="2022-02-23T16:31:00Z"/>
  <w16cex:commentExtensible w16cex:durableId="25C10841" w16cex:dateUtc="2022-02-24T00:23:00Z"/>
  <w16cex:commentExtensible w16cex:durableId="25C10916" w16cex:dateUtc="2022-02-24T00:27:00Z"/>
  <w16cex:commentExtensible w16cex:durableId="25C108F7" w16cex:dateUtc="2022-02-24T00:26:00Z"/>
  <w16cex:commentExtensible w16cex:durableId="25C10C05" w16cex:dateUtc="2022-02-24T00:39:00Z"/>
  <w16cex:commentExtensible w16cex:durableId="25C10C44" w16cex:dateUtc="2022-02-24T00:40:00Z"/>
  <w16cex:commentExtensible w16cex:durableId="25C10CFC" w16cex:dateUtc="2022-02-24T00:43:00Z"/>
  <w16cex:commentExtensible w16cex:durableId="25C11366" w16cex:dateUtc="2022-02-24T01:11:00Z"/>
  <w16cex:commentExtensible w16cex:durableId="25C10F55" w16cex:dateUtc="2022-02-24T00:53:00Z"/>
  <w16cex:commentExtensible w16cex:durableId="25C1104E" w16cex:dateUtc="2022-02-24T00:58:00Z"/>
  <w16cex:commentExtensible w16cex:durableId="25C5E035" w16cex:dateUtc="2022-02-24T01:13:00Z"/>
  <w16cex:commentExtensible w16cex:durableId="25C113C2" w16cex:dateUtc="2022-02-24T01:12:00Z"/>
  <w16cex:commentExtensible w16cex:durableId="25C113D8" w16cex:dateUtc="2022-02-24T01:13:00Z"/>
  <w16cex:commentExtensible w16cex:durableId="25C116E8" w16cex:dateUtc="2022-02-24T01:26:00Z"/>
  <w16cex:commentExtensible w16cex:durableId="25C117E6" w16cex:dateUtc="2022-02-24T01:30:00Z"/>
  <w16cex:commentExtensible w16cex:durableId="25C1182C" w16cex:dateUtc="2022-02-24T01:31:00Z"/>
  <w16cex:commentExtensible w16cex:durableId="25C4C821" w16cex:dateUtc="2022-02-26T20:39:00Z"/>
  <w16cex:commentExtensible w16cex:durableId="25C4C82B" w16cex:dateUtc="2022-02-26T20:39:00Z"/>
  <w16cex:commentExtensible w16cex:durableId="25C4C575" w16cex:dateUtc="2022-02-26T20:27:00Z"/>
  <w16cex:commentExtensible w16cex:durableId="25C4C837" w16cex:dateUtc="2022-02-26T20:39:00Z"/>
  <w16cex:commentExtensible w16cex:durableId="25C4C5D1" w16cex:dateUtc="2022-02-26T20:29:00Z"/>
  <w16cex:commentExtensible w16cex:durableId="25C4C846" w16cex:dateUtc="2022-02-26T20:39:00Z"/>
  <w16cex:commentExtensible w16cex:durableId="25C4CC52" w16cex:dateUtc="2022-02-26T20:57:00Z"/>
  <w16cex:commentExtensible w16cex:durableId="25C4CCC6" w16cex:dateUtc="2022-02-26T20:59:00Z"/>
  <w16cex:commentExtensible w16cex:durableId="25C4CCC9" w16cex:dateUtc="2022-02-26T20:59:00Z"/>
  <w16cex:commentExtensible w16cex:durableId="25C125AC" w16cex:dateUtc="2022-02-24T02:29:00Z"/>
  <w16cex:commentExtensible w16cex:durableId="25C4CEB5" w16cex:dateUtc="2022-02-26T21:07:00Z"/>
  <w16cex:commentExtensible w16cex:durableId="25C4D1F0" w16cex:dateUtc="2022-02-26T21:21:00Z"/>
  <w16cex:commentExtensible w16cex:durableId="25C4D357" w16cex:dateUtc="2022-02-26T21:27:00Z"/>
  <w16cex:commentExtensible w16cex:durableId="25C4D3C9" w16cex:dateUtc="2022-02-26T21:28:00Z"/>
  <w16cex:commentExtensible w16cex:durableId="25C38927" w16cex:dateUtc="2022-02-25T21:58:00Z"/>
  <w16cex:commentExtensible w16cex:durableId="25C4D725" w16cex:dateUtc="2022-02-26T21:43:00Z"/>
  <w16cex:commentExtensible w16cex:durableId="25C4D7B8" w16cex:dateUtc="2022-02-26T21:45:00Z"/>
  <w16cex:commentExtensible w16cex:durableId="25C4D83D" w16cex:dateUtc="2022-02-26T21:47:00Z"/>
  <w16cex:commentExtensible w16cex:durableId="25C4D8BF" w16cex:dateUtc="2022-02-26T21:50:00Z"/>
  <w16cex:commentExtensible w16cex:durableId="25C4D87A" w16cex:dateUtc="2022-02-26T21:48:00Z"/>
  <w16cex:commentExtensible w16cex:durableId="25C4D908" w16cex:dateUtc="2022-02-26T21:51:00Z"/>
  <w16cex:commentExtensible w16cex:durableId="25C4DDCD" w16cex:dateUtc="2022-02-26T22:11:00Z"/>
  <w16cex:commentExtensible w16cex:durableId="25C4E0D7" w16cex:dateUtc="2022-02-26T22:24:00Z"/>
  <w16cex:commentExtensible w16cex:durableId="25C4E078" w16cex:dateUtc="2022-02-26T22:23:00Z"/>
  <w16cex:commentExtensible w16cex:durableId="25C4E120" w16cex:dateUtc="2022-02-26T22:25:00Z"/>
  <w16cex:commentExtensible w16cex:durableId="25C4F460" w16cex:dateUtc="2022-02-26T23:48:00Z"/>
  <w16cex:commentExtensible w16cex:durableId="25C4FAD1" w16cex:dateUtc="2022-02-27T00:15:00Z"/>
  <w16cex:commentExtensible w16cex:durableId="25C4FBEC" w16cex:dateUtc="2022-02-27T00:20:00Z"/>
  <w16cex:commentExtensible w16cex:durableId="25C4FD66" w16cex:dateUtc="2022-02-27T00:26:00Z"/>
  <w16cex:commentExtensible w16cex:durableId="25C4FF26" w16cex:dateUtc="2022-02-27T00:33:00Z"/>
  <w16cex:commentExtensible w16cex:durableId="25C50132" w16cex:dateUtc="2022-02-27T00:42:00Z"/>
  <w16cex:commentExtensible w16cex:durableId="25C50365" w16cex:dateUtc="2022-02-27T00:52:00Z"/>
  <w16cex:commentExtensible w16cex:durableId="25C509E6" w16cex:dateUtc="2022-02-27T01:19:00Z"/>
  <w16cex:commentExtensible w16cex:durableId="25C5197E" w16cex:dateUtc="2022-02-27T02:26:00Z"/>
  <w16cex:commentExtensible w16cex:durableId="25C51B68" w16cex:dateUtc="2022-02-27T02:34:00Z"/>
  <w16cex:commentExtensible w16cex:durableId="25C51C9F" w16cex:dateUtc="2022-02-27T02:39:00Z"/>
  <w16cex:commentExtensible w16cex:durableId="25C51CD4" w16cex:dateUtc="2022-02-27T02:40:00Z"/>
  <w16cex:commentExtensible w16cex:durableId="25C51D6C" w16cex:dateUtc="2022-02-27T02: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9DBAB85" w16cid:durableId="25B8C5E3"/>
  <w16cid:commentId w16cid:paraId="0454437C" w16cid:durableId="25C0987E"/>
  <w16cid:commentId w16cid:paraId="66268C82" w16cid:durableId="25C09AB9"/>
  <w16cid:commentId w16cid:paraId="56886E3E" w16cid:durableId="25BFB273"/>
  <w16cid:commentId w16cid:paraId="5E912349" w16cid:durableId="25BFB287"/>
  <w16cid:commentId w16cid:paraId="3A2CEE5F" w16cid:durableId="25BFB299"/>
  <w16cid:commentId w16cid:paraId="101CE05B" w16cid:durableId="25BFB585"/>
  <w16cid:commentId w16cid:paraId="5110B1DD" w16cid:durableId="25BFB64A"/>
  <w16cid:commentId w16cid:paraId="79015F98" w16cid:durableId="25C09993"/>
  <w16cid:commentId w16cid:paraId="6A4C3D1B" w16cid:durableId="25C10841"/>
  <w16cid:commentId w16cid:paraId="45D9D0D2" w16cid:durableId="25C10916"/>
  <w16cid:commentId w16cid:paraId="3E1254FB" w16cid:durableId="25C108F7"/>
  <w16cid:commentId w16cid:paraId="6581DFA2" w16cid:durableId="25C10C05"/>
  <w16cid:commentId w16cid:paraId="56BD7BF5" w16cid:durableId="25C10C44"/>
  <w16cid:commentId w16cid:paraId="61728F1E" w16cid:durableId="25C10CFC"/>
  <w16cid:commentId w16cid:paraId="6CA58F62" w16cid:durableId="25C11366"/>
  <w16cid:commentId w16cid:paraId="681B1F3D" w16cid:durableId="25C10F55"/>
  <w16cid:commentId w16cid:paraId="0C3820D3" w16cid:durableId="25C1104E"/>
  <w16cid:commentId w16cid:paraId="5307EED1" w16cid:durableId="25C5E035"/>
  <w16cid:commentId w16cid:paraId="31A777B9" w16cid:durableId="25C113C2"/>
  <w16cid:commentId w16cid:paraId="523C9F99" w16cid:durableId="25C113D8"/>
  <w16cid:commentId w16cid:paraId="5E2DF714" w16cid:durableId="25C116E8"/>
  <w16cid:commentId w16cid:paraId="03C5F799" w16cid:durableId="25C117E6"/>
  <w16cid:commentId w16cid:paraId="5D9B27EF" w16cid:durableId="25C1182C"/>
  <w16cid:commentId w16cid:paraId="4CB21283" w16cid:durableId="25C4C821"/>
  <w16cid:commentId w16cid:paraId="46542DC7" w16cid:durableId="25C4C82B"/>
  <w16cid:commentId w16cid:paraId="0D300AFC" w16cid:durableId="25C4C575"/>
  <w16cid:commentId w16cid:paraId="0D98C0D0" w16cid:durableId="25C4C837"/>
  <w16cid:commentId w16cid:paraId="41955E96" w16cid:durableId="25C4C5D1"/>
  <w16cid:commentId w16cid:paraId="6BF584DE" w16cid:durableId="25C4C846"/>
  <w16cid:commentId w16cid:paraId="0CA9CB66" w16cid:durableId="25C4CC52"/>
  <w16cid:commentId w16cid:paraId="18F5F30D" w16cid:durableId="25C4CCC6"/>
  <w16cid:commentId w16cid:paraId="73DCE60A" w16cid:durableId="25C4CCC9"/>
  <w16cid:commentId w16cid:paraId="1FCB9732" w16cid:durableId="25C125AC"/>
  <w16cid:commentId w16cid:paraId="297E8F91" w16cid:durableId="25C4CEB5"/>
  <w16cid:commentId w16cid:paraId="5CAAB48C" w16cid:durableId="25C4D1F0"/>
  <w16cid:commentId w16cid:paraId="258A8B73" w16cid:durableId="25C4D357"/>
  <w16cid:commentId w16cid:paraId="562EABEB" w16cid:durableId="25C4D3C9"/>
  <w16cid:commentId w16cid:paraId="7E115CB6" w16cid:durableId="25C38927"/>
  <w16cid:commentId w16cid:paraId="56E01988" w16cid:durableId="25C4D725"/>
  <w16cid:commentId w16cid:paraId="3E4A8463" w16cid:durableId="25C4D7B8"/>
  <w16cid:commentId w16cid:paraId="560074B0" w16cid:durableId="25C4D83D"/>
  <w16cid:commentId w16cid:paraId="1F0FB369" w16cid:durableId="25C4D8BF"/>
  <w16cid:commentId w16cid:paraId="42EDB57E" w16cid:durableId="25C4D87A"/>
  <w16cid:commentId w16cid:paraId="148E56FD" w16cid:durableId="25C4D908"/>
  <w16cid:commentId w16cid:paraId="252C3FAB" w16cid:durableId="25C4DDCD"/>
  <w16cid:commentId w16cid:paraId="579C5207" w16cid:durableId="25C4E0D7"/>
  <w16cid:commentId w16cid:paraId="113B99B1" w16cid:durableId="25C4E078"/>
  <w16cid:commentId w16cid:paraId="3DD997C5" w16cid:durableId="25C4E120"/>
  <w16cid:commentId w16cid:paraId="6107B68C" w16cid:durableId="25C4F460"/>
  <w16cid:commentId w16cid:paraId="4F70A1B3" w16cid:durableId="25C4FAD1"/>
  <w16cid:commentId w16cid:paraId="3F3D37A5" w16cid:durableId="25C4FBEC"/>
  <w16cid:commentId w16cid:paraId="1F849DF4" w16cid:durableId="25C4FD66"/>
  <w16cid:commentId w16cid:paraId="16C880AC" w16cid:durableId="25C4FF26"/>
  <w16cid:commentId w16cid:paraId="1EA278B6" w16cid:durableId="25C50132"/>
  <w16cid:commentId w16cid:paraId="38ED02FF" w16cid:durableId="25C50365"/>
  <w16cid:commentId w16cid:paraId="32D19113" w16cid:durableId="25C509E6"/>
  <w16cid:commentId w16cid:paraId="19FA923E" w16cid:durableId="25C5197E"/>
  <w16cid:commentId w16cid:paraId="2A10ECCA" w16cid:durableId="25C51B68"/>
  <w16cid:commentId w16cid:paraId="7DE68EA0" w16cid:durableId="25C51C9F"/>
  <w16cid:commentId w16cid:paraId="7361F2E9" w16cid:durableId="25C51CD4"/>
  <w16cid:commentId w16cid:paraId="14A7FA82" w16cid:durableId="25C51D6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71F401" w14:textId="77777777" w:rsidR="00A36728" w:rsidRDefault="00A36728" w:rsidP="00162F7D">
      <w:r>
        <w:separator/>
      </w:r>
    </w:p>
    <w:p w14:paraId="1DAA95E5" w14:textId="77777777" w:rsidR="00A36728" w:rsidRDefault="00A36728" w:rsidP="00162F7D"/>
    <w:p w14:paraId="34452944" w14:textId="77777777" w:rsidR="00A36728" w:rsidRDefault="00A36728" w:rsidP="00162F7D"/>
  </w:endnote>
  <w:endnote w:type="continuationSeparator" w:id="0">
    <w:p w14:paraId="0BB739E4" w14:textId="77777777" w:rsidR="00A36728" w:rsidRDefault="00A36728" w:rsidP="00162F7D">
      <w:r>
        <w:continuationSeparator/>
      </w:r>
    </w:p>
    <w:p w14:paraId="0F3499AD" w14:textId="77777777" w:rsidR="00A36728" w:rsidRDefault="00A36728" w:rsidP="00162F7D"/>
    <w:p w14:paraId="6FF83E03" w14:textId="77777777" w:rsidR="00A36728" w:rsidRDefault="00A36728" w:rsidP="00162F7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49365918"/>
      <w:docPartObj>
        <w:docPartGallery w:val="Page Numbers (Bottom of Page)"/>
        <w:docPartUnique/>
      </w:docPartObj>
    </w:sdtPr>
    <w:sdtEndPr>
      <w:rPr>
        <w:rStyle w:val="PageNumber"/>
      </w:rPr>
    </w:sdtEndPr>
    <w:sdtContent>
      <w:p w14:paraId="759E27A4" w14:textId="3D8CF395" w:rsidR="00FA738B" w:rsidRDefault="00FA738B" w:rsidP="008B1CE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593E3FC" w14:textId="77777777" w:rsidR="00FA738B" w:rsidRDefault="00FA738B">
    <w:pPr>
      <w:pStyle w:val="Footer"/>
      <w:ind w:right="360"/>
      <w:pPrChange w:id="4101" w:author="Ruijie Xu" w:date="2021-07-19T16:48:00Z">
        <w:pPr>
          <w:pStyle w:val="Footer"/>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90896654"/>
      <w:docPartObj>
        <w:docPartGallery w:val="Page Numbers (Bottom of Page)"/>
        <w:docPartUnique/>
      </w:docPartObj>
    </w:sdtPr>
    <w:sdtEndPr>
      <w:rPr>
        <w:rStyle w:val="PageNumber"/>
      </w:rPr>
    </w:sdtEndPr>
    <w:sdtContent>
      <w:p w14:paraId="1443D008" w14:textId="5B5C1092" w:rsidR="00FA738B" w:rsidRDefault="00FA738B" w:rsidP="00585EA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5</w:t>
        </w:r>
        <w:r>
          <w:rPr>
            <w:rStyle w:val="PageNumber"/>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30C035" w14:textId="77777777" w:rsidR="00A36728" w:rsidRDefault="00A36728" w:rsidP="00162F7D">
      <w:r>
        <w:separator/>
      </w:r>
    </w:p>
    <w:p w14:paraId="644A8C37" w14:textId="77777777" w:rsidR="00A36728" w:rsidRDefault="00A36728" w:rsidP="00162F7D"/>
    <w:p w14:paraId="1AF20774" w14:textId="77777777" w:rsidR="00A36728" w:rsidRDefault="00A36728" w:rsidP="00162F7D"/>
  </w:footnote>
  <w:footnote w:type="continuationSeparator" w:id="0">
    <w:p w14:paraId="7E8D661B" w14:textId="77777777" w:rsidR="00A36728" w:rsidRDefault="00A36728" w:rsidP="00162F7D">
      <w:r>
        <w:continuationSeparator/>
      </w:r>
    </w:p>
    <w:p w14:paraId="119323D4" w14:textId="77777777" w:rsidR="00A36728" w:rsidRDefault="00A36728" w:rsidP="00162F7D"/>
    <w:p w14:paraId="54D245F8" w14:textId="77777777" w:rsidR="00A36728" w:rsidRDefault="00A36728" w:rsidP="00162F7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FB4BB6" w14:textId="77777777" w:rsidR="00FA738B" w:rsidRDefault="00FA738B">
    <w:pPr>
      <w:pStyle w:val="Header"/>
    </w:pPr>
    <w:bookmarkStart w:id="4089" w:name="OLE_LINK88"/>
    <w:bookmarkStart w:id="4090" w:name="OLE_LINK91"/>
    <w:bookmarkStart w:id="4091" w:name="_Hlk77607191"/>
    <w:bookmarkStart w:id="4092" w:name="OLE_LINK92"/>
    <w:bookmarkStart w:id="4093" w:name="OLE_LINK93"/>
    <w:bookmarkStart w:id="4094" w:name="_Hlk77607194"/>
    <w:bookmarkStart w:id="4095" w:name="OLE_LINK94"/>
    <w:bookmarkStart w:id="4096" w:name="OLE_LINK95"/>
    <w:bookmarkStart w:id="4097" w:name="_Hlk77607209"/>
    <w:bookmarkStart w:id="4098" w:name="OLE_LINK96"/>
    <w:bookmarkStart w:id="4099" w:name="OLE_LINK97"/>
    <w:bookmarkStart w:id="4100" w:name="_Hlk77607210"/>
    <w:bookmarkEnd w:id="4089"/>
    <w:bookmarkEnd w:id="4090"/>
    <w:bookmarkEnd w:id="4091"/>
    <w:bookmarkEnd w:id="4092"/>
    <w:bookmarkEnd w:id="4093"/>
    <w:bookmarkEnd w:id="4094"/>
    <w:bookmarkEnd w:id="4095"/>
    <w:bookmarkEnd w:id="4096"/>
    <w:bookmarkEnd w:id="4097"/>
    <w:bookmarkEnd w:id="4098"/>
    <w:bookmarkEnd w:id="4099"/>
    <w:bookmarkEnd w:id="4100"/>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4AA6906"/>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B2D8AF98"/>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C5EA4DBE"/>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6960CCE"/>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561AAC32"/>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A76495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8D64C24"/>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D680EAA"/>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02628B8"/>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FB050C8"/>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1FF376C8"/>
    <w:multiLevelType w:val="hybridMultilevel"/>
    <w:tmpl w:val="63F886BE"/>
    <w:lvl w:ilvl="0" w:tplc="BD5E6176">
      <w:start w:val="1"/>
      <w:numFmt w:val="decimal"/>
      <w:pStyle w:val="NumberLevel1"/>
      <w:lvlText w:val="%1."/>
      <w:lvlJc w:val="left"/>
      <w:pPr>
        <w:tabs>
          <w:tab w:val="num" w:pos="567"/>
        </w:tabs>
        <w:ind w:left="567" w:hanging="567"/>
      </w:pPr>
      <w:rPr>
        <w:rFonts w:hint="default"/>
      </w:rPr>
    </w:lvl>
    <w:lvl w:ilvl="1" w:tplc="05EEE66C">
      <w:start w:val="1"/>
      <w:numFmt w:val="lowerLetter"/>
      <w:lvlText w:val="%2."/>
      <w:lvlJc w:val="left"/>
      <w:pPr>
        <w:tabs>
          <w:tab w:val="num" w:pos="1134"/>
        </w:tabs>
        <w:ind w:left="1134" w:hanging="567"/>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5DF1D35"/>
    <w:multiLevelType w:val="multilevel"/>
    <w:tmpl w:val="5AA4D0EA"/>
    <w:styleLink w:val="Linked"/>
    <w:lvl w:ilvl="0">
      <w:start w:val="1"/>
      <w:numFmt w:val="decimal"/>
      <w:lvlText w:val="%1."/>
      <w:lvlJc w:val="left"/>
      <w:pPr>
        <w:ind w:left="567" w:hanging="567"/>
      </w:pPr>
      <w:rPr>
        <w:rFonts w:hint="default"/>
      </w:rPr>
    </w:lvl>
    <w:lvl w:ilvl="1">
      <w:start w:val="1"/>
      <w:numFmt w:val="decimal"/>
      <w:isLgl/>
      <w:lvlText w:val="%1.%2"/>
      <w:lvlJc w:val="left"/>
      <w:pPr>
        <w:ind w:left="567" w:hanging="567"/>
      </w:pPr>
      <w:rPr>
        <w:rFonts w:hint="default"/>
      </w:rPr>
    </w:lvl>
    <w:lvl w:ilvl="2">
      <w:start w:val="1"/>
      <w:numFmt w:val="lowerRoman"/>
      <w:pStyle w:val="Heading4"/>
      <w:isLgl/>
      <w:lvlText w:val="%3)"/>
      <w:lvlJc w:val="left"/>
      <w:pPr>
        <w:ind w:left="567" w:hanging="567"/>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51CA7720"/>
    <w:multiLevelType w:val="multilevel"/>
    <w:tmpl w:val="6F9E6F0A"/>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3" w15:restartNumberingAfterBreak="0">
    <w:nsid w:val="56787617"/>
    <w:multiLevelType w:val="hybridMultilevel"/>
    <w:tmpl w:val="B1F0CCCE"/>
    <w:lvl w:ilvl="0" w:tplc="3B1C1D6A">
      <w:start w:val="1"/>
      <w:numFmt w:val="bullet"/>
      <w:pStyle w:val="BulletLevel1"/>
      <w:lvlText w:val=""/>
      <w:lvlJc w:val="left"/>
      <w:pPr>
        <w:tabs>
          <w:tab w:val="num" w:pos="567"/>
        </w:tabs>
        <w:ind w:left="567" w:hanging="567"/>
      </w:pPr>
      <w:rPr>
        <w:rFonts w:ascii="Symbol" w:hAnsi="Symbol" w:hint="default"/>
      </w:rPr>
    </w:lvl>
    <w:lvl w:ilvl="1" w:tplc="7F762F02">
      <w:start w:val="1"/>
      <w:numFmt w:val="bullet"/>
      <w:pStyle w:val="BulletLevel2"/>
      <w:lvlText w:val="o"/>
      <w:lvlJc w:val="left"/>
      <w:pPr>
        <w:tabs>
          <w:tab w:val="num" w:pos="1134"/>
        </w:tabs>
        <w:ind w:left="1134" w:hanging="567"/>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27E4998"/>
    <w:multiLevelType w:val="hybridMultilevel"/>
    <w:tmpl w:val="D68E9F44"/>
    <w:lvl w:ilvl="0" w:tplc="FBC68CB0">
      <w:start w:val="1"/>
      <w:numFmt w:val="lowerLetter"/>
      <w:pStyle w:val="NumberLevel2"/>
      <w:lvlText w:val="%1."/>
      <w:lvlJc w:val="left"/>
      <w:pPr>
        <w:tabs>
          <w:tab w:val="num" w:pos="1134"/>
        </w:tabs>
        <w:ind w:left="1134" w:hanging="567"/>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3"/>
  </w:num>
  <w:num w:numId="13">
    <w:abstractNumId w:val="10"/>
  </w:num>
  <w:num w:numId="14">
    <w:abstractNumId w:val="14"/>
  </w:num>
  <w:num w:numId="15">
    <w:abstractNumId w:val="11"/>
  </w:num>
  <w:numIdMacAtCleanup w:val="1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uijie Xu">
    <w15:presenceInfo w15:providerId="AD" w15:userId="S::rx32940@uga.edu::89f68b28-822e-4beb-ba91-f26444184e3f"/>
  </w15:person>
  <w15:person w15:author="Liliana Salvador">
    <w15:presenceInfo w15:providerId="None" w15:userId="Liliana Salvad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hideSpellingErrors/>
  <w:hideGrammaticalErrors/>
  <w:proofState w:spelling="clean" w:grammar="clean"/>
  <w:linkStyle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7A0NjYwMjS0sDA2MDdU0lEKTi0uzszPAykwNKgFABIu9LItAAAA"/>
    <w:docVar w:name="dgnword-docGUID" w:val="{CA2817B4-3569-47A0-87AA-425E0A4FB53F}"/>
    <w:docVar w:name="dgnword-eventsink" w:val="94379720"/>
  </w:docVars>
  <w:rsids>
    <w:rsidRoot w:val="00C919B3"/>
    <w:rsid w:val="00001174"/>
    <w:rsid w:val="00001FD0"/>
    <w:rsid w:val="000038B7"/>
    <w:rsid w:val="0000394F"/>
    <w:rsid w:val="00003AC5"/>
    <w:rsid w:val="000064A9"/>
    <w:rsid w:val="00006DAC"/>
    <w:rsid w:val="00006EE1"/>
    <w:rsid w:val="000071DC"/>
    <w:rsid w:val="00012BED"/>
    <w:rsid w:val="0001556B"/>
    <w:rsid w:val="00015586"/>
    <w:rsid w:val="00015DC1"/>
    <w:rsid w:val="00015F44"/>
    <w:rsid w:val="00016630"/>
    <w:rsid w:val="000201D8"/>
    <w:rsid w:val="000201F5"/>
    <w:rsid w:val="00020BAC"/>
    <w:rsid w:val="000213D5"/>
    <w:rsid w:val="0002152A"/>
    <w:rsid w:val="00022714"/>
    <w:rsid w:val="00023861"/>
    <w:rsid w:val="000238B8"/>
    <w:rsid w:val="00023F7A"/>
    <w:rsid w:val="00024929"/>
    <w:rsid w:val="0002599C"/>
    <w:rsid w:val="000265CD"/>
    <w:rsid w:val="000269CF"/>
    <w:rsid w:val="00027FC0"/>
    <w:rsid w:val="00030AA1"/>
    <w:rsid w:val="0003190D"/>
    <w:rsid w:val="00032D44"/>
    <w:rsid w:val="00037DC7"/>
    <w:rsid w:val="0004003B"/>
    <w:rsid w:val="00041824"/>
    <w:rsid w:val="00041873"/>
    <w:rsid w:val="00041F72"/>
    <w:rsid w:val="000456CA"/>
    <w:rsid w:val="00046767"/>
    <w:rsid w:val="00046C8C"/>
    <w:rsid w:val="00047CD0"/>
    <w:rsid w:val="00047F97"/>
    <w:rsid w:val="000527CC"/>
    <w:rsid w:val="0005313F"/>
    <w:rsid w:val="00053141"/>
    <w:rsid w:val="00053B7D"/>
    <w:rsid w:val="00054378"/>
    <w:rsid w:val="00054C07"/>
    <w:rsid w:val="00055A2D"/>
    <w:rsid w:val="00055E2E"/>
    <w:rsid w:val="00056377"/>
    <w:rsid w:val="00057221"/>
    <w:rsid w:val="0005798E"/>
    <w:rsid w:val="00057AD3"/>
    <w:rsid w:val="00060576"/>
    <w:rsid w:val="00061AAD"/>
    <w:rsid w:val="00062A47"/>
    <w:rsid w:val="00062D01"/>
    <w:rsid w:val="00062E0E"/>
    <w:rsid w:val="000639DE"/>
    <w:rsid w:val="00063C13"/>
    <w:rsid w:val="000644F8"/>
    <w:rsid w:val="00065102"/>
    <w:rsid w:val="00065671"/>
    <w:rsid w:val="00067953"/>
    <w:rsid w:val="00070E2B"/>
    <w:rsid w:val="00071D22"/>
    <w:rsid w:val="000744DD"/>
    <w:rsid w:val="00074DD8"/>
    <w:rsid w:val="000752D6"/>
    <w:rsid w:val="00075968"/>
    <w:rsid w:val="00076F80"/>
    <w:rsid w:val="0007796B"/>
    <w:rsid w:val="0008102A"/>
    <w:rsid w:val="00082DF4"/>
    <w:rsid w:val="00083E76"/>
    <w:rsid w:val="00084723"/>
    <w:rsid w:val="000847CB"/>
    <w:rsid w:val="000856FC"/>
    <w:rsid w:val="000874C0"/>
    <w:rsid w:val="00090420"/>
    <w:rsid w:val="00091200"/>
    <w:rsid w:val="00092D2F"/>
    <w:rsid w:val="00092FFA"/>
    <w:rsid w:val="0009303B"/>
    <w:rsid w:val="00094901"/>
    <w:rsid w:val="00095441"/>
    <w:rsid w:val="0009575B"/>
    <w:rsid w:val="00095D56"/>
    <w:rsid w:val="0009610C"/>
    <w:rsid w:val="000A0723"/>
    <w:rsid w:val="000A0B4F"/>
    <w:rsid w:val="000A10AC"/>
    <w:rsid w:val="000A7191"/>
    <w:rsid w:val="000A7664"/>
    <w:rsid w:val="000B1A7A"/>
    <w:rsid w:val="000B2789"/>
    <w:rsid w:val="000B42C4"/>
    <w:rsid w:val="000B5606"/>
    <w:rsid w:val="000B659A"/>
    <w:rsid w:val="000C034E"/>
    <w:rsid w:val="000C080D"/>
    <w:rsid w:val="000C19E7"/>
    <w:rsid w:val="000C30C5"/>
    <w:rsid w:val="000C5A3C"/>
    <w:rsid w:val="000C5C1E"/>
    <w:rsid w:val="000C6931"/>
    <w:rsid w:val="000D0D38"/>
    <w:rsid w:val="000D1630"/>
    <w:rsid w:val="000D2DAB"/>
    <w:rsid w:val="000D2FCA"/>
    <w:rsid w:val="000D341C"/>
    <w:rsid w:val="000D3B70"/>
    <w:rsid w:val="000D7238"/>
    <w:rsid w:val="000E0822"/>
    <w:rsid w:val="000E3994"/>
    <w:rsid w:val="000E66D7"/>
    <w:rsid w:val="000E6A91"/>
    <w:rsid w:val="000F41BF"/>
    <w:rsid w:val="000F5082"/>
    <w:rsid w:val="000F52AC"/>
    <w:rsid w:val="000F5512"/>
    <w:rsid w:val="000F60C9"/>
    <w:rsid w:val="000F77E8"/>
    <w:rsid w:val="0010052C"/>
    <w:rsid w:val="00101F28"/>
    <w:rsid w:val="0010410F"/>
    <w:rsid w:val="00107D4B"/>
    <w:rsid w:val="00110794"/>
    <w:rsid w:val="0011289D"/>
    <w:rsid w:val="00115F9F"/>
    <w:rsid w:val="001163B6"/>
    <w:rsid w:val="0011714C"/>
    <w:rsid w:val="0011769E"/>
    <w:rsid w:val="00120080"/>
    <w:rsid w:val="0012056B"/>
    <w:rsid w:val="001211FD"/>
    <w:rsid w:val="00123495"/>
    <w:rsid w:val="00130564"/>
    <w:rsid w:val="001305E1"/>
    <w:rsid w:val="001329B6"/>
    <w:rsid w:val="00132E12"/>
    <w:rsid w:val="00136BF0"/>
    <w:rsid w:val="0014198B"/>
    <w:rsid w:val="00142E2F"/>
    <w:rsid w:val="00142F3A"/>
    <w:rsid w:val="00143906"/>
    <w:rsid w:val="001449A7"/>
    <w:rsid w:val="00145D31"/>
    <w:rsid w:val="00145D8F"/>
    <w:rsid w:val="00150FC9"/>
    <w:rsid w:val="001514F5"/>
    <w:rsid w:val="00152381"/>
    <w:rsid w:val="001526BA"/>
    <w:rsid w:val="00152A59"/>
    <w:rsid w:val="00152FFB"/>
    <w:rsid w:val="0015611C"/>
    <w:rsid w:val="00160E79"/>
    <w:rsid w:val="00162B3B"/>
    <w:rsid w:val="00162F7D"/>
    <w:rsid w:val="00164F73"/>
    <w:rsid w:val="00164FAC"/>
    <w:rsid w:val="00165BF9"/>
    <w:rsid w:val="00167CDC"/>
    <w:rsid w:val="00167E1B"/>
    <w:rsid w:val="001703E8"/>
    <w:rsid w:val="001715D1"/>
    <w:rsid w:val="00171E4A"/>
    <w:rsid w:val="0017207D"/>
    <w:rsid w:val="00172C70"/>
    <w:rsid w:val="00172FB0"/>
    <w:rsid w:val="00173518"/>
    <w:rsid w:val="001740EA"/>
    <w:rsid w:val="00174B8A"/>
    <w:rsid w:val="001762BF"/>
    <w:rsid w:val="001772B0"/>
    <w:rsid w:val="001829C6"/>
    <w:rsid w:val="00183F11"/>
    <w:rsid w:val="001840EA"/>
    <w:rsid w:val="00184217"/>
    <w:rsid w:val="00184DC8"/>
    <w:rsid w:val="001855DE"/>
    <w:rsid w:val="0019051B"/>
    <w:rsid w:val="00191084"/>
    <w:rsid w:val="0019200D"/>
    <w:rsid w:val="0019346C"/>
    <w:rsid w:val="001941B3"/>
    <w:rsid w:val="00195340"/>
    <w:rsid w:val="00197BBC"/>
    <w:rsid w:val="001A04CE"/>
    <w:rsid w:val="001A0C95"/>
    <w:rsid w:val="001A1200"/>
    <w:rsid w:val="001A1361"/>
    <w:rsid w:val="001A3B46"/>
    <w:rsid w:val="001A6220"/>
    <w:rsid w:val="001A7C1B"/>
    <w:rsid w:val="001B18E0"/>
    <w:rsid w:val="001B1E88"/>
    <w:rsid w:val="001B37D5"/>
    <w:rsid w:val="001B458D"/>
    <w:rsid w:val="001B6508"/>
    <w:rsid w:val="001B6683"/>
    <w:rsid w:val="001C0737"/>
    <w:rsid w:val="001C2008"/>
    <w:rsid w:val="001C261A"/>
    <w:rsid w:val="001C2B5A"/>
    <w:rsid w:val="001C73C4"/>
    <w:rsid w:val="001D06C9"/>
    <w:rsid w:val="001D1CA1"/>
    <w:rsid w:val="001D20AD"/>
    <w:rsid w:val="001D238A"/>
    <w:rsid w:val="001D3544"/>
    <w:rsid w:val="001D3975"/>
    <w:rsid w:val="001D3D4F"/>
    <w:rsid w:val="001D444E"/>
    <w:rsid w:val="001D45C4"/>
    <w:rsid w:val="001D464A"/>
    <w:rsid w:val="001D64AA"/>
    <w:rsid w:val="001D6B68"/>
    <w:rsid w:val="001D74EC"/>
    <w:rsid w:val="001E0557"/>
    <w:rsid w:val="001E3000"/>
    <w:rsid w:val="001E3899"/>
    <w:rsid w:val="001E4078"/>
    <w:rsid w:val="001F046C"/>
    <w:rsid w:val="001F12F2"/>
    <w:rsid w:val="001F1A2C"/>
    <w:rsid w:val="001F33BA"/>
    <w:rsid w:val="001F33ED"/>
    <w:rsid w:val="001F5EA4"/>
    <w:rsid w:val="001F5FE3"/>
    <w:rsid w:val="001F6383"/>
    <w:rsid w:val="001F642F"/>
    <w:rsid w:val="001F6E94"/>
    <w:rsid w:val="001F7300"/>
    <w:rsid w:val="001F7A47"/>
    <w:rsid w:val="0020234E"/>
    <w:rsid w:val="0020378A"/>
    <w:rsid w:val="0020528F"/>
    <w:rsid w:val="0020705B"/>
    <w:rsid w:val="002073EC"/>
    <w:rsid w:val="002077D2"/>
    <w:rsid w:val="00207EAD"/>
    <w:rsid w:val="002125A9"/>
    <w:rsid w:val="00212623"/>
    <w:rsid w:val="00216710"/>
    <w:rsid w:val="00217F85"/>
    <w:rsid w:val="0022192A"/>
    <w:rsid w:val="00221C25"/>
    <w:rsid w:val="00222A3F"/>
    <w:rsid w:val="00223237"/>
    <w:rsid w:val="00224536"/>
    <w:rsid w:val="00225128"/>
    <w:rsid w:val="00230DDD"/>
    <w:rsid w:val="00230F88"/>
    <w:rsid w:val="00231F8D"/>
    <w:rsid w:val="00233154"/>
    <w:rsid w:val="002333D0"/>
    <w:rsid w:val="00233516"/>
    <w:rsid w:val="00234370"/>
    <w:rsid w:val="00235408"/>
    <w:rsid w:val="00235870"/>
    <w:rsid w:val="0023783D"/>
    <w:rsid w:val="00237B31"/>
    <w:rsid w:val="00237D63"/>
    <w:rsid w:val="002409EC"/>
    <w:rsid w:val="0024238F"/>
    <w:rsid w:val="002429AA"/>
    <w:rsid w:val="00242E00"/>
    <w:rsid w:val="00242EFF"/>
    <w:rsid w:val="00245F4B"/>
    <w:rsid w:val="00246AD0"/>
    <w:rsid w:val="00246AFC"/>
    <w:rsid w:val="002528F7"/>
    <w:rsid w:val="00253813"/>
    <w:rsid w:val="002542F9"/>
    <w:rsid w:val="00254DB1"/>
    <w:rsid w:val="00255943"/>
    <w:rsid w:val="00255E5F"/>
    <w:rsid w:val="002565EB"/>
    <w:rsid w:val="00256BDB"/>
    <w:rsid w:val="00256FB3"/>
    <w:rsid w:val="0025757A"/>
    <w:rsid w:val="00257F75"/>
    <w:rsid w:val="00260B2C"/>
    <w:rsid w:val="00261AEF"/>
    <w:rsid w:val="002674E3"/>
    <w:rsid w:val="00270DF5"/>
    <w:rsid w:val="00271E1E"/>
    <w:rsid w:val="00271EA9"/>
    <w:rsid w:val="00272C18"/>
    <w:rsid w:val="002734BA"/>
    <w:rsid w:val="0027369C"/>
    <w:rsid w:val="00273726"/>
    <w:rsid w:val="002746A4"/>
    <w:rsid w:val="00275050"/>
    <w:rsid w:val="002759A2"/>
    <w:rsid w:val="00276C32"/>
    <w:rsid w:val="00276EE5"/>
    <w:rsid w:val="00277D3E"/>
    <w:rsid w:val="0028434F"/>
    <w:rsid w:val="00285DAE"/>
    <w:rsid w:val="00285DB6"/>
    <w:rsid w:val="00286CA0"/>
    <w:rsid w:val="00290239"/>
    <w:rsid w:val="00290E6E"/>
    <w:rsid w:val="00290F06"/>
    <w:rsid w:val="00293732"/>
    <w:rsid w:val="0029694B"/>
    <w:rsid w:val="00296B6A"/>
    <w:rsid w:val="002A18C6"/>
    <w:rsid w:val="002A1978"/>
    <w:rsid w:val="002A2A74"/>
    <w:rsid w:val="002A355D"/>
    <w:rsid w:val="002A5522"/>
    <w:rsid w:val="002A577A"/>
    <w:rsid w:val="002A57F8"/>
    <w:rsid w:val="002A610A"/>
    <w:rsid w:val="002A6B13"/>
    <w:rsid w:val="002B0418"/>
    <w:rsid w:val="002B1E77"/>
    <w:rsid w:val="002B44DF"/>
    <w:rsid w:val="002B7BBF"/>
    <w:rsid w:val="002C0511"/>
    <w:rsid w:val="002C0B3F"/>
    <w:rsid w:val="002C4897"/>
    <w:rsid w:val="002C618F"/>
    <w:rsid w:val="002C6C2D"/>
    <w:rsid w:val="002D098F"/>
    <w:rsid w:val="002D14A8"/>
    <w:rsid w:val="002D2361"/>
    <w:rsid w:val="002D30A5"/>
    <w:rsid w:val="002D3F3D"/>
    <w:rsid w:val="002D4618"/>
    <w:rsid w:val="002D79E7"/>
    <w:rsid w:val="002D7CD9"/>
    <w:rsid w:val="002E03EC"/>
    <w:rsid w:val="002E0E4A"/>
    <w:rsid w:val="002E2331"/>
    <w:rsid w:val="002E4087"/>
    <w:rsid w:val="002E56FD"/>
    <w:rsid w:val="002E6BD5"/>
    <w:rsid w:val="002E6F22"/>
    <w:rsid w:val="002E7428"/>
    <w:rsid w:val="002E7AE9"/>
    <w:rsid w:val="002E7C66"/>
    <w:rsid w:val="002F185E"/>
    <w:rsid w:val="002F1F3A"/>
    <w:rsid w:val="002F1F79"/>
    <w:rsid w:val="002F2050"/>
    <w:rsid w:val="002F3380"/>
    <w:rsid w:val="002F35C4"/>
    <w:rsid w:val="002F4248"/>
    <w:rsid w:val="002F4BCE"/>
    <w:rsid w:val="002F652D"/>
    <w:rsid w:val="002F6659"/>
    <w:rsid w:val="002F725D"/>
    <w:rsid w:val="002F7267"/>
    <w:rsid w:val="003009DC"/>
    <w:rsid w:val="00302E00"/>
    <w:rsid w:val="00304638"/>
    <w:rsid w:val="00304715"/>
    <w:rsid w:val="0030527C"/>
    <w:rsid w:val="003061D9"/>
    <w:rsid w:val="003073B2"/>
    <w:rsid w:val="00310031"/>
    <w:rsid w:val="00310701"/>
    <w:rsid w:val="00310878"/>
    <w:rsid w:val="00311069"/>
    <w:rsid w:val="0031130D"/>
    <w:rsid w:val="0031189D"/>
    <w:rsid w:val="00311FDD"/>
    <w:rsid w:val="00312523"/>
    <w:rsid w:val="00315E9F"/>
    <w:rsid w:val="00316E21"/>
    <w:rsid w:val="003176D1"/>
    <w:rsid w:val="0032111B"/>
    <w:rsid w:val="00322114"/>
    <w:rsid w:val="00323DB0"/>
    <w:rsid w:val="00324BCB"/>
    <w:rsid w:val="00325E83"/>
    <w:rsid w:val="00326B37"/>
    <w:rsid w:val="003272C4"/>
    <w:rsid w:val="00331DC5"/>
    <w:rsid w:val="0033487B"/>
    <w:rsid w:val="003357A5"/>
    <w:rsid w:val="003400B0"/>
    <w:rsid w:val="003407CB"/>
    <w:rsid w:val="003426F1"/>
    <w:rsid w:val="0034298A"/>
    <w:rsid w:val="00346254"/>
    <w:rsid w:val="00350DBF"/>
    <w:rsid w:val="00350E39"/>
    <w:rsid w:val="00351337"/>
    <w:rsid w:val="003525DF"/>
    <w:rsid w:val="00352C26"/>
    <w:rsid w:val="00353A6B"/>
    <w:rsid w:val="00354455"/>
    <w:rsid w:val="00360837"/>
    <w:rsid w:val="003619F1"/>
    <w:rsid w:val="00361AB1"/>
    <w:rsid w:val="00362F5F"/>
    <w:rsid w:val="00363684"/>
    <w:rsid w:val="00363DC4"/>
    <w:rsid w:val="00365465"/>
    <w:rsid w:val="003654F2"/>
    <w:rsid w:val="00366132"/>
    <w:rsid w:val="00370222"/>
    <w:rsid w:val="00370DB9"/>
    <w:rsid w:val="003714E6"/>
    <w:rsid w:val="00371C1D"/>
    <w:rsid w:val="00374568"/>
    <w:rsid w:val="003771FA"/>
    <w:rsid w:val="00380B0E"/>
    <w:rsid w:val="003848DC"/>
    <w:rsid w:val="00384FDC"/>
    <w:rsid w:val="003857F8"/>
    <w:rsid w:val="0039087B"/>
    <w:rsid w:val="00390ACC"/>
    <w:rsid w:val="00393B0A"/>
    <w:rsid w:val="003941DF"/>
    <w:rsid w:val="003947DA"/>
    <w:rsid w:val="003979CA"/>
    <w:rsid w:val="003A0B7C"/>
    <w:rsid w:val="003A0D92"/>
    <w:rsid w:val="003A1276"/>
    <w:rsid w:val="003A137D"/>
    <w:rsid w:val="003A1DF6"/>
    <w:rsid w:val="003A41A8"/>
    <w:rsid w:val="003A4FF4"/>
    <w:rsid w:val="003A5584"/>
    <w:rsid w:val="003A5F39"/>
    <w:rsid w:val="003A74D4"/>
    <w:rsid w:val="003B0F49"/>
    <w:rsid w:val="003B1343"/>
    <w:rsid w:val="003B13B2"/>
    <w:rsid w:val="003B24D5"/>
    <w:rsid w:val="003B39C5"/>
    <w:rsid w:val="003B4416"/>
    <w:rsid w:val="003B4FA7"/>
    <w:rsid w:val="003B5D54"/>
    <w:rsid w:val="003C1718"/>
    <w:rsid w:val="003C1945"/>
    <w:rsid w:val="003C1B48"/>
    <w:rsid w:val="003C1EEA"/>
    <w:rsid w:val="003C57CE"/>
    <w:rsid w:val="003C59BD"/>
    <w:rsid w:val="003C6D3F"/>
    <w:rsid w:val="003C7FC9"/>
    <w:rsid w:val="003D0213"/>
    <w:rsid w:val="003D1032"/>
    <w:rsid w:val="003D344B"/>
    <w:rsid w:val="003D3B61"/>
    <w:rsid w:val="003D4112"/>
    <w:rsid w:val="003D4173"/>
    <w:rsid w:val="003D41EE"/>
    <w:rsid w:val="003D5D8B"/>
    <w:rsid w:val="003D7F88"/>
    <w:rsid w:val="003E05F0"/>
    <w:rsid w:val="003E13CF"/>
    <w:rsid w:val="003E2F03"/>
    <w:rsid w:val="003E4531"/>
    <w:rsid w:val="003E468E"/>
    <w:rsid w:val="003E63BA"/>
    <w:rsid w:val="003E6982"/>
    <w:rsid w:val="003E69BC"/>
    <w:rsid w:val="003E79E7"/>
    <w:rsid w:val="003F012C"/>
    <w:rsid w:val="003F2172"/>
    <w:rsid w:val="003F2492"/>
    <w:rsid w:val="003F2918"/>
    <w:rsid w:val="003F5999"/>
    <w:rsid w:val="003F61D5"/>
    <w:rsid w:val="003F73CA"/>
    <w:rsid w:val="003F7DB9"/>
    <w:rsid w:val="004000C7"/>
    <w:rsid w:val="004005F4"/>
    <w:rsid w:val="00406A09"/>
    <w:rsid w:val="00410271"/>
    <w:rsid w:val="004119F2"/>
    <w:rsid w:val="00412083"/>
    <w:rsid w:val="004125C2"/>
    <w:rsid w:val="0041537D"/>
    <w:rsid w:val="00416993"/>
    <w:rsid w:val="00417B80"/>
    <w:rsid w:val="00420DE8"/>
    <w:rsid w:val="0042191A"/>
    <w:rsid w:val="00421971"/>
    <w:rsid w:val="00421B2F"/>
    <w:rsid w:val="00423339"/>
    <w:rsid w:val="00423AA9"/>
    <w:rsid w:val="00423C7F"/>
    <w:rsid w:val="0042581D"/>
    <w:rsid w:val="00427F18"/>
    <w:rsid w:val="004314BA"/>
    <w:rsid w:val="00431A2A"/>
    <w:rsid w:val="004339FB"/>
    <w:rsid w:val="00433D27"/>
    <w:rsid w:val="0043453A"/>
    <w:rsid w:val="00435085"/>
    <w:rsid w:val="00435EE6"/>
    <w:rsid w:val="00436066"/>
    <w:rsid w:val="004379A4"/>
    <w:rsid w:val="00441098"/>
    <w:rsid w:val="00443703"/>
    <w:rsid w:val="0044658C"/>
    <w:rsid w:val="00447B1E"/>
    <w:rsid w:val="00450B57"/>
    <w:rsid w:val="00451563"/>
    <w:rsid w:val="00452D47"/>
    <w:rsid w:val="00455A3B"/>
    <w:rsid w:val="0045618D"/>
    <w:rsid w:val="0045640F"/>
    <w:rsid w:val="0046047D"/>
    <w:rsid w:val="00462AC6"/>
    <w:rsid w:val="00462F6B"/>
    <w:rsid w:val="004635B1"/>
    <w:rsid w:val="00463AA7"/>
    <w:rsid w:val="0046408A"/>
    <w:rsid w:val="004666A6"/>
    <w:rsid w:val="0046679D"/>
    <w:rsid w:val="00466B6D"/>
    <w:rsid w:val="004701AD"/>
    <w:rsid w:val="00472907"/>
    <w:rsid w:val="004736CC"/>
    <w:rsid w:val="00475A4F"/>
    <w:rsid w:val="004761C3"/>
    <w:rsid w:val="004765A2"/>
    <w:rsid w:val="00476EFD"/>
    <w:rsid w:val="00477F6D"/>
    <w:rsid w:val="00480E3A"/>
    <w:rsid w:val="00480FB5"/>
    <w:rsid w:val="004817DD"/>
    <w:rsid w:val="00481FC6"/>
    <w:rsid w:val="00482F12"/>
    <w:rsid w:val="00484A7A"/>
    <w:rsid w:val="00484E79"/>
    <w:rsid w:val="00495AE6"/>
    <w:rsid w:val="00495C2C"/>
    <w:rsid w:val="004973E9"/>
    <w:rsid w:val="004978DF"/>
    <w:rsid w:val="004A0F66"/>
    <w:rsid w:val="004A122A"/>
    <w:rsid w:val="004A2C21"/>
    <w:rsid w:val="004A3268"/>
    <w:rsid w:val="004A47A8"/>
    <w:rsid w:val="004A4CE4"/>
    <w:rsid w:val="004B0703"/>
    <w:rsid w:val="004B0E83"/>
    <w:rsid w:val="004B163E"/>
    <w:rsid w:val="004B2118"/>
    <w:rsid w:val="004B27A9"/>
    <w:rsid w:val="004B4B3C"/>
    <w:rsid w:val="004B70DA"/>
    <w:rsid w:val="004B734A"/>
    <w:rsid w:val="004C191F"/>
    <w:rsid w:val="004C1A45"/>
    <w:rsid w:val="004C2B66"/>
    <w:rsid w:val="004C2C15"/>
    <w:rsid w:val="004C32A2"/>
    <w:rsid w:val="004C3B9F"/>
    <w:rsid w:val="004C3EA7"/>
    <w:rsid w:val="004C698A"/>
    <w:rsid w:val="004D00AA"/>
    <w:rsid w:val="004D1EC1"/>
    <w:rsid w:val="004D24F3"/>
    <w:rsid w:val="004D52F0"/>
    <w:rsid w:val="004D55A4"/>
    <w:rsid w:val="004D5674"/>
    <w:rsid w:val="004E310B"/>
    <w:rsid w:val="004E420A"/>
    <w:rsid w:val="004E5F75"/>
    <w:rsid w:val="004F1047"/>
    <w:rsid w:val="004F10F4"/>
    <w:rsid w:val="004F29F3"/>
    <w:rsid w:val="004F346E"/>
    <w:rsid w:val="004F59B4"/>
    <w:rsid w:val="004F6BB0"/>
    <w:rsid w:val="005006A0"/>
    <w:rsid w:val="0050101D"/>
    <w:rsid w:val="0050114E"/>
    <w:rsid w:val="00501658"/>
    <w:rsid w:val="00502CA9"/>
    <w:rsid w:val="00503D0D"/>
    <w:rsid w:val="00503F2A"/>
    <w:rsid w:val="005043ED"/>
    <w:rsid w:val="005048BA"/>
    <w:rsid w:val="005049F8"/>
    <w:rsid w:val="005052CB"/>
    <w:rsid w:val="00505A57"/>
    <w:rsid w:val="00506126"/>
    <w:rsid w:val="005064C2"/>
    <w:rsid w:val="00506F24"/>
    <w:rsid w:val="00506F7F"/>
    <w:rsid w:val="00507EA8"/>
    <w:rsid w:val="0051102A"/>
    <w:rsid w:val="00511216"/>
    <w:rsid w:val="00511236"/>
    <w:rsid w:val="00512DAF"/>
    <w:rsid w:val="005147C3"/>
    <w:rsid w:val="00516847"/>
    <w:rsid w:val="00520FA9"/>
    <w:rsid w:val="0052454F"/>
    <w:rsid w:val="00525C77"/>
    <w:rsid w:val="0052691C"/>
    <w:rsid w:val="005279E0"/>
    <w:rsid w:val="005320C9"/>
    <w:rsid w:val="00533006"/>
    <w:rsid w:val="005361C0"/>
    <w:rsid w:val="00537A4F"/>
    <w:rsid w:val="00537B08"/>
    <w:rsid w:val="005404AE"/>
    <w:rsid w:val="00540FCF"/>
    <w:rsid w:val="0054202F"/>
    <w:rsid w:val="00543372"/>
    <w:rsid w:val="00543921"/>
    <w:rsid w:val="0054399B"/>
    <w:rsid w:val="00543C43"/>
    <w:rsid w:val="00544AD0"/>
    <w:rsid w:val="0054509C"/>
    <w:rsid w:val="0054575D"/>
    <w:rsid w:val="00547C20"/>
    <w:rsid w:val="005508B8"/>
    <w:rsid w:val="00554EEE"/>
    <w:rsid w:val="00555CEB"/>
    <w:rsid w:val="0055651F"/>
    <w:rsid w:val="005565FD"/>
    <w:rsid w:val="00561456"/>
    <w:rsid w:val="00561BA4"/>
    <w:rsid w:val="00561F50"/>
    <w:rsid w:val="0056276D"/>
    <w:rsid w:val="005636CA"/>
    <w:rsid w:val="00563D5B"/>
    <w:rsid w:val="005643D1"/>
    <w:rsid w:val="00564477"/>
    <w:rsid w:val="00564D93"/>
    <w:rsid w:val="0056525F"/>
    <w:rsid w:val="00565DA9"/>
    <w:rsid w:val="00565DCD"/>
    <w:rsid w:val="00567189"/>
    <w:rsid w:val="00570413"/>
    <w:rsid w:val="00571000"/>
    <w:rsid w:val="00571708"/>
    <w:rsid w:val="00572343"/>
    <w:rsid w:val="00572F36"/>
    <w:rsid w:val="005732A7"/>
    <w:rsid w:val="00573B3C"/>
    <w:rsid w:val="00573B3F"/>
    <w:rsid w:val="0057496E"/>
    <w:rsid w:val="00576784"/>
    <w:rsid w:val="00580E1E"/>
    <w:rsid w:val="0058154C"/>
    <w:rsid w:val="00582025"/>
    <w:rsid w:val="00583DE5"/>
    <w:rsid w:val="00584FCB"/>
    <w:rsid w:val="00585EA1"/>
    <w:rsid w:val="005868DC"/>
    <w:rsid w:val="00587076"/>
    <w:rsid w:val="005901EC"/>
    <w:rsid w:val="0059032B"/>
    <w:rsid w:val="00590E28"/>
    <w:rsid w:val="005912FB"/>
    <w:rsid w:val="00591329"/>
    <w:rsid w:val="00591B9B"/>
    <w:rsid w:val="00591C46"/>
    <w:rsid w:val="005923C5"/>
    <w:rsid w:val="00592CFC"/>
    <w:rsid w:val="00593636"/>
    <w:rsid w:val="005A077E"/>
    <w:rsid w:val="005A69D3"/>
    <w:rsid w:val="005A7682"/>
    <w:rsid w:val="005B0264"/>
    <w:rsid w:val="005B0F25"/>
    <w:rsid w:val="005B1C20"/>
    <w:rsid w:val="005B1DF6"/>
    <w:rsid w:val="005B3384"/>
    <w:rsid w:val="005B4081"/>
    <w:rsid w:val="005B42B5"/>
    <w:rsid w:val="005B4B4F"/>
    <w:rsid w:val="005B4DD9"/>
    <w:rsid w:val="005B64C8"/>
    <w:rsid w:val="005B7197"/>
    <w:rsid w:val="005C17BC"/>
    <w:rsid w:val="005C2F8F"/>
    <w:rsid w:val="005C4ACF"/>
    <w:rsid w:val="005C775B"/>
    <w:rsid w:val="005D3846"/>
    <w:rsid w:val="005D4C0F"/>
    <w:rsid w:val="005D549A"/>
    <w:rsid w:val="005D7922"/>
    <w:rsid w:val="005E1231"/>
    <w:rsid w:val="005E1269"/>
    <w:rsid w:val="005E2965"/>
    <w:rsid w:val="005E2C20"/>
    <w:rsid w:val="005E3B33"/>
    <w:rsid w:val="005E40F1"/>
    <w:rsid w:val="005E4E3D"/>
    <w:rsid w:val="005E65E6"/>
    <w:rsid w:val="005E6BA5"/>
    <w:rsid w:val="005E7537"/>
    <w:rsid w:val="005E7952"/>
    <w:rsid w:val="005E7964"/>
    <w:rsid w:val="005F331E"/>
    <w:rsid w:val="005F4BB6"/>
    <w:rsid w:val="005F7594"/>
    <w:rsid w:val="006005AB"/>
    <w:rsid w:val="00600A49"/>
    <w:rsid w:val="00602D76"/>
    <w:rsid w:val="00607B32"/>
    <w:rsid w:val="0061113C"/>
    <w:rsid w:val="006123C3"/>
    <w:rsid w:val="006130DA"/>
    <w:rsid w:val="00616E8A"/>
    <w:rsid w:val="0061783E"/>
    <w:rsid w:val="00617D24"/>
    <w:rsid w:val="006229B5"/>
    <w:rsid w:val="00624903"/>
    <w:rsid w:val="006249C2"/>
    <w:rsid w:val="00625E5D"/>
    <w:rsid w:val="00626DA0"/>
    <w:rsid w:val="00631F67"/>
    <w:rsid w:val="00632484"/>
    <w:rsid w:val="00632BC5"/>
    <w:rsid w:val="00633EA4"/>
    <w:rsid w:val="00634366"/>
    <w:rsid w:val="006358CF"/>
    <w:rsid w:val="00637972"/>
    <w:rsid w:val="00637E87"/>
    <w:rsid w:val="00642322"/>
    <w:rsid w:val="00645C23"/>
    <w:rsid w:val="006464C5"/>
    <w:rsid w:val="00650528"/>
    <w:rsid w:val="00650B46"/>
    <w:rsid w:val="00650E87"/>
    <w:rsid w:val="00651838"/>
    <w:rsid w:val="00651FD5"/>
    <w:rsid w:val="0065494D"/>
    <w:rsid w:val="00654B1F"/>
    <w:rsid w:val="00654C99"/>
    <w:rsid w:val="006553AA"/>
    <w:rsid w:val="006573FF"/>
    <w:rsid w:val="006575C8"/>
    <w:rsid w:val="00657989"/>
    <w:rsid w:val="00657FB1"/>
    <w:rsid w:val="00661DEF"/>
    <w:rsid w:val="00664C52"/>
    <w:rsid w:val="00665606"/>
    <w:rsid w:val="00671E3E"/>
    <w:rsid w:val="00671F8E"/>
    <w:rsid w:val="006750E1"/>
    <w:rsid w:val="00675AC5"/>
    <w:rsid w:val="00680F37"/>
    <w:rsid w:val="006824E6"/>
    <w:rsid w:val="00683350"/>
    <w:rsid w:val="00684564"/>
    <w:rsid w:val="00685C40"/>
    <w:rsid w:val="0068770F"/>
    <w:rsid w:val="006905BC"/>
    <w:rsid w:val="00690F21"/>
    <w:rsid w:val="0069179E"/>
    <w:rsid w:val="00692C29"/>
    <w:rsid w:val="00692F00"/>
    <w:rsid w:val="00692F18"/>
    <w:rsid w:val="00693C8E"/>
    <w:rsid w:val="0069497C"/>
    <w:rsid w:val="00696485"/>
    <w:rsid w:val="006A0C17"/>
    <w:rsid w:val="006A0FB8"/>
    <w:rsid w:val="006A2765"/>
    <w:rsid w:val="006A2E67"/>
    <w:rsid w:val="006A3617"/>
    <w:rsid w:val="006A39EF"/>
    <w:rsid w:val="006A4167"/>
    <w:rsid w:val="006A5920"/>
    <w:rsid w:val="006A5B84"/>
    <w:rsid w:val="006A5CF0"/>
    <w:rsid w:val="006A6080"/>
    <w:rsid w:val="006A72B0"/>
    <w:rsid w:val="006B2511"/>
    <w:rsid w:val="006B2DD5"/>
    <w:rsid w:val="006B38DB"/>
    <w:rsid w:val="006B3AA0"/>
    <w:rsid w:val="006B4E1F"/>
    <w:rsid w:val="006B4FD5"/>
    <w:rsid w:val="006B50C2"/>
    <w:rsid w:val="006B62AD"/>
    <w:rsid w:val="006B6D6C"/>
    <w:rsid w:val="006B7E6B"/>
    <w:rsid w:val="006C076E"/>
    <w:rsid w:val="006C2374"/>
    <w:rsid w:val="006C43DC"/>
    <w:rsid w:val="006C5CB0"/>
    <w:rsid w:val="006C6741"/>
    <w:rsid w:val="006C69AA"/>
    <w:rsid w:val="006D08EC"/>
    <w:rsid w:val="006D4C82"/>
    <w:rsid w:val="006D62FE"/>
    <w:rsid w:val="006E374C"/>
    <w:rsid w:val="006E45E6"/>
    <w:rsid w:val="006E6B86"/>
    <w:rsid w:val="006E787C"/>
    <w:rsid w:val="006F27D5"/>
    <w:rsid w:val="006F316A"/>
    <w:rsid w:val="006F512F"/>
    <w:rsid w:val="006F6232"/>
    <w:rsid w:val="00701A68"/>
    <w:rsid w:val="00702D65"/>
    <w:rsid w:val="00702E39"/>
    <w:rsid w:val="00703F3A"/>
    <w:rsid w:val="00707EF4"/>
    <w:rsid w:val="00710530"/>
    <w:rsid w:val="00710CF0"/>
    <w:rsid w:val="00711005"/>
    <w:rsid w:val="00711753"/>
    <w:rsid w:val="00711965"/>
    <w:rsid w:val="00714493"/>
    <w:rsid w:val="0072338B"/>
    <w:rsid w:val="00725162"/>
    <w:rsid w:val="007270E0"/>
    <w:rsid w:val="007273CE"/>
    <w:rsid w:val="0073052F"/>
    <w:rsid w:val="00731B64"/>
    <w:rsid w:val="00732AFC"/>
    <w:rsid w:val="00734EFD"/>
    <w:rsid w:val="00735ED3"/>
    <w:rsid w:val="0073722B"/>
    <w:rsid w:val="00740D70"/>
    <w:rsid w:val="00741858"/>
    <w:rsid w:val="00742166"/>
    <w:rsid w:val="00742E95"/>
    <w:rsid w:val="007439AC"/>
    <w:rsid w:val="00743BDB"/>
    <w:rsid w:val="0074442C"/>
    <w:rsid w:val="0074505D"/>
    <w:rsid w:val="00750652"/>
    <w:rsid w:val="00750D11"/>
    <w:rsid w:val="00751CD2"/>
    <w:rsid w:val="00752E66"/>
    <w:rsid w:val="007534A1"/>
    <w:rsid w:val="007552F0"/>
    <w:rsid w:val="00756031"/>
    <w:rsid w:val="007564EF"/>
    <w:rsid w:val="00761817"/>
    <w:rsid w:val="00761DB2"/>
    <w:rsid w:val="00761F85"/>
    <w:rsid w:val="00764D22"/>
    <w:rsid w:val="00765778"/>
    <w:rsid w:val="00766CDB"/>
    <w:rsid w:val="0076730B"/>
    <w:rsid w:val="007674D9"/>
    <w:rsid w:val="00767935"/>
    <w:rsid w:val="007706F2"/>
    <w:rsid w:val="00770C48"/>
    <w:rsid w:val="00772780"/>
    <w:rsid w:val="00772B4E"/>
    <w:rsid w:val="00773778"/>
    <w:rsid w:val="00775AE7"/>
    <w:rsid w:val="007776FC"/>
    <w:rsid w:val="007801A7"/>
    <w:rsid w:val="00780BEC"/>
    <w:rsid w:val="0078145E"/>
    <w:rsid w:val="007818C6"/>
    <w:rsid w:val="00781F71"/>
    <w:rsid w:val="00782F71"/>
    <w:rsid w:val="00785589"/>
    <w:rsid w:val="00791391"/>
    <w:rsid w:val="00792217"/>
    <w:rsid w:val="007936EC"/>
    <w:rsid w:val="00795E16"/>
    <w:rsid w:val="007966B3"/>
    <w:rsid w:val="007969F6"/>
    <w:rsid w:val="007A0107"/>
    <w:rsid w:val="007A0414"/>
    <w:rsid w:val="007A119A"/>
    <w:rsid w:val="007A137C"/>
    <w:rsid w:val="007A3BA3"/>
    <w:rsid w:val="007A5032"/>
    <w:rsid w:val="007A5257"/>
    <w:rsid w:val="007B08E6"/>
    <w:rsid w:val="007B0D18"/>
    <w:rsid w:val="007B170D"/>
    <w:rsid w:val="007B35F2"/>
    <w:rsid w:val="007B57FD"/>
    <w:rsid w:val="007B7162"/>
    <w:rsid w:val="007B7221"/>
    <w:rsid w:val="007C054E"/>
    <w:rsid w:val="007C14EB"/>
    <w:rsid w:val="007C26E4"/>
    <w:rsid w:val="007C30B3"/>
    <w:rsid w:val="007C319A"/>
    <w:rsid w:val="007C324E"/>
    <w:rsid w:val="007C586F"/>
    <w:rsid w:val="007C79F1"/>
    <w:rsid w:val="007C7B93"/>
    <w:rsid w:val="007D20C3"/>
    <w:rsid w:val="007D2F76"/>
    <w:rsid w:val="007D333F"/>
    <w:rsid w:val="007D3F8B"/>
    <w:rsid w:val="007D5D8C"/>
    <w:rsid w:val="007E081C"/>
    <w:rsid w:val="007E08EA"/>
    <w:rsid w:val="007E27EF"/>
    <w:rsid w:val="007E340D"/>
    <w:rsid w:val="007E36C4"/>
    <w:rsid w:val="007E4199"/>
    <w:rsid w:val="007E41DC"/>
    <w:rsid w:val="007F1CF4"/>
    <w:rsid w:val="007F57BF"/>
    <w:rsid w:val="007F6559"/>
    <w:rsid w:val="00800AE0"/>
    <w:rsid w:val="00800BC3"/>
    <w:rsid w:val="00801F4D"/>
    <w:rsid w:val="00803C60"/>
    <w:rsid w:val="008041D0"/>
    <w:rsid w:val="0080558A"/>
    <w:rsid w:val="00805923"/>
    <w:rsid w:val="0080676F"/>
    <w:rsid w:val="00806A7B"/>
    <w:rsid w:val="00807487"/>
    <w:rsid w:val="00807D43"/>
    <w:rsid w:val="00811736"/>
    <w:rsid w:val="00813BAC"/>
    <w:rsid w:val="00813EF1"/>
    <w:rsid w:val="00814DC9"/>
    <w:rsid w:val="00815126"/>
    <w:rsid w:val="00815186"/>
    <w:rsid w:val="00816351"/>
    <w:rsid w:val="00816591"/>
    <w:rsid w:val="00823081"/>
    <w:rsid w:val="00825426"/>
    <w:rsid w:val="00825A88"/>
    <w:rsid w:val="00825B7A"/>
    <w:rsid w:val="00826D02"/>
    <w:rsid w:val="00830858"/>
    <w:rsid w:val="00830AD6"/>
    <w:rsid w:val="00831913"/>
    <w:rsid w:val="00832525"/>
    <w:rsid w:val="0083285D"/>
    <w:rsid w:val="00835A44"/>
    <w:rsid w:val="00835FEC"/>
    <w:rsid w:val="008375CF"/>
    <w:rsid w:val="00837BD3"/>
    <w:rsid w:val="0084098D"/>
    <w:rsid w:val="00841096"/>
    <w:rsid w:val="0084123C"/>
    <w:rsid w:val="0084200D"/>
    <w:rsid w:val="00842A3F"/>
    <w:rsid w:val="0084538E"/>
    <w:rsid w:val="00845590"/>
    <w:rsid w:val="008477F1"/>
    <w:rsid w:val="00847B59"/>
    <w:rsid w:val="00850555"/>
    <w:rsid w:val="00851184"/>
    <w:rsid w:val="00851850"/>
    <w:rsid w:val="00851952"/>
    <w:rsid w:val="008524D8"/>
    <w:rsid w:val="0085367F"/>
    <w:rsid w:val="00853ABF"/>
    <w:rsid w:val="00853D82"/>
    <w:rsid w:val="0086006F"/>
    <w:rsid w:val="00862DD7"/>
    <w:rsid w:val="00863CCE"/>
    <w:rsid w:val="008653B3"/>
    <w:rsid w:val="00865EF2"/>
    <w:rsid w:val="0087065D"/>
    <w:rsid w:val="00871708"/>
    <w:rsid w:val="008720A8"/>
    <w:rsid w:val="00872551"/>
    <w:rsid w:val="008727D0"/>
    <w:rsid w:val="00874865"/>
    <w:rsid w:val="00875314"/>
    <w:rsid w:val="008759F5"/>
    <w:rsid w:val="0088072A"/>
    <w:rsid w:val="0088312D"/>
    <w:rsid w:val="008838BC"/>
    <w:rsid w:val="00885F9F"/>
    <w:rsid w:val="0088605A"/>
    <w:rsid w:val="00886469"/>
    <w:rsid w:val="00890455"/>
    <w:rsid w:val="008905E1"/>
    <w:rsid w:val="00891793"/>
    <w:rsid w:val="00894AF6"/>
    <w:rsid w:val="0089527B"/>
    <w:rsid w:val="0089710A"/>
    <w:rsid w:val="0089738A"/>
    <w:rsid w:val="008A2545"/>
    <w:rsid w:val="008A3299"/>
    <w:rsid w:val="008A56B7"/>
    <w:rsid w:val="008A5CC9"/>
    <w:rsid w:val="008A62F1"/>
    <w:rsid w:val="008A6399"/>
    <w:rsid w:val="008B00D3"/>
    <w:rsid w:val="008B1B63"/>
    <w:rsid w:val="008B1CEB"/>
    <w:rsid w:val="008B1D7D"/>
    <w:rsid w:val="008B23CD"/>
    <w:rsid w:val="008B27E1"/>
    <w:rsid w:val="008B3D4A"/>
    <w:rsid w:val="008B3EF9"/>
    <w:rsid w:val="008B4C5E"/>
    <w:rsid w:val="008B5A8E"/>
    <w:rsid w:val="008B6437"/>
    <w:rsid w:val="008C37E3"/>
    <w:rsid w:val="008C3819"/>
    <w:rsid w:val="008C38FB"/>
    <w:rsid w:val="008C404E"/>
    <w:rsid w:val="008C68D4"/>
    <w:rsid w:val="008C6EC5"/>
    <w:rsid w:val="008C74BC"/>
    <w:rsid w:val="008D058C"/>
    <w:rsid w:val="008D0D5F"/>
    <w:rsid w:val="008D3D37"/>
    <w:rsid w:val="008D4635"/>
    <w:rsid w:val="008D4CD4"/>
    <w:rsid w:val="008D4D1A"/>
    <w:rsid w:val="008D59B2"/>
    <w:rsid w:val="008D61F5"/>
    <w:rsid w:val="008E1DD4"/>
    <w:rsid w:val="008E222E"/>
    <w:rsid w:val="008E29BD"/>
    <w:rsid w:val="008E2F0A"/>
    <w:rsid w:val="008E7151"/>
    <w:rsid w:val="008F0BF1"/>
    <w:rsid w:val="008F58BD"/>
    <w:rsid w:val="008F5CF3"/>
    <w:rsid w:val="008F7F79"/>
    <w:rsid w:val="009006DB"/>
    <w:rsid w:val="00902576"/>
    <w:rsid w:val="00902692"/>
    <w:rsid w:val="00904E62"/>
    <w:rsid w:val="00905965"/>
    <w:rsid w:val="00907223"/>
    <w:rsid w:val="00907689"/>
    <w:rsid w:val="009079A6"/>
    <w:rsid w:val="00907BFA"/>
    <w:rsid w:val="00911926"/>
    <w:rsid w:val="00912B0E"/>
    <w:rsid w:val="00913E68"/>
    <w:rsid w:val="00915481"/>
    <w:rsid w:val="00917A88"/>
    <w:rsid w:val="009200EB"/>
    <w:rsid w:val="00922231"/>
    <w:rsid w:val="009231E4"/>
    <w:rsid w:val="00923730"/>
    <w:rsid w:val="009238A6"/>
    <w:rsid w:val="00923EBE"/>
    <w:rsid w:val="00924362"/>
    <w:rsid w:val="009254B2"/>
    <w:rsid w:val="00925D01"/>
    <w:rsid w:val="00926667"/>
    <w:rsid w:val="0092722C"/>
    <w:rsid w:val="00927845"/>
    <w:rsid w:val="0093176B"/>
    <w:rsid w:val="0093280A"/>
    <w:rsid w:val="00933A99"/>
    <w:rsid w:val="00935002"/>
    <w:rsid w:val="0093526E"/>
    <w:rsid w:val="00937EFC"/>
    <w:rsid w:val="009402B7"/>
    <w:rsid w:val="0094044D"/>
    <w:rsid w:val="009406D8"/>
    <w:rsid w:val="00940BE4"/>
    <w:rsid w:val="009410DA"/>
    <w:rsid w:val="00942B09"/>
    <w:rsid w:val="00944E9D"/>
    <w:rsid w:val="00945536"/>
    <w:rsid w:val="00945C2E"/>
    <w:rsid w:val="0094631D"/>
    <w:rsid w:val="009518FF"/>
    <w:rsid w:val="0095420E"/>
    <w:rsid w:val="009550D6"/>
    <w:rsid w:val="00955866"/>
    <w:rsid w:val="00955B61"/>
    <w:rsid w:val="00956A2B"/>
    <w:rsid w:val="00957499"/>
    <w:rsid w:val="00957FC2"/>
    <w:rsid w:val="00960699"/>
    <w:rsid w:val="00960720"/>
    <w:rsid w:val="00960E55"/>
    <w:rsid w:val="00963BEF"/>
    <w:rsid w:val="0096461C"/>
    <w:rsid w:val="00964EFE"/>
    <w:rsid w:val="009651E9"/>
    <w:rsid w:val="00965421"/>
    <w:rsid w:val="009656D4"/>
    <w:rsid w:val="0096700B"/>
    <w:rsid w:val="00967389"/>
    <w:rsid w:val="009673E3"/>
    <w:rsid w:val="00970126"/>
    <w:rsid w:val="00971331"/>
    <w:rsid w:val="00971368"/>
    <w:rsid w:val="00973D53"/>
    <w:rsid w:val="00975C42"/>
    <w:rsid w:val="00977060"/>
    <w:rsid w:val="009770DE"/>
    <w:rsid w:val="00977BCD"/>
    <w:rsid w:val="009817E2"/>
    <w:rsid w:val="00983AC3"/>
    <w:rsid w:val="00985D4B"/>
    <w:rsid w:val="00987259"/>
    <w:rsid w:val="00987C38"/>
    <w:rsid w:val="00990196"/>
    <w:rsid w:val="00990414"/>
    <w:rsid w:val="00990DF6"/>
    <w:rsid w:val="00991599"/>
    <w:rsid w:val="0099162B"/>
    <w:rsid w:val="009923DA"/>
    <w:rsid w:val="009930BA"/>
    <w:rsid w:val="009933B8"/>
    <w:rsid w:val="0099483B"/>
    <w:rsid w:val="00994E86"/>
    <w:rsid w:val="00995B61"/>
    <w:rsid w:val="0099695A"/>
    <w:rsid w:val="009A2C91"/>
    <w:rsid w:val="009A3846"/>
    <w:rsid w:val="009A41D3"/>
    <w:rsid w:val="009A450C"/>
    <w:rsid w:val="009A52AC"/>
    <w:rsid w:val="009A621C"/>
    <w:rsid w:val="009A7936"/>
    <w:rsid w:val="009B23F5"/>
    <w:rsid w:val="009B3208"/>
    <w:rsid w:val="009B3ED7"/>
    <w:rsid w:val="009B420D"/>
    <w:rsid w:val="009B4FD4"/>
    <w:rsid w:val="009B7988"/>
    <w:rsid w:val="009C1BC0"/>
    <w:rsid w:val="009C2F0F"/>
    <w:rsid w:val="009C33EE"/>
    <w:rsid w:val="009C4B7A"/>
    <w:rsid w:val="009C6B22"/>
    <w:rsid w:val="009C6D45"/>
    <w:rsid w:val="009C7D34"/>
    <w:rsid w:val="009D0092"/>
    <w:rsid w:val="009D08FD"/>
    <w:rsid w:val="009D0A67"/>
    <w:rsid w:val="009D24B7"/>
    <w:rsid w:val="009D2523"/>
    <w:rsid w:val="009D4054"/>
    <w:rsid w:val="009D48AF"/>
    <w:rsid w:val="009D4EA3"/>
    <w:rsid w:val="009D5FBE"/>
    <w:rsid w:val="009D611E"/>
    <w:rsid w:val="009D7A07"/>
    <w:rsid w:val="009E28DD"/>
    <w:rsid w:val="009E3E3C"/>
    <w:rsid w:val="009E431D"/>
    <w:rsid w:val="009E44F1"/>
    <w:rsid w:val="009E4CC0"/>
    <w:rsid w:val="009E5428"/>
    <w:rsid w:val="009F13CC"/>
    <w:rsid w:val="009F2236"/>
    <w:rsid w:val="009F32C2"/>
    <w:rsid w:val="009F5C91"/>
    <w:rsid w:val="009F5FFC"/>
    <w:rsid w:val="009F6062"/>
    <w:rsid w:val="009F61BF"/>
    <w:rsid w:val="009F7B67"/>
    <w:rsid w:val="009F7FE4"/>
    <w:rsid w:val="00A004A2"/>
    <w:rsid w:val="00A0274D"/>
    <w:rsid w:val="00A0441E"/>
    <w:rsid w:val="00A05C14"/>
    <w:rsid w:val="00A103C6"/>
    <w:rsid w:val="00A12E2F"/>
    <w:rsid w:val="00A13969"/>
    <w:rsid w:val="00A14356"/>
    <w:rsid w:val="00A1458C"/>
    <w:rsid w:val="00A1458D"/>
    <w:rsid w:val="00A14B1C"/>
    <w:rsid w:val="00A158BA"/>
    <w:rsid w:val="00A15B7A"/>
    <w:rsid w:val="00A16025"/>
    <w:rsid w:val="00A16B32"/>
    <w:rsid w:val="00A21712"/>
    <w:rsid w:val="00A2221A"/>
    <w:rsid w:val="00A23FD0"/>
    <w:rsid w:val="00A24228"/>
    <w:rsid w:val="00A278E7"/>
    <w:rsid w:val="00A30F89"/>
    <w:rsid w:val="00A310EF"/>
    <w:rsid w:val="00A31634"/>
    <w:rsid w:val="00A31E40"/>
    <w:rsid w:val="00A34273"/>
    <w:rsid w:val="00A3564E"/>
    <w:rsid w:val="00A364B7"/>
    <w:rsid w:val="00A36728"/>
    <w:rsid w:val="00A41E9F"/>
    <w:rsid w:val="00A42883"/>
    <w:rsid w:val="00A443E2"/>
    <w:rsid w:val="00A4448B"/>
    <w:rsid w:val="00A45BC2"/>
    <w:rsid w:val="00A45FFE"/>
    <w:rsid w:val="00A5038C"/>
    <w:rsid w:val="00A503F5"/>
    <w:rsid w:val="00A506A2"/>
    <w:rsid w:val="00A523E9"/>
    <w:rsid w:val="00A52917"/>
    <w:rsid w:val="00A5417D"/>
    <w:rsid w:val="00A55003"/>
    <w:rsid w:val="00A5532C"/>
    <w:rsid w:val="00A5534C"/>
    <w:rsid w:val="00A565FA"/>
    <w:rsid w:val="00A632A0"/>
    <w:rsid w:val="00A636DD"/>
    <w:rsid w:val="00A64A5B"/>
    <w:rsid w:val="00A64E33"/>
    <w:rsid w:val="00A65EE4"/>
    <w:rsid w:val="00A70D64"/>
    <w:rsid w:val="00A713E6"/>
    <w:rsid w:val="00A7201B"/>
    <w:rsid w:val="00A73910"/>
    <w:rsid w:val="00A7427C"/>
    <w:rsid w:val="00A75354"/>
    <w:rsid w:val="00A76D16"/>
    <w:rsid w:val="00A772F2"/>
    <w:rsid w:val="00A773E5"/>
    <w:rsid w:val="00A774DE"/>
    <w:rsid w:val="00A77528"/>
    <w:rsid w:val="00A77787"/>
    <w:rsid w:val="00A813A0"/>
    <w:rsid w:val="00A83EB6"/>
    <w:rsid w:val="00A86965"/>
    <w:rsid w:val="00A87C25"/>
    <w:rsid w:val="00A900F1"/>
    <w:rsid w:val="00A917FB"/>
    <w:rsid w:val="00A92FC0"/>
    <w:rsid w:val="00A932D4"/>
    <w:rsid w:val="00A936BE"/>
    <w:rsid w:val="00A93C4F"/>
    <w:rsid w:val="00A93D0D"/>
    <w:rsid w:val="00A9558B"/>
    <w:rsid w:val="00A97420"/>
    <w:rsid w:val="00A9746D"/>
    <w:rsid w:val="00A97576"/>
    <w:rsid w:val="00AA1BD0"/>
    <w:rsid w:val="00AA47F3"/>
    <w:rsid w:val="00AB047B"/>
    <w:rsid w:val="00AB16F6"/>
    <w:rsid w:val="00AB1A05"/>
    <w:rsid w:val="00AB23DE"/>
    <w:rsid w:val="00AB44A2"/>
    <w:rsid w:val="00AB46BB"/>
    <w:rsid w:val="00AB485B"/>
    <w:rsid w:val="00AB4BE9"/>
    <w:rsid w:val="00AB7859"/>
    <w:rsid w:val="00AB7A08"/>
    <w:rsid w:val="00AC06A6"/>
    <w:rsid w:val="00AC1397"/>
    <w:rsid w:val="00AC3C44"/>
    <w:rsid w:val="00AC45ED"/>
    <w:rsid w:val="00AC6A7A"/>
    <w:rsid w:val="00AC7675"/>
    <w:rsid w:val="00AD1DB1"/>
    <w:rsid w:val="00AD3393"/>
    <w:rsid w:val="00AD5224"/>
    <w:rsid w:val="00AD523B"/>
    <w:rsid w:val="00AD6CF1"/>
    <w:rsid w:val="00AD70D3"/>
    <w:rsid w:val="00AD79E6"/>
    <w:rsid w:val="00AE04F6"/>
    <w:rsid w:val="00AE3AD8"/>
    <w:rsid w:val="00AE3B10"/>
    <w:rsid w:val="00AE4F6D"/>
    <w:rsid w:val="00AE594E"/>
    <w:rsid w:val="00AE61DD"/>
    <w:rsid w:val="00AE6D08"/>
    <w:rsid w:val="00AE6E5C"/>
    <w:rsid w:val="00AE7C0D"/>
    <w:rsid w:val="00AF0037"/>
    <w:rsid w:val="00AF0DC6"/>
    <w:rsid w:val="00AF3C75"/>
    <w:rsid w:val="00B00977"/>
    <w:rsid w:val="00B00D2F"/>
    <w:rsid w:val="00B00FC0"/>
    <w:rsid w:val="00B0397E"/>
    <w:rsid w:val="00B03DDE"/>
    <w:rsid w:val="00B04064"/>
    <w:rsid w:val="00B059A8"/>
    <w:rsid w:val="00B113E3"/>
    <w:rsid w:val="00B12C70"/>
    <w:rsid w:val="00B130B3"/>
    <w:rsid w:val="00B13925"/>
    <w:rsid w:val="00B142B8"/>
    <w:rsid w:val="00B17D5A"/>
    <w:rsid w:val="00B20DDB"/>
    <w:rsid w:val="00B22286"/>
    <w:rsid w:val="00B23331"/>
    <w:rsid w:val="00B25AB7"/>
    <w:rsid w:val="00B25E92"/>
    <w:rsid w:val="00B26281"/>
    <w:rsid w:val="00B26496"/>
    <w:rsid w:val="00B27320"/>
    <w:rsid w:val="00B325BA"/>
    <w:rsid w:val="00B344E0"/>
    <w:rsid w:val="00B352B9"/>
    <w:rsid w:val="00B35869"/>
    <w:rsid w:val="00B35F2F"/>
    <w:rsid w:val="00B37CA4"/>
    <w:rsid w:val="00B37F07"/>
    <w:rsid w:val="00B40F4A"/>
    <w:rsid w:val="00B41D73"/>
    <w:rsid w:val="00B43807"/>
    <w:rsid w:val="00B45467"/>
    <w:rsid w:val="00B454F0"/>
    <w:rsid w:val="00B47E5F"/>
    <w:rsid w:val="00B47E95"/>
    <w:rsid w:val="00B51E95"/>
    <w:rsid w:val="00B522A6"/>
    <w:rsid w:val="00B5341A"/>
    <w:rsid w:val="00B5397E"/>
    <w:rsid w:val="00B53A36"/>
    <w:rsid w:val="00B544EB"/>
    <w:rsid w:val="00B544F1"/>
    <w:rsid w:val="00B54B04"/>
    <w:rsid w:val="00B54B4A"/>
    <w:rsid w:val="00B55744"/>
    <w:rsid w:val="00B5581D"/>
    <w:rsid w:val="00B55B12"/>
    <w:rsid w:val="00B5713C"/>
    <w:rsid w:val="00B57419"/>
    <w:rsid w:val="00B62F7B"/>
    <w:rsid w:val="00B648C6"/>
    <w:rsid w:val="00B6651B"/>
    <w:rsid w:val="00B67DCC"/>
    <w:rsid w:val="00B67F65"/>
    <w:rsid w:val="00B7085F"/>
    <w:rsid w:val="00B70D0F"/>
    <w:rsid w:val="00B749C5"/>
    <w:rsid w:val="00B74C0D"/>
    <w:rsid w:val="00B7678D"/>
    <w:rsid w:val="00B80734"/>
    <w:rsid w:val="00B8163C"/>
    <w:rsid w:val="00B81751"/>
    <w:rsid w:val="00B82FA8"/>
    <w:rsid w:val="00B84423"/>
    <w:rsid w:val="00B84627"/>
    <w:rsid w:val="00B8555F"/>
    <w:rsid w:val="00B85E50"/>
    <w:rsid w:val="00B87AEA"/>
    <w:rsid w:val="00B90087"/>
    <w:rsid w:val="00B9116C"/>
    <w:rsid w:val="00B911C3"/>
    <w:rsid w:val="00B91550"/>
    <w:rsid w:val="00B9270D"/>
    <w:rsid w:val="00B92936"/>
    <w:rsid w:val="00B9548D"/>
    <w:rsid w:val="00B95B37"/>
    <w:rsid w:val="00B9635E"/>
    <w:rsid w:val="00B96ED3"/>
    <w:rsid w:val="00BA03F6"/>
    <w:rsid w:val="00BA0C41"/>
    <w:rsid w:val="00BA24D3"/>
    <w:rsid w:val="00BA2AA9"/>
    <w:rsid w:val="00BA2ABD"/>
    <w:rsid w:val="00BB0225"/>
    <w:rsid w:val="00BB176D"/>
    <w:rsid w:val="00BB21F0"/>
    <w:rsid w:val="00BB2685"/>
    <w:rsid w:val="00BB44A9"/>
    <w:rsid w:val="00BB451A"/>
    <w:rsid w:val="00BB5A4A"/>
    <w:rsid w:val="00BB5B18"/>
    <w:rsid w:val="00BC0382"/>
    <w:rsid w:val="00BC241A"/>
    <w:rsid w:val="00BC2B38"/>
    <w:rsid w:val="00BC53B2"/>
    <w:rsid w:val="00BC5C8E"/>
    <w:rsid w:val="00BC6AA0"/>
    <w:rsid w:val="00BD122C"/>
    <w:rsid w:val="00BD222B"/>
    <w:rsid w:val="00BD2509"/>
    <w:rsid w:val="00BD72D1"/>
    <w:rsid w:val="00BD7773"/>
    <w:rsid w:val="00BD7BED"/>
    <w:rsid w:val="00BE1531"/>
    <w:rsid w:val="00BE1CE7"/>
    <w:rsid w:val="00BE21E4"/>
    <w:rsid w:val="00BE5190"/>
    <w:rsid w:val="00BE5DC0"/>
    <w:rsid w:val="00BE6F57"/>
    <w:rsid w:val="00BF042C"/>
    <w:rsid w:val="00BF0786"/>
    <w:rsid w:val="00BF214B"/>
    <w:rsid w:val="00BF3092"/>
    <w:rsid w:val="00BF3A1D"/>
    <w:rsid w:val="00BF5DC4"/>
    <w:rsid w:val="00BF6465"/>
    <w:rsid w:val="00BF6603"/>
    <w:rsid w:val="00C0014F"/>
    <w:rsid w:val="00C00DF2"/>
    <w:rsid w:val="00C014A1"/>
    <w:rsid w:val="00C04F5C"/>
    <w:rsid w:val="00C06C36"/>
    <w:rsid w:val="00C06D2E"/>
    <w:rsid w:val="00C06DDF"/>
    <w:rsid w:val="00C07280"/>
    <w:rsid w:val="00C16B16"/>
    <w:rsid w:val="00C17742"/>
    <w:rsid w:val="00C20546"/>
    <w:rsid w:val="00C24662"/>
    <w:rsid w:val="00C24A9F"/>
    <w:rsid w:val="00C24E4D"/>
    <w:rsid w:val="00C25D20"/>
    <w:rsid w:val="00C25DAD"/>
    <w:rsid w:val="00C25F66"/>
    <w:rsid w:val="00C26014"/>
    <w:rsid w:val="00C30C63"/>
    <w:rsid w:val="00C31982"/>
    <w:rsid w:val="00C33259"/>
    <w:rsid w:val="00C332D9"/>
    <w:rsid w:val="00C355C5"/>
    <w:rsid w:val="00C35C51"/>
    <w:rsid w:val="00C377D7"/>
    <w:rsid w:val="00C37F33"/>
    <w:rsid w:val="00C41DEE"/>
    <w:rsid w:val="00C42B45"/>
    <w:rsid w:val="00C44828"/>
    <w:rsid w:val="00C4495B"/>
    <w:rsid w:val="00C449F3"/>
    <w:rsid w:val="00C471A3"/>
    <w:rsid w:val="00C524A2"/>
    <w:rsid w:val="00C525EE"/>
    <w:rsid w:val="00C52F25"/>
    <w:rsid w:val="00C600C3"/>
    <w:rsid w:val="00C64D7E"/>
    <w:rsid w:val="00C65968"/>
    <w:rsid w:val="00C65CD9"/>
    <w:rsid w:val="00C66531"/>
    <w:rsid w:val="00C6797F"/>
    <w:rsid w:val="00C719C0"/>
    <w:rsid w:val="00C74210"/>
    <w:rsid w:val="00C75224"/>
    <w:rsid w:val="00C755FC"/>
    <w:rsid w:val="00C7619E"/>
    <w:rsid w:val="00C8031A"/>
    <w:rsid w:val="00C816CA"/>
    <w:rsid w:val="00C818B1"/>
    <w:rsid w:val="00C81FFA"/>
    <w:rsid w:val="00C8225D"/>
    <w:rsid w:val="00C82293"/>
    <w:rsid w:val="00C84BEE"/>
    <w:rsid w:val="00C84E61"/>
    <w:rsid w:val="00C86CB1"/>
    <w:rsid w:val="00C86E04"/>
    <w:rsid w:val="00C87B7A"/>
    <w:rsid w:val="00C87E10"/>
    <w:rsid w:val="00C9136F"/>
    <w:rsid w:val="00C9192C"/>
    <w:rsid w:val="00C919B3"/>
    <w:rsid w:val="00C92296"/>
    <w:rsid w:val="00C92B68"/>
    <w:rsid w:val="00C93883"/>
    <w:rsid w:val="00C94498"/>
    <w:rsid w:val="00C945AC"/>
    <w:rsid w:val="00C9506C"/>
    <w:rsid w:val="00CA0C24"/>
    <w:rsid w:val="00CA2776"/>
    <w:rsid w:val="00CA3F95"/>
    <w:rsid w:val="00CA5231"/>
    <w:rsid w:val="00CA640D"/>
    <w:rsid w:val="00CA6630"/>
    <w:rsid w:val="00CA796A"/>
    <w:rsid w:val="00CA7C25"/>
    <w:rsid w:val="00CB046C"/>
    <w:rsid w:val="00CB12D1"/>
    <w:rsid w:val="00CB20D6"/>
    <w:rsid w:val="00CB2CC4"/>
    <w:rsid w:val="00CB52B4"/>
    <w:rsid w:val="00CC1E40"/>
    <w:rsid w:val="00CC3729"/>
    <w:rsid w:val="00CC4C14"/>
    <w:rsid w:val="00CC6280"/>
    <w:rsid w:val="00CC7515"/>
    <w:rsid w:val="00CD2851"/>
    <w:rsid w:val="00CD40FF"/>
    <w:rsid w:val="00CD64B0"/>
    <w:rsid w:val="00CD689C"/>
    <w:rsid w:val="00CD6C65"/>
    <w:rsid w:val="00CD7AB6"/>
    <w:rsid w:val="00CE098C"/>
    <w:rsid w:val="00CE1134"/>
    <w:rsid w:val="00CE275E"/>
    <w:rsid w:val="00CE3385"/>
    <w:rsid w:val="00CE37A9"/>
    <w:rsid w:val="00CE47B9"/>
    <w:rsid w:val="00CE6420"/>
    <w:rsid w:val="00CE788B"/>
    <w:rsid w:val="00CE794C"/>
    <w:rsid w:val="00CF1485"/>
    <w:rsid w:val="00CF184E"/>
    <w:rsid w:val="00CF1D3A"/>
    <w:rsid w:val="00CF41AB"/>
    <w:rsid w:val="00CF445D"/>
    <w:rsid w:val="00CF6E19"/>
    <w:rsid w:val="00D000B2"/>
    <w:rsid w:val="00D0036D"/>
    <w:rsid w:val="00D0170E"/>
    <w:rsid w:val="00D0335C"/>
    <w:rsid w:val="00D0336D"/>
    <w:rsid w:val="00D0654F"/>
    <w:rsid w:val="00D07276"/>
    <w:rsid w:val="00D07440"/>
    <w:rsid w:val="00D07E3D"/>
    <w:rsid w:val="00D10326"/>
    <w:rsid w:val="00D1066B"/>
    <w:rsid w:val="00D16DEC"/>
    <w:rsid w:val="00D207EE"/>
    <w:rsid w:val="00D2121B"/>
    <w:rsid w:val="00D22CB8"/>
    <w:rsid w:val="00D23866"/>
    <w:rsid w:val="00D23C04"/>
    <w:rsid w:val="00D23E02"/>
    <w:rsid w:val="00D258CC"/>
    <w:rsid w:val="00D25EE5"/>
    <w:rsid w:val="00D26360"/>
    <w:rsid w:val="00D30882"/>
    <w:rsid w:val="00D32B8D"/>
    <w:rsid w:val="00D33126"/>
    <w:rsid w:val="00D33F97"/>
    <w:rsid w:val="00D3791F"/>
    <w:rsid w:val="00D37BE5"/>
    <w:rsid w:val="00D40405"/>
    <w:rsid w:val="00D40FDC"/>
    <w:rsid w:val="00D41577"/>
    <w:rsid w:val="00D4193E"/>
    <w:rsid w:val="00D423E0"/>
    <w:rsid w:val="00D42670"/>
    <w:rsid w:val="00D44241"/>
    <w:rsid w:val="00D46213"/>
    <w:rsid w:val="00D46290"/>
    <w:rsid w:val="00D47B0F"/>
    <w:rsid w:val="00D47D9F"/>
    <w:rsid w:val="00D50E20"/>
    <w:rsid w:val="00D51460"/>
    <w:rsid w:val="00D514E1"/>
    <w:rsid w:val="00D54513"/>
    <w:rsid w:val="00D557A5"/>
    <w:rsid w:val="00D56008"/>
    <w:rsid w:val="00D56F6B"/>
    <w:rsid w:val="00D571AF"/>
    <w:rsid w:val="00D57D8B"/>
    <w:rsid w:val="00D61921"/>
    <w:rsid w:val="00D61DB9"/>
    <w:rsid w:val="00D62D87"/>
    <w:rsid w:val="00D66FBF"/>
    <w:rsid w:val="00D70276"/>
    <w:rsid w:val="00D709F6"/>
    <w:rsid w:val="00D713AB"/>
    <w:rsid w:val="00D72FF8"/>
    <w:rsid w:val="00D73618"/>
    <w:rsid w:val="00D739E5"/>
    <w:rsid w:val="00D73A67"/>
    <w:rsid w:val="00D76863"/>
    <w:rsid w:val="00D772DF"/>
    <w:rsid w:val="00D81B59"/>
    <w:rsid w:val="00D82CA4"/>
    <w:rsid w:val="00D8370E"/>
    <w:rsid w:val="00D858E2"/>
    <w:rsid w:val="00D85E00"/>
    <w:rsid w:val="00D90F53"/>
    <w:rsid w:val="00D91356"/>
    <w:rsid w:val="00D93043"/>
    <w:rsid w:val="00D9634B"/>
    <w:rsid w:val="00D97E04"/>
    <w:rsid w:val="00DA071D"/>
    <w:rsid w:val="00DA0771"/>
    <w:rsid w:val="00DA2323"/>
    <w:rsid w:val="00DA237A"/>
    <w:rsid w:val="00DA3793"/>
    <w:rsid w:val="00DA4B29"/>
    <w:rsid w:val="00DA501B"/>
    <w:rsid w:val="00DA5677"/>
    <w:rsid w:val="00DA5850"/>
    <w:rsid w:val="00DA5DC2"/>
    <w:rsid w:val="00DA6CE5"/>
    <w:rsid w:val="00DB038A"/>
    <w:rsid w:val="00DB05C7"/>
    <w:rsid w:val="00DB1A3A"/>
    <w:rsid w:val="00DB2E06"/>
    <w:rsid w:val="00DB3716"/>
    <w:rsid w:val="00DB434A"/>
    <w:rsid w:val="00DB4AE0"/>
    <w:rsid w:val="00DB4FBA"/>
    <w:rsid w:val="00DB6F33"/>
    <w:rsid w:val="00DC061E"/>
    <w:rsid w:val="00DC11E3"/>
    <w:rsid w:val="00DC12CB"/>
    <w:rsid w:val="00DC44F7"/>
    <w:rsid w:val="00DC5FAA"/>
    <w:rsid w:val="00DC6C02"/>
    <w:rsid w:val="00DD1F6A"/>
    <w:rsid w:val="00DD3218"/>
    <w:rsid w:val="00DD4741"/>
    <w:rsid w:val="00DD4E65"/>
    <w:rsid w:val="00DD7761"/>
    <w:rsid w:val="00DE09EE"/>
    <w:rsid w:val="00DE165C"/>
    <w:rsid w:val="00DE38ED"/>
    <w:rsid w:val="00DE6FBA"/>
    <w:rsid w:val="00DF1F2D"/>
    <w:rsid w:val="00DF32A0"/>
    <w:rsid w:val="00DF3B28"/>
    <w:rsid w:val="00DF51F9"/>
    <w:rsid w:val="00DF554B"/>
    <w:rsid w:val="00DF6359"/>
    <w:rsid w:val="00DF6582"/>
    <w:rsid w:val="00DF6673"/>
    <w:rsid w:val="00E01784"/>
    <w:rsid w:val="00E04BC2"/>
    <w:rsid w:val="00E059AC"/>
    <w:rsid w:val="00E0632D"/>
    <w:rsid w:val="00E07FD9"/>
    <w:rsid w:val="00E11384"/>
    <w:rsid w:val="00E11F41"/>
    <w:rsid w:val="00E13A4B"/>
    <w:rsid w:val="00E13F51"/>
    <w:rsid w:val="00E1448C"/>
    <w:rsid w:val="00E1469F"/>
    <w:rsid w:val="00E16848"/>
    <w:rsid w:val="00E1761F"/>
    <w:rsid w:val="00E205F0"/>
    <w:rsid w:val="00E20D86"/>
    <w:rsid w:val="00E24438"/>
    <w:rsid w:val="00E2610F"/>
    <w:rsid w:val="00E26ABD"/>
    <w:rsid w:val="00E26BA0"/>
    <w:rsid w:val="00E26D35"/>
    <w:rsid w:val="00E27217"/>
    <w:rsid w:val="00E275F8"/>
    <w:rsid w:val="00E27B43"/>
    <w:rsid w:val="00E27C0A"/>
    <w:rsid w:val="00E27F2F"/>
    <w:rsid w:val="00E30965"/>
    <w:rsid w:val="00E31C9C"/>
    <w:rsid w:val="00E31DF6"/>
    <w:rsid w:val="00E33333"/>
    <w:rsid w:val="00E33A4D"/>
    <w:rsid w:val="00E344BE"/>
    <w:rsid w:val="00E35127"/>
    <w:rsid w:val="00E35960"/>
    <w:rsid w:val="00E35B70"/>
    <w:rsid w:val="00E35E47"/>
    <w:rsid w:val="00E3652F"/>
    <w:rsid w:val="00E40AC0"/>
    <w:rsid w:val="00E40E6B"/>
    <w:rsid w:val="00E42077"/>
    <w:rsid w:val="00E430B6"/>
    <w:rsid w:val="00E444C3"/>
    <w:rsid w:val="00E45008"/>
    <w:rsid w:val="00E45F69"/>
    <w:rsid w:val="00E46073"/>
    <w:rsid w:val="00E47226"/>
    <w:rsid w:val="00E51EAA"/>
    <w:rsid w:val="00E52B23"/>
    <w:rsid w:val="00E54B58"/>
    <w:rsid w:val="00E618AC"/>
    <w:rsid w:val="00E656FB"/>
    <w:rsid w:val="00E704D4"/>
    <w:rsid w:val="00E70E1A"/>
    <w:rsid w:val="00E728DB"/>
    <w:rsid w:val="00E7377F"/>
    <w:rsid w:val="00E74D57"/>
    <w:rsid w:val="00E76F07"/>
    <w:rsid w:val="00E8234B"/>
    <w:rsid w:val="00E823C6"/>
    <w:rsid w:val="00E825DC"/>
    <w:rsid w:val="00E82EF2"/>
    <w:rsid w:val="00E8325F"/>
    <w:rsid w:val="00E837DA"/>
    <w:rsid w:val="00E837FA"/>
    <w:rsid w:val="00E84995"/>
    <w:rsid w:val="00E85771"/>
    <w:rsid w:val="00E8772A"/>
    <w:rsid w:val="00E90B78"/>
    <w:rsid w:val="00E9134F"/>
    <w:rsid w:val="00E91EA3"/>
    <w:rsid w:val="00E923F1"/>
    <w:rsid w:val="00E93552"/>
    <w:rsid w:val="00E937A4"/>
    <w:rsid w:val="00E96C2D"/>
    <w:rsid w:val="00E96CAD"/>
    <w:rsid w:val="00E97862"/>
    <w:rsid w:val="00E9791D"/>
    <w:rsid w:val="00EA1A9C"/>
    <w:rsid w:val="00EA30EA"/>
    <w:rsid w:val="00EA77EF"/>
    <w:rsid w:val="00EB029D"/>
    <w:rsid w:val="00EB1691"/>
    <w:rsid w:val="00EB1840"/>
    <w:rsid w:val="00EB24AA"/>
    <w:rsid w:val="00EB2AAD"/>
    <w:rsid w:val="00EB2C58"/>
    <w:rsid w:val="00EB4678"/>
    <w:rsid w:val="00EC049C"/>
    <w:rsid w:val="00EC1A8A"/>
    <w:rsid w:val="00EC2629"/>
    <w:rsid w:val="00EC464E"/>
    <w:rsid w:val="00EC4BBA"/>
    <w:rsid w:val="00EC5E1D"/>
    <w:rsid w:val="00EC65DC"/>
    <w:rsid w:val="00ED1728"/>
    <w:rsid w:val="00ED2393"/>
    <w:rsid w:val="00ED4429"/>
    <w:rsid w:val="00ED5294"/>
    <w:rsid w:val="00ED68FC"/>
    <w:rsid w:val="00ED6AC3"/>
    <w:rsid w:val="00ED79D7"/>
    <w:rsid w:val="00EE17D5"/>
    <w:rsid w:val="00EE1D00"/>
    <w:rsid w:val="00EE31AA"/>
    <w:rsid w:val="00EE39DE"/>
    <w:rsid w:val="00EE4993"/>
    <w:rsid w:val="00EE5D21"/>
    <w:rsid w:val="00EE5EB5"/>
    <w:rsid w:val="00EE6271"/>
    <w:rsid w:val="00EE7C1F"/>
    <w:rsid w:val="00EF00DC"/>
    <w:rsid w:val="00EF098A"/>
    <w:rsid w:val="00EF13D8"/>
    <w:rsid w:val="00EF1936"/>
    <w:rsid w:val="00EF2BE5"/>
    <w:rsid w:val="00EF6BF9"/>
    <w:rsid w:val="00EF7AF0"/>
    <w:rsid w:val="00EF7C43"/>
    <w:rsid w:val="00F00266"/>
    <w:rsid w:val="00F00AF1"/>
    <w:rsid w:val="00F0172A"/>
    <w:rsid w:val="00F0176E"/>
    <w:rsid w:val="00F02050"/>
    <w:rsid w:val="00F0241D"/>
    <w:rsid w:val="00F03405"/>
    <w:rsid w:val="00F035B9"/>
    <w:rsid w:val="00F046AE"/>
    <w:rsid w:val="00F06949"/>
    <w:rsid w:val="00F07348"/>
    <w:rsid w:val="00F07592"/>
    <w:rsid w:val="00F10E93"/>
    <w:rsid w:val="00F137F6"/>
    <w:rsid w:val="00F1531E"/>
    <w:rsid w:val="00F163E3"/>
    <w:rsid w:val="00F17EFC"/>
    <w:rsid w:val="00F23419"/>
    <w:rsid w:val="00F23C9F"/>
    <w:rsid w:val="00F30561"/>
    <w:rsid w:val="00F30CE9"/>
    <w:rsid w:val="00F336CC"/>
    <w:rsid w:val="00F34D0B"/>
    <w:rsid w:val="00F3675A"/>
    <w:rsid w:val="00F37C14"/>
    <w:rsid w:val="00F427DD"/>
    <w:rsid w:val="00F440CF"/>
    <w:rsid w:val="00F458D8"/>
    <w:rsid w:val="00F46E82"/>
    <w:rsid w:val="00F472E4"/>
    <w:rsid w:val="00F47F91"/>
    <w:rsid w:val="00F5051E"/>
    <w:rsid w:val="00F511B8"/>
    <w:rsid w:val="00F51657"/>
    <w:rsid w:val="00F527BE"/>
    <w:rsid w:val="00F6244E"/>
    <w:rsid w:val="00F63ED3"/>
    <w:rsid w:val="00F70624"/>
    <w:rsid w:val="00F717C1"/>
    <w:rsid w:val="00F722E8"/>
    <w:rsid w:val="00F72B76"/>
    <w:rsid w:val="00F72CFB"/>
    <w:rsid w:val="00F7317E"/>
    <w:rsid w:val="00F74882"/>
    <w:rsid w:val="00F768D3"/>
    <w:rsid w:val="00F81854"/>
    <w:rsid w:val="00F8395A"/>
    <w:rsid w:val="00F83B75"/>
    <w:rsid w:val="00F83C0B"/>
    <w:rsid w:val="00F854D6"/>
    <w:rsid w:val="00F92B48"/>
    <w:rsid w:val="00F97F67"/>
    <w:rsid w:val="00FA118B"/>
    <w:rsid w:val="00FA13EE"/>
    <w:rsid w:val="00FA16FE"/>
    <w:rsid w:val="00FA2E9A"/>
    <w:rsid w:val="00FA4E52"/>
    <w:rsid w:val="00FA4F34"/>
    <w:rsid w:val="00FA60E2"/>
    <w:rsid w:val="00FA67DC"/>
    <w:rsid w:val="00FA6F1E"/>
    <w:rsid w:val="00FA738B"/>
    <w:rsid w:val="00FB0646"/>
    <w:rsid w:val="00FB1B5C"/>
    <w:rsid w:val="00FB1ED8"/>
    <w:rsid w:val="00FB322B"/>
    <w:rsid w:val="00FB545E"/>
    <w:rsid w:val="00FB5CC4"/>
    <w:rsid w:val="00FC259F"/>
    <w:rsid w:val="00FC2824"/>
    <w:rsid w:val="00FC577E"/>
    <w:rsid w:val="00FC5FDB"/>
    <w:rsid w:val="00FC7384"/>
    <w:rsid w:val="00FC7BB4"/>
    <w:rsid w:val="00FD16C9"/>
    <w:rsid w:val="00FD1A39"/>
    <w:rsid w:val="00FD536B"/>
    <w:rsid w:val="00FD597B"/>
    <w:rsid w:val="00FD66F0"/>
    <w:rsid w:val="00FD769F"/>
    <w:rsid w:val="00FD79D6"/>
    <w:rsid w:val="00FE22F7"/>
    <w:rsid w:val="00FE3C1C"/>
    <w:rsid w:val="00FE3C3A"/>
    <w:rsid w:val="00FE4009"/>
    <w:rsid w:val="00FE45F2"/>
    <w:rsid w:val="00FE5C5D"/>
    <w:rsid w:val="00FE5F66"/>
    <w:rsid w:val="00FF01FC"/>
    <w:rsid w:val="00FF02F4"/>
    <w:rsid w:val="00FF12CB"/>
    <w:rsid w:val="00FF26D0"/>
    <w:rsid w:val="00FF4BB6"/>
    <w:rsid w:val="00FF6FBC"/>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EA4E5E"/>
  <w15:docId w15:val="{E70426FA-A690-46D7-BDAC-A64B9A5949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heme="minorBidi"/>
        <w:sz w:val="22"/>
        <w:szCs w:val="22"/>
        <w:lang w:val="en-GB" w:eastAsia="en-US"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uiPriority="59"/>
    <w:lsdException w:name="Table Theme" w:locked="1" w:semiHidden="1" w:unhideWhenUsed="1"/>
    <w:lsdException w:name="Placeholder Text" w:semiHidden="1"/>
    <w:lsdException w:name="No Spacing" w:uiPriority="7"/>
    <w:lsdException w:name="Light Shading" w:uiPriority="60"/>
    <w:lsdException w:name="Light List" w:uiPriority="61"/>
    <w:lsdException w:name="Light Grid"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uiPriority="34"/>
    <w:lsdException w:name="Quote" w:uiPriority="29"/>
    <w:lsdException w:name="Intense Quote" w:uiPriority="30"/>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D00AA"/>
    <w:rPr>
      <w:rFonts w:asciiTheme="minorHAnsi" w:eastAsiaTheme="minorEastAsia" w:hAnsiTheme="minorHAnsi"/>
      <w:sz w:val="24"/>
      <w:szCs w:val="24"/>
      <w:lang w:val="en-US" w:eastAsia="zh-CN"/>
    </w:rPr>
  </w:style>
  <w:style w:type="paragraph" w:styleId="Heading1">
    <w:name w:val="heading 1"/>
    <w:basedOn w:val="Normal"/>
    <w:next w:val="Normal"/>
    <w:link w:val="Heading1Char"/>
    <w:uiPriority w:val="1"/>
    <w:qFormat/>
    <w:rsid w:val="0043453A"/>
    <w:pPr>
      <w:keepNext/>
      <w:keepLines/>
      <w:numPr>
        <w:numId w:val="11"/>
      </w:numPr>
      <w:spacing w:before="180" w:after="180"/>
      <w:outlineLvl w:val="0"/>
    </w:pPr>
    <w:rPr>
      <w:rFonts w:eastAsiaTheme="majorEastAsia" w:cstheme="majorBidi"/>
      <w:b/>
      <w:bCs/>
      <w:color w:val="008461"/>
      <w:sz w:val="30"/>
      <w:szCs w:val="28"/>
    </w:rPr>
  </w:style>
  <w:style w:type="paragraph" w:styleId="Heading2">
    <w:name w:val="heading 2"/>
    <w:basedOn w:val="Normal"/>
    <w:next w:val="Normal"/>
    <w:link w:val="Heading2Char"/>
    <w:uiPriority w:val="1"/>
    <w:unhideWhenUsed/>
    <w:qFormat/>
    <w:rsid w:val="0043453A"/>
    <w:pPr>
      <w:keepNext/>
      <w:keepLines/>
      <w:numPr>
        <w:ilvl w:val="1"/>
        <w:numId w:val="11"/>
      </w:numPr>
      <w:spacing w:before="120" w:after="120"/>
      <w:ind w:left="567" w:hanging="567"/>
      <w:outlineLvl w:val="1"/>
    </w:pPr>
    <w:rPr>
      <w:rFonts w:eastAsiaTheme="majorEastAsia" w:cstheme="majorBidi"/>
      <w:b/>
      <w:bCs/>
      <w:color w:val="213368"/>
      <w:szCs w:val="26"/>
    </w:rPr>
  </w:style>
  <w:style w:type="paragraph" w:styleId="Heading3">
    <w:name w:val="heading 3"/>
    <w:basedOn w:val="Normal"/>
    <w:next w:val="Normal"/>
    <w:link w:val="Heading3Char"/>
    <w:uiPriority w:val="1"/>
    <w:unhideWhenUsed/>
    <w:qFormat/>
    <w:rsid w:val="0043453A"/>
    <w:pPr>
      <w:keepNext/>
      <w:keepLines/>
      <w:numPr>
        <w:ilvl w:val="2"/>
        <w:numId w:val="11"/>
      </w:numPr>
      <w:spacing w:before="160" w:after="20"/>
      <w:outlineLvl w:val="2"/>
    </w:pPr>
    <w:rPr>
      <w:rFonts w:eastAsiaTheme="majorEastAsia" w:cstheme="majorBidi"/>
      <w:b/>
      <w:bCs/>
      <w:color w:val="000000"/>
    </w:rPr>
  </w:style>
  <w:style w:type="paragraph" w:styleId="Heading4">
    <w:name w:val="heading 4"/>
    <w:basedOn w:val="Normal"/>
    <w:next w:val="Normal"/>
    <w:link w:val="Heading4Char"/>
    <w:uiPriority w:val="9"/>
    <w:semiHidden/>
    <w:unhideWhenUsed/>
    <w:rsid w:val="0043453A"/>
    <w:pPr>
      <w:keepNext/>
      <w:keepLines/>
      <w:numPr>
        <w:ilvl w:val="2"/>
        <w:numId w:val="15"/>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rsid w:val="0043453A"/>
    <w:pPr>
      <w:keepNext/>
      <w:keepLines/>
      <w:numPr>
        <w:ilvl w:val="4"/>
        <w:numId w:val="1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rsid w:val="0043453A"/>
    <w:pPr>
      <w:keepNext/>
      <w:keepLines/>
      <w:numPr>
        <w:ilvl w:val="5"/>
        <w:numId w:val="1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rsid w:val="0043453A"/>
    <w:pPr>
      <w:keepNext/>
      <w:keepLines/>
      <w:numPr>
        <w:ilvl w:val="6"/>
        <w:numId w:val="1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rsid w:val="0043453A"/>
    <w:pPr>
      <w:keepNext/>
      <w:keepLines/>
      <w:numPr>
        <w:ilvl w:val="7"/>
        <w:numId w:val="1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rsid w:val="0043453A"/>
    <w:pPr>
      <w:keepNext/>
      <w:keepLines/>
      <w:numPr>
        <w:ilvl w:val="8"/>
        <w:numId w:val="1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rsid w:val="004D00AA"/>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4D00AA"/>
  </w:style>
  <w:style w:type="character" w:customStyle="1" w:styleId="CharBlue">
    <w:name w:val="CharBlue"/>
    <w:basedOn w:val="DefaultParagraphFont"/>
    <w:uiPriority w:val="3"/>
    <w:qFormat/>
    <w:rsid w:val="0043453A"/>
    <w:rPr>
      <w:color w:val="0000FF"/>
    </w:rPr>
  </w:style>
  <w:style w:type="character" w:customStyle="1" w:styleId="RedChar">
    <w:name w:val="RedChar"/>
    <w:basedOn w:val="DefaultParagraphFont"/>
    <w:uiPriority w:val="3"/>
    <w:qFormat/>
    <w:rsid w:val="0043453A"/>
    <w:rPr>
      <w:color w:val="FF0000"/>
    </w:rPr>
  </w:style>
  <w:style w:type="paragraph" w:customStyle="1" w:styleId="Box">
    <w:name w:val="Box"/>
    <w:basedOn w:val="Normal"/>
    <w:link w:val="BoxChar"/>
    <w:uiPriority w:val="4"/>
    <w:qFormat/>
    <w:rsid w:val="0043453A"/>
    <w:pPr>
      <w:pBdr>
        <w:top w:val="single" w:sz="4" w:space="1" w:color="3C1A56"/>
        <w:left w:val="single" w:sz="4" w:space="4" w:color="3C1A56"/>
        <w:bottom w:val="single" w:sz="4" w:space="1" w:color="3C1A56"/>
        <w:right w:val="single" w:sz="4" w:space="4" w:color="3C1A56"/>
      </w:pBdr>
    </w:pPr>
  </w:style>
  <w:style w:type="character" w:customStyle="1" w:styleId="BoxChar">
    <w:name w:val="Box Char"/>
    <w:basedOn w:val="DefaultParagraphFont"/>
    <w:link w:val="Box"/>
    <w:uiPriority w:val="4"/>
    <w:rsid w:val="0043453A"/>
  </w:style>
  <w:style w:type="paragraph" w:customStyle="1" w:styleId="Introduction">
    <w:name w:val="Introduction"/>
    <w:basedOn w:val="Normal"/>
    <w:next w:val="Normal"/>
    <w:link w:val="IntroductionChar"/>
    <w:uiPriority w:val="3"/>
    <w:rsid w:val="0043453A"/>
    <w:rPr>
      <w:b/>
      <w:sz w:val="20"/>
    </w:rPr>
  </w:style>
  <w:style w:type="character" w:customStyle="1" w:styleId="IntroductionChar">
    <w:name w:val="Introduction Char"/>
    <w:basedOn w:val="DefaultParagraphFont"/>
    <w:link w:val="Introduction"/>
    <w:uiPriority w:val="3"/>
    <w:rsid w:val="0043453A"/>
    <w:rPr>
      <w:rFonts w:asciiTheme="minorHAnsi" w:hAnsiTheme="minorHAnsi"/>
      <w:b/>
      <w:sz w:val="20"/>
    </w:rPr>
  </w:style>
  <w:style w:type="paragraph" w:customStyle="1" w:styleId="Yellow">
    <w:name w:val="Yellow"/>
    <w:basedOn w:val="Normal"/>
    <w:link w:val="YellowChar"/>
    <w:uiPriority w:val="3"/>
    <w:qFormat/>
    <w:rsid w:val="0043453A"/>
    <w:pPr>
      <w:shd w:val="clear" w:color="auto" w:fill="FFFF00"/>
    </w:pPr>
  </w:style>
  <w:style w:type="character" w:customStyle="1" w:styleId="QuoteChar">
    <w:name w:val="Quote Char"/>
    <w:basedOn w:val="DefaultParagraphFont"/>
    <w:uiPriority w:val="29"/>
    <w:rsid w:val="0043453A"/>
    <w:rPr>
      <w:i/>
      <w:iCs/>
      <w:color w:val="000000" w:themeColor="text1"/>
    </w:rPr>
  </w:style>
  <w:style w:type="character" w:customStyle="1" w:styleId="YellowChar">
    <w:name w:val="Yellow Char"/>
    <w:basedOn w:val="DefaultParagraphFont"/>
    <w:link w:val="Yellow"/>
    <w:uiPriority w:val="3"/>
    <w:rsid w:val="0043453A"/>
    <w:rPr>
      <w:shd w:val="clear" w:color="auto" w:fill="FFFF00"/>
    </w:rPr>
  </w:style>
  <w:style w:type="paragraph" w:customStyle="1" w:styleId="Green">
    <w:name w:val="Green"/>
    <w:basedOn w:val="Normal"/>
    <w:link w:val="GreenChar"/>
    <w:uiPriority w:val="3"/>
    <w:qFormat/>
    <w:rsid w:val="0043453A"/>
    <w:rPr>
      <w:color w:val="008000"/>
    </w:rPr>
  </w:style>
  <w:style w:type="character" w:customStyle="1" w:styleId="GreenChar">
    <w:name w:val="Green Char"/>
    <w:basedOn w:val="DefaultParagraphFont"/>
    <w:link w:val="Green"/>
    <w:uiPriority w:val="3"/>
    <w:rsid w:val="0043453A"/>
    <w:rPr>
      <w:color w:val="008000"/>
    </w:rPr>
  </w:style>
  <w:style w:type="paragraph" w:styleId="ListParagraph">
    <w:name w:val="List Paragraph"/>
    <w:basedOn w:val="Normal"/>
    <w:link w:val="ListParagraphChar"/>
    <w:uiPriority w:val="34"/>
    <w:rsid w:val="0043453A"/>
    <w:pPr>
      <w:spacing w:after="120"/>
      <w:ind w:left="720" w:hanging="567"/>
    </w:pPr>
  </w:style>
  <w:style w:type="character" w:customStyle="1" w:styleId="ListParagraphChar">
    <w:name w:val="List Paragraph Char"/>
    <w:basedOn w:val="DefaultParagraphFont"/>
    <w:link w:val="ListParagraph"/>
    <w:uiPriority w:val="34"/>
    <w:rsid w:val="0043453A"/>
  </w:style>
  <w:style w:type="paragraph" w:styleId="PlainText">
    <w:name w:val="Plain Text"/>
    <w:basedOn w:val="Normal"/>
    <w:link w:val="PlainTextChar"/>
    <w:uiPriority w:val="99"/>
    <w:semiHidden/>
    <w:unhideWhenUsed/>
    <w:rsid w:val="0043453A"/>
    <w:rPr>
      <w:rFonts w:ascii="Consolas" w:hAnsi="Consolas" w:cs="Consolas"/>
      <w:szCs w:val="21"/>
    </w:rPr>
  </w:style>
  <w:style w:type="character" w:customStyle="1" w:styleId="PlainTextChar">
    <w:name w:val="Plain Text Char"/>
    <w:basedOn w:val="DefaultParagraphFont"/>
    <w:link w:val="PlainText"/>
    <w:uiPriority w:val="99"/>
    <w:semiHidden/>
    <w:rsid w:val="0043453A"/>
    <w:rPr>
      <w:rFonts w:ascii="Consolas" w:hAnsi="Consolas" w:cs="Consolas"/>
      <w:szCs w:val="21"/>
    </w:rPr>
  </w:style>
  <w:style w:type="paragraph" w:styleId="BodyText">
    <w:name w:val="Body Text"/>
    <w:basedOn w:val="Normal"/>
    <w:link w:val="BodyTextChar"/>
    <w:uiPriority w:val="99"/>
    <w:semiHidden/>
    <w:unhideWhenUsed/>
    <w:rsid w:val="0043453A"/>
    <w:pPr>
      <w:spacing w:after="120"/>
    </w:pPr>
  </w:style>
  <w:style w:type="character" w:customStyle="1" w:styleId="BodyTextChar">
    <w:name w:val="Body Text Char"/>
    <w:basedOn w:val="DefaultParagraphFont"/>
    <w:link w:val="BodyText"/>
    <w:uiPriority w:val="99"/>
    <w:semiHidden/>
    <w:rsid w:val="0043453A"/>
  </w:style>
  <w:style w:type="character" w:styleId="FollowedHyperlink">
    <w:name w:val="FollowedHyperlink"/>
    <w:basedOn w:val="DefaultParagraphFont"/>
    <w:uiPriority w:val="99"/>
    <w:semiHidden/>
    <w:unhideWhenUsed/>
    <w:rsid w:val="0043453A"/>
    <w:rPr>
      <w:color w:val="800080"/>
      <w:u w:val="dotted"/>
    </w:rPr>
  </w:style>
  <w:style w:type="character" w:styleId="Hyperlink">
    <w:name w:val="Hyperlink"/>
    <w:basedOn w:val="DefaultParagraphFont"/>
    <w:uiPriority w:val="99"/>
    <w:unhideWhenUsed/>
    <w:rsid w:val="0043453A"/>
    <w:rPr>
      <w:color w:val="0000FF"/>
      <w:u w:val="none"/>
    </w:rPr>
  </w:style>
  <w:style w:type="paragraph" w:styleId="Quote">
    <w:name w:val="Quote"/>
    <w:basedOn w:val="Normal"/>
    <w:link w:val="QuoteChar1"/>
    <w:uiPriority w:val="29"/>
    <w:rsid w:val="0043453A"/>
    <w:pPr>
      <w:ind w:left="357" w:right="357"/>
    </w:pPr>
    <w:rPr>
      <w:i/>
      <w:iCs/>
    </w:rPr>
  </w:style>
  <w:style w:type="character" w:customStyle="1" w:styleId="QuoteChar1">
    <w:name w:val="Quote Char1"/>
    <w:basedOn w:val="DefaultParagraphFont"/>
    <w:link w:val="Quote"/>
    <w:uiPriority w:val="29"/>
    <w:rsid w:val="0043453A"/>
    <w:rPr>
      <w:i/>
      <w:iCs/>
    </w:rPr>
  </w:style>
  <w:style w:type="character" w:customStyle="1" w:styleId="Heading1Char">
    <w:name w:val="Heading 1 Char"/>
    <w:basedOn w:val="DefaultParagraphFont"/>
    <w:link w:val="Heading1"/>
    <w:uiPriority w:val="1"/>
    <w:rsid w:val="0043453A"/>
    <w:rPr>
      <w:rFonts w:asciiTheme="minorHAnsi" w:eastAsiaTheme="majorEastAsia" w:hAnsiTheme="minorHAnsi" w:cstheme="majorBidi"/>
      <w:b/>
      <w:bCs/>
      <w:color w:val="008461"/>
      <w:sz w:val="30"/>
      <w:szCs w:val="28"/>
      <w:lang w:val="en-US" w:eastAsia="zh-CN"/>
    </w:rPr>
  </w:style>
  <w:style w:type="character" w:customStyle="1" w:styleId="Heading2Char">
    <w:name w:val="Heading 2 Char"/>
    <w:basedOn w:val="DefaultParagraphFont"/>
    <w:link w:val="Heading2"/>
    <w:uiPriority w:val="1"/>
    <w:rsid w:val="0043453A"/>
    <w:rPr>
      <w:rFonts w:asciiTheme="minorHAnsi" w:eastAsiaTheme="majorEastAsia" w:hAnsiTheme="minorHAnsi" w:cstheme="majorBidi"/>
      <w:b/>
      <w:bCs/>
      <w:color w:val="213368"/>
      <w:sz w:val="24"/>
      <w:szCs w:val="26"/>
      <w:lang w:val="en-US" w:eastAsia="zh-CN"/>
    </w:rPr>
  </w:style>
  <w:style w:type="character" w:customStyle="1" w:styleId="Heading3Char">
    <w:name w:val="Heading 3 Char"/>
    <w:basedOn w:val="DefaultParagraphFont"/>
    <w:link w:val="Heading3"/>
    <w:uiPriority w:val="1"/>
    <w:rsid w:val="0043453A"/>
    <w:rPr>
      <w:rFonts w:asciiTheme="minorHAnsi" w:eastAsiaTheme="majorEastAsia" w:hAnsiTheme="minorHAnsi" w:cstheme="majorBidi"/>
      <w:b/>
      <w:bCs/>
      <w:color w:val="000000"/>
      <w:sz w:val="24"/>
      <w:szCs w:val="24"/>
      <w:lang w:val="en-US" w:eastAsia="zh-CN"/>
    </w:rPr>
  </w:style>
  <w:style w:type="paragraph" w:styleId="Title">
    <w:name w:val="Title"/>
    <w:basedOn w:val="Normal"/>
    <w:next w:val="Introduction"/>
    <w:link w:val="TitleChar"/>
    <w:qFormat/>
    <w:rsid w:val="0043453A"/>
    <w:pPr>
      <w:keepNext/>
      <w:keepLines/>
      <w:spacing w:after="360"/>
      <w:contextualSpacing/>
      <w:jc w:val="center"/>
    </w:pPr>
    <w:rPr>
      <w:rFonts w:eastAsiaTheme="majorEastAsia" w:cstheme="majorBidi"/>
      <w:b/>
      <w:color w:val="000000"/>
      <w:spacing w:val="5"/>
      <w:kern w:val="28"/>
      <w:sz w:val="36"/>
      <w:szCs w:val="52"/>
    </w:rPr>
  </w:style>
  <w:style w:type="character" w:customStyle="1" w:styleId="TitleChar">
    <w:name w:val="Title Char"/>
    <w:basedOn w:val="DefaultParagraphFont"/>
    <w:link w:val="Title"/>
    <w:rsid w:val="0043453A"/>
    <w:rPr>
      <w:rFonts w:eastAsiaTheme="majorEastAsia" w:cstheme="majorBidi"/>
      <w:b/>
      <w:color w:val="000000"/>
      <w:spacing w:val="5"/>
      <w:kern w:val="28"/>
      <w:sz w:val="36"/>
      <w:szCs w:val="52"/>
    </w:rPr>
  </w:style>
  <w:style w:type="paragraph" w:styleId="BalloonText">
    <w:name w:val="Balloon Text"/>
    <w:basedOn w:val="Normal"/>
    <w:link w:val="BalloonTextChar"/>
    <w:uiPriority w:val="99"/>
    <w:semiHidden/>
    <w:unhideWhenUsed/>
    <w:rsid w:val="0043453A"/>
    <w:rPr>
      <w:rFonts w:ascii="Tahoma" w:hAnsi="Tahoma" w:cs="Tahoma"/>
      <w:sz w:val="16"/>
      <w:szCs w:val="16"/>
    </w:rPr>
  </w:style>
  <w:style w:type="character" w:customStyle="1" w:styleId="BalloonTextChar">
    <w:name w:val="Balloon Text Char"/>
    <w:basedOn w:val="DefaultParagraphFont"/>
    <w:link w:val="BalloonText"/>
    <w:uiPriority w:val="99"/>
    <w:semiHidden/>
    <w:rsid w:val="0043453A"/>
    <w:rPr>
      <w:rFonts w:ascii="Tahoma" w:hAnsi="Tahoma" w:cs="Tahoma"/>
      <w:sz w:val="16"/>
      <w:szCs w:val="16"/>
    </w:rPr>
  </w:style>
  <w:style w:type="paragraph" w:styleId="Bibliography">
    <w:name w:val="Bibliography"/>
    <w:basedOn w:val="Normal"/>
    <w:next w:val="Normal"/>
    <w:uiPriority w:val="37"/>
    <w:unhideWhenUsed/>
    <w:rsid w:val="0043453A"/>
    <w:pPr>
      <w:tabs>
        <w:tab w:val="left" w:pos="380"/>
        <w:tab w:val="left" w:pos="500"/>
      </w:tabs>
      <w:spacing w:after="240"/>
    </w:pPr>
  </w:style>
  <w:style w:type="paragraph" w:styleId="BlockText">
    <w:name w:val="Block Text"/>
    <w:basedOn w:val="Normal"/>
    <w:uiPriority w:val="99"/>
    <w:semiHidden/>
    <w:unhideWhenUsed/>
    <w:rsid w:val="0043453A"/>
    <w:pPr>
      <w:pBdr>
        <w:top w:val="single" w:sz="2" w:space="10" w:color="4F81BD" w:themeColor="accent1" w:frame="1"/>
        <w:left w:val="single" w:sz="2" w:space="10" w:color="4F81BD" w:themeColor="accent1" w:frame="1"/>
        <w:bottom w:val="single" w:sz="2" w:space="10" w:color="4F81BD" w:themeColor="accent1" w:frame="1"/>
        <w:right w:val="single" w:sz="2" w:space="10" w:color="4F81BD" w:themeColor="accent1" w:frame="1"/>
      </w:pBdr>
      <w:ind w:left="1152" w:right="1152"/>
    </w:pPr>
    <w:rPr>
      <w:i/>
      <w:iCs/>
      <w:color w:val="4F81BD" w:themeColor="accent1"/>
    </w:rPr>
  </w:style>
  <w:style w:type="paragraph" w:styleId="BodyText2">
    <w:name w:val="Body Text 2"/>
    <w:basedOn w:val="Normal"/>
    <w:link w:val="BodyText2Char"/>
    <w:uiPriority w:val="99"/>
    <w:semiHidden/>
    <w:unhideWhenUsed/>
    <w:rsid w:val="0043453A"/>
    <w:pPr>
      <w:spacing w:after="120" w:line="480" w:lineRule="auto"/>
    </w:pPr>
  </w:style>
  <w:style w:type="character" w:customStyle="1" w:styleId="BodyText2Char">
    <w:name w:val="Body Text 2 Char"/>
    <w:basedOn w:val="DefaultParagraphFont"/>
    <w:link w:val="BodyText2"/>
    <w:uiPriority w:val="99"/>
    <w:semiHidden/>
    <w:rsid w:val="0043453A"/>
  </w:style>
  <w:style w:type="paragraph" w:styleId="BodyText3">
    <w:name w:val="Body Text 3"/>
    <w:basedOn w:val="Normal"/>
    <w:link w:val="BodyText3Char"/>
    <w:uiPriority w:val="99"/>
    <w:semiHidden/>
    <w:unhideWhenUsed/>
    <w:rsid w:val="0043453A"/>
    <w:pPr>
      <w:spacing w:after="120"/>
    </w:pPr>
    <w:rPr>
      <w:sz w:val="16"/>
      <w:szCs w:val="16"/>
    </w:rPr>
  </w:style>
  <w:style w:type="character" w:customStyle="1" w:styleId="BodyText3Char">
    <w:name w:val="Body Text 3 Char"/>
    <w:basedOn w:val="DefaultParagraphFont"/>
    <w:link w:val="BodyText3"/>
    <w:uiPriority w:val="99"/>
    <w:semiHidden/>
    <w:rsid w:val="0043453A"/>
    <w:rPr>
      <w:sz w:val="16"/>
      <w:szCs w:val="16"/>
    </w:rPr>
  </w:style>
  <w:style w:type="paragraph" w:styleId="BodyTextFirstIndent">
    <w:name w:val="Body Text First Indent"/>
    <w:basedOn w:val="BodyText"/>
    <w:link w:val="BodyTextFirstIndentChar"/>
    <w:uiPriority w:val="99"/>
    <w:semiHidden/>
    <w:unhideWhenUsed/>
    <w:rsid w:val="0043453A"/>
    <w:pPr>
      <w:spacing w:after="0"/>
      <w:ind w:firstLine="360"/>
    </w:pPr>
  </w:style>
  <w:style w:type="character" w:customStyle="1" w:styleId="BodyTextFirstIndentChar">
    <w:name w:val="Body Text First Indent Char"/>
    <w:basedOn w:val="BodyTextChar1"/>
    <w:link w:val="BodyTextFirstIndent"/>
    <w:uiPriority w:val="99"/>
    <w:semiHidden/>
    <w:rsid w:val="0043453A"/>
  </w:style>
  <w:style w:type="paragraph" w:styleId="BodyTextIndent">
    <w:name w:val="Body Text Indent"/>
    <w:basedOn w:val="Normal"/>
    <w:link w:val="BodyTextIndentChar"/>
    <w:uiPriority w:val="99"/>
    <w:semiHidden/>
    <w:unhideWhenUsed/>
    <w:rsid w:val="0043453A"/>
    <w:pPr>
      <w:spacing w:after="120"/>
      <w:ind w:left="283"/>
    </w:pPr>
  </w:style>
  <w:style w:type="character" w:customStyle="1" w:styleId="BodyTextIndentChar">
    <w:name w:val="Body Text Indent Char"/>
    <w:basedOn w:val="DefaultParagraphFont"/>
    <w:link w:val="BodyTextIndent"/>
    <w:uiPriority w:val="99"/>
    <w:semiHidden/>
    <w:rsid w:val="0043453A"/>
  </w:style>
  <w:style w:type="paragraph" w:styleId="BodyTextFirstIndent2">
    <w:name w:val="Body Text First Indent 2"/>
    <w:basedOn w:val="BodyTextIndent"/>
    <w:link w:val="BodyTextFirstIndent2Char"/>
    <w:uiPriority w:val="99"/>
    <w:semiHidden/>
    <w:unhideWhenUsed/>
    <w:rsid w:val="0043453A"/>
    <w:pPr>
      <w:spacing w:after="0"/>
      <w:ind w:left="360" w:firstLine="360"/>
    </w:pPr>
  </w:style>
  <w:style w:type="character" w:customStyle="1" w:styleId="BodyTextFirstIndent2Char">
    <w:name w:val="Body Text First Indent 2 Char"/>
    <w:basedOn w:val="BodyTextIndentChar"/>
    <w:link w:val="BodyTextFirstIndent2"/>
    <w:uiPriority w:val="99"/>
    <w:semiHidden/>
    <w:rsid w:val="0043453A"/>
  </w:style>
  <w:style w:type="paragraph" w:styleId="BodyTextIndent2">
    <w:name w:val="Body Text Indent 2"/>
    <w:basedOn w:val="Normal"/>
    <w:link w:val="BodyTextIndent2Char"/>
    <w:uiPriority w:val="99"/>
    <w:semiHidden/>
    <w:unhideWhenUsed/>
    <w:rsid w:val="0043453A"/>
    <w:pPr>
      <w:spacing w:after="120" w:line="480" w:lineRule="auto"/>
      <w:ind w:left="283"/>
    </w:pPr>
  </w:style>
  <w:style w:type="character" w:customStyle="1" w:styleId="BodyTextIndent2Char">
    <w:name w:val="Body Text Indent 2 Char"/>
    <w:basedOn w:val="DefaultParagraphFont"/>
    <w:link w:val="BodyTextIndent2"/>
    <w:uiPriority w:val="99"/>
    <w:semiHidden/>
    <w:rsid w:val="0043453A"/>
  </w:style>
  <w:style w:type="paragraph" w:styleId="BodyTextIndent3">
    <w:name w:val="Body Text Indent 3"/>
    <w:basedOn w:val="Normal"/>
    <w:link w:val="BodyTextIndent3Char"/>
    <w:uiPriority w:val="99"/>
    <w:semiHidden/>
    <w:unhideWhenUsed/>
    <w:rsid w:val="0043453A"/>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43453A"/>
    <w:rPr>
      <w:sz w:val="16"/>
      <w:szCs w:val="16"/>
    </w:rPr>
  </w:style>
  <w:style w:type="character" w:styleId="BookTitle">
    <w:name w:val="Book Title"/>
    <w:basedOn w:val="DefaultParagraphFont"/>
    <w:uiPriority w:val="33"/>
    <w:rsid w:val="0043453A"/>
    <w:rPr>
      <w:b/>
      <w:bCs/>
      <w:smallCaps/>
      <w:spacing w:val="5"/>
    </w:rPr>
  </w:style>
  <w:style w:type="paragraph" w:styleId="Caption">
    <w:name w:val="caption"/>
    <w:basedOn w:val="Normal"/>
    <w:next w:val="Normal"/>
    <w:uiPriority w:val="35"/>
    <w:unhideWhenUsed/>
    <w:qFormat/>
    <w:rsid w:val="0043453A"/>
    <w:pPr>
      <w:spacing w:after="200"/>
    </w:pPr>
    <w:rPr>
      <w:b/>
      <w:bCs/>
      <w:color w:val="4F81BD" w:themeColor="accent1"/>
      <w:sz w:val="18"/>
      <w:szCs w:val="18"/>
    </w:rPr>
  </w:style>
  <w:style w:type="paragraph" w:styleId="Closing">
    <w:name w:val="Closing"/>
    <w:basedOn w:val="Normal"/>
    <w:link w:val="ClosingChar"/>
    <w:uiPriority w:val="99"/>
    <w:semiHidden/>
    <w:unhideWhenUsed/>
    <w:rsid w:val="0043453A"/>
    <w:pPr>
      <w:ind w:left="4252"/>
    </w:pPr>
  </w:style>
  <w:style w:type="character" w:customStyle="1" w:styleId="ClosingChar">
    <w:name w:val="Closing Char"/>
    <w:basedOn w:val="DefaultParagraphFont"/>
    <w:link w:val="Closing"/>
    <w:uiPriority w:val="99"/>
    <w:semiHidden/>
    <w:rsid w:val="0043453A"/>
  </w:style>
  <w:style w:type="character" w:styleId="CommentReference">
    <w:name w:val="annotation reference"/>
    <w:basedOn w:val="DefaultParagraphFont"/>
    <w:uiPriority w:val="99"/>
    <w:semiHidden/>
    <w:unhideWhenUsed/>
    <w:rsid w:val="0043453A"/>
    <w:rPr>
      <w:sz w:val="16"/>
      <w:szCs w:val="16"/>
    </w:rPr>
  </w:style>
  <w:style w:type="paragraph" w:styleId="CommentText">
    <w:name w:val="annotation text"/>
    <w:basedOn w:val="Normal"/>
    <w:link w:val="CommentTextChar"/>
    <w:uiPriority w:val="99"/>
    <w:unhideWhenUsed/>
    <w:rsid w:val="0043453A"/>
    <w:rPr>
      <w:sz w:val="20"/>
      <w:szCs w:val="20"/>
    </w:rPr>
  </w:style>
  <w:style w:type="character" w:customStyle="1" w:styleId="CommentTextChar">
    <w:name w:val="Comment Text Char"/>
    <w:basedOn w:val="DefaultParagraphFont"/>
    <w:link w:val="CommentText"/>
    <w:uiPriority w:val="99"/>
    <w:rsid w:val="0043453A"/>
    <w:rPr>
      <w:sz w:val="20"/>
      <w:szCs w:val="20"/>
    </w:rPr>
  </w:style>
  <w:style w:type="paragraph" w:styleId="CommentSubject">
    <w:name w:val="annotation subject"/>
    <w:basedOn w:val="CommentText"/>
    <w:next w:val="CommentText"/>
    <w:link w:val="CommentSubjectChar"/>
    <w:uiPriority w:val="99"/>
    <w:semiHidden/>
    <w:unhideWhenUsed/>
    <w:rsid w:val="0043453A"/>
    <w:rPr>
      <w:b/>
      <w:bCs/>
    </w:rPr>
  </w:style>
  <w:style w:type="character" w:customStyle="1" w:styleId="CommentSubjectChar">
    <w:name w:val="Comment Subject Char"/>
    <w:basedOn w:val="CommentTextChar"/>
    <w:link w:val="CommentSubject"/>
    <w:uiPriority w:val="99"/>
    <w:semiHidden/>
    <w:rsid w:val="0043453A"/>
    <w:rPr>
      <w:b/>
      <w:bCs/>
      <w:sz w:val="20"/>
      <w:szCs w:val="20"/>
    </w:rPr>
  </w:style>
  <w:style w:type="paragraph" w:styleId="Date">
    <w:name w:val="Date"/>
    <w:basedOn w:val="Normal"/>
    <w:next w:val="Normal"/>
    <w:link w:val="DateChar"/>
    <w:uiPriority w:val="99"/>
    <w:semiHidden/>
    <w:unhideWhenUsed/>
    <w:rsid w:val="0043453A"/>
  </w:style>
  <w:style w:type="character" w:customStyle="1" w:styleId="DateChar">
    <w:name w:val="Date Char"/>
    <w:basedOn w:val="DefaultParagraphFont"/>
    <w:link w:val="Date"/>
    <w:uiPriority w:val="99"/>
    <w:semiHidden/>
    <w:rsid w:val="0043453A"/>
  </w:style>
  <w:style w:type="paragraph" w:styleId="DocumentMap">
    <w:name w:val="Document Map"/>
    <w:basedOn w:val="Normal"/>
    <w:link w:val="DocumentMapChar"/>
    <w:uiPriority w:val="99"/>
    <w:semiHidden/>
    <w:unhideWhenUsed/>
    <w:rsid w:val="0043453A"/>
    <w:rPr>
      <w:rFonts w:ascii="Tahoma" w:hAnsi="Tahoma" w:cs="Tahoma"/>
      <w:sz w:val="16"/>
      <w:szCs w:val="16"/>
    </w:rPr>
  </w:style>
  <w:style w:type="character" w:customStyle="1" w:styleId="DocumentMapChar">
    <w:name w:val="Document Map Char"/>
    <w:basedOn w:val="DefaultParagraphFont"/>
    <w:link w:val="DocumentMap"/>
    <w:uiPriority w:val="99"/>
    <w:semiHidden/>
    <w:rsid w:val="0043453A"/>
    <w:rPr>
      <w:rFonts w:ascii="Tahoma" w:hAnsi="Tahoma" w:cs="Tahoma"/>
      <w:sz w:val="16"/>
      <w:szCs w:val="16"/>
    </w:rPr>
  </w:style>
  <w:style w:type="paragraph" w:styleId="E-mailSignature">
    <w:name w:val="E-mail Signature"/>
    <w:basedOn w:val="Normal"/>
    <w:link w:val="E-mailSignatureChar"/>
    <w:uiPriority w:val="99"/>
    <w:semiHidden/>
    <w:unhideWhenUsed/>
    <w:rsid w:val="0043453A"/>
  </w:style>
  <w:style w:type="character" w:customStyle="1" w:styleId="E-mailSignatureChar">
    <w:name w:val="E-mail Signature Char"/>
    <w:basedOn w:val="DefaultParagraphFont"/>
    <w:link w:val="E-mailSignature"/>
    <w:uiPriority w:val="99"/>
    <w:semiHidden/>
    <w:rsid w:val="0043453A"/>
  </w:style>
  <w:style w:type="character" w:styleId="Emphasis">
    <w:name w:val="Emphasis"/>
    <w:basedOn w:val="DefaultParagraphFont"/>
    <w:uiPriority w:val="20"/>
    <w:rsid w:val="0043453A"/>
    <w:rPr>
      <w:i/>
      <w:iCs/>
    </w:rPr>
  </w:style>
  <w:style w:type="character" w:styleId="EndnoteReference">
    <w:name w:val="endnote reference"/>
    <w:basedOn w:val="DefaultParagraphFont"/>
    <w:uiPriority w:val="99"/>
    <w:semiHidden/>
    <w:unhideWhenUsed/>
    <w:rsid w:val="0043453A"/>
    <w:rPr>
      <w:vertAlign w:val="superscript"/>
    </w:rPr>
  </w:style>
  <w:style w:type="paragraph" w:styleId="EndnoteText">
    <w:name w:val="endnote text"/>
    <w:basedOn w:val="Normal"/>
    <w:link w:val="EndnoteTextChar"/>
    <w:uiPriority w:val="99"/>
    <w:semiHidden/>
    <w:unhideWhenUsed/>
    <w:rsid w:val="0043453A"/>
    <w:rPr>
      <w:sz w:val="20"/>
      <w:szCs w:val="20"/>
    </w:rPr>
  </w:style>
  <w:style w:type="character" w:customStyle="1" w:styleId="EndnoteTextChar">
    <w:name w:val="Endnote Text Char"/>
    <w:basedOn w:val="DefaultParagraphFont"/>
    <w:link w:val="EndnoteText"/>
    <w:uiPriority w:val="99"/>
    <w:semiHidden/>
    <w:rsid w:val="0043453A"/>
    <w:rPr>
      <w:sz w:val="20"/>
      <w:szCs w:val="20"/>
    </w:rPr>
  </w:style>
  <w:style w:type="paragraph" w:styleId="EnvelopeAddress">
    <w:name w:val="envelope address"/>
    <w:basedOn w:val="Normal"/>
    <w:uiPriority w:val="99"/>
    <w:semiHidden/>
    <w:unhideWhenUsed/>
    <w:rsid w:val="0043453A"/>
    <w:pPr>
      <w:framePr w:w="7920" w:h="1980" w:hRule="exact" w:hSpace="180" w:wrap="auto" w:hAnchor="page" w:xAlign="center" w:yAlign="bottom"/>
      <w:ind w:left="2880"/>
    </w:pPr>
    <w:rPr>
      <w:rFonts w:asciiTheme="majorHAnsi" w:eastAsiaTheme="majorEastAsia" w:hAnsiTheme="majorHAnsi" w:cstheme="majorBidi"/>
    </w:rPr>
  </w:style>
  <w:style w:type="paragraph" w:styleId="EnvelopeReturn">
    <w:name w:val="envelope return"/>
    <w:basedOn w:val="Normal"/>
    <w:uiPriority w:val="99"/>
    <w:semiHidden/>
    <w:unhideWhenUsed/>
    <w:rsid w:val="0043453A"/>
    <w:rPr>
      <w:rFonts w:asciiTheme="majorHAnsi" w:eastAsiaTheme="majorEastAsia" w:hAnsiTheme="majorHAnsi" w:cstheme="majorBidi"/>
      <w:sz w:val="20"/>
      <w:szCs w:val="20"/>
    </w:rPr>
  </w:style>
  <w:style w:type="paragraph" w:styleId="Footer">
    <w:name w:val="footer"/>
    <w:basedOn w:val="Normal"/>
    <w:link w:val="FooterChar"/>
    <w:uiPriority w:val="99"/>
    <w:unhideWhenUsed/>
    <w:rsid w:val="0043453A"/>
    <w:pPr>
      <w:tabs>
        <w:tab w:val="center" w:pos="4513"/>
        <w:tab w:val="right" w:pos="9026"/>
      </w:tabs>
      <w:spacing w:line="276" w:lineRule="auto"/>
      <w:jc w:val="center"/>
    </w:pPr>
    <w:rPr>
      <w:sz w:val="14"/>
      <w:szCs w:val="14"/>
    </w:rPr>
  </w:style>
  <w:style w:type="character" w:customStyle="1" w:styleId="FooterChar">
    <w:name w:val="Footer Char"/>
    <w:basedOn w:val="DefaultParagraphFont"/>
    <w:link w:val="Footer"/>
    <w:uiPriority w:val="99"/>
    <w:rsid w:val="0043453A"/>
    <w:rPr>
      <w:sz w:val="14"/>
      <w:szCs w:val="14"/>
    </w:rPr>
  </w:style>
  <w:style w:type="character" w:styleId="FootnoteReference">
    <w:name w:val="footnote reference"/>
    <w:basedOn w:val="DefaultParagraphFont"/>
    <w:uiPriority w:val="99"/>
    <w:semiHidden/>
    <w:unhideWhenUsed/>
    <w:rsid w:val="0043453A"/>
    <w:rPr>
      <w:vertAlign w:val="superscript"/>
    </w:rPr>
  </w:style>
  <w:style w:type="paragraph" w:styleId="FootnoteText">
    <w:name w:val="footnote text"/>
    <w:basedOn w:val="Normal"/>
    <w:link w:val="FootnoteTextChar"/>
    <w:uiPriority w:val="99"/>
    <w:semiHidden/>
    <w:unhideWhenUsed/>
    <w:rsid w:val="0043453A"/>
    <w:rPr>
      <w:sz w:val="20"/>
      <w:szCs w:val="20"/>
    </w:rPr>
  </w:style>
  <w:style w:type="character" w:customStyle="1" w:styleId="FootnoteTextChar">
    <w:name w:val="Footnote Text Char"/>
    <w:basedOn w:val="DefaultParagraphFont"/>
    <w:link w:val="FootnoteText"/>
    <w:uiPriority w:val="99"/>
    <w:semiHidden/>
    <w:rsid w:val="0043453A"/>
    <w:rPr>
      <w:sz w:val="20"/>
      <w:szCs w:val="20"/>
    </w:rPr>
  </w:style>
  <w:style w:type="paragraph" w:styleId="Header">
    <w:name w:val="header"/>
    <w:aliases w:val="Customisable document title"/>
    <w:basedOn w:val="Normal"/>
    <w:link w:val="HeaderChar"/>
    <w:uiPriority w:val="99"/>
    <w:unhideWhenUsed/>
    <w:rsid w:val="0043453A"/>
    <w:pPr>
      <w:tabs>
        <w:tab w:val="center" w:pos="4513"/>
        <w:tab w:val="right" w:pos="9026"/>
      </w:tabs>
    </w:pPr>
  </w:style>
  <w:style w:type="character" w:customStyle="1" w:styleId="HeaderChar">
    <w:name w:val="Header Char"/>
    <w:aliases w:val="Customisable document title Char"/>
    <w:basedOn w:val="DefaultParagraphFont"/>
    <w:link w:val="Header"/>
    <w:uiPriority w:val="99"/>
    <w:rsid w:val="0043453A"/>
  </w:style>
  <w:style w:type="character" w:customStyle="1" w:styleId="Heading4Char">
    <w:name w:val="Heading 4 Char"/>
    <w:basedOn w:val="DefaultParagraphFont"/>
    <w:link w:val="Heading4"/>
    <w:uiPriority w:val="9"/>
    <w:semiHidden/>
    <w:rsid w:val="0043453A"/>
    <w:rPr>
      <w:rFonts w:asciiTheme="majorHAnsi" w:eastAsiaTheme="majorEastAsia" w:hAnsiTheme="majorHAnsi" w:cstheme="majorBidi"/>
      <w:b/>
      <w:bCs/>
      <w:i/>
      <w:iCs/>
      <w:color w:val="4F81BD" w:themeColor="accent1"/>
      <w:sz w:val="24"/>
      <w:szCs w:val="24"/>
      <w:lang w:val="en-US" w:eastAsia="zh-CN"/>
    </w:rPr>
  </w:style>
  <w:style w:type="character" w:customStyle="1" w:styleId="Heading5Char">
    <w:name w:val="Heading 5 Char"/>
    <w:basedOn w:val="DefaultParagraphFont"/>
    <w:link w:val="Heading5"/>
    <w:uiPriority w:val="9"/>
    <w:semiHidden/>
    <w:rsid w:val="0043453A"/>
    <w:rPr>
      <w:rFonts w:asciiTheme="majorHAnsi" w:eastAsiaTheme="majorEastAsia" w:hAnsiTheme="majorHAnsi" w:cstheme="majorBidi"/>
      <w:color w:val="243F60" w:themeColor="accent1" w:themeShade="7F"/>
      <w:sz w:val="24"/>
      <w:szCs w:val="24"/>
      <w:lang w:val="en-US" w:eastAsia="zh-CN"/>
    </w:rPr>
  </w:style>
  <w:style w:type="character" w:customStyle="1" w:styleId="Heading6Char">
    <w:name w:val="Heading 6 Char"/>
    <w:basedOn w:val="DefaultParagraphFont"/>
    <w:link w:val="Heading6"/>
    <w:uiPriority w:val="9"/>
    <w:semiHidden/>
    <w:rsid w:val="0043453A"/>
    <w:rPr>
      <w:rFonts w:asciiTheme="majorHAnsi" w:eastAsiaTheme="majorEastAsia" w:hAnsiTheme="majorHAnsi" w:cstheme="majorBidi"/>
      <w:i/>
      <w:iCs/>
      <w:color w:val="243F60" w:themeColor="accent1" w:themeShade="7F"/>
      <w:sz w:val="24"/>
      <w:szCs w:val="24"/>
      <w:lang w:val="en-US" w:eastAsia="zh-CN"/>
    </w:rPr>
  </w:style>
  <w:style w:type="character" w:customStyle="1" w:styleId="Heading7Char">
    <w:name w:val="Heading 7 Char"/>
    <w:basedOn w:val="DefaultParagraphFont"/>
    <w:link w:val="Heading7"/>
    <w:uiPriority w:val="9"/>
    <w:semiHidden/>
    <w:rsid w:val="0043453A"/>
    <w:rPr>
      <w:rFonts w:asciiTheme="majorHAnsi" w:eastAsiaTheme="majorEastAsia" w:hAnsiTheme="majorHAnsi" w:cstheme="majorBidi"/>
      <w:i/>
      <w:iCs/>
      <w:color w:val="404040" w:themeColor="text1" w:themeTint="BF"/>
      <w:sz w:val="24"/>
      <w:szCs w:val="24"/>
      <w:lang w:val="en-US" w:eastAsia="zh-CN"/>
    </w:rPr>
  </w:style>
  <w:style w:type="character" w:customStyle="1" w:styleId="Heading8Char">
    <w:name w:val="Heading 8 Char"/>
    <w:basedOn w:val="DefaultParagraphFont"/>
    <w:link w:val="Heading8"/>
    <w:uiPriority w:val="9"/>
    <w:semiHidden/>
    <w:rsid w:val="0043453A"/>
    <w:rPr>
      <w:rFonts w:asciiTheme="majorHAnsi" w:eastAsiaTheme="majorEastAsia" w:hAnsiTheme="majorHAnsi" w:cstheme="majorBidi"/>
      <w:color w:val="404040" w:themeColor="text1" w:themeTint="BF"/>
      <w:sz w:val="20"/>
      <w:szCs w:val="20"/>
      <w:lang w:val="en-US" w:eastAsia="zh-CN"/>
    </w:rPr>
  </w:style>
  <w:style w:type="character" w:customStyle="1" w:styleId="Heading9Char">
    <w:name w:val="Heading 9 Char"/>
    <w:basedOn w:val="DefaultParagraphFont"/>
    <w:link w:val="Heading9"/>
    <w:uiPriority w:val="9"/>
    <w:semiHidden/>
    <w:rsid w:val="0043453A"/>
    <w:rPr>
      <w:rFonts w:asciiTheme="majorHAnsi" w:eastAsiaTheme="majorEastAsia" w:hAnsiTheme="majorHAnsi" w:cstheme="majorBidi"/>
      <w:i/>
      <w:iCs/>
      <w:color w:val="404040" w:themeColor="text1" w:themeTint="BF"/>
      <w:sz w:val="20"/>
      <w:szCs w:val="20"/>
      <w:lang w:val="en-US" w:eastAsia="zh-CN"/>
    </w:rPr>
  </w:style>
  <w:style w:type="character" w:styleId="HTMLAcronym">
    <w:name w:val="HTML Acronym"/>
    <w:basedOn w:val="DefaultParagraphFont"/>
    <w:uiPriority w:val="99"/>
    <w:semiHidden/>
    <w:unhideWhenUsed/>
    <w:rsid w:val="0043453A"/>
  </w:style>
  <w:style w:type="paragraph" w:styleId="HTMLAddress">
    <w:name w:val="HTML Address"/>
    <w:basedOn w:val="Normal"/>
    <w:link w:val="HTMLAddressChar"/>
    <w:uiPriority w:val="99"/>
    <w:semiHidden/>
    <w:unhideWhenUsed/>
    <w:rsid w:val="0043453A"/>
    <w:rPr>
      <w:i/>
      <w:iCs/>
    </w:rPr>
  </w:style>
  <w:style w:type="character" w:customStyle="1" w:styleId="HTMLAddressChar">
    <w:name w:val="HTML Address Char"/>
    <w:basedOn w:val="DefaultParagraphFont"/>
    <w:link w:val="HTMLAddress"/>
    <w:uiPriority w:val="99"/>
    <w:semiHidden/>
    <w:rsid w:val="0043453A"/>
    <w:rPr>
      <w:i/>
      <w:iCs/>
    </w:rPr>
  </w:style>
  <w:style w:type="character" w:styleId="HTMLCite">
    <w:name w:val="HTML Cite"/>
    <w:basedOn w:val="DefaultParagraphFont"/>
    <w:uiPriority w:val="99"/>
    <w:semiHidden/>
    <w:unhideWhenUsed/>
    <w:rsid w:val="0043453A"/>
    <w:rPr>
      <w:i/>
      <w:iCs/>
    </w:rPr>
  </w:style>
  <w:style w:type="character" w:styleId="HTMLCode">
    <w:name w:val="HTML Code"/>
    <w:basedOn w:val="DefaultParagraphFont"/>
    <w:uiPriority w:val="99"/>
    <w:semiHidden/>
    <w:unhideWhenUsed/>
    <w:rsid w:val="0043453A"/>
    <w:rPr>
      <w:rFonts w:ascii="Consolas" w:hAnsi="Consolas" w:cs="Consolas"/>
      <w:sz w:val="20"/>
      <w:szCs w:val="20"/>
    </w:rPr>
  </w:style>
  <w:style w:type="character" w:styleId="HTMLDefinition">
    <w:name w:val="HTML Definition"/>
    <w:basedOn w:val="DefaultParagraphFont"/>
    <w:uiPriority w:val="99"/>
    <w:semiHidden/>
    <w:unhideWhenUsed/>
    <w:rsid w:val="0043453A"/>
    <w:rPr>
      <w:i/>
      <w:iCs/>
    </w:rPr>
  </w:style>
  <w:style w:type="character" w:styleId="HTMLKeyboard">
    <w:name w:val="HTML Keyboard"/>
    <w:basedOn w:val="DefaultParagraphFont"/>
    <w:uiPriority w:val="99"/>
    <w:semiHidden/>
    <w:unhideWhenUsed/>
    <w:rsid w:val="0043453A"/>
    <w:rPr>
      <w:rFonts w:ascii="Consolas" w:hAnsi="Consolas" w:cs="Consolas"/>
      <w:sz w:val="20"/>
      <w:szCs w:val="20"/>
    </w:rPr>
  </w:style>
  <w:style w:type="paragraph" w:styleId="HTMLPreformatted">
    <w:name w:val="HTML Preformatted"/>
    <w:basedOn w:val="Normal"/>
    <w:link w:val="HTMLPreformattedChar"/>
    <w:uiPriority w:val="99"/>
    <w:semiHidden/>
    <w:unhideWhenUsed/>
    <w:rsid w:val="0043453A"/>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43453A"/>
    <w:rPr>
      <w:rFonts w:ascii="Consolas" w:hAnsi="Consolas" w:cs="Consolas"/>
      <w:sz w:val="20"/>
      <w:szCs w:val="20"/>
    </w:rPr>
  </w:style>
  <w:style w:type="character" w:styleId="HTMLSample">
    <w:name w:val="HTML Sample"/>
    <w:basedOn w:val="DefaultParagraphFont"/>
    <w:uiPriority w:val="99"/>
    <w:semiHidden/>
    <w:unhideWhenUsed/>
    <w:rsid w:val="0043453A"/>
    <w:rPr>
      <w:rFonts w:ascii="Consolas" w:hAnsi="Consolas" w:cs="Consolas"/>
      <w:sz w:val="24"/>
      <w:szCs w:val="24"/>
    </w:rPr>
  </w:style>
  <w:style w:type="character" w:styleId="HTMLTypewriter">
    <w:name w:val="HTML Typewriter"/>
    <w:basedOn w:val="DefaultParagraphFont"/>
    <w:uiPriority w:val="99"/>
    <w:semiHidden/>
    <w:unhideWhenUsed/>
    <w:rsid w:val="0043453A"/>
    <w:rPr>
      <w:rFonts w:ascii="Consolas" w:hAnsi="Consolas" w:cs="Consolas"/>
      <w:sz w:val="20"/>
      <w:szCs w:val="20"/>
    </w:rPr>
  </w:style>
  <w:style w:type="character" w:styleId="HTMLVariable">
    <w:name w:val="HTML Variable"/>
    <w:basedOn w:val="DefaultParagraphFont"/>
    <w:uiPriority w:val="99"/>
    <w:semiHidden/>
    <w:unhideWhenUsed/>
    <w:rsid w:val="0043453A"/>
    <w:rPr>
      <w:i/>
      <w:iCs/>
    </w:rPr>
  </w:style>
  <w:style w:type="paragraph" w:styleId="Index1">
    <w:name w:val="index 1"/>
    <w:basedOn w:val="Normal"/>
    <w:next w:val="Normal"/>
    <w:autoRedefine/>
    <w:uiPriority w:val="99"/>
    <w:semiHidden/>
    <w:unhideWhenUsed/>
    <w:rsid w:val="0043453A"/>
    <w:pPr>
      <w:ind w:left="220" w:hanging="220"/>
    </w:pPr>
  </w:style>
  <w:style w:type="paragraph" w:styleId="Index2">
    <w:name w:val="index 2"/>
    <w:basedOn w:val="Normal"/>
    <w:next w:val="Normal"/>
    <w:autoRedefine/>
    <w:uiPriority w:val="99"/>
    <w:semiHidden/>
    <w:unhideWhenUsed/>
    <w:rsid w:val="0043453A"/>
    <w:pPr>
      <w:ind w:left="440" w:hanging="220"/>
    </w:pPr>
  </w:style>
  <w:style w:type="paragraph" w:styleId="Index3">
    <w:name w:val="index 3"/>
    <w:basedOn w:val="Normal"/>
    <w:next w:val="Normal"/>
    <w:autoRedefine/>
    <w:uiPriority w:val="99"/>
    <w:semiHidden/>
    <w:unhideWhenUsed/>
    <w:rsid w:val="0043453A"/>
    <w:pPr>
      <w:ind w:left="660" w:hanging="220"/>
    </w:pPr>
  </w:style>
  <w:style w:type="paragraph" w:styleId="Index4">
    <w:name w:val="index 4"/>
    <w:basedOn w:val="Normal"/>
    <w:next w:val="Normal"/>
    <w:autoRedefine/>
    <w:uiPriority w:val="99"/>
    <w:semiHidden/>
    <w:unhideWhenUsed/>
    <w:rsid w:val="0043453A"/>
    <w:pPr>
      <w:ind w:left="880" w:hanging="220"/>
    </w:pPr>
  </w:style>
  <w:style w:type="paragraph" w:styleId="Index5">
    <w:name w:val="index 5"/>
    <w:basedOn w:val="Normal"/>
    <w:next w:val="Normal"/>
    <w:autoRedefine/>
    <w:uiPriority w:val="99"/>
    <w:semiHidden/>
    <w:unhideWhenUsed/>
    <w:rsid w:val="0043453A"/>
    <w:pPr>
      <w:ind w:left="1100" w:hanging="220"/>
    </w:pPr>
  </w:style>
  <w:style w:type="paragraph" w:styleId="Index6">
    <w:name w:val="index 6"/>
    <w:basedOn w:val="Normal"/>
    <w:next w:val="Normal"/>
    <w:autoRedefine/>
    <w:uiPriority w:val="99"/>
    <w:semiHidden/>
    <w:unhideWhenUsed/>
    <w:rsid w:val="0043453A"/>
    <w:pPr>
      <w:ind w:left="1320" w:hanging="220"/>
    </w:pPr>
  </w:style>
  <w:style w:type="paragraph" w:styleId="Index7">
    <w:name w:val="index 7"/>
    <w:basedOn w:val="Normal"/>
    <w:next w:val="Normal"/>
    <w:autoRedefine/>
    <w:uiPriority w:val="99"/>
    <w:semiHidden/>
    <w:unhideWhenUsed/>
    <w:rsid w:val="0043453A"/>
    <w:pPr>
      <w:ind w:left="1540" w:hanging="220"/>
    </w:pPr>
  </w:style>
  <w:style w:type="paragraph" w:styleId="Index8">
    <w:name w:val="index 8"/>
    <w:basedOn w:val="Normal"/>
    <w:next w:val="Normal"/>
    <w:autoRedefine/>
    <w:uiPriority w:val="99"/>
    <w:semiHidden/>
    <w:unhideWhenUsed/>
    <w:rsid w:val="0043453A"/>
    <w:pPr>
      <w:ind w:left="1760" w:hanging="220"/>
    </w:pPr>
  </w:style>
  <w:style w:type="paragraph" w:styleId="Index9">
    <w:name w:val="index 9"/>
    <w:basedOn w:val="Normal"/>
    <w:next w:val="Normal"/>
    <w:autoRedefine/>
    <w:uiPriority w:val="99"/>
    <w:semiHidden/>
    <w:unhideWhenUsed/>
    <w:rsid w:val="0043453A"/>
    <w:pPr>
      <w:ind w:left="1980" w:hanging="220"/>
    </w:pPr>
  </w:style>
  <w:style w:type="paragraph" w:styleId="IndexHeading">
    <w:name w:val="index heading"/>
    <w:basedOn w:val="Normal"/>
    <w:next w:val="Index1"/>
    <w:uiPriority w:val="99"/>
    <w:semiHidden/>
    <w:unhideWhenUsed/>
    <w:rsid w:val="0043453A"/>
    <w:rPr>
      <w:rFonts w:asciiTheme="majorHAnsi" w:eastAsiaTheme="majorEastAsia" w:hAnsiTheme="majorHAnsi" w:cstheme="majorBidi"/>
      <w:b/>
      <w:bCs/>
    </w:rPr>
  </w:style>
  <w:style w:type="character" w:styleId="IntenseEmphasis">
    <w:name w:val="Intense Emphasis"/>
    <w:basedOn w:val="DefaultParagraphFont"/>
    <w:uiPriority w:val="21"/>
    <w:rsid w:val="0043453A"/>
    <w:rPr>
      <w:b/>
      <w:bCs/>
      <w:i/>
      <w:iCs/>
      <w:color w:val="4F81BD" w:themeColor="accent1"/>
    </w:rPr>
  </w:style>
  <w:style w:type="paragraph" w:styleId="IntenseQuote">
    <w:name w:val="Intense Quote"/>
    <w:basedOn w:val="Normal"/>
    <w:next w:val="Normal"/>
    <w:link w:val="IntenseQuoteChar"/>
    <w:uiPriority w:val="30"/>
    <w:rsid w:val="0043453A"/>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43453A"/>
    <w:rPr>
      <w:b/>
      <w:bCs/>
      <w:i/>
      <w:iCs/>
      <w:color w:val="4F81BD" w:themeColor="accent1"/>
    </w:rPr>
  </w:style>
  <w:style w:type="character" w:styleId="IntenseReference">
    <w:name w:val="Intense Reference"/>
    <w:basedOn w:val="DefaultParagraphFont"/>
    <w:uiPriority w:val="32"/>
    <w:rsid w:val="0043453A"/>
    <w:rPr>
      <w:b/>
      <w:bCs/>
      <w:smallCaps/>
      <w:color w:val="C0504D" w:themeColor="accent2"/>
      <w:spacing w:val="5"/>
      <w:u w:val="single"/>
    </w:rPr>
  </w:style>
  <w:style w:type="character" w:styleId="LineNumber">
    <w:name w:val="line number"/>
    <w:basedOn w:val="DefaultParagraphFont"/>
    <w:uiPriority w:val="99"/>
    <w:semiHidden/>
    <w:unhideWhenUsed/>
    <w:rsid w:val="0043453A"/>
  </w:style>
  <w:style w:type="paragraph" w:styleId="List">
    <w:name w:val="List"/>
    <w:basedOn w:val="Normal"/>
    <w:uiPriority w:val="99"/>
    <w:semiHidden/>
    <w:unhideWhenUsed/>
    <w:rsid w:val="0043453A"/>
    <w:pPr>
      <w:ind w:left="283" w:hanging="283"/>
      <w:contextualSpacing/>
    </w:pPr>
  </w:style>
  <w:style w:type="paragraph" w:styleId="List2">
    <w:name w:val="List 2"/>
    <w:basedOn w:val="Normal"/>
    <w:uiPriority w:val="99"/>
    <w:semiHidden/>
    <w:unhideWhenUsed/>
    <w:rsid w:val="0043453A"/>
    <w:pPr>
      <w:ind w:left="566" w:hanging="283"/>
      <w:contextualSpacing/>
    </w:pPr>
  </w:style>
  <w:style w:type="paragraph" w:styleId="List3">
    <w:name w:val="List 3"/>
    <w:basedOn w:val="Normal"/>
    <w:uiPriority w:val="99"/>
    <w:semiHidden/>
    <w:unhideWhenUsed/>
    <w:rsid w:val="0043453A"/>
    <w:pPr>
      <w:ind w:left="849" w:hanging="283"/>
      <w:contextualSpacing/>
    </w:pPr>
  </w:style>
  <w:style w:type="paragraph" w:styleId="List4">
    <w:name w:val="List 4"/>
    <w:basedOn w:val="Normal"/>
    <w:uiPriority w:val="99"/>
    <w:semiHidden/>
    <w:unhideWhenUsed/>
    <w:rsid w:val="0043453A"/>
    <w:pPr>
      <w:ind w:left="1132" w:hanging="283"/>
      <w:contextualSpacing/>
    </w:pPr>
  </w:style>
  <w:style w:type="paragraph" w:styleId="List5">
    <w:name w:val="List 5"/>
    <w:basedOn w:val="Normal"/>
    <w:uiPriority w:val="99"/>
    <w:semiHidden/>
    <w:unhideWhenUsed/>
    <w:rsid w:val="0043453A"/>
    <w:pPr>
      <w:ind w:left="1415" w:hanging="283"/>
      <w:contextualSpacing/>
    </w:pPr>
  </w:style>
  <w:style w:type="paragraph" w:styleId="ListBullet">
    <w:name w:val="List Bullet"/>
    <w:basedOn w:val="Normal"/>
    <w:uiPriority w:val="99"/>
    <w:semiHidden/>
    <w:unhideWhenUsed/>
    <w:rsid w:val="0043453A"/>
    <w:pPr>
      <w:numPr>
        <w:numId w:val="1"/>
      </w:numPr>
      <w:contextualSpacing/>
    </w:pPr>
  </w:style>
  <w:style w:type="paragraph" w:styleId="ListBullet2">
    <w:name w:val="List Bullet 2"/>
    <w:basedOn w:val="Normal"/>
    <w:uiPriority w:val="99"/>
    <w:semiHidden/>
    <w:unhideWhenUsed/>
    <w:rsid w:val="0043453A"/>
    <w:pPr>
      <w:numPr>
        <w:numId w:val="2"/>
      </w:numPr>
      <w:contextualSpacing/>
    </w:pPr>
  </w:style>
  <w:style w:type="paragraph" w:styleId="ListBullet3">
    <w:name w:val="List Bullet 3"/>
    <w:basedOn w:val="Normal"/>
    <w:uiPriority w:val="99"/>
    <w:semiHidden/>
    <w:unhideWhenUsed/>
    <w:rsid w:val="0043453A"/>
    <w:pPr>
      <w:numPr>
        <w:numId w:val="3"/>
      </w:numPr>
      <w:contextualSpacing/>
    </w:pPr>
  </w:style>
  <w:style w:type="paragraph" w:styleId="ListBullet4">
    <w:name w:val="List Bullet 4"/>
    <w:basedOn w:val="Normal"/>
    <w:uiPriority w:val="99"/>
    <w:semiHidden/>
    <w:unhideWhenUsed/>
    <w:rsid w:val="0043453A"/>
    <w:pPr>
      <w:numPr>
        <w:numId w:val="4"/>
      </w:numPr>
      <w:contextualSpacing/>
    </w:pPr>
  </w:style>
  <w:style w:type="paragraph" w:styleId="ListBullet5">
    <w:name w:val="List Bullet 5"/>
    <w:basedOn w:val="Normal"/>
    <w:uiPriority w:val="99"/>
    <w:semiHidden/>
    <w:unhideWhenUsed/>
    <w:rsid w:val="0043453A"/>
    <w:pPr>
      <w:numPr>
        <w:numId w:val="5"/>
      </w:numPr>
      <w:contextualSpacing/>
    </w:pPr>
  </w:style>
  <w:style w:type="paragraph" w:styleId="ListContinue">
    <w:name w:val="List Continue"/>
    <w:basedOn w:val="Normal"/>
    <w:uiPriority w:val="99"/>
    <w:semiHidden/>
    <w:unhideWhenUsed/>
    <w:rsid w:val="0043453A"/>
    <w:pPr>
      <w:spacing w:after="120"/>
      <w:ind w:left="283"/>
      <w:contextualSpacing/>
    </w:pPr>
  </w:style>
  <w:style w:type="paragraph" w:styleId="ListContinue2">
    <w:name w:val="List Continue 2"/>
    <w:basedOn w:val="Normal"/>
    <w:uiPriority w:val="99"/>
    <w:semiHidden/>
    <w:unhideWhenUsed/>
    <w:rsid w:val="0043453A"/>
    <w:pPr>
      <w:spacing w:after="120"/>
      <w:ind w:left="566"/>
      <w:contextualSpacing/>
    </w:pPr>
  </w:style>
  <w:style w:type="paragraph" w:styleId="ListContinue3">
    <w:name w:val="List Continue 3"/>
    <w:basedOn w:val="Normal"/>
    <w:uiPriority w:val="99"/>
    <w:semiHidden/>
    <w:unhideWhenUsed/>
    <w:rsid w:val="0043453A"/>
    <w:pPr>
      <w:spacing w:after="120"/>
      <w:ind w:left="849"/>
      <w:contextualSpacing/>
    </w:pPr>
  </w:style>
  <w:style w:type="paragraph" w:styleId="ListContinue4">
    <w:name w:val="List Continue 4"/>
    <w:basedOn w:val="Normal"/>
    <w:uiPriority w:val="99"/>
    <w:semiHidden/>
    <w:unhideWhenUsed/>
    <w:rsid w:val="0043453A"/>
    <w:pPr>
      <w:spacing w:after="120"/>
      <w:ind w:left="1132"/>
      <w:contextualSpacing/>
    </w:pPr>
  </w:style>
  <w:style w:type="paragraph" w:styleId="ListContinue5">
    <w:name w:val="List Continue 5"/>
    <w:basedOn w:val="Normal"/>
    <w:uiPriority w:val="99"/>
    <w:semiHidden/>
    <w:unhideWhenUsed/>
    <w:rsid w:val="0043453A"/>
    <w:pPr>
      <w:spacing w:after="120"/>
      <w:ind w:left="1415"/>
      <w:contextualSpacing/>
    </w:pPr>
  </w:style>
  <w:style w:type="paragraph" w:styleId="ListNumber">
    <w:name w:val="List Number"/>
    <w:basedOn w:val="Normal"/>
    <w:uiPriority w:val="99"/>
    <w:semiHidden/>
    <w:unhideWhenUsed/>
    <w:rsid w:val="0043453A"/>
    <w:pPr>
      <w:numPr>
        <w:numId w:val="6"/>
      </w:numPr>
      <w:contextualSpacing/>
    </w:pPr>
  </w:style>
  <w:style w:type="paragraph" w:styleId="ListNumber2">
    <w:name w:val="List Number 2"/>
    <w:basedOn w:val="Normal"/>
    <w:uiPriority w:val="99"/>
    <w:semiHidden/>
    <w:unhideWhenUsed/>
    <w:rsid w:val="0043453A"/>
    <w:pPr>
      <w:numPr>
        <w:numId w:val="7"/>
      </w:numPr>
      <w:contextualSpacing/>
    </w:pPr>
  </w:style>
  <w:style w:type="paragraph" w:styleId="ListNumber3">
    <w:name w:val="List Number 3"/>
    <w:basedOn w:val="Normal"/>
    <w:uiPriority w:val="99"/>
    <w:semiHidden/>
    <w:unhideWhenUsed/>
    <w:rsid w:val="0043453A"/>
    <w:pPr>
      <w:numPr>
        <w:numId w:val="8"/>
      </w:numPr>
      <w:contextualSpacing/>
    </w:pPr>
  </w:style>
  <w:style w:type="paragraph" w:styleId="ListNumber4">
    <w:name w:val="List Number 4"/>
    <w:basedOn w:val="Normal"/>
    <w:uiPriority w:val="99"/>
    <w:semiHidden/>
    <w:unhideWhenUsed/>
    <w:rsid w:val="0043453A"/>
    <w:pPr>
      <w:numPr>
        <w:numId w:val="9"/>
      </w:numPr>
      <w:contextualSpacing/>
    </w:pPr>
  </w:style>
  <w:style w:type="paragraph" w:styleId="ListNumber5">
    <w:name w:val="List Number 5"/>
    <w:basedOn w:val="Normal"/>
    <w:uiPriority w:val="99"/>
    <w:semiHidden/>
    <w:unhideWhenUsed/>
    <w:rsid w:val="0043453A"/>
    <w:pPr>
      <w:numPr>
        <w:numId w:val="10"/>
      </w:numPr>
      <w:contextualSpacing/>
    </w:pPr>
  </w:style>
  <w:style w:type="paragraph" w:styleId="MacroText">
    <w:name w:val="macro"/>
    <w:link w:val="MacroTextChar"/>
    <w:uiPriority w:val="99"/>
    <w:semiHidden/>
    <w:unhideWhenUsed/>
    <w:rsid w:val="0043453A"/>
    <w:pPr>
      <w:tabs>
        <w:tab w:val="left" w:pos="480"/>
        <w:tab w:val="left" w:pos="960"/>
        <w:tab w:val="left" w:pos="1440"/>
        <w:tab w:val="left" w:pos="1920"/>
        <w:tab w:val="left" w:pos="2400"/>
        <w:tab w:val="left" w:pos="2880"/>
        <w:tab w:val="left" w:pos="3360"/>
        <w:tab w:val="left" w:pos="3840"/>
        <w:tab w:val="left" w:pos="4320"/>
      </w:tabs>
    </w:pPr>
    <w:rPr>
      <w:rFonts w:ascii="Consolas" w:hAnsi="Consolas" w:cs="Consolas"/>
      <w:sz w:val="20"/>
      <w:szCs w:val="20"/>
    </w:rPr>
  </w:style>
  <w:style w:type="character" w:customStyle="1" w:styleId="MacroTextChar">
    <w:name w:val="Macro Text Char"/>
    <w:basedOn w:val="DefaultParagraphFont"/>
    <w:link w:val="MacroText"/>
    <w:uiPriority w:val="99"/>
    <w:semiHidden/>
    <w:rsid w:val="0043453A"/>
    <w:rPr>
      <w:rFonts w:ascii="Consolas" w:hAnsi="Consolas" w:cs="Consolas"/>
      <w:sz w:val="20"/>
      <w:szCs w:val="20"/>
    </w:rPr>
  </w:style>
  <w:style w:type="paragraph" w:styleId="MessageHeader">
    <w:name w:val="Message Header"/>
    <w:basedOn w:val="Normal"/>
    <w:link w:val="MessageHeaderChar"/>
    <w:uiPriority w:val="99"/>
    <w:semiHidden/>
    <w:unhideWhenUsed/>
    <w:rsid w:val="0043453A"/>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43453A"/>
    <w:rPr>
      <w:rFonts w:asciiTheme="majorHAnsi" w:eastAsiaTheme="majorEastAsia" w:hAnsiTheme="majorHAnsi" w:cstheme="majorBidi"/>
      <w:sz w:val="24"/>
      <w:szCs w:val="24"/>
      <w:shd w:val="pct20" w:color="auto" w:fill="auto"/>
    </w:rPr>
  </w:style>
  <w:style w:type="paragraph" w:styleId="NoSpacing">
    <w:name w:val="No Spacing"/>
    <w:uiPriority w:val="7"/>
    <w:rsid w:val="0043453A"/>
  </w:style>
  <w:style w:type="paragraph" w:styleId="NormalWeb">
    <w:name w:val="Normal (Web)"/>
    <w:basedOn w:val="Normal"/>
    <w:uiPriority w:val="99"/>
    <w:semiHidden/>
    <w:unhideWhenUsed/>
    <w:rsid w:val="0043453A"/>
  </w:style>
  <w:style w:type="paragraph" w:styleId="NormalIndent">
    <w:name w:val="Normal Indent"/>
    <w:basedOn w:val="Normal"/>
    <w:uiPriority w:val="99"/>
    <w:semiHidden/>
    <w:unhideWhenUsed/>
    <w:rsid w:val="0043453A"/>
    <w:pPr>
      <w:ind w:left="720"/>
    </w:pPr>
  </w:style>
  <w:style w:type="paragraph" w:styleId="NoteHeading">
    <w:name w:val="Note Heading"/>
    <w:basedOn w:val="Normal"/>
    <w:next w:val="Normal"/>
    <w:link w:val="NoteHeadingChar"/>
    <w:uiPriority w:val="99"/>
    <w:semiHidden/>
    <w:unhideWhenUsed/>
    <w:rsid w:val="0043453A"/>
  </w:style>
  <w:style w:type="character" w:customStyle="1" w:styleId="NoteHeadingChar">
    <w:name w:val="Note Heading Char"/>
    <w:basedOn w:val="DefaultParagraphFont"/>
    <w:link w:val="NoteHeading"/>
    <w:uiPriority w:val="99"/>
    <w:semiHidden/>
    <w:rsid w:val="0043453A"/>
  </w:style>
  <w:style w:type="character" w:styleId="PageNumber">
    <w:name w:val="page number"/>
    <w:basedOn w:val="DefaultParagraphFont"/>
    <w:uiPriority w:val="99"/>
    <w:semiHidden/>
    <w:unhideWhenUsed/>
    <w:rsid w:val="0043453A"/>
  </w:style>
  <w:style w:type="character" w:styleId="PlaceholderText">
    <w:name w:val="Placeholder Text"/>
    <w:basedOn w:val="DefaultParagraphFont"/>
    <w:uiPriority w:val="99"/>
    <w:semiHidden/>
    <w:rsid w:val="0043453A"/>
    <w:rPr>
      <w:color w:val="808080"/>
    </w:rPr>
  </w:style>
  <w:style w:type="paragraph" w:styleId="Salutation">
    <w:name w:val="Salutation"/>
    <w:basedOn w:val="Normal"/>
    <w:next w:val="Normal"/>
    <w:link w:val="SalutationChar"/>
    <w:uiPriority w:val="99"/>
    <w:semiHidden/>
    <w:unhideWhenUsed/>
    <w:rsid w:val="0043453A"/>
  </w:style>
  <w:style w:type="character" w:customStyle="1" w:styleId="SalutationChar">
    <w:name w:val="Salutation Char"/>
    <w:basedOn w:val="DefaultParagraphFont"/>
    <w:link w:val="Salutation"/>
    <w:uiPriority w:val="99"/>
    <w:semiHidden/>
    <w:rsid w:val="0043453A"/>
  </w:style>
  <w:style w:type="paragraph" w:styleId="Signature">
    <w:name w:val="Signature"/>
    <w:basedOn w:val="Normal"/>
    <w:link w:val="SignatureChar"/>
    <w:uiPriority w:val="99"/>
    <w:semiHidden/>
    <w:unhideWhenUsed/>
    <w:rsid w:val="0043453A"/>
    <w:pPr>
      <w:ind w:left="4252"/>
    </w:pPr>
  </w:style>
  <w:style w:type="character" w:customStyle="1" w:styleId="SignatureChar">
    <w:name w:val="Signature Char"/>
    <w:basedOn w:val="DefaultParagraphFont"/>
    <w:link w:val="Signature"/>
    <w:uiPriority w:val="99"/>
    <w:semiHidden/>
    <w:rsid w:val="0043453A"/>
  </w:style>
  <w:style w:type="character" w:styleId="Strong">
    <w:name w:val="Strong"/>
    <w:basedOn w:val="DefaultParagraphFont"/>
    <w:uiPriority w:val="22"/>
    <w:rsid w:val="0043453A"/>
    <w:rPr>
      <w:b/>
      <w:bCs/>
    </w:rPr>
  </w:style>
  <w:style w:type="paragraph" w:styleId="Subtitle">
    <w:name w:val="Subtitle"/>
    <w:basedOn w:val="Normal"/>
    <w:next w:val="Normal"/>
    <w:link w:val="SubtitleChar"/>
    <w:uiPriority w:val="11"/>
    <w:rsid w:val="0043453A"/>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43453A"/>
    <w:rPr>
      <w:rFonts w:asciiTheme="majorHAnsi" w:eastAsiaTheme="majorEastAsia" w:hAnsiTheme="majorHAnsi" w:cstheme="majorBidi"/>
      <w:i/>
      <w:iCs/>
      <w:color w:val="4F81BD" w:themeColor="accent1"/>
      <w:spacing w:val="15"/>
      <w:sz w:val="24"/>
      <w:szCs w:val="24"/>
    </w:rPr>
  </w:style>
  <w:style w:type="character" w:styleId="SubtleEmphasis">
    <w:name w:val="Subtle Emphasis"/>
    <w:basedOn w:val="DefaultParagraphFont"/>
    <w:uiPriority w:val="19"/>
    <w:rsid w:val="0043453A"/>
    <w:rPr>
      <w:i/>
      <w:iCs/>
      <w:color w:val="808080" w:themeColor="text1" w:themeTint="7F"/>
    </w:rPr>
  </w:style>
  <w:style w:type="character" w:styleId="SubtleReference">
    <w:name w:val="Subtle Reference"/>
    <w:basedOn w:val="DefaultParagraphFont"/>
    <w:uiPriority w:val="31"/>
    <w:rsid w:val="0043453A"/>
    <w:rPr>
      <w:smallCaps/>
      <w:color w:val="C0504D" w:themeColor="accent2"/>
      <w:u w:val="single"/>
    </w:rPr>
  </w:style>
  <w:style w:type="paragraph" w:styleId="TableofAuthorities">
    <w:name w:val="table of authorities"/>
    <w:basedOn w:val="Normal"/>
    <w:next w:val="Normal"/>
    <w:uiPriority w:val="99"/>
    <w:semiHidden/>
    <w:unhideWhenUsed/>
    <w:rsid w:val="0043453A"/>
    <w:pPr>
      <w:ind w:left="220" w:hanging="220"/>
    </w:pPr>
  </w:style>
  <w:style w:type="paragraph" w:styleId="TableofFigures">
    <w:name w:val="table of figures"/>
    <w:basedOn w:val="Normal"/>
    <w:next w:val="Normal"/>
    <w:uiPriority w:val="99"/>
    <w:semiHidden/>
    <w:unhideWhenUsed/>
    <w:rsid w:val="0043453A"/>
  </w:style>
  <w:style w:type="paragraph" w:styleId="TOAHeading">
    <w:name w:val="toa heading"/>
    <w:basedOn w:val="Normal"/>
    <w:next w:val="Normal"/>
    <w:uiPriority w:val="99"/>
    <w:semiHidden/>
    <w:unhideWhenUsed/>
    <w:rsid w:val="0043453A"/>
    <w:pPr>
      <w:spacing w:before="12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rsid w:val="0043453A"/>
    <w:pPr>
      <w:spacing w:after="100"/>
    </w:pPr>
  </w:style>
  <w:style w:type="paragraph" w:styleId="TOC2">
    <w:name w:val="toc 2"/>
    <w:basedOn w:val="Normal"/>
    <w:next w:val="Normal"/>
    <w:autoRedefine/>
    <w:uiPriority w:val="39"/>
    <w:semiHidden/>
    <w:unhideWhenUsed/>
    <w:rsid w:val="0043453A"/>
    <w:pPr>
      <w:spacing w:after="100"/>
      <w:ind w:left="220"/>
    </w:pPr>
  </w:style>
  <w:style w:type="paragraph" w:styleId="TOC3">
    <w:name w:val="toc 3"/>
    <w:basedOn w:val="Normal"/>
    <w:next w:val="Normal"/>
    <w:autoRedefine/>
    <w:uiPriority w:val="39"/>
    <w:semiHidden/>
    <w:unhideWhenUsed/>
    <w:rsid w:val="0043453A"/>
    <w:pPr>
      <w:spacing w:after="100"/>
      <w:ind w:left="440"/>
    </w:pPr>
  </w:style>
  <w:style w:type="paragraph" w:styleId="TOC4">
    <w:name w:val="toc 4"/>
    <w:basedOn w:val="Normal"/>
    <w:next w:val="Normal"/>
    <w:autoRedefine/>
    <w:uiPriority w:val="39"/>
    <w:semiHidden/>
    <w:unhideWhenUsed/>
    <w:rsid w:val="0043453A"/>
    <w:pPr>
      <w:spacing w:after="100"/>
      <w:ind w:left="660"/>
    </w:pPr>
  </w:style>
  <w:style w:type="paragraph" w:styleId="TOC5">
    <w:name w:val="toc 5"/>
    <w:basedOn w:val="Normal"/>
    <w:next w:val="Normal"/>
    <w:autoRedefine/>
    <w:uiPriority w:val="39"/>
    <w:semiHidden/>
    <w:unhideWhenUsed/>
    <w:rsid w:val="0043453A"/>
    <w:pPr>
      <w:spacing w:after="100"/>
      <w:ind w:left="880"/>
    </w:pPr>
  </w:style>
  <w:style w:type="paragraph" w:styleId="TOC6">
    <w:name w:val="toc 6"/>
    <w:basedOn w:val="Normal"/>
    <w:next w:val="Normal"/>
    <w:autoRedefine/>
    <w:uiPriority w:val="39"/>
    <w:semiHidden/>
    <w:unhideWhenUsed/>
    <w:rsid w:val="0043453A"/>
    <w:pPr>
      <w:spacing w:after="100"/>
      <w:ind w:left="1100"/>
    </w:pPr>
  </w:style>
  <w:style w:type="paragraph" w:styleId="TOC7">
    <w:name w:val="toc 7"/>
    <w:basedOn w:val="Normal"/>
    <w:next w:val="Normal"/>
    <w:autoRedefine/>
    <w:uiPriority w:val="39"/>
    <w:semiHidden/>
    <w:unhideWhenUsed/>
    <w:rsid w:val="0043453A"/>
    <w:pPr>
      <w:spacing w:after="100"/>
      <w:ind w:left="1320"/>
    </w:pPr>
  </w:style>
  <w:style w:type="paragraph" w:styleId="TOC8">
    <w:name w:val="toc 8"/>
    <w:basedOn w:val="Normal"/>
    <w:next w:val="Normal"/>
    <w:autoRedefine/>
    <w:uiPriority w:val="39"/>
    <w:semiHidden/>
    <w:unhideWhenUsed/>
    <w:rsid w:val="0043453A"/>
    <w:pPr>
      <w:spacing w:after="100"/>
      <w:ind w:left="1540"/>
    </w:pPr>
  </w:style>
  <w:style w:type="paragraph" w:styleId="TOC9">
    <w:name w:val="toc 9"/>
    <w:basedOn w:val="Normal"/>
    <w:next w:val="Normal"/>
    <w:autoRedefine/>
    <w:uiPriority w:val="39"/>
    <w:semiHidden/>
    <w:unhideWhenUsed/>
    <w:rsid w:val="0043453A"/>
    <w:pPr>
      <w:spacing w:after="100"/>
      <w:ind w:left="1760"/>
    </w:pPr>
  </w:style>
  <w:style w:type="paragraph" w:styleId="TOCHeading">
    <w:name w:val="TOC Heading"/>
    <w:basedOn w:val="Heading1"/>
    <w:next w:val="Normal"/>
    <w:uiPriority w:val="39"/>
    <w:semiHidden/>
    <w:unhideWhenUsed/>
    <w:rsid w:val="0043453A"/>
    <w:pPr>
      <w:numPr>
        <w:numId w:val="0"/>
      </w:numPr>
      <w:spacing w:before="480" w:after="0"/>
      <w:outlineLvl w:val="9"/>
    </w:pPr>
    <w:rPr>
      <w:rFonts w:asciiTheme="majorHAnsi" w:hAnsiTheme="majorHAnsi"/>
      <w:color w:val="365F91" w:themeColor="accent1" w:themeShade="BF"/>
      <w:sz w:val="28"/>
    </w:rPr>
  </w:style>
  <w:style w:type="character" w:customStyle="1" w:styleId="GreenChar0">
    <w:name w:val="GreenChar"/>
    <w:basedOn w:val="DefaultParagraphFont"/>
    <w:rsid w:val="0043453A"/>
    <w:rPr>
      <w:color w:val="006600"/>
    </w:rPr>
  </w:style>
  <w:style w:type="paragraph" w:customStyle="1" w:styleId="BulletLevel1">
    <w:name w:val="Bullet Level 1"/>
    <w:basedOn w:val="Normal"/>
    <w:link w:val="BulletLevel1Char"/>
    <w:uiPriority w:val="5"/>
    <w:qFormat/>
    <w:rsid w:val="0043453A"/>
    <w:pPr>
      <w:numPr>
        <w:numId w:val="12"/>
      </w:numPr>
      <w:tabs>
        <w:tab w:val="left" w:pos="1134"/>
      </w:tabs>
    </w:pPr>
  </w:style>
  <w:style w:type="character" w:customStyle="1" w:styleId="BulletLevel1Char">
    <w:name w:val="Bullet Level 1 Char"/>
    <w:basedOn w:val="DefaultParagraphFont"/>
    <w:link w:val="BulletLevel1"/>
    <w:uiPriority w:val="5"/>
    <w:rsid w:val="0043453A"/>
    <w:rPr>
      <w:rFonts w:asciiTheme="minorHAnsi" w:eastAsiaTheme="minorEastAsia" w:hAnsiTheme="minorHAnsi"/>
      <w:sz w:val="24"/>
      <w:szCs w:val="24"/>
      <w:lang w:val="en-US" w:eastAsia="zh-CN"/>
    </w:rPr>
  </w:style>
  <w:style w:type="paragraph" w:customStyle="1" w:styleId="BulletLevel2">
    <w:name w:val="Bullet Level 2"/>
    <w:basedOn w:val="BulletLevel1"/>
    <w:link w:val="BulletLevel2Char"/>
    <w:uiPriority w:val="5"/>
    <w:qFormat/>
    <w:rsid w:val="0043453A"/>
    <w:pPr>
      <w:numPr>
        <w:ilvl w:val="1"/>
      </w:numPr>
    </w:pPr>
  </w:style>
  <w:style w:type="character" w:customStyle="1" w:styleId="BulletLevel2Char">
    <w:name w:val="Bullet Level 2 Char"/>
    <w:basedOn w:val="DefaultParagraphFont"/>
    <w:link w:val="BulletLevel2"/>
    <w:uiPriority w:val="5"/>
    <w:rsid w:val="0043453A"/>
    <w:rPr>
      <w:rFonts w:asciiTheme="minorHAnsi" w:eastAsiaTheme="minorEastAsia" w:hAnsiTheme="minorHAnsi"/>
      <w:sz w:val="24"/>
      <w:szCs w:val="24"/>
      <w:lang w:val="en-US" w:eastAsia="zh-CN"/>
    </w:rPr>
  </w:style>
  <w:style w:type="paragraph" w:customStyle="1" w:styleId="NumberLevel1">
    <w:name w:val="Number Level 1"/>
    <w:basedOn w:val="Normal"/>
    <w:link w:val="NumberLevel1Char"/>
    <w:uiPriority w:val="5"/>
    <w:qFormat/>
    <w:rsid w:val="0043453A"/>
    <w:pPr>
      <w:numPr>
        <w:numId w:val="13"/>
      </w:numPr>
      <w:tabs>
        <w:tab w:val="left" w:pos="1134"/>
      </w:tabs>
    </w:pPr>
  </w:style>
  <w:style w:type="character" w:customStyle="1" w:styleId="NumberLevel1Char">
    <w:name w:val="Number Level 1 Char"/>
    <w:basedOn w:val="DefaultParagraphFont"/>
    <w:link w:val="NumberLevel1"/>
    <w:uiPriority w:val="5"/>
    <w:rsid w:val="0043453A"/>
    <w:rPr>
      <w:rFonts w:asciiTheme="minorHAnsi" w:eastAsiaTheme="minorEastAsia" w:hAnsiTheme="minorHAnsi"/>
      <w:sz w:val="24"/>
      <w:szCs w:val="24"/>
      <w:lang w:val="en-US" w:eastAsia="zh-CN"/>
    </w:rPr>
  </w:style>
  <w:style w:type="paragraph" w:customStyle="1" w:styleId="NumberLevel2">
    <w:name w:val="Number Level 2"/>
    <w:basedOn w:val="Normal"/>
    <w:link w:val="NumberLevel2Char"/>
    <w:uiPriority w:val="5"/>
    <w:qFormat/>
    <w:rsid w:val="0043453A"/>
    <w:pPr>
      <w:numPr>
        <w:numId w:val="14"/>
      </w:numPr>
    </w:pPr>
  </w:style>
  <w:style w:type="character" w:customStyle="1" w:styleId="NumberLevel2Char">
    <w:name w:val="Number Level 2 Char"/>
    <w:basedOn w:val="DefaultParagraphFont"/>
    <w:link w:val="NumberLevel2"/>
    <w:uiPriority w:val="5"/>
    <w:rsid w:val="0043453A"/>
    <w:rPr>
      <w:rFonts w:asciiTheme="minorHAnsi" w:eastAsiaTheme="minorEastAsia" w:hAnsiTheme="minorHAnsi"/>
      <w:sz w:val="24"/>
      <w:szCs w:val="24"/>
      <w:lang w:val="en-US" w:eastAsia="zh-CN"/>
    </w:rPr>
  </w:style>
  <w:style w:type="paragraph" w:customStyle="1" w:styleId="NumberLevel3">
    <w:name w:val="Number Level 3"/>
    <w:basedOn w:val="Normal"/>
    <w:link w:val="NumberLevel3Char"/>
    <w:uiPriority w:val="3"/>
    <w:rsid w:val="0043453A"/>
  </w:style>
  <w:style w:type="character" w:customStyle="1" w:styleId="NumberLevel3Char">
    <w:name w:val="Number Level 3 Char"/>
    <w:basedOn w:val="DefaultParagraphFont"/>
    <w:link w:val="NumberLevel3"/>
    <w:uiPriority w:val="3"/>
    <w:rsid w:val="0043453A"/>
  </w:style>
  <w:style w:type="paragraph" w:customStyle="1" w:styleId="Tabletitle">
    <w:name w:val="Table title"/>
    <w:basedOn w:val="Normal"/>
    <w:link w:val="TabletitleChar"/>
    <w:uiPriority w:val="6"/>
    <w:rsid w:val="0043453A"/>
  </w:style>
  <w:style w:type="character" w:customStyle="1" w:styleId="TabletitleChar">
    <w:name w:val="Table title Char"/>
    <w:basedOn w:val="DefaultParagraphFont"/>
    <w:link w:val="Tabletitle"/>
    <w:uiPriority w:val="6"/>
    <w:rsid w:val="0043453A"/>
  </w:style>
  <w:style w:type="paragraph" w:customStyle="1" w:styleId="Tablelegend">
    <w:name w:val="Table legend"/>
    <w:basedOn w:val="Normal"/>
    <w:link w:val="TablelegendChar"/>
    <w:uiPriority w:val="6"/>
    <w:rsid w:val="0043453A"/>
  </w:style>
  <w:style w:type="character" w:customStyle="1" w:styleId="TablelegendChar">
    <w:name w:val="Table legend Char"/>
    <w:basedOn w:val="DefaultParagraphFont"/>
    <w:link w:val="Tablelegend"/>
    <w:uiPriority w:val="6"/>
    <w:rsid w:val="0043453A"/>
  </w:style>
  <w:style w:type="paragraph" w:customStyle="1" w:styleId="Figurelegend">
    <w:name w:val="Figure legend"/>
    <w:basedOn w:val="Normal"/>
    <w:link w:val="FigurelegendChar"/>
    <w:uiPriority w:val="6"/>
    <w:rsid w:val="0043453A"/>
  </w:style>
  <w:style w:type="character" w:customStyle="1" w:styleId="FigurelegendChar">
    <w:name w:val="Figure legend Char"/>
    <w:basedOn w:val="DefaultParagraphFont"/>
    <w:link w:val="Figurelegend"/>
    <w:uiPriority w:val="6"/>
    <w:rsid w:val="0043453A"/>
  </w:style>
  <w:style w:type="paragraph" w:customStyle="1" w:styleId="Author">
    <w:name w:val="Author"/>
    <w:basedOn w:val="Normal"/>
    <w:link w:val="AuthorChar"/>
    <w:uiPriority w:val="6"/>
    <w:rsid w:val="0043453A"/>
  </w:style>
  <w:style w:type="character" w:customStyle="1" w:styleId="AuthorChar">
    <w:name w:val="Author Char"/>
    <w:basedOn w:val="DefaultParagraphFont"/>
    <w:link w:val="Author"/>
    <w:uiPriority w:val="6"/>
    <w:rsid w:val="0043453A"/>
  </w:style>
  <w:style w:type="paragraph" w:customStyle="1" w:styleId="Tablefootnote">
    <w:name w:val="Table footnote"/>
    <w:basedOn w:val="Normal"/>
    <w:link w:val="TablefootnoteChar"/>
    <w:uiPriority w:val="6"/>
    <w:rsid w:val="0043453A"/>
  </w:style>
  <w:style w:type="character" w:customStyle="1" w:styleId="TablefootnoteChar">
    <w:name w:val="Table footnote Char"/>
    <w:basedOn w:val="DefaultParagraphFont"/>
    <w:link w:val="Tablefootnote"/>
    <w:uiPriority w:val="6"/>
    <w:rsid w:val="0043453A"/>
  </w:style>
  <w:style w:type="character" w:customStyle="1" w:styleId="BodyTextChar1">
    <w:name w:val="Body Text Char1"/>
    <w:basedOn w:val="DefaultParagraphFont"/>
    <w:uiPriority w:val="99"/>
    <w:semiHidden/>
    <w:rsid w:val="0043453A"/>
  </w:style>
  <w:style w:type="table" w:customStyle="1" w:styleId="SGM">
    <w:name w:val="SGM"/>
    <w:basedOn w:val="TableNormal"/>
    <w:uiPriority w:val="99"/>
    <w:rsid w:val="0043453A"/>
    <w:tblPr/>
  </w:style>
  <w:style w:type="table" w:customStyle="1" w:styleId="SGMGreen">
    <w:name w:val="SGM Green"/>
    <w:basedOn w:val="TableNormal"/>
    <w:uiPriority w:val="99"/>
    <w:rsid w:val="0043453A"/>
    <w:tblPr>
      <w:tblStyleRowBandSize w:val="1"/>
      <w:tblBorders>
        <w:bottom w:val="single" w:sz="8" w:space="0" w:color="auto"/>
      </w:tblBorders>
    </w:tblPr>
    <w:tblStylePr w:type="firstRow">
      <w:tblPr/>
      <w:tcPr>
        <w:tcBorders>
          <w:top w:val="single" w:sz="8" w:space="0" w:color="auto"/>
          <w:left w:val="nil"/>
          <w:bottom w:val="single" w:sz="8" w:space="0" w:color="auto"/>
          <w:right w:val="nil"/>
          <w:insideH w:val="nil"/>
          <w:insideV w:val="nil"/>
          <w:tl2br w:val="nil"/>
          <w:tr2bl w:val="nil"/>
        </w:tcBorders>
      </w:tcPr>
    </w:tblStylePr>
    <w:tblStylePr w:type="lastRow">
      <w:tblPr/>
      <w:tcPr>
        <w:tcBorders>
          <w:bottom w:val="nil"/>
        </w:tcBorders>
      </w:tcPr>
    </w:tblStylePr>
    <w:tblStylePr w:type="band1Horz">
      <w:tblPr/>
      <w:tcPr>
        <w:shd w:val="clear" w:color="auto" w:fill="C1FFEF"/>
      </w:tcPr>
    </w:tblStylePr>
    <w:tblStylePr w:type="band2Horz">
      <w:rPr>
        <w:color w:val="000000" w:themeColor="text1"/>
      </w:rPr>
    </w:tblStylePr>
  </w:style>
  <w:style w:type="numbering" w:customStyle="1" w:styleId="Linked">
    <w:name w:val="Linked"/>
    <w:uiPriority w:val="99"/>
    <w:rsid w:val="0043453A"/>
    <w:pPr>
      <w:numPr>
        <w:numId w:val="15"/>
      </w:numPr>
    </w:pPr>
  </w:style>
  <w:style w:type="table" w:customStyle="1" w:styleId="SGMOrange">
    <w:name w:val="SGM Orange"/>
    <w:basedOn w:val="LightShading"/>
    <w:uiPriority w:val="99"/>
    <w:locked/>
    <w:rsid w:val="0043453A"/>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i w:val="0"/>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left w:val="nil"/>
          <w:bottom w:val="nil"/>
          <w:right w:val="nil"/>
          <w:insideH w:val="nil"/>
          <w:insideV w:val="nil"/>
          <w:tl2br w:val="nil"/>
          <w:tr2bl w:val="nil"/>
        </w:tcBorders>
        <w:shd w:val="clear" w:color="auto" w:fill="FDE9D9"/>
      </w:tcPr>
    </w:tblStylePr>
  </w:style>
  <w:style w:type="table" w:styleId="LightShading">
    <w:name w:val="Light Shading"/>
    <w:basedOn w:val="TableNormal"/>
    <w:uiPriority w:val="60"/>
    <w:rsid w:val="0043453A"/>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59"/>
    <w:rsid w:val="004345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43453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Grid">
    <w:name w:val="Light Grid"/>
    <w:basedOn w:val="TableNormal"/>
    <w:uiPriority w:val="62"/>
    <w:rsid w:val="0043453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DarkList">
    <w:name w:val="Dark List"/>
    <w:basedOn w:val="TableNormal"/>
    <w:uiPriority w:val="70"/>
    <w:rsid w:val="0043453A"/>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character" w:customStyle="1" w:styleId="UnresolvedMention1">
    <w:name w:val="Unresolved Mention1"/>
    <w:basedOn w:val="DefaultParagraphFont"/>
    <w:uiPriority w:val="99"/>
    <w:semiHidden/>
    <w:unhideWhenUsed/>
    <w:rsid w:val="00C919B3"/>
    <w:rPr>
      <w:color w:val="808080"/>
      <w:shd w:val="clear" w:color="auto" w:fill="E6E6E6"/>
    </w:rPr>
  </w:style>
  <w:style w:type="character" w:customStyle="1" w:styleId="UnresolvedMention2">
    <w:name w:val="Unresolved Mention2"/>
    <w:basedOn w:val="DefaultParagraphFont"/>
    <w:uiPriority w:val="99"/>
    <w:semiHidden/>
    <w:unhideWhenUsed/>
    <w:rsid w:val="003E79E7"/>
    <w:rPr>
      <w:color w:val="605E5C"/>
      <w:shd w:val="clear" w:color="auto" w:fill="E1DFDD"/>
    </w:rPr>
  </w:style>
  <w:style w:type="character" w:styleId="UnresolvedMention">
    <w:name w:val="Unresolved Mention"/>
    <w:basedOn w:val="DefaultParagraphFont"/>
    <w:uiPriority w:val="99"/>
    <w:semiHidden/>
    <w:unhideWhenUsed/>
    <w:rsid w:val="00242E00"/>
    <w:rPr>
      <w:color w:val="605E5C"/>
      <w:shd w:val="clear" w:color="auto" w:fill="E1DFDD"/>
    </w:rPr>
  </w:style>
  <w:style w:type="paragraph" w:styleId="Revision">
    <w:name w:val="Revision"/>
    <w:hidden/>
    <w:uiPriority w:val="99"/>
    <w:semiHidden/>
    <w:rsid w:val="008C6EC5"/>
    <w:rPr>
      <w:rFonts w:asciiTheme="minorHAnsi" w:eastAsiaTheme="minorEastAsia" w:hAnsiTheme="minorHAnsi"/>
      <w:sz w:val="24"/>
      <w:szCs w:val="24"/>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219751">
      <w:bodyDiv w:val="1"/>
      <w:marLeft w:val="0"/>
      <w:marRight w:val="0"/>
      <w:marTop w:val="0"/>
      <w:marBottom w:val="0"/>
      <w:divBdr>
        <w:top w:val="none" w:sz="0" w:space="0" w:color="auto"/>
        <w:left w:val="none" w:sz="0" w:space="0" w:color="auto"/>
        <w:bottom w:val="none" w:sz="0" w:space="0" w:color="auto"/>
        <w:right w:val="none" w:sz="0" w:space="0" w:color="auto"/>
      </w:divBdr>
    </w:div>
    <w:div w:id="158354482">
      <w:bodyDiv w:val="1"/>
      <w:marLeft w:val="0"/>
      <w:marRight w:val="0"/>
      <w:marTop w:val="0"/>
      <w:marBottom w:val="0"/>
      <w:divBdr>
        <w:top w:val="none" w:sz="0" w:space="0" w:color="auto"/>
        <w:left w:val="none" w:sz="0" w:space="0" w:color="auto"/>
        <w:bottom w:val="none" w:sz="0" w:space="0" w:color="auto"/>
        <w:right w:val="none" w:sz="0" w:space="0" w:color="auto"/>
      </w:divBdr>
    </w:div>
    <w:div w:id="225143368">
      <w:bodyDiv w:val="1"/>
      <w:marLeft w:val="0"/>
      <w:marRight w:val="0"/>
      <w:marTop w:val="0"/>
      <w:marBottom w:val="0"/>
      <w:divBdr>
        <w:top w:val="none" w:sz="0" w:space="0" w:color="auto"/>
        <w:left w:val="none" w:sz="0" w:space="0" w:color="auto"/>
        <w:bottom w:val="none" w:sz="0" w:space="0" w:color="auto"/>
        <w:right w:val="none" w:sz="0" w:space="0" w:color="auto"/>
      </w:divBdr>
    </w:div>
    <w:div w:id="272055308">
      <w:bodyDiv w:val="1"/>
      <w:marLeft w:val="0"/>
      <w:marRight w:val="0"/>
      <w:marTop w:val="0"/>
      <w:marBottom w:val="0"/>
      <w:divBdr>
        <w:top w:val="none" w:sz="0" w:space="0" w:color="auto"/>
        <w:left w:val="none" w:sz="0" w:space="0" w:color="auto"/>
        <w:bottom w:val="none" w:sz="0" w:space="0" w:color="auto"/>
        <w:right w:val="none" w:sz="0" w:space="0" w:color="auto"/>
      </w:divBdr>
    </w:div>
    <w:div w:id="344787886">
      <w:bodyDiv w:val="1"/>
      <w:marLeft w:val="0"/>
      <w:marRight w:val="0"/>
      <w:marTop w:val="0"/>
      <w:marBottom w:val="0"/>
      <w:divBdr>
        <w:top w:val="none" w:sz="0" w:space="0" w:color="auto"/>
        <w:left w:val="none" w:sz="0" w:space="0" w:color="auto"/>
        <w:bottom w:val="none" w:sz="0" w:space="0" w:color="auto"/>
        <w:right w:val="none" w:sz="0" w:space="0" w:color="auto"/>
      </w:divBdr>
    </w:div>
    <w:div w:id="444621540">
      <w:bodyDiv w:val="1"/>
      <w:marLeft w:val="0"/>
      <w:marRight w:val="0"/>
      <w:marTop w:val="0"/>
      <w:marBottom w:val="0"/>
      <w:divBdr>
        <w:top w:val="none" w:sz="0" w:space="0" w:color="auto"/>
        <w:left w:val="none" w:sz="0" w:space="0" w:color="auto"/>
        <w:bottom w:val="none" w:sz="0" w:space="0" w:color="auto"/>
        <w:right w:val="none" w:sz="0" w:space="0" w:color="auto"/>
      </w:divBdr>
    </w:div>
    <w:div w:id="532576108">
      <w:bodyDiv w:val="1"/>
      <w:marLeft w:val="0"/>
      <w:marRight w:val="0"/>
      <w:marTop w:val="0"/>
      <w:marBottom w:val="0"/>
      <w:divBdr>
        <w:top w:val="none" w:sz="0" w:space="0" w:color="auto"/>
        <w:left w:val="none" w:sz="0" w:space="0" w:color="auto"/>
        <w:bottom w:val="none" w:sz="0" w:space="0" w:color="auto"/>
        <w:right w:val="none" w:sz="0" w:space="0" w:color="auto"/>
      </w:divBdr>
    </w:div>
    <w:div w:id="573783900">
      <w:bodyDiv w:val="1"/>
      <w:marLeft w:val="0"/>
      <w:marRight w:val="0"/>
      <w:marTop w:val="0"/>
      <w:marBottom w:val="0"/>
      <w:divBdr>
        <w:top w:val="none" w:sz="0" w:space="0" w:color="auto"/>
        <w:left w:val="none" w:sz="0" w:space="0" w:color="auto"/>
        <w:bottom w:val="none" w:sz="0" w:space="0" w:color="auto"/>
        <w:right w:val="none" w:sz="0" w:space="0" w:color="auto"/>
      </w:divBdr>
    </w:div>
    <w:div w:id="611593198">
      <w:bodyDiv w:val="1"/>
      <w:marLeft w:val="0"/>
      <w:marRight w:val="0"/>
      <w:marTop w:val="0"/>
      <w:marBottom w:val="0"/>
      <w:divBdr>
        <w:top w:val="none" w:sz="0" w:space="0" w:color="auto"/>
        <w:left w:val="none" w:sz="0" w:space="0" w:color="auto"/>
        <w:bottom w:val="none" w:sz="0" w:space="0" w:color="auto"/>
        <w:right w:val="none" w:sz="0" w:space="0" w:color="auto"/>
      </w:divBdr>
    </w:div>
    <w:div w:id="663971371">
      <w:bodyDiv w:val="1"/>
      <w:marLeft w:val="0"/>
      <w:marRight w:val="0"/>
      <w:marTop w:val="0"/>
      <w:marBottom w:val="0"/>
      <w:divBdr>
        <w:top w:val="none" w:sz="0" w:space="0" w:color="auto"/>
        <w:left w:val="none" w:sz="0" w:space="0" w:color="auto"/>
        <w:bottom w:val="none" w:sz="0" w:space="0" w:color="auto"/>
        <w:right w:val="none" w:sz="0" w:space="0" w:color="auto"/>
      </w:divBdr>
    </w:div>
    <w:div w:id="837620250">
      <w:bodyDiv w:val="1"/>
      <w:marLeft w:val="0"/>
      <w:marRight w:val="0"/>
      <w:marTop w:val="0"/>
      <w:marBottom w:val="0"/>
      <w:divBdr>
        <w:top w:val="none" w:sz="0" w:space="0" w:color="auto"/>
        <w:left w:val="none" w:sz="0" w:space="0" w:color="auto"/>
        <w:bottom w:val="none" w:sz="0" w:space="0" w:color="auto"/>
        <w:right w:val="none" w:sz="0" w:space="0" w:color="auto"/>
      </w:divBdr>
    </w:div>
    <w:div w:id="845053047">
      <w:bodyDiv w:val="1"/>
      <w:marLeft w:val="0"/>
      <w:marRight w:val="0"/>
      <w:marTop w:val="0"/>
      <w:marBottom w:val="0"/>
      <w:divBdr>
        <w:top w:val="none" w:sz="0" w:space="0" w:color="auto"/>
        <w:left w:val="none" w:sz="0" w:space="0" w:color="auto"/>
        <w:bottom w:val="none" w:sz="0" w:space="0" w:color="auto"/>
        <w:right w:val="none" w:sz="0" w:space="0" w:color="auto"/>
      </w:divBdr>
    </w:div>
    <w:div w:id="876547458">
      <w:bodyDiv w:val="1"/>
      <w:marLeft w:val="0"/>
      <w:marRight w:val="0"/>
      <w:marTop w:val="0"/>
      <w:marBottom w:val="0"/>
      <w:divBdr>
        <w:top w:val="none" w:sz="0" w:space="0" w:color="auto"/>
        <w:left w:val="none" w:sz="0" w:space="0" w:color="auto"/>
        <w:bottom w:val="none" w:sz="0" w:space="0" w:color="auto"/>
        <w:right w:val="none" w:sz="0" w:space="0" w:color="auto"/>
      </w:divBdr>
    </w:div>
    <w:div w:id="879241157">
      <w:bodyDiv w:val="1"/>
      <w:marLeft w:val="0"/>
      <w:marRight w:val="0"/>
      <w:marTop w:val="0"/>
      <w:marBottom w:val="0"/>
      <w:divBdr>
        <w:top w:val="none" w:sz="0" w:space="0" w:color="auto"/>
        <w:left w:val="none" w:sz="0" w:space="0" w:color="auto"/>
        <w:bottom w:val="none" w:sz="0" w:space="0" w:color="auto"/>
        <w:right w:val="none" w:sz="0" w:space="0" w:color="auto"/>
      </w:divBdr>
    </w:div>
    <w:div w:id="918055943">
      <w:bodyDiv w:val="1"/>
      <w:marLeft w:val="0"/>
      <w:marRight w:val="0"/>
      <w:marTop w:val="0"/>
      <w:marBottom w:val="0"/>
      <w:divBdr>
        <w:top w:val="none" w:sz="0" w:space="0" w:color="auto"/>
        <w:left w:val="none" w:sz="0" w:space="0" w:color="auto"/>
        <w:bottom w:val="none" w:sz="0" w:space="0" w:color="auto"/>
        <w:right w:val="none" w:sz="0" w:space="0" w:color="auto"/>
      </w:divBdr>
    </w:div>
    <w:div w:id="920022113">
      <w:bodyDiv w:val="1"/>
      <w:marLeft w:val="0"/>
      <w:marRight w:val="0"/>
      <w:marTop w:val="0"/>
      <w:marBottom w:val="0"/>
      <w:divBdr>
        <w:top w:val="none" w:sz="0" w:space="0" w:color="auto"/>
        <w:left w:val="none" w:sz="0" w:space="0" w:color="auto"/>
        <w:bottom w:val="none" w:sz="0" w:space="0" w:color="auto"/>
        <w:right w:val="none" w:sz="0" w:space="0" w:color="auto"/>
      </w:divBdr>
    </w:div>
    <w:div w:id="935284579">
      <w:bodyDiv w:val="1"/>
      <w:marLeft w:val="0"/>
      <w:marRight w:val="0"/>
      <w:marTop w:val="0"/>
      <w:marBottom w:val="0"/>
      <w:divBdr>
        <w:top w:val="none" w:sz="0" w:space="0" w:color="auto"/>
        <w:left w:val="none" w:sz="0" w:space="0" w:color="auto"/>
        <w:bottom w:val="none" w:sz="0" w:space="0" w:color="auto"/>
        <w:right w:val="none" w:sz="0" w:space="0" w:color="auto"/>
      </w:divBdr>
    </w:div>
    <w:div w:id="975989980">
      <w:bodyDiv w:val="1"/>
      <w:marLeft w:val="0"/>
      <w:marRight w:val="0"/>
      <w:marTop w:val="0"/>
      <w:marBottom w:val="0"/>
      <w:divBdr>
        <w:top w:val="none" w:sz="0" w:space="0" w:color="auto"/>
        <w:left w:val="none" w:sz="0" w:space="0" w:color="auto"/>
        <w:bottom w:val="none" w:sz="0" w:space="0" w:color="auto"/>
        <w:right w:val="none" w:sz="0" w:space="0" w:color="auto"/>
      </w:divBdr>
    </w:div>
    <w:div w:id="1006440961">
      <w:bodyDiv w:val="1"/>
      <w:marLeft w:val="0"/>
      <w:marRight w:val="0"/>
      <w:marTop w:val="0"/>
      <w:marBottom w:val="0"/>
      <w:divBdr>
        <w:top w:val="none" w:sz="0" w:space="0" w:color="auto"/>
        <w:left w:val="none" w:sz="0" w:space="0" w:color="auto"/>
        <w:bottom w:val="none" w:sz="0" w:space="0" w:color="auto"/>
        <w:right w:val="none" w:sz="0" w:space="0" w:color="auto"/>
      </w:divBdr>
    </w:div>
    <w:div w:id="1042175230">
      <w:bodyDiv w:val="1"/>
      <w:marLeft w:val="0"/>
      <w:marRight w:val="0"/>
      <w:marTop w:val="0"/>
      <w:marBottom w:val="0"/>
      <w:divBdr>
        <w:top w:val="none" w:sz="0" w:space="0" w:color="auto"/>
        <w:left w:val="none" w:sz="0" w:space="0" w:color="auto"/>
        <w:bottom w:val="none" w:sz="0" w:space="0" w:color="auto"/>
        <w:right w:val="none" w:sz="0" w:space="0" w:color="auto"/>
      </w:divBdr>
    </w:div>
    <w:div w:id="1042484715">
      <w:bodyDiv w:val="1"/>
      <w:marLeft w:val="0"/>
      <w:marRight w:val="0"/>
      <w:marTop w:val="0"/>
      <w:marBottom w:val="0"/>
      <w:divBdr>
        <w:top w:val="none" w:sz="0" w:space="0" w:color="auto"/>
        <w:left w:val="none" w:sz="0" w:space="0" w:color="auto"/>
        <w:bottom w:val="none" w:sz="0" w:space="0" w:color="auto"/>
        <w:right w:val="none" w:sz="0" w:space="0" w:color="auto"/>
      </w:divBdr>
    </w:div>
    <w:div w:id="1042942927">
      <w:bodyDiv w:val="1"/>
      <w:marLeft w:val="0"/>
      <w:marRight w:val="0"/>
      <w:marTop w:val="0"/>
      <w:marBottom w:val="0"/>
      <w:divBdr>
        <w:top w:val="none" w:sz="0" w:space="0" w:color="auto"/>
        <w:left w:val="none" w:sz="0" w:space="0" w:color="auto"/>
        <w:bottom w:val="none" w:sz="0" w:space="0" w:color="auto"/>
        <w:right w:val="none" w:sz="0" w:space="0" w:color="auto"/>
      </w:divBdr>
    </w:div>
    <w:div w:id="1092117764">
      <w:bodyDiv w:val="1"/>
      <w:marLeft w:val="0"/>
      <w:marRight w:val="0"/>
      <w:marTop w:val="0"/>
      <w:marBottom w:val="0"/>
      <w:divBdr>
        <w:top w:val="none" w:sz="0" w:space="0" w:color="auto"/>
        <w:left w:val="none" w:sz="0" w:space="0" w:color="auto"/>
        <w:bottom w:val="none" w:sz="0" w:space="0" w:color="auto"/>
        <w:right w:val="none" w:sz="0" w:space="0" w:color="auto"/>
      </w:divBdr>
    </w:div>
    <w:div w:id="1170438835">
      <w:bodyDiv w:val="1"/>
      <w:marLeft w:val="0"/>
      <w:marRight w:val="0"/>
      <w:marTop w:val="0"/>
      <w:marBottom w:val="0"/>
      <w:divBdr>
        <w:top w:val="none" w:sz="0" w:space="0" w:color="auto"/>
        <w:left w:val="none" w:sz="0" w:space="0" w:color="auto"/>
        <w:bottom w:val="none" w:sz="0" w:space="0" w:color="auto"/>
        <w:right w:val="none" w:sz="0" w:space="0" w:color="auto"/>
      </w:divBdr>
    </w:div>
    <w:div w:id="1236236816">
      <w:bodyDiv w:val="1"/>
      <w:marLeft w:val="0"/>
      <w:marRight w:val="0"/>
      <w:marTop w:val="0"/>
      <w:marBottom w:val="0"/>
      <w:divBdr>
        <w:top w:val="none" w:sz="0" w:space="0" w:color="auto"/>
        <w:left w:val="none" w:sz="0" w:space="0" w:color="auto"/>
        <w:bottom w:val="none" w:sz="0" w:space="0" w:color="auto"/>
        <w:right w:val="none" w:sz="0" w:space="0" w:color="auto"/>
      </w:divBdr>
    </w:div>
    <w:div w:id="1278097864">
      <w:bodyDiv w:val="1"/>
      <w:marLeft w:val="0"/>
      <w:marRight w:val="0"/>
      <w:marTop w:val="0"/>
      <w:marBottom w:val="0"/>
      <w:divBdr>
        <w:top w:val="none" w:sz="0" w:space="0" w:color="auto"/>
        <w:left w:val="none" w:sz="0" w:space="0" w:color="auto"/>
        <w:bottom w:val="none" w:sz="0" w:space="0" w:color="auto"/>
        <w:right w:val="none" w:sz="0" w:space="0" w:color="auto"/>
      </w:divBdr>
    </w:div>
    <w:div w:id="1386415882">
      <w:bodyDiv w:val="1"/>
      <w:marLeft w:val="0"/>
      <w:marRight w:val="0"/>
      <w:marTop w:val="0"/>
      <w:marBottom w:val="0"/>
      <w:divBdr>
        <w:top w:val="none" w:sz="0" w:space="0" w:color="auto"/>
        <w:left w:val="none" w:sz="0" w:space="0" w:color="auto"/>
        <w:bottom w:val="none" w:sz="0" w:space="0" w:color="auto"/>
        <w:right w:val="none" w:sz="0" w:space="0" w:color="auto"/>
      </w:divBdr>
    </w:div>
    <w:div w:id="1528520117">
      <w:bodyDiv w:val="1"/>
      <w:marLeft w:val="0"/>
      <w:marRight w:val="0"/>
      <w:marTop w:val="0"/>
      <w:marBottom w:val="0"/>
      <w:divBdr>
        <w:top w:val="none" w:sz="0" w:space="0" w:color="auto"/>
        <w:left w:val="none" w:sz="0" w:space="0" w:color="auto"/>
        <w:bottom w:val="none" w:sz="0" w:space="0" w:color="auto"/>
        <w:right w:val="none" w:sz="0" w:space="0" w:color="auto"/>
      </w:divBdr>
    </w:div>
    <w:div w:id="1802772317">
      <w:bodyDiv w:val="1"/>
      <w:marLeft w:val="0"/>
      <w:marRight w:val="0"/>
      <w:marTop w:val="0"/>
      <w:marBottom w:val="0"/>
      <w:divBdr>
        <w:top w:val="none" w:sz="0" w:space="0" w:color="auto"/>
        <w:left w:val="none" w:sz="0" w:space="0" w:color="auto"/>
        <w:bottom w:val="none" w:sz="0" w:space="0" w:color="auto"/>
        <w:right w:val="none" w:sz="0" w:space="0" w:color="auto"/>
      </w:divBdr>
    </w:div>
    <w:div w:id="1961767137">
      <w:bodyDiv w:val="1"/>
      <w:marLeft w:val="0"/>
      <w:marRight w:val="0"/>
      <w:marTop w:val="0"/>
      <w:marBottom w:val="0"/>
      <w:divBdr>
        <w:top w:val="none" w:sz="0" w:space="0" w:color="auto"/>
        <w:left w:val="none" w:sz="0" w:space="0" w:color="auto"/>
        <w:bottom w:val="none" w:sz="0" w:space="0" w:color="auto"/>
        <w:right w:val="none" w:sz="0" w:space="0" w:color="auto"/>
      </w:divBdr>
    </w:div>
    <w:div w:id="2068450693">
      <w:bodyDiv w:val="1"/>
      <w:marLeft w:val="0"/>
      <w:marRight w:val="0"/>
      <w:marTop w:val="0"/>
      <w:marBottom w:val="0"/>
      <w:divBdr>
        <w:top w:val="none" w:sz="0" w:space="0" w:color="auto"/>
        <w:left w:val="none" w:sz="0" w:space="0" w:color="auto"/>
        <w:bottom w:val="none" w:sz="0" w:space="0" w:color="auto"/>
        <w:right w:val="none" w:sz="0" w:space="0" w:color="auto"/>
      </w:divBdr>
    </w:div>
    <w:div w:id="21086511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8.png"/><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fontTable" Target="fontTable.xml"/><Relationship Id="rId5" Type="http://schemas.openxmlformats.org/officeDocument/2006/relationships/webSettings" Target="webSetting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footer" Target="footer1.xml"/><Relationship Id="rId8" Type="http://schemas.openxmlformats.org/officeDocument/2006/relationships/comments" Target="comments.xml"/><Relationship Id="rId51" Type="http://schemas.openxmlformats.org/officeDocument/2006/relationships/image" Target="media/image40.png"/><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microsoft.com/office/2011/relationships/people" Target="people.xml"/><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image" Target="media/image4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footer" Target="footer2.xml"/><Relationship Id="rId10" Type="http://schemas.microsoft.com/office/2016/09/relationships/commentsIds" Target="commentsIds.xml"/><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B99CA59-B220-D048-9DE1-3A6D4780FB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40</TotalTime>
  <Pages>34</Pages>
  <Words>49547</Words>
  <Characters>282421</Characters>
  <Application>Microsoft Office Word</Application>
  <DocSecurity>0</DocSecurity>
  <Lines>2353</Lines>
  <Paragraphs>662</Paragraphs>
  <ScaleCrop>false</ScaleCrop>
  <HeadingPairs>
    <vt:vector size="2" baseType="variant">
      <vt:variant>
        <vt:lpstr>Title</vt:lpstr>
      </vt:variant>
      <vt:variant>
        <vt:i4>1</vt:i4>
      </vt:variant>
    </vt:vector>
  </HeadingPairs>
  <TitlesOfParts>
    <vt:vector size="1" baseType="lpstr">
      <vt:lpstr/>
    </vt:vector>
  </TitlesOfParts>
  <Company>Society for General Microbiology</Company>
  <LinksUpToDate>false</LinksUpToDate>
  <CharactersWithSpaces>3313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sha Mellins-Cohen</dc:creator>
  <cp:lastModifiedBy>Ruijie Xu</cp:lastModifiedBy>
  <cp:revision>798</cp:revision>
  <cp:lastPrinted>2022-02-25T21:54:00Z</cp:lastPrinted>
  <dcterms:created xsi:type="dcterms:W3CDTF">2021-07-22T19:52:00Z</dcterms:created>
  <dcterms:modified xsi:type="dcterms:W3CDTF">2022-02-27T2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7-beta.58+44b6cd052"&gt;&lt;session id="1BY60Z0f"/&gt;&lt;style id="http://www.zotero.org/styles/harvard-cite-them-right" hasBibliography="1" bibliographyStyleHasBeenSet="1"/&gt;&lt;prefs&gt;&lt;pref name="fieldType" value="Field"/&gt;&lt;pr</vt:lpwstr>
  </property>
  <property fmtid="{D5CDD505-2E9C-101B-9397-08002B2CF9AE}" pid="3" name="ZOTERO_PREF_2">
    <vt:lpwstr>ef name="dontAskDelayCitationUpdates" value="true"/&gt;&lt;pref name="delayCitationUpdates" value="true"/&gt;&lt;/prefs&gt;&lt;/data&gt;</vt:lpwstr>
  </property>
</Properties>
</file>